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3B2F" w:rsidRPr="002B10D0" w:rsidRDefault="00B576A5" w:rsidP="00190703">
      <w:pPr>
        <w:pStyle w:val="Title"/>
        <w:rPr>
          <w:szCs w:val="48"/>
        </w:rPr>
      </w:pPr>
      <w:r w:rsidRPr="002B10D0">
        <w:rPr>
          <w:szCs w:val="48"/>
        </w:rPr>
        <w:t>Target</w:t>
      </w:r>
      <w:r w:rsidR="00190703" w:rsidRPr="002B10D0">
        <w:rPr>
          <w:szCs w:val="48"/>
        </w:rPr>
        <w:t>-specific epigenetic silencing of endogenous retroviruses in mammals</w:t>
      </w:r>
    </w:p>
    <w:p w:rsidR="00190703" w:rsidRDefault="00190703" w:rsidP="00190703"/>
    <w:p w:rsidR="00823914" w:rsidRDefault="00DF5342" w:rsidP="00190703">
      <w:r>
        <w:rPr>
          <w:noProof/>
          <w:sz w:val="48"/>
          <w:szCs w:val="48"/>
          <w:lang w:eastAsia="en-GB"/>
        </w:rPr>
        <w:drawing>
          <wp:anchor distT="0" distB="0" distL="114300" distR="114300" simplePos="0" relativeHeight="251808768" behindDoc="0" locked="0" layoutInCell="1" allowOverlap="1" wp14:anchorId="3E6DA57E" wp14:editId="0F72A858">
            <wp:simplePos x="0" y="0"/>
            <wp:positionH relativeFrom="column">
              <wp:posOffset>1811020</wp:posOffset>
            </wp:positionH>
            <wp:positionV relativeFrom="paragraph">
              <wp:posOffset>884555</wp:posOffset>
            </wp:positionV>
            <wp:extent cx="2073275" cy="2066290"/>
            <wp:effectExtent l="0" t="0" r="317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BG_farvesegl_1000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73275" cy="2066290"/>
                    </a:xfrm>
                    <a:prstGeom prst="rect">
                      <a:avLst/>
                    </a:prstGeom>
                  </pic:spPr>
                </pic:pic>
              </a:graphicData>
            </a:graphic>
            <wp14:sizeRelH relativeFrom="page">
              <wp14:pctWidth>0</wp14:pctWidth>
            </wp14:sizeRelH>
            <wp14:sizeRelV relativeFrom="page">
              <wp14:pctHeight>0</wp14:pctHeight>
            </wp14:sizeRelV>
          </wp:anchor>
        </w:drawing>
      </w:r>
    </w:p>
    <w:p w:rsidR="00823914" w:rsidRDefault="00823914" w:rsidP="00190703"/>
    <w:p w:rsidR="00823914" w:rsidRDefault="00823914" w:rsidP="00DF5342">
      <w:pPr>
        <w:rPr>
          <w:sz w:val="48"/>
          <w:szCs w:val="48"/>
        </w:rPr>
      </w:pPr>
    </w:p>
    <w:p w:rsidR="00823914" w:rsidRDefault="00823914" w:rsidP="00823914">
      <w:pPr>
        <w:jc w:val="center"/>
        <w:rPr>
          <w:sz w:val="48"/>
          <w:szCs w:val="48"/>
        </w:rPr>
      </w:pPr>
    </w:p>
    <w:p w:rsidR="00823914" w:rsidRDefault="00823914" w:rsidP="00823914">
      <w:pPr>
        <w:jc w:val="center"/>
        <w:rPr>
          <w:sz w:val="48"/>
          <w:szCs w:val="48"/>
        </w:rPr>
      </w:pPr>
      <w:r w:rsidRPr="00823914">
        <w:rPr>
          <w:sz w:val="48"/>
          <w:szCs w:val="48"/>
        </w:rPr>
        <w:t>PhD dissertation</w:t>
      </w:r>
    </w:p>
    <w:p w:rsidR="00823914" w:rsidRDefault="00587E23" w:rsidP="00823914">
      <w:pPr>
        <w:jc w:val="center"/>
        <w:rPr>
          <w:sz w:val="32"/>
          <w:szCs w:val="32"/>
        </w:rPr>
      </w:pPr>
      <w:proofErr w:type="gramStart"/>
      <w:r>
        <w:rPr>
          <w:sz w:val="32"/>
          <w:szCs w:val="32"/>
        </w:rPr>
        <w:t>b</w:t>
      </w:r>
      <w:r w:rsidR="00823914" w:rsidRPr="00823914">
        <w:rPr>
          <w:sz w:val="32"/>
          <w:szCs w:val="32"/>
        </w:rPr>
        <w:t>y</w:t>
      </w:r>
      <w:proofErr w:type="gramEnd"/>
    </w:p>
    <w:p w:rsidR="00823914" w:rsidRDefault="00823914" w:rsidP="00823914">
      <w:pPr>
        <w:jc w:val="center"/>
        <w:rPr>
          <w:sz w:val="32"/>
          <w:szCs w:val="32"/>
        </w:rPr>
      </w:pPr>
      <w:proofErr w:type="spellStart"/>
      <w:r>
        <w:rPr>
          <w:sz w:val="32"/>
          <w:szCs w:val="32"/>
        </w:rPr>
        <w:t>Gernot</w:t>
      </w:r>
      <w:proofErr w:type="spellEnd"/>
      <w:r>
        <w:rPr>
          <w:sz w:val="32"/>
          <w:szCs w:val="32"/>
        </w:rPr>
        <w:t xml:space="preserve"> Wolf</w:t>
      </w:r>
    </w:p>
    <w:p w:rsidR="00823914" w:rsidRDefault="00823914" w:rsidP="00823914">
      <w:pPr>
        <w:jc w:val="center"/>
        <w:rPr>
          <w:sz w:val="32"/>
          <w:szCs w:val="32"/>
        </w:rPr>
      </w:pPr>
      <w:r>
        <w:rPr>
          <w:sz w:val="32"/>
          <w:szCs w:val="32"/>
        </w:rPr>
        <w:t>Department of Molecular Biology and Genetics</w:t>
      </w:r>
    </w:p>
    <w:p w:rsidR="00823914" w:rsidRDefault="00823914" w:rsidP="00823914">
      <w:pPr>
        <w:jc w:val="center"/>
        <w:rPr>
          <w:sz w:val="32"/>
          <w:szCs w:val="32"/>
        </w:rPr>
      </w:pPr>
      <w:r>
        <w:rPr>
          <w:sz w:val="32"/>
          <w:szCs w:val="32"/>
        </w:rPr>
        <w:t>Aarhus University</w:t>
      </w:r>
    </w:p>
    <w:p w:rsidR="00D85DCE" w:rsidRDefault="00823914" w:rsidP="00823914">
      <w:pPr>
        <w:jc w:val="center"/>
        <w:rPr>
          <w:sz w:val="32"/>
          <w:szCs w:val="32"/>
        </w:rPr>
      </w:pPr>
      <w:r>
        <w:rPr>
          <w:sz w:val="32"/>
          <w:szCs w:val="32"/>
        </w:rPr>
        <w:t>December 2012</w:t>
      </w:r>
    </w:p>
    <w:p w:rsidR="00587E23" w:rsidRDefault="00587E23" w:rsidP="00823914">
      <w:pPr>
        <w:jc w:val="center"/>
        <w:rPr>
          <w:sz w:val="32"/>
          <w:szCs w:val="32"/>
        </w:rPr>
      </w:pPr>
    </w:p>
    <w:p w:rsidR="00587E23" w:rsidRDefault="00587E23" w:rsidP="00823914">
      <w:pPr>
        <w:jc w:val="center"/>
        <w:rPr>
          <w:sz w:val="32"/>
          <w:szCs w:val="32"/>
        </w:rPr>
        <w:sectPr w:rsidR="00587E23" w:rsidSect="001F29F5">
          <w:footerReference w:type="default" r:id="rId10"/>
          <w:pgSz w:w="11906" w:h="16838"/>
          <w:pgMar w:top="1417" w:right="1417" w:bottom="1134" w:left="1417" w:header="708" w:footer="708" w:gutter="0"/>
          <w:pgNumType w:start="1"/>
          <w:cols w:space="708"/>
          <w:docGrid w:linePitch="360"/>
        </w:sectPr>
      </w:pPr>
    </w:p>
    <w:p w:rsidR="008C36D0" w:rsidRPr="008132D0" w:rsidRDefault="00F222DA" w:rsidP="008132D0">
      <w:pPr>
        <w:pageBreakBefore/>
        <w:rPr>
          <w:b/>
          <w:sz w:val="32"/>
          <w:szCs w:val="32"/>
        </w:rPr>
      </w:pPr>
      <w:r w:rsidRPr="008132D0">
        <w:rPr>
          <w:b/>
          <w:sz w:val="32"/>
          <w:szCs w:val="32"/>
        </w:rPr>
        <w:lastRenderedPageBreak/>
        <w:t>Table of contents</w:t>
      </w:r>
    </w:p>
    <w:sdt>
      <w:sdtPr>
        <w:rPr>
          <w:rFonts w:asciiTheme="minorHAnsi" w:eastAsiaTheme="minorHAnsi" w:hAnsiTheme="minorHAnsi" w:cstheme="minorBidi"/>
          <w:b w:val="0"/>
          <w:bCs w:val="0"/>
          <w:color w:val="auto"/>
          <w:sz w:val="24"/>
          <w:szCs w:val="22"/>
          <w:lang w:eastAsia="en-US"/>
        </w:rPr>
        <w:id w:val="-1361037413"/>
        <w:docPartObj>
          <w:docPartGallery w:val="Table of Contents"/>
          <w:docPartUnique/>
        </w:docPartObj>
      </w:sdtPr>
      <w:sdtEndPr>
        <w:rPr>
          <w:noProof/>
        </w:rPr>
      </w:sdtEndPr>
      <w:sdtContent>
        <w:p w:rsidR="00C9503D" w:rsidRDefault="00C9503D">
          <w:pPr>
            <w:pStyle w:val="TOCHeading"/>
          </w:pPr>
        </w:p>
        <w:p w:rsidR="00D96F2A" w:rsidRDefault="00C9503D">
          <w:pPr>
            <w:pStyle w:val="TOC1"/>
            <w:rPr>
              <w:rFonts w:eastAsiaTheme="minorEastAsia"/>
              <w:b w:val="0"/>
              <w:sz w:val="22"/>
              <w:lang w:eastAsia="en-GB"/>
            </w:rPr>
          </w:pPr>
          <w:r>
            <w:fldChar w:fldCharType="begin"/>
          </w:r>
          <w:r>
            <w:instrText xml:space="preserve"> TOC \o "1-3" \h \z \u </w:instrText>
          </w:r>
          <w:r>
            <w:fldChar w:fldCharType="separate"/>
          </w:r>
          <w:hyperlink w:anchor="_Toc343249294" w:history="1">
            <w:r w:rsidR="00D96F2A" w:rsidRPr="00EC32D8">
              <w:rPr>
                <w:rStyle w:val="Hyperlink"/>
              </w:rPr>
              <w:t>Abstract</w:t>
            </w:r>
            <w:r w:rsidR="00D96F2A">
              <w:rPr>
                <w:webHidden/>
              </w:rPr>
              <w:tab/>
            </w:r>
            <w:r w:rsidR="00D96F2A">
              <w:rPr>
                <w:webHidden/>
              </w:rPr>
              <w:fldChar w:fldCharType="begin"/>
            </w:r>
            <w:r w:rsidR="00D96F2A">
              <w:rPr>
                <w:webHidden/>
              </w:rPr>
              <w:instrText xml:space="preserve"> PAGEREF _Toc343249294 \h </w:instrText>
            </w:r>
            <w:r w:rsidR="00D96F2A">
              <w:rPr>
                <w:webHidden/>
              </w:rPr>
            </w:r>
            <w:r w:rsidR="00D96F2A">
              <w:rPr>
                <w:webHidden/>
              </w:rPr>
              <w:fldChar w:fldCharType="separate"/>
            </w:r>
            <w:r w:rsidR="00D96F2A">
              <w:rPr>
                <w:webHidden/>
              </w:rPr>
              <w:t>6</w:t>
            </w:r>
            <w:r w:rsidR="00D96F2A">
              <w:rPr>
                <w:webHidden/>
              </w:rPr>
              <w:fldChar w:fldCharType="end"/>
            </w:r>
          </w:hyperlink>
        </w:p>
        <w:p w:rsidR="00D96F2A" w:rsidRDefault="00D96F2A">
          <w:pPr>
            <w:pStyle w:val="TOC1"/>
            <w:rPr>
              <w:rFonts w:eastAsiaTheme="minorEastAsia"/>
              <w:b w:val="0"/>
              <w:sz w:val="22"/>
              <w:lang w:eastAsia="en-GB"/>
            </w:rPr>
          </w:pPr>
          <w:hyperlink w:anchor="_Toc343249295" w:history="1">
            <w:r w:rsidRPr="00EC32D8">
              <w:rPr>
                <w:rStyle w:val="Hyperlink"/>
              </w:rPr>
              <w:t>Acknowledgements</w:t>
            </w:r>
            <w:r>
              <w:rPr>
                <w:webHidden/>
              </w:rPr>
              <w:tab/>
            </w:r>
            <w:r>
              <w:rPr>
                <w:webHidden/>
              </w:rPr>
              <w:fldChar w:fldCharType="begin"/>
            </w:r>
            <w:r>
              <w:rPr>
                <w:webHidden/>
              </w:rPr>
              <w:instrText xml:space="preserve"> PAGEREF _Toc343249295 \h </w:instrText>
            </w:r>
            <w:r>
              <w:rPr>
                <w:webHidden/>
              </w:rPr>
            </w:r>
            <w:r>
              <w:rPr>
                <w:webHidden/>
              </w:rPr>
              <w:fldChar w:fldCharType="separate"/>
            </w:r>
            <w:r>
              <w:rPr>
                <w:webHidden/>
              </w:rPr>
              <w:t>7</w:t>
            </w:r>
            <w:r>
              <w:rPr>
                <w:webHidden/>
              </w:rPr>
              <w:fldChar w:fldCharType="end"/>
            </w:r>
          </w:hyperlink>
        </w:p>
        <w:p w:rsidR="00D96F2A" w:rsidRDefault="00D96F2A">
          <w:pPr>
            <w:pStyle w:val="TOC1"/>
            <w:rPr>
              <w:rFonts w:eastAsiaTheme="minorEastAsia"/>
              <w:b w:val="0"/>
              <w:sz w:val="22"/>
              <w:lang w:eastAsia="en-GB"/>
            </w:rPr>
          </w:pPr>
          <w:hyperlink w:anchor="_Toc343249296" w:history="1">
            <w:r w:rsidRPr="00EC32D8">
              <w:rPr>
                <w:rStyle w:val="Hyperlink"/>
              </w:rPr>
              <w:t>Preface</w:t>
            </w:r>
            <w:r>
              <w:rPr>
                <w:webHidden/>
              </w:rPr>
              <w:tab/>
            </w:r>
            <w:r>
              <w:rPr>
                <w:webHidden/>
              </w:rPr>
              <w:fldChar w:fldCharType="begin"/>
            </w:r>
            <w:r>
              <w:rPr>
                <w:webHidden/>
              </w:rPr>
              <w:instrText xml:space="preserve"> PAGEREF _Toc343249296 \h </w:instrText>
            </w:r>
            <w:r>
              <w:rPr>
                <w:webHidden/>
              </w:rPr>
            </w:r>
            <w:r>
              <w:rPr>
                <w:webHidden/>
              </w:rPr>
              <w:fldChar w:fldCharType="separate"/>
            </w:r>
            <w:r>
              <w:rPr>
                <w:webHidden/>
              </w:rPr>
              <w:t>8</w:t>
            </w:r>
            <w:r>
              <w:rPr>
                <w:webHidden/>
              </w:rPr>
              <w:fldChar w:fldCharType="end"/>
            </w:r>
          </w:hyperlink>
        </w:p>
        <w:p w:rsidR="00D96F2A" w:rsidRDefault="00D96F2A">
          <w:pPr>
            <w:pStyle w:val="TOC1"/>
            <w:rPr>
              <w:rFonts w:eastAsiaTheme="minorEastAsia"/>
              <w:b w:val="0"/>
              <w:sz w:val="22"/>
              <w:lang w:eastAsia="en-GB"/>
            </w:rPr>
          </w:pPr>
          <w:hyperlink w:anchor="_Toc343249297" w:history="1">
            <w:r w:rsidRPr="00EC32D8">
              <w:rPr>
                <w:rStyle w:val="Hyperlink"/>
              </w:rPr>
              <w:t>Abbreviations</w:t>
            </w:r>
            <w:r>
              <w:rPr>
                <w:webHidden/>
              </w:rPr>
              <w:tab/>
            </w:r>
            <w:r>
              <w:rPr>
                <w:webHidden/>
              </w:rPr>
              <w:fldChar w:fldCharType="begin"/>
            </w:r>
            <w:r>
              <w:rPr>
                <w:webHidden/>
              </w:rPr>
              <w:instrText xml:space="preserve"> PAGEREF _Toc343249297 \h </w:instrText>
            </w:r>
            <w:r>
              <w:rPr>
                <w:webHidden/>
              </w:rPr>
            </w:r>
            <w:r>
              <w:rPr>
                <w:webHidden/>
              </w:rPr>
              <w:fldChar w:fldCharType="separate"/>
            </w:r>
            <w:r>
              <w:rPr>
                <w:webHidden/>
              </w:rPr>
              <w:t>9</w:t>
            </w:r>
            <w:r>
              <w:rPr>
                <w:webHidden/>
              </w:rPr>
              <w:fldChar w:fldCharType="end"/>
            </w:r>
          </w:hyperlink>
        </w:p>
        <w:p w:rsidR="00D96F2A" w:rsidRDefault="00D96F2A">
          <w:pPr>
            <w:pStyle w:val="TOC1"/>
            <w:rPr>
              <w:rFonts w:eastAsiaTheme="minorEastAsia"/>
              <w:b w:val="0"/>
              <w:sz w:val="22"/>
              <w:lang w:eastAsia="en-GB"/>
            </w:rPr>
          </w:pPr>
          <w:hyperlink w:anchor="_Toc343249298" w:history="1">
            <w:r w:rsidRPr="00EC32D8">
              <w:rPr>
                <w:rStyle w:val="Hyperlink"/>
              </w:rPr>
              <w:t>Introduction</w:t>
            </w:r>
            <w:r>
              <w:rPr>
                <w:webHidden/>
              </w:rPr>
              <w:tab/>
            </w:r>
            <w:r>
              <w:rPr>
                <w:webHidden/>
              </w:rPr>
              <w:fldChar w:fldCharType="begin"/>
            </w:r>
            <w:r>
              <w:rPr>
                <w:webHidden/>
              </w:rPr>
              <w:instrText xml:space="preserve"> PAGEREF _Toc343249298 \h </w:instrText>
            </w:r>
            <w:r>
              <w:rPr>
                <w:webHidden/>
              </w:rPr>
            </w:r>
            <w:r>
              <w:rPr>
                <w:webHidden/>
              </w:rPr>
              <w:fldChar w:fldCharType="separate"/>
            </w:r>
            <w:r>
              <w:rPr>
                <w:webHidden/>
              </w:rPr>
              <w:t>10</w:t>
            </w:r>
            <w:r>
              <w:rPr>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299" w:history="1">
            <w:r w:rsidRPr="00EC32D8">
              <w:rPr>
                <w:rStyle w:val="Hyperlink"/>
                <w:noProof/>
              </w:rPr>
              <w:t>The retroviral life cycle</w:t>
            </w:r>
            <w:r>
              <w:rPr>
                <w:noProof/>
                <w:webHidden/>
              </w:rPr>
              <w:tab/>
            </w:r>
            <w:r>
              <w:rPr>
                <w:noProof/>
                <w:webHidden/>
              </w:rPr>
              <w:fldChar w:fldCharType="begin"/>
            </w:r>
            <w:r>
              <w:rPr>
                <w:noProof/>
                <w:webHidden/>
              </w:rPr>
              <w:instrText xml:space="preserve"> PAGEREF _Toc343249299 \h </w:instrText>
            </w:r>
            <w:r>
              <w:rPr>
                <w:noProof/>
                <w:webHidden/>
              </w:rPr>
            </w:r>
            <w:r>
              <w:rPr>
                <w:noProof/>
                <w:webHidden/>
              </w:rPr>
              <w:fldChar w:fldCharType="separate"/>
            </w:r>
            <w:r>
              <w:rPr>
                <w:noProof/>
                <w:webHidden/>
              </w:rPr>
              <w:t>10</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0" w:history="1">
            <w:r w:rsidRPr="00EC32D8">
              <w:rPr>
                <w:rStyle w:val="Hyperlink"/>
                <w:noProof/>
              </w:rPr>
              <w:t>Endogenisation of exogenous retroviruses by germ line infection</w:t>
            </w:r>
            <w:r>
              <w:rPr>
                <w:noProof/>
                <w:webHidden/>
              </w:rPr>
              <w:tab/>
            </w:r>
            <w:r>
              <w:rPr>
                <w:noProof/>
                <w:webHidden/>
              </w:rPr>
              <w:fldChar w:fldCharType="begin"/>
            </w:r>
            <w:r>
              <w:rPr>
                <w:noProof/>
                <w:webHidden/>
              </w:rPr>
              <w:instrText xml:space="preserve"> PAGEREF _Toc343249300 \h </w:instrText>
            </w:r>
            <w:r>
              <w:rPr>
                <w:noProof/>
                <w:webHidden/>
              </w:rPr>
            </w:r>
            <w:r>
              <w:rPr>
                <w:noProof/>
                <w:webHidden/>
              </w:rPr>
              <w:fldChar w:fldCharType="separate"/>
            </w:r>
            <w:r>
              <w:rPr>
                <w:noProof/>
                <w:webHidden/>
              </w:rPr>
              <w:t>11</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1" w:history="1">
            <w:r w:rsidRPr="00EC32D8">
              <w:rPr>
                <w:rStyle w:val="Hyperlink"/>
                <w:noProof/>
              </w:rPr>
              <w:t>The impact of ERVs on their host organisms</w:t>
            </w:r>
            <w:r>
              <w:rPr>
                <w:noProof/>
                <w:webHidden/>
              </w:rPr>
              <w:tab/>
            </w:r>
            <w:r>
              <w:rPr>
                <w:noProof/>
                <w:webHidden/>
              </w:rPr>
              <w:fldChar w:fldCharType="begin"/>
            </w:r>
            <w:r>
              <w:rPr>
                <w:noProof/>
                <w:webHidden/>
              </w:rPr>
              <w:instrText xml:space="preserve"> PAGEREF _Toc343249301 \h </w:instrText>
            </w:r>
            <w:r>
              <w:rPr>
                <w:noProof/>
                <w:webHidden/>
              </w:rPr>
            </w:r>
            <w:r>
              <w:rPr>
                <w:noProof/>
                <w:webHidden/>
              </w:rPr>
              <w:fldChar w:fldCharType="separate"/>
            </w:r>
            <w:r>
              <w:rPr>
                <w:noProof/>
                <w:webHidden/>
              </w:rPr>
              <w:t>12</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2" w:history="1">
            <w:r w:rsidRPr="00EC32D8">
              <w:rPr>
                <w:rStyle w:val="Hyperlink"/>
                <w:noProof/>
              </w:rPr>
              <w:t>Retroviral restriction factors</w:t>
            </w:r>
            <w:r>
              <w:rPr>
                <w:noProof/>
                <w:webHidden/>
              </w:rPr>
              <w:tab/>
            </w:r>
            <w:r>
              <w:rPr>
                <w:noProof/>
                <w:webHidden/>
              </w:rPr>
              <w:fldChar w:fldCharType="begin"/>
            </w:r>
            <w:r>
              <w:rPr>
                <w:noProof/>
                <w:webHidden/>
              </w:rPr>
              <w:instrText xml:space="preserve"> PAGEREF _Toc343249302 \h </w:instrText>
            </w:r>
            <w:r>
              <w:rPr>
                <w:noProof/>
                <w:webHidden/>
              </w:rPr>
            </w:r>
            <w:r>
              <w:rPr>
                <w:noProof/>
                <w:webHidden/>
              </w:rPr>
              <w:fldChar w:fldCharType="separate"/>
            </w:r>
            <w:r>
              <w:rPr>
                <w:noProof/>
                <w:webHidden/>
              </w:rPr>
              <w:t>12</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3" w:history="1">
            <w:r w:rsidRPr="00EC32D8">
              <w:rPr>
                <w:rStyle w:val="Hyperlink"/>
                <w:noProof/>
              </w:rPr>
              <w:t>ERV repression by DNA methylation</w:t>
            </w:r>
            <w:r>
              <w:rPr>
                <w:noProof/>
                <w:webHidden/>
              </w:rPr>
              <w:tab/>
            </w:r>
            <w:r>
              <w:rPr>
                <w:noProof/>
                <w:webHidden/>
              </w:rPr>
              <w:fldChar w:fldCharType="begin"/>
            </w:r>
            <w:r>
              <w:rPr>
                <w:noProof/>
                <w:webHidden/>
              </w:rPr>
              <w:instrText xml:space="preserve"> PAGEREF _Toc343249303 \h </w:instrText>
            </w:r>
            <w:r>
              <w:rPr>
                <w:noProof/>
                <w:webHidden/>
              </w:rPr>
            </w:r>
            <w:r>
              <w:rPr>
                <w:noProof/>
                <w:webHidden/>
              </w:rPr>
              <w:fldChar w:fldCharType="separate"/>
            </w:r>
            <w:r>
              <w:rPr>
                <w:noProof/>
                <w:webHidden/>
              </w:rPr>
              <w:t>15</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4" w:history="1">
            <w:r w:rsidRPr="00EC32D8">
              <w:rPr>
                <w:rStyle w:val="Hyperlink"/>
                <w:noProof/>
              </w:rPr>
              <w:t>ERV silencing by covalent histone modifications</w:t>
            </w:r>
            <w:r>
              <w:rPr>
                <w:noProof/>
                <w:webHidden/>
              </w:rPr>
              <w:tab/>
            </w:r>
            <w:r>
              <w:rPr>
                <w:noProof/>
                <w:webHidden/>
              </w:rPr>
              <w:fldChar w:fldCharType="begin"/>
            </w:r>
            <w:r>
              <w:rPr>
                <w:noProof/>
                <w:webHidden/>
              </w:rPr>
              <w:instrText xml:space="preserve"> PAGEREF _Toc343249304 \h </w:instrText>
            </w:r>
            <w:r>
              <w:rPr>
                <w:noProof/>
                <w:webHidden/>
              </w:rPr>
            </w:r>
            <w:r>
              <w:rPr>
                <w:noProof/>
                <w:webHidden/>
              </w:rPr>
              <w:fldChar w:fldCharType="separate"/>
            </w:r>
            <w:r>
              <w:rPr>
                <w:noProof/>
                <w:webHidden/>
              </w:rPr>
              <w:t>17</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5" w:history="1">
            <w:r w:rsidRPr="00EC32D8">
              <w:rPr>
                <w:rStyle w:val="Hyperlink"/>
                <w:noProof/>
              </w:rPr>
              <w:t>Target-specific retroviral silencing</w:t>
            </w:r>
            <w:r>
              <w:rPr>
                <w:noProof/>
                <w:webHidden/>
              </w:rPr>
              <w:tab/>
            </w:r>
            <w:r>
              <w:rPr>
                <w:noProof/>
                <w:webHidden/>
              </w:rPr>
              <w:fldChar w:fldCharType="begin"/>
            </w:r>
            <w:r>
              <w:rPr>
                <w:noProof/>
                <w:webHidden/>
              </w:rPr>
              <w:instrText xml:space="preserve"> PAGEREF _Toc343249305 \h </w:instrText>
            </w:r>
            <w:r>
              <w:rPr>
                <w:noProof/>
                <w:webHidden/>
              </w:rPr>
            </w:r>
            <w:r>
              <w:rPr>
                <w:noProof/>
                <w:webHidden/>
              </w:rPr>
              <w:fldChar w:fldCharType="separate"/>
            </w:r>
            <w:r>
              <w:rPr>
                <w:noProof/>
                <w:webHidden/>
              </w:rPr>
              <w:t>19</w:t>
            </w:r>
            <w:r>
              <w:rPr>
                <w:noProof/>
                <w:webHidden/>
              </w:rPr>
              <w:fldChar w:fldCharType="end"/>
            </w:r>
          </w:hyperlink>
        </w:p>
        <w:p w:rsidR="00D96F2A" w:rsidRDefault="00D96F2A">
          <w:pPr>
            <w:pStyle w:val="TOC1"/>
            <w:rPr>
              <w:rFonts w:eastAsiaTheme="minorEastAsia"/>
              <w:b w:val="0"/>
              <w:sz w:val="22"/>
              <w:lang w:eastAsia="en-GB"/>
            </w:rPr>
          </w:pPr>
          <w:hyperlink w:anchor="_Toc343249306" w:history="1">
            <w:r w:rsidRPr="00EC32D8">
              <w:rPr>
                <w:rStyle w:val="Hyperlink"/>
              </w:rPr>
              <w:t>Aims of the study</w:t>
            </w:r>
            <w:r>
              <w:rPr>
                <w:webHidden/>
              </w:rPr>
              <w:tab/>
            </w:r>
            <w:r>
              <w:rPr>
                <w:webHidden/>
              </w:rPr>
              <w:fldChar w:fldCharType="begin"/>
            </w:r>
            <w:r>
              <w:rPr>
                <w:webHidden/>
              </w:rPr>
              <w:instrText xml:space="preserve"> PAGEREF _Toc343249306 \h </w:instrText>
            </w:r>
            <w:r>
              <w:rPr>
                <w:webHidden/>
              </w:rPr>
            </w:r>
            <w:r>
              <w:rPr>
                <w:webHidden/>
              </w:rPr>
              <w:fldChar w:fldCharType="separate"/>
            </w:r>
            <w:r>
              <w:rPr>
                <w:webHidden/>
              </w:rPr>
              <w:t>25</w:t>
            </w:r>
            <w:r>
              <w:rPr>
                <w:webHidden/>
              </w:rPr>
              <w:fldChar w:fldCharType="end"/>
            </w:r>
          </w:hyperlink>
        </w:p>
        <w:p w:rsidR="00D96F2A" w:rsidRDefault="00D96F2A">
          <w:pPr>
            <w:pStyle w:val="TOC1"/>
            <w:rPr>
              <w:rFonts w:eastAsiaTheme="minorEastAsia"/>
              <w:b w:val="0"/>
              <w:sz w:val="22"/>
              <w:lang w:eastAsia="en-GB"/>
            </w:rPr>
          </w:pPr>
          <w:hyperlink w:anchor="_Toc343249307" w:history="1">
            <w:r w:rsidRPr="00EC32D8">
              <w:rPr>
                <w:rStyle w:val="Hyperlink"/>
              </w:rPr>
              <w:t>Chapter 1: Epigenetic marking and repression of porcine endogenous retroviruses</w:t>
            </w:r>
            <w:r>
              <w:rPr>
                <w:webHidden/>
              </w:rPr>
              <w:tab/>
            </w:r>
            <w:r>
              <w:rPr>
                <w:webHidden/>
              </w:rPr>
              <w:fldChar w:fldCharType="begin"/>
            </w:r>
            <w:r>
              <w:rPr>
                <w:webHidden/>
              </w:rPr>
              <w:instrText xml:space="preserve"> PAGEREF _Toc343249307 \h </w:instrText>
            </w:r>
            <w:r>
              <w:rPr>
                <w:webHidden/>
              </w:rPr>
            </w:r>
            <w:r>
              <w:rPr>
                <w:webHidden/>
              </w:rPr>
              <w:fldChar w:fldCharType="separate"/>
            </w:r>
            <w:r>
              <w:rPr>
                <w:webHidden/>
              </w:rPr>
              <w:t>26</w:t>
            </w:r>
            <w:r>
              <w:rPr>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8" w:history="1">
            <w:r w:rsidRPr="00EC32D8">
              <w:rPr>
                <w:rStyle w:val="Hyperlink"/>
                <w:noProof/>
              </w:rPr>
              <w:t>Introduction and summary</w:t>
            </w:r>
            <w:r>
              <w:rPr>
                <w:noProof/>
                <w:webHidden/>
              </w:rPr>
              <w:tab/>
            </w:r>
            <w:r>
              <w:rPr>
                <w:noProof/>
                <w:webHidden/>
              </w:rPr>
              <w:fldChar w:fldCharType="begin"/>
            </w:r>
            <w:r>
              <w:rPr>
                <w:noProof/>
                <w:webHidden/>
              </w:rPr>
              <w:instrText xml:space="preserve"> PAGEREF _Toc343249308 \h </w:instrText>
            </w:r>
            <w:r>
              <w:rPr>
                <w:noProof/>
                <w:webHidden/>
              </w:rPr>
            </w:r>
            <w:r>
              <w:rPr>
                <w:noProof/>
                <w:webHidden/>
              </w:rPr>
              <w:fldChar w:fldCharType="separate"/>
            </w:r>
            <w:r>
              <w:rPr>
                <w:noProof/>
                <w:webHidden/>
              </w:rPr>
              <w:t>26</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09" w:history="1">
            <w:r w:rsidRPr="00EC32D8">
              <w:rPr>
                <w:rStyle w:val="Hyperlink"/>
                <w:noProof/>
              </w:rPr>
              <w:t>Discussion and future perspectives</w:t>
            </w:r>
            <w:r>
              <w:rPr>
                <w:noProof/>
                <w:webHidden/>
              </w:rPr>
              <w:tab/>
            </w:r>
            <w:r>
              <w:rPr>
                <w:noProof/>
                <w:webHidden/>
              </w:rPr>
              <w:fldChar w:fldCharType="begin"/>
            </w:r>
            <w:r>
              <w:rPr>
                <w:noProof/>
                <w:webHidden/>
              </w:rPr>
              <w:instrText xml:space="preserve"> PAGEREF _Toc343249309 \h </w:instrText>
            </w:r>
            <w:r>
              <w:rPr>
                <w:noProof/>
                <w:webHidden/>
              </w:rPr>
            </w:r>
            <w:r>
              <w:rPr>
                <w:noProof/>
                <w:webHidden/>
              </w:rPr>
              <w:fldChar w:fldCharType="separate"/>
            </w:r>
            <w:r>
              <w:rPr>
                <w:noProof/>
                <w:webHidden/>
              </w:rPr>
              <w:t>27</w:t>
            </w:r>
            <w:r>
              <w:rPr>
                <w:noProof/>
                <w:webHidden/>
              </w:rPr>
              <w:fldChar w:fldCharType="end"/>
            </w:r>
          </w:hyperlink>
        </w:p>
        <w:p w:rsidR="00D96F2A" w:rsidRDefault="00D96F2A">
          <w:pPr>
            <w:pStyle w:val="TOC1"/>
            <w:rPr>
              <w:rFonts w:eastAsiaTheme="minorEastAsia"/>
              <w:b w:val="0"/>
              <w:sz w:val="22"/>
              <w:lang w:eastAsia="en-GB"/>
            </w:rPr>
          </w:pPr>
          <w:hyperlink w:anchor="_Toc343249310" w:history="1">
            <w:r w:rsidRPr="00EC32D8">
              <w:rPr>
                <w:rStyle w:val="Hyperlink"/>
              </w:rPr>
              <w:t>Chapter 2: Murine ERV targeting by the TRIM28/ZFP809 repressor complex</w:t>
            </w:r>
            <w:r>
              <w:rPr>
                <w:webHidden/>
              </w:rPr>
              <w:tab/>
            </w:r>
            <w:r>
              <w:rPr>
                <w:webHidden/>
              </w:rPr>
              <w:fldChar w:fldCharType="begin"/>
            </w:r>
            <w:r>
              <w:rPr>
                <w:webHidden/>
              </w:rPr>
              <w:instrText xml:space="preserve"> PAGEREF _Toc343249310 \h </w:instrText>
            </w:r>
            <w:r>
              <w:rPr>
                <w:webHidden/>
              </w:rPr>
            </w:r>
            <w:r>
              <w:rPr>
                <w:webHidden/>
              </w:rPr>
              <w:fldChar w:fldCharType="separate"/>
            </w:r>
            <w:r>
              <w:rPr>
                <w:webHidden/>
              </w:rPr>
              <w:t>29</w:t>
            </w:r>
            <w:r>
              <w:rPr>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11" w:history="1">
            <w:r w:rsidRPr="00EC32D8">
              <w:rPr>
                <w:rStyle w:val="Hyperlink"/>
                <w:noProof/>
              </w:rPr>
              <w:t>Introduction and summary</w:t>
            </w:r>
            <w:r>
              <w:rPr>
                <w:noProof/>
                <w:webHidden/>
              </w:rPr>
              <w:tab/>
            </w:r>
            <w:r>
              <w:rPr>
                <w:noProof/>
                <w:webHidden/>
              </w:rPr>
              <w:fldChar w:fldCharType="begin"/>
            </w:r>
            <w:r>
              <w:rPr>
                <w:noProof/>
                <w:webHidden/>
              </w:rPr>
              <w:instrText xml:space="preserve"> PAGEREF _Toc343249311 \h </w:instrText>
            </w:r>
            <w:r>
              <w:rPr>
                <w:noProof/>
                <w:webHidden/>
              </w:rPr>
            </w:r>
            <w:r>
              <w:rPr>
                <w:noProof/>
                <w:webHidden/>
              </w:rPr>
              <w:fldChar w:fldCharType="separate"/>
            </w:r>
            <w:r>
              <w:rPr>
                <w:noProof/>
                <w:webHidden/>
              </w:rPr>
              <w:t>29</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12" w:history="1">
            <w:r w:rsidRPr="00EC32D8">
              <w:rPr>
                <w:rStyle w:val="Hyperlink"/>
                <w:noProof/>
              </w:rPr>
              <w:t>Materials and methods</w:t>
            </w:r>
            <w:r>
              <w:rPr>
                <w:noProof/>
                <w:webHidden/>
              </w:rPr>
              <w:tab/>
            </w:r>
            <w:r>
              <w:rPr>
                <w:noProof/>
                <w:webHidden/>
              </w:rPr>
              <w:fldChar w:fldCharType="begin"/>
            </w:r>
            <w:r>
              <w:rPr>
                <w:noProof/>
                <w:webHidden/>
              </w:rPr>
              <w:instrText xml:space="preserve"> PAGEREF _Toc343249312 \h </w:instrText>
            </w:r>
            <w:r>
              <w:rPr>
                <w:noProof/>
                <w:webHidden/>
              </w:rPr>
            </w:r>
            <w:r>
              <w:rPr>
                <w:noProof/>
                <w:webHidden/>
              </w:rPr>
              <w:fldChar w:fldCharType="separate"/>
            </w:r>
            <w:r>
              <w:rPr>
                <w:noProof/>
                <w:webHidden/>
              </w:rPr>
              <w:t>30</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13" w:history="1">
            <w:r w:rsidRPr="00EC32D8">
              <w:rPr>
                <w:rStyle w:val="Hyperlink"/>
                <w:noProof/>
              </w:rPr>
              <w:t>Results</w:t>
            </w:r>
            <w:r>
              <w:rPr>
                <w:noProof/>
                <w:webHidden/>
              </w:rPr>
              <w:tab/>
            </w:r>
            <w:r>
              <w:rPr>
                <w:noProof/>
                <w:webHidden/>
              </w:rPr>
              <w:fldChar w:fldCharType="begin"/>
            </w:r>
            <w:r>
              <w:rPr>
                <w:noProof/>
                <w:webHidden/>
              </w:rPr>
              <w:instrText xml:space="preserve"> PAGEREF _Toc343249313 \h </w:instrText>
            </w:r>
            <w:r>
              <w:rPr>
                <w:noProof/>
                <w:webHidden/>
              </w:rPr>
            </w:r>
            <w:r>
              <w:rPr>
                <w:noProof/>
                <w:webHidden/>
              </w:rPr>
              <w:fldChar w:fldCharType="separate"/>
            </w:r>
            <w:r>
              <w:rPr>
                <w:noProof/>
                <w:webHidden/>
              </w:rPr>
              <w:t>33</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14" w:history="1">
            <w:r w:rsidRPr="00EC32D8">
              <w:rPr>
                <w:rStyle w:val="Hyperlink"/>
                <w:noProof/>
              </w:rPr>
              <w:t>Diversity and repression activity of ERV PBS sequences in the mouse genome.</w:t>
            </w:r>
            <w:r>
              <w:rPr>
                <w:noProof/>
                <w:webHidden/>
              </w:rPr>
              <w:tab/>
            </w:r>
            <w:r>
              <w:rPr>
                <w:noProof/>
                <w:webHidden/>
              </w:rPr>
              <w:fldChar w:fldCharType="begin"/>
            </w:r>
            <w:r>
              <w:rPr>
                <w:noProof/>
                <w:webHidden/>
              </w:rPr>
              <w:instrText xml:space="preserve"> PAGEREF _Toc343249314 \h </w:instrText>
            </w:r>
            <w:r>
              <w:rPr>
                <w:noProof/>
                <w:webHidden/>
              </w:rPr>
            </w:r>
            <w:r>
              <w:rPr>
                <w:noProof/>
                <w:webHidden/>
              </w:rPr>
              <w:fldChar w:fldCharType="separate"/>
            </w:r>
            <w:r>
              <w:rPr>
                <w:noProof/>
                <w:webHidden/>
              </w:rPr>
              <w:t>33</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15" w:history="1">
            <w:r w:rsidRPr="00EC32D8">
              <w:rPr>
                <w:rStyle w:val="Hyperlink"/>
                <w:noProof/>
              </w:rPr>
              <w:t>Germ line colonisation by two MmERV subgroups using different PBS sequences</w:t>
            </w:r>
            <w:r>
              <w:rPr>
                <w:noProof/>
                <w:webHidden/>
              </w:rPr>
              <w:tab/>
            </w:r>
            <w:r>
              <w:rPr>
                <w:noProof/>
                <w:webHidden/>
              </w:rPr>
              <w:fldChar w:fldCharType="begin"/>
            </w:r>
            <w:r>
              <w:rPr>
                <w:noProof/>
                <w:webHidden/>
              </w:rPr>
              <w:instrText xml:space="preserve"> PAGEREF _Toc343249315 \h </w:instrText>
            </w:r>
            <w:r>
              <w:rPr>
                <w:noProof/>
                <w:webHidden/>
              </w:rPr>
            </w:r>
            <w:r>
              <w:rPr>
                <w:noProof/>
                <w:webHidden/>
              </w:rPr>
              <w:fldChar w:fldCharType="separate"/>
            </w:r>
            <w:r>
              <w:rPr>
                <w:noProof/>
                <w:webHidden/>
              </w:rPr>
              <w:t>35</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16" w:history="1">
            <w:r w:rsidRPr="00EC32D8">
              <w:rPr>
                <w:rStyle w:val="Hyperlink"/>
                <w:noProof/>
              </w:rPr>
              <w:t>MmERV-Pro and MmERV-Gly elements are differentially expressed</w:t>
            </w:r>
            <w:r>
              <w:rPr>
                <w:noProof/>
                <w:webHidden/>
              </w:rPr>
              <w:tab/>
            </w:r>
            <w:r>
              <w:rPr>
                <w:noProof/>
                <w:webHidden/>
              </w:rPr>
              <w:fldChar w:fldCharType="begin"/>
            </w:r>
            <w:r>
              <w:rPr>
                <w:noProof/>
                <w:webHidden/>
              </w:rPr>
              <w:instrText xml:space="preserve"> PAGEREF _Toc343249316 \h </w:instrText>
            </w:r>
            <w:r>
              <w:rPr>
                <w:noProof/>
                <w:webHidden/>
              </w:rPr>
            </w:r>
            <w:r>
              <w:rPr>
                <w:noProof/>
                <w:webHidden/>
              </w:rPr>
              <w:fldChar w:fldCharType="separate"/>
            </w:r>
            <w:r>
              <w:rPr>
                <w:noProof/>
                <w:webHidden/>
              </w:rPr>
              <w:t>3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17" w:history="1">
            <w:r w:rsidRPr="00EC32D8">
              <w:rPr>
                <w:rStyle w:val="Hyperlink"/>
                <w:noProof/>
              </w:rPr>
              <w:t>TRIM28 binding and repressive histone methylations at ERVs in EC cells</w:t>
            </w:r>
            <w:r>
              <w:rPr>
                <w:noProof/>
                <w:webHidden/>
              </w:rPr>
              <w:tab/>
            </w:r>
            <w:r>
              <w:rPr>
                <w:noProof/>
                <w:webHidden/>
              </w:rPr>
              <w:fldChar w:fldCharType="begin"/>
            </w:r>
            <w:r>
              <w:rPr>
                <w:noProof/>
                <w:webHidden/>
              </w:rPr>
              <w:instrText xml:space="preserve"> PAGEREF _Toc343249317 \h </w:instrText>
            </w:r>
            <w:r>
              <w:rPr>
                <w:noProof/>
                <w:webHidden/>
              </w:rPr>
            </w:r>
            <w:r>
              <w:rPr>
                <w:noProof/>
                <w:webHidden/>
              </w:rPr>
              <w:fldChar w:fldCharType="separate"/>
            </w:r>
            <w:r>
              <w:rPr>
                <w:noProof/>
                <w:webHidden/>
              </w:rPr>
              <w:t>41</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18" w:history="1">
            <w:r w:rsidRPr="00EC32D8">
              <w:rPr>
                <w:rStyle w:val="Hyperlink"/>
                <w:noProof/>
              </w:rPr>
              <w:t>Conservation of the ZFP809 DNA binding domain in mice and non-murine rodents</w:t>
            </w:r>
            <w:r>
              <w:rPr>
                <w:noProof/>
                <w:webHidden/>
              </w:rPr>
              <w:tab/>
            </w:r>
            <w:r>
              <w:rPr>
                <w:noProof/>
                <w:webHidden/>
              </w:rPr>
              <w:fldChar w:fldCharType="begin"/>
            </w:r>
            <w:r>
              <w:rPr>
                <w:noProof/>
                <w:webHidden/>
              </w:rPr>
              <w:instrText xml:space="preserve"> PAGEREF _Toc343249318 \h </w:instrText>
            </w:r>
            <w:r>
              <w:rPr>
                <w:noProof/>
                <w:webHidden/>
              </w:rPr>
            </w:r>
            <w:r>
              <w:rPr>
                <w:noProof/>
                <w:webHidden/>
              </w:rPr>
              <w:fldChar w:fldCharType="separate"/>
            </w:r>
            <w:r>
              <w:rPr>
                <w:noProof/>
                <w:webHidden/>
              </w:rPr>
              <w:t>43</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19" w:history="1">
            <w:r w:rsidRPr="00EC32D8">
              <w:rPr>
                <w:rStyle w:val="Hyperlink"/>
                <w:noProof/>
              </w:rPr>
              <w:t>Discussion</w:t>
            </w:r>
            <w:r>
              <w:rPr>
                <w:noProof/>
                <w:webHidden/>
              </w:rPr>
              <w:tab/>
            </w:r>
            <w:r>
              <w:rPr>
                <w:noProof/>
                <w:webHidden/>
              </w:rPr>
              <w:fldChar w:fldCharType="begin"/>
            </w:r>
            <w:r>
              <w:rPr>
                <w:noProof/>
                <w:webHidden/>
              </w:rPr>
              <w:instrText xml:space="preserve"> PAGEREF _Toc343249319 \h </w:instrText>
            </w:r>
            <w:r>
              <w:rPr>
                <w:noProof/>
                <w:webHidden/>
              </w:rPr>
            </w:r>
            <w:r>
              <w:rPr>
                <w:noProof/>
                <w:webHidden/>
              </w:rPr>
              <w:fldChar w:fldCharType="separate"/>
            </w:r>
            <w:r>
              <w:rPr>
                <w:noProof/>
                <w:webHidden/>
              </w:rPr>
              <w:t>47</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20" w:history="1">
            <w:r w:rsidRPr="00EC32D8">
              <w:rPr>
                <w:rStyle w:val="Hyperlink"/>
                <w:noProof/>
              </w:rPr>
              <w:t>Supplementary data for chapter 2</w:t>
            </w:r>
            <w:r>
              <w:rPr>
                <w:noProof/>
                <w:webHidden/>
              </w:rPr>
              <w:tab/>
            </w:r>
            <w:r>
              <w:rPr>
                <w:noProof/>
                <w:webHidden/>
              </w:rPr>
              <w:fldChar w:fldCharType="begin"/>
            </w:r>
            <w:r>
              <w:rPr>
                <w:noProof/>
                <w:webHidden/>
              </w:rPr>
              <w:instrText xml:space="preserve"> PAGEREF _Toc343249320 \h </w:instrText>
            </w:r>
            <w:r>
              <w:rPr>
                <w:noProof/>
                <w:webHidden/>
              </w:rPr>
            </w:r>
            <w:r>
              <w:rPr>
                <w:noProof/>
                <w:webHidden/>
              </w:rPr>
              <w:fldChar w:fldCharType="separate"/>
            </w:r>
            <w:r>
              <w:rPr>
                <w:noProof/>
                <w:webHidden/>
              </w:rPr>
              <w:t>50</w:t>
            </w:r>
            <w:r>
              <w:rPr>
                <w:noProof/>
                <w:webHidden/>
              </w:rPr>
              <w:fldChar w:fldCharType="end"/>
            </w:r>
          </w:hyperlink>
        </w:p>
        <w:p w:rsidR="00D96F2A" w:rsidRDefault="00D96F2A">
          <w:pPr>
            <w:pStyle w:val="TOC1"/>
            <w:rPr>
              <w:rFonts w:eastAsiaTheme="minorEastAsia"/>
              <w:b w:val="0"/>
              <w:sz w:val="22"/>
              <w:lang w:eastAsia="en-GB"/>
            </w:rPr>
          </w:pPr>
          <w:hyperlink w:anchor="_Toc343249321" w:history="1">
            <w:r w:rsidRPr="00EC32D8">
              <w:rPr>
                <w:rStyle w:val="Hyperlink"/>
              </w:rPr>
              <w:t>Chapter 3: Genome-wide analysis of ZFP809 binding sites</w:t>
            </w:r>
            <w:r>
              <w:rPr>
                <w:webHidden/>
              </w:rPr>
              <w:tab/>
            </w:r>
            <w:r>
              <w:rPr>
                <w:webHidden/>
              </w:rPr>
              <w:fldChar w:fldCharType="begin"/>
            </w:r>
            <w:r>
              <w:rPr>
                <w:webHidden/>
              </w:rPr>
              <w:instrText xml:space="preserve"> PAGEREF _Toc343249321 \h </w:instrText>
            </w:r>
            <w:r>
              <w:rPr>
                <w:webHidden/>
              </w:rPr>
            </w:r>
            <w:r>
              <w:rPr>
                <w:webHidden/>
              </w:rPr>
              <w:fldChar w:fldCharType="separate"/>
            </w:r>
            <w:r>
              <w:rPr>
                <w:webHidden/>
              </w:rPr>
              <w:t>55</w:t>
            </w:r>
            <w:r>
              <w:rPr>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22" w:history="1">
            <w:r w:rsidRPr="00EC32D8">
              <w:rPr>
                <w:rStyle w:val="Hyperlink"/>
                <w:noProof/>
              </w:rPr>
              <w:t>Introduction and summary</w:t>
            </w:r>
            <w:r>
              <w:rPr>
                <w:noProof/>
                <w:webHidden/>
              </w:rPr>
              <w:tab/>
            </w:r>
            <w:r>
              <w:rPr>
                <w:noProof/>
                <w:webHidden/>
              </w:rPr>
              <w:fldChar w:fldCharType="begin"/>
            </w:r>
            <w:r>
              <w:rPr>
                <w:noProof/>
                <w:webHidden/>
              </w:rPr>
              <w:instrText xml:space="preserve"> PAGEREF _Toc343249322 \h </w:instrText>
            </w:r>
            <w:r>
              <w:rPr>
                <w:noProof/>
                <w:webHidden/>
              </w:rPr>
            </w:r>
            <w:r>
              <w:rPr>
                <w:noProof/>
                <w:webHidden/>
              </w:rPr>
              <w:fldChar w:fldCharType="separate"/>
            </w:r>
            <w:r>
              <w:rPr>
                <w:noProof/>
                <w:webHidden/>
              </w:rPr>
              <w:t>55</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23" w:history="1">
            <w:r w:rsidRPr="00EC32D8">
              <w:rPr>
                <w:rStyle w:val="Hyperlink"/>
                <w:noProof/>
              </w:rPr>
              <w:t>Materials and methods</w:t>
            </w:r>
            <w:r>
              <w:rPr>
                <w:noProof/>
                <w:webHidden/>
              </w:rPr>
              <w:tab/>
            </w:r>
            <w:r>
              <w:rPr>
                <w:noProof/>
                <w:webHidden/>
              </w:rPr>
              <w:fldChar w:fldCharType="begin"/>
            </w:r>
            <w:r>
              <w:rPr>
                <w:noProof/>
                <w:webHidden/>
              </w:rPr>
              <w:instrText xml:space="preserve"> PAGEREF _Toc343249323 \h </w:instrText>
            </w:r>
            <w:r>
              <w:rPr>
                <w:noProof/>
                <w:webHidden/>
              </w:rPr>
            </w:r>
            <w:r>
              <w:rPr>
                <w:noProof/>
                <w:webHidden/>
              </w:rPr>
              <w:fldChar w:fldCharType="separate"/>
            </w:r>
            <w:r>
              <w:rPr>
                <w:noProof/>
                <w:webHidden/>
              </w:rPr>
              <w:t>57</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24" w:history="1">
            <w:r w:rsidRPr="00EC32D8">
              <w:rPr>
                <w:rStyle w:val="Hyperlink"/>
                <w:noProof/>
              </w:rPr>
              <w:t>Results</w:t>
            </w:r>
            <w:r>
              <w:rPr>
                <w:noProof/>
                <w:webHidden/>
              </w:rPr>
              <w:tab/>
            </w:r>
            <w:r>
              <w:rPr>
                <w:noProof/>
                <w:webHidden/>
              </w:rPr>
              <w:fldChar w:fldCharType="begin"/>
            </w:r>
            <w:r>
              <w:rPr>
                <w:noProof/>
                <w:webHidden/>
              </w:rPr>
              <w:instrText xml:space="preserve"> PAGEREF _Toc343249324 \h </w:instrText>
            </w:r>
            <w:r>
              <w:rPr>
                <w:noProof/>
                <w:webHidden/>
              </w:rPr>
            </w:r>
            <w:r>
              <w:rPr>
                <w:noProof/>
                <w:webHidden/>
              </w:rPr>
              <w:fldChar w:fldCharType="separate"/>
            </w:r>
            <w:r>
              <w:rPr>
                <w:noProof/>
                <w:webHidden/>
              </w:rPr>
              <w:t>5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25" w:history="1">
            <w:r w:rsidRPr="00EC32D8">
              <w:rPr>
                <w:rStyle w:val="Hyperlink"/>
                <w:noProof/>
              </w:rPr>
              <w:t>Genome-wide ZFP809 binding site identification by ChIP-seq</w:t>
            </w:r>
            <w:r>
              <w:rPr>
                <w:noProof/>
                <w:webHidden/>
              </w:rPr>
              <w:tab/>
            </w:r>
            <w:r>
              <w:rPr>
                <w:noProof/>
                <w:webHidden/>
              </w:rPr>
              <w:fldChar w:fldCharType="begin"/>
            </w:r>
            <w:r>
              <w:rPr>
                <w:noProof/>
                <w:webHidden/>
              </w:rPr>
              <w:instrText xml:space="preserve"> PAGEREF _Toc343249325 \h </w:instrText>
            </w:r>
            <w:r>
              <w:rPr>
                <w:noProof/>
                <w:webHidden/>
              </w:rPr>
            </w:r>
            <w:r>
              <w:rPr>
                <w:noProof/>
                <w:webHidden/>
              </w:rPr>
              <w:fldChar w:fldCharType="separate"/>
            </w:r>
            <w:r>
              <w:rPr>
                <w:noProof/>
                <w:webHidden/>
              </w:rPr>
              <w:t>5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26" w:history="1">
            <w:r w:rsidRPr="00EC32D8">
              <w:rPr>
                <w:rStyle w:val="Hyperlink"/>
                <w:noProof/>
              </w:rPr>
              <w:t>Distribution of ZFP809 binding sites within repetitive elements</w:t>
            </w:r>
            <w:r>
              <w:rPr>
                <w:noProof/>
                <w:webHidden/>
              </w:rPr>
              <w:tab/>
            </w:r>
            <w:r>
              <w:rPr>
                <w:noProof/>
                <w:webHidden/>
              </w:rPr>
              <w:fldChar w:fldCharType="begin"/>
            </w:r>
            <w:r>
              <w:rPr>
                <w:noProof/>
                <w:webHidden/>
              </w:rPr>
              <w:instrText xml:space="preserve"> PAGEREF _Toc343249326 \h </w:instrText>
            </w:r>
            <w:r>
              <w:rPr>
                <w:noProof/>
                <w:webHidden/>
              </w:rPr>
            </w:r>
            <w:r>
              <w:rPr>
                <w:noProof/>
                <w:webHidden/>
              </w:rPr>
              <w:fldChar w:fldCharType="separate"/>
            </w:r>
            <w:r>
              <w:rPr>
                <w:noProof/>
                <w:webHidden/>
              </w:rPr>
              <w:t>61</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27" w:history="1">
            <w:r w:rsidRPr="00EC32D8">
              <w:rPr>
                <w:rStyle w:val="Hyperlink"/>
                <w:noProof/>
              </w:rPr>
              <w:t>Identification of a ZFP809 target motif in non-repetitive peaks</w:t>
            </w:r>
            <w:r>
              <w:rPr>
                <w:noProof/>
                <w:webHidden/>
              </w:rPr>
              <w:tab/>
            </w:r>
            <w:r>
              <w:rPr>
                <w:noProof/>
                <w:webHidden/>
              </w:rPr>
              <w:fldChar w:fldCharType="begin"/>
            </w:r>
            <w:r>
              <w:rPr>
                <w:noProof/>
                <w:webHidden/>
              </w:rPr>
              <w:instrText xml:space="preserve"> PAGEREF _Toc343249327 \h </w:instrText>
            </w:r>
            <w:r>
              <w:rPr>
                <w:noProof/>
                <w:webHidden/>
              </w:rPr>
            </w:r>
            <w:r>
              <w:rPr>
                <w:noProof/>
                <w:webHidden/>
              </w:rPr>
              <w:fldChar w:fldCharType="separate"/>
            </w:r>
            <w:r>
              <w:rPr>
                <w:noProof/>
                <w:webHidden/>
              </w:rPr>
              <w:t>66</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28" w:history="1">
            <w:r w:rsidRPr="00EC32D8">
              <w:rPr>
                <w:rStyle w:val="Hyperlink"/>
                <w:noProof/>
              </w:rPr>
              <w:t>ZFP809 target motifs in repetitive elements</w:t>
            </w:r>
            <w:r>
              <w:rPr>
                <w:noProof/>
                <w:webHidden/>
              </w:rPr>
              <w:tab/>
            </w:r>
            <w:r>
              <w:rPr>
                <w:noProof/>
                <w:webHidden/>
              </w:rPr>
              <w:fldChar w:fldCharType="begin"/>
            </w:r>
            <w:r>
              <w:rPr>
                <w:noProof/>
                <w:webHidden/>
              </w:rPr>
              <w:instrText xml:space="preserve"> PAGEREF _Toc343249328 \h </w:instrText>
            </w:r>
            <w:r>
              <w:rPr>
                <w:noProof/>
                <w:webHidden/>
              </w:rPr>
            </w:r>
            <w:r>
              <w:rPr>
                <w:noProof/>
                <w:webHidden/>
              </w:rPr>
              <w:fldChar w:fldCharType="separate"/>
            </w:r>
            <w:r>
              <w:rPr>
                <w:noProof/>
                <w:webHidden/>
              </w:rPr>
              <w:t>68</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29" w:history="1">
            <w:r w:rsidRPr="00EC32D8">
              <w:rPr>
                <w:rStyle w:val="Hyperlink"/>
                <w:noProof/>
              </w:rPr>
              <w:t>Distribution pattern of non-repetitive ZFP809 binding sites</w:t>
            </w:r>
            <w:r>
              <w:rPr>
                <w:noProof/>
                <w:webHidden/>
              </w:rPr>
              <w:tab/>
            </w:r>
            <w:r>
              <w:rPr>
                <w:noProof/>
                <w:webHidden/>
              </w:rPr>
              <w:fldChar w:fldCharType="begin"/>
            </w:r>
            <w:r>
              <w:rPr>
                <w:noProof/>
                <w:webHidden/>
              </w:rPr>
              <w:instrText xml:space="preserve"> PAGEREF _Toc343249329 \h </w:instrText>
            </w:r>
            <w:r>
              <w:rPr>
                <w:noProof/>
                <w:webHidden/>
              </w:rPr>
            </w:r>
            <w:r>
              <w:rPr>
                <w:noProof/>
                <w:webHidden/>
              </w:rPr>
              <w:fldChar w:fldCharType="separate"/>
            </w:r>
            <w:r>
              <w:rPr>
                <w:noProof/>
                <w:webHidden/>
              </w:rPr>
              <w:t>71</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30" w:history="1">
            <w:r w:rsidRPr="00EC32D8">
              <w:rPr>
                <w:rStyle w:val="Hyperlink"/>
                <w:noProof/>
              </w:rPr>
              <w:t>Gene ontology of ZFP809 targeted genes</w:t>
            </w:r>
            <w:r>
              <w:rPr>
                <w:noProof/>
                <w:webHidden/>
              </w:rPr>
              <w:tab/>
            </w:r>
            <w:r>
              <w:rPr>
                <w:noProof/>
                <w:webHidden/>
              </w:rPr>
              <w:fldChar w:fldCharType="begin"/>
            </w:r>
            <w:r>
              <w:rPr>
                <w:noProof/>
                <w:webHidden/>
              </w:rPr>
              <w:instrText xml:space="preserve"> PAGEREF _Toc343249330 \h </w:instrText>
            </w:r>
            <w:r>
              <w:rPr>
                <w:noProof/>
                <w:webHidden/>
              </w:rPr>
            </w:r>
            <w:r>
              <w:rPr>
                <w:noProof/>
                <w:webHidden/>
              </w:rPr>
              <w:fldChar w:fldCharType="separate"/>
            </w:r>
            <w:r>
              <w:rPr>
                <w:noProof/>
                <w:webHidden/>
              </w:rPr>
              <w:t>72</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31" w:history="1">
            <w:r w:rsidRPr="00EC32D8">
              <w:rPr>
                <w:rStyle w:val="Hyperlink"/>
                <w:noProof/>
              </w:rPr>
              <w:t>Confirmation of ZFP809 binding to genomic targets by ChIP-qPCR</w:t>
            </w:r>
            <w:r>
              <w:rPr>
                <w:noProof/>
                <w:webHidden/>
              </w:rPr>
              <w:tab/>
            </w:r>
            <w:r>
              <w:rPr>
                <w:noProof/>
                <w:webHidden/>
              </w:rPr>
              <w:fldChar w:fldCharType="begin"/>
            </w:r>
            <w:r>
              <w:rPr>
                <w:noProof/>
                <w:webHidden/>
              </w:rPr>
              <w:instrText xml:space="preserve"> PAGEREF _Toc343249331 \h </w:instrText>
            </w:r>
            <w:r>
              <w:rPr>
                <w:noProof/>
                <w:webHidden/>
              </w:rPr>
            </w:r>
            <w:r>
              <w:rPr>
                <w:noProof/>
                <w:webHidden/>
              </w:rPr>
              <w:fldChar w:fldCharType="separate"/>
            </w:r>
            <w:r>
              <w:rPr>
                <w:noProof/>
                <w:webHidden/>
              </w:rPr>
              <w:t>73</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32" w:history="1">
            <w:r w:rsidRPr="00EC32D8">
              <w:rPr>
                <w:rStyle w:val="Hyperlink"/>
                <w:noProof/>
                <w:lang w:eastAsia="en-GB"/>
              </w:rPr>
              <w:t xml:space="preserve">Regulation of </w:t>
            </w:r>
            <w:r w:rsidRPr="00EC32D8">
              <w:rPr>
                <w:rStyle w:val="Hyperlink"/>
                <w:noProof/>
              </w:rPr>
              <w:t>gene expression by ZFP809</w:t>
            </w:r>
            <w:r>
              <w:rPr>
                <w:noProof/>
                <w:webHidden/>
              </w:rPr>
              <w:tab/>
            </w:r>
            <w:r>
              <w:rPr>
                <w:noProof/>
                <w:webHidden/>
              </w:rPr>
              <w:fldChar w:fldCharType="begin"/>
            </w:r>
            <w:r>
              <w:rPr>
                <w:noProof/>
                <w:webHidden/>
              </w:rPr>
              <w:instrText xml:space="preserve"> PAGEREF _Toc343249332 \h </w:instrText>
            </w:r>
            <w:r>
              <w:rPr>
                <w:noProof/>
                <w:webHidden/>
              </w:rPr>
            </w:r>
            <w:r>
              <w:rPr>
                <w:noProof/>
                <w:webHidden/>
              </w:rPr>
              <w:fldChar w:fldCharType="separate"/>
            </w:r>
            <w:r>
              <w:rPr>
                <w:noProof/>
                <w:webHidden/>
              </w:rPr>
              <w:t>76</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33" w:history="1">
            <w:r w:rsidRPr="00EC32D8">
              <w:rPr>
                <w:rStyle w:val="Hyperlink"/>
                <w:noProof/>
              </w:rPr>
              <w:t>Correlation of ZFP809 peaks with available histone modification ChIP-seq data</w:t>
            </w:r>
            <w:r>
              <w:rPr>
                <w:noProof/>
                <w:webHidden/>
              </w:rPr>
              <w:tab/>
            </w:r>
            <w:r>
              <w:rPr>
                <w:noProof/>
                <w:webHidden/>
              </w:rPr>
              <w:fldChar w:fldCharType="begin"/>
            </w:r>
            <w:r>
              <w:rPr>
                <w:noProof/>
                <w:webHidden/>
              </w:rPr>
              <w:instrText xml:space="preserve"> PAGEREF _Toc343249333 \h </w:instrText>
            </w:r>
            <w:r>
              <w:rPr>
                <w:noProof/>
                <w:webHidden/>
              </w:rPr>
            </w:r>
            <w:r>
              <w:rPr>
                <w:noProof/>
                <w:webHidden/>
              </w:rPr>
              <w:fldChar w:fldCharType="separate"/>
            </w:r>
            <w:r>
              <w:rPr>
                <w:noProof/>
                <w:webHidden/>
              </w:rPr>
              <w:t>77</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34" w:history="1">
            <w:r w:rsidRPr="00EC32D8">
              <w:rPr>
                <w:rStyle w:val="Hyperlink"/>
                <w:noProof/>
              </w:rPr>
              <w:t>Histone methylations and TRIM28 binding at non-repetitive ZFP809 targets</w:t>
            </w:r>
            <w:r>
              <w:rPr>
                <w:noProof/>
                <w:webHidden/>
              </w:rPr>
              <w:tab/>
            </w:r>
            <w:r>
              <w:rPr>
                <w:noProof/>
                <w:webHidden/>
              </w:rPr>
              <w:fldChar w:fldCharType="begin"/>
            </w:r>
            <w:r>
              <w:rPr>
                <w:noProof/>
                <w:webHidden/>
              </w:rPr>
              <w:instrText xml:space="preserve"> PAGEREF _Toc343249334 \h </w:instrText>
            </w:r>
            <w:r>
              <w:rPr>
                <w:noProof/>
                <w:webHidden/>
              </w:rPr>
            </w:r>
            <w:r>
              <w:rPr>
                <w:noProof/>
                <w:webHidden/>
              </w:rPr>
              <w:fldChar w:fldCharType="separate"/>
            </w:r>
            <w:r>
              <w:rPr>
                <w:noProof/>
                <w:webHidden/>
              </w:rPr>
              <w:t>7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35" w:history="1">
            <w:r w:rsidRPr="00EC32D8">
              <w:rPr>
                <w:rStyle w:val="Hyperlink"/>
                <w:noProof/>
              </w:rPr>
              <w:t>Repression activity of ZFP809 target motifs incorporated in retroviral vectors</w:t>
            </w:r>
            <w:r>
              <w:rPr>
                <w:noProof/>
                <w:webHidden/>
              </w:rPr>
              <w:tab/>
            </w:r>
            <w:r>
              <w:rPr>
                <w:noProof/>
                <w:webHidden/>
              </w:rPr>
              <w:fldChar w:fldCharType="begin"/>
            </w:r>
            <w:r>
              <w:rPr>
                <w:noProof/>
                <w:webHidden/>
              </w:rPr>
              <w:instrText xml:space="preserve"> PAGEREF _Toc343249335 \h </w:instrText>
            </w:r>
            <w:r>
              <w:rPr>
                <w:noProof/>
                <w:webHidden/>
              </w:rPr>
            </w:r>
            <w:r>
              <w:rPr>
                <w:noProof/>
                <w:webHidden/>
              </w:rPr>
              <w:fldChar w:fldCharType="separate"/>
            </w:r>
            <w:r>
              <w:rPr>
                <w:noProof/>
                <w:webHidden/>
              </w:rPr>
              <w:t>81</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36" w:history="1">
            <w:r w:rsidRPr="00EC32D8">
              <w:rPr>
                <w:rStyle w:val="Hyperlink"/>
                <w:noProof/>
              </w:rPr>
              <w:t>Discussion</w:t>
            </w:r>
            <w:r>
              <w:rPr>
                <w:noProof/>
                <w:webHidden/>
              </w:rPr>
              <w:tab/>
            </w:r>
            <w:r>
              <w:rPr>
                <w:noProof/>
                <w:webHidden/>
              </w:rPr>
              <w:fldChar w:fldCharType="begin"/>
            </w:r>
            <w:r>
              <w:rPr>
                <w:noProof/>
                <w:webHidden/>
              </w:rPr>
              <w:instrText xml:space="preserve"> PAGEREF _Toc343249336 \h </w:instrText>
            </w:r>
            <w:r>
              <w:rPr>
                <w:noProof/>
                <w:webHidden/>
              </w:rPr>
            </w:r>
            <w:r>
              <w:rPr>
                <w:noProof/>
                <w:webHidden/>
              </w:rPr>
              <w:fldChar w:fldCharType="separate"/>
            </w:r>
            <w:r>
              <w:rPr>
                <w:noProof/>
                <w:webHidden/>
              </w:rPr>
              <w:t>82</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37" w:history="1">
            <w:r w:rsidRPr="00EC32D8">
              <w:rPr>
                <w:rStyle w:val="Hyperlink"/>
                <w:noProof/>
              </w:rPr>
              <w:t>Supplementary data for chapter 3</w:t>
            </w:r>
            <w:r>
              <w:rPr>
                <w:noProof/>
                <w:webHidden/>
              </w:rPr>
              <w:tab/>
            </w:r>
            <w:r>
              <w:rPr>
                <w:noProof/>
                <w:webHidden/>
              </w:rPr>
              <w:fldChar w:fldCharType="begin"/>
            </w:r>
            <w:r>
              <w:rPr>
                <w:noProof/>
                <w:webHidden/>
              </w:rPr>
              <w:instrText xml:space="preserve"> PAGEREF _Toc343249337 \h </w:instrText>
            </w:r>
            <w:r>
              <w:rPr>
                <w:noProof/>
                <w:webHidden/>
              </w:rPr>
            </w:r>
            <w:r>
              <w:rPr>
                <w:noProof/>
                <w:webHidden/>
              </w:rPr>
              <w:fldChar w:fldCharType="separate"/>
            </w:r>
            <w:r>
              <w:rPr>
                <w:noProof/>
                <w:webHidden/>
              </w:rPr>
              <w:t>89</w:t>
            </w:r>
            <w:r>
              <w:rPr>
                <w:noProof/>
                <w:webHidden/>
              </w:rPr>
              <w:fldChar w:fldCharType="end"/>
            </w:r>
          </w:hyperlink>
        </w:p>
        <w:p w:rsidR="00D96F2A" w:rsidRDefault="00D96F2A">
          <w:pPr>
            <w:pStyle w:val="TOC1"/>
            <w:rPr>
              <w:rFonts w:eastAsiaTheme="minorEastAsia"/>
              <w:b w:val="0"/>
              <w:sz w:val="22"/>
              <w:lang w:eastAsia="en-GB"/>
            </w:rPr>
          </w:pPr>
          <w:hyperlink w:anchor="_Toc343249338" w:history="1">
            <w:r w:rsidRPr="00EC32D8">
              <w:rPr>
                <w:rStyle w:val="Hyperlink"/>
              </w:rPr>
              <w:t>Chapter 4: Generation of a ZFP809 knock-out mouse model</w:t>
            </w:r>
            <w:r>
              <w:rPr>
                <w:webHidden/>
              </w:rPr>
              <w:tab/>
            </w:r>
            <w:r>
              <w:rPr>
                <w:webHidden/>
              </w:rPr>
              <w:fldChar w:fldCharType="begin"/>
            </w:r>
            <w:r>
              <w:rPr>
                <w:webHidden/>
              </w:rPr>
              <w:instrText xml:space="preserve"> PAGEREF _Toc343249338 \h </w:instrText>
            </w:r>
            <w:r>
              <w:rPr>
                <w:webHidden/>
              </w:rPr>
            </w:r>
            <w:r>
              <w:rPr>
                <w:webHidden/>
              </w:rPr>
              <w:fldChar w:fldCharType="separate"/>
            </w:r>
            <w:r>
              <w:rPr>
                <w:webHidden/>
              </w:rPr>
              <w:t>92</w:t>
            </w:r>
            <w:r>
              <w:rPr>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39" w:history="1">
            <w:r w:rsidRPr="00EC32D8">
              <w:rPr>
                <w:rStyle w:val="Hyperlink"/>
                <w:noProof/>
              </w:rPr>
              <w:t>Introduction and summary</w:t>
            </w:r>
            <w:r>
              <w:rPr>
                <w:noProof/>
                <w:webHidden/>
              </w:rPr>
              <w:tab/>
            </w:r>
            <w:r>
              <w:rPr>
                <w:noProof/>
                <w:webHidden/>
              </w:rPr>
              <w:fldChar w:fldCharType="begin"/>
            </w:r>
            <w:r>
              <w:rPr>
                <w:noProof/>
                <w:webHidden/>
              </w:rPr>
              <w:instrText xml:space="preserve"> PAGEREF _Toc343249339 \h </w:instrText>
            </w:r>
            <w:r>
              <w:rPr>
                <w:noProof/>
                <w:webHidden/>
              </w:rPr>
            </w:r>
            <w:r>
              <w:rPr>
                <w:noProof/>
                <w:webHidden/>
              </w:rPr>
              <w:fldChar w:fldCharType="separate"/>
            </w:r>
            <w:r>
              <w:rPr>
                <w:noProof/>
                <w:webHidden/>
              </w:rPr>
              <w:t>92</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40" w:history="1">
            <w:r w:rsidRPr="00EC32D8">
              <w:rPr>
                <w:rStyle w:val="Hyperlink"/>
                <w:noProof/>
              </w:rPr>
              <w:t>Materials and methods</w:t>
            </w:r>
            <w:r>
              <w:rPr>
                <w:noProof/>
                <w:webHidden/>
              </w:rPr>
              <w:tab/>
            </w:r>
            <w:r>
              <w:rPr>
                <w:noProof/>
                <w:webHidden/>
              </w:rPr>
              <w:fldChar w:fldCharType="begin"/>
            </w:r>
            <w:r>
              <w:rPr>
                <w:noProof/>
                <w:webHidden/>
              </w:rPr>
              <w:instrText xml:space="preserve"> PAGEREF _Toc343249340 \h </w:instrText>
            </w:r>
            <w:r>
              <w:rPr>
                <w:noProof/>
                <w:webHidden/>
              </w:rPr>
            </w:r>
            <w:r>
              <w:rPr>
                <w:noProof/>
                <w:webHidden/>
              </w:rPr>
              <w:fldChar w:fldCharType="separate"/>
            </w:r>
            <w:r>
              <w:rPr>
                <w:noProof/>
                <w:webHidden/>
              </w:rPr>
              <w:t>93</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41" w:history="1">
            <w:r w:rsidRPr="00EC32D8">
              <w:rPr>
                <w:rStyle w:val="Hyperlink"/>
                <w:noProof/>
              </w:rPr>
              <w:t>Results</w:t>
            </w:r>
            <w:r>
              <w:rPr>
                <w:noProof/>
                <w:webHidden/>
              </w:rPr>
              <w:tab/>
            </w:r>
            <w:r>
              <w:rPr>
                <w:noProof/>
                <w:webHidden/>
              </w:rPr>
              <w:fldChar w:fldCharType="begin"/>
            </w:r>
            <w:r>
              <w:rPr>
                <w:noProof/>
                <w:webHidden/>
              </w:rPr>
              <w:instrText xml:space="preserve"> PAGEREF _Toc343249341 \h </w:instrText>
            </w:r>
            <w:r>
              <w:rPr>
                <w:noProof/>
                <w:webHidden/>
              </w:rPr>
            </w:r>
            <w:r>
              <w:rPr>
                <w:noProof/>
                <w:webHidden/>
              </w:rPr>
              <w:fldChar w:fldCharType="separate"/>
            </w:r>
            <w:r>
              <w:rPr>
                <w:noProof/>
                <w:webHidden/>
              </w:rPr>
              <w:t>95</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42" w:history="1">
            <w:r w:rsidRPr="00EC32D8">
              <w:rPr>
                <w:rStyle w:val="Hyperlink"/>
                <w:noProof/>
              </w:rPr>
              <w:t xml:space="preserve">Generation of homozygous </w:t>
            </w:r>
            <w:r w:rsidRPr="00EC32D8">
              <w:rPr>
                <w:rStyle w:val="Hyperlink"/>
                <w:i/>
                <w:noProof/>
              </w:rPr>
              <w:t>Zfp890</w:t>
            </w:r>
            <w:r w:rsidRPr="00EC32D8">
              <w:rPr>
                <w:rStyle w:val="Hyperlink"/>
                <w:noProof/>
                <w:vertAlign w:val="superscript"/>
              </w:rPr>
              <w:t>-/-</w:t>
            </w:r>
            <w:r w:rsidRPr="00EC32D8">
              <w:rPr>
                <w:rStyle w:val="Hyperlink"/>
                <w:noProof/>
              </w:rPr>
              <w:t xml:space="preserve"> mice</w:t>
            </w:r>
            <w:r>
              <w:rPr>
                <w:noProof/>
                <w:webHidden/>
              </w:rPr>
              <w:tab/>
            </w:r>
            <w:r>
              <w:rPr>
                <w:noProof/>
                <w:webHidden/>
              </w:rPr>
              <w:fldChar w:fldCharType="begin"/>
            </w:r>
            <w:r>
              <w:rPr>
                <w:noProof/>
                <w:webHidden/>
              </w:rPr>
              <w:instrText xml:space="preserve"> PAGEREF _Toc343249342 \h </w:instrText>
            </w:r>
            <w:r>
              <w:rPr>
                <w:noProof/>
                <w:webHidden/>
              </w:rPr>
            </w:r>
            <w:r>
              <w:rPr>
                <w:noProof/>
                <w:webHidden/>
              </w:rPr>
              <w:fldChar w:fldCharType="separate"/>
            </w:r>
            <w:r>
              <w:rPr>
                <w:noProof/>
                <w:webHidden/>
              </w:rPr>
              <w:t>95</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43" w:history="1">
            <w:r w:rsidRPr="00EC32D8">
              <w:rPr>
                <w:rStyle w:val="Hyperlink"/>
                <w:noProof/>
              </w:rPr>
              <w:t xml:space="preserve">Endogenous VL30-Pro elements are derepressed in </w:t>
            </w:r>
            <w:r w:rsidRPr="00EC32D8">
              <w:rPr>
                <w:rStyle w:val="Hyperlink"/>
                <w:i/>
                <w:noProof/>
              </w:rPr>
              <w:t>Zfp809</w:t>
            </w:r>
            <w:r w:rsidRPr="00EC32D8">
              <w:rPr>
                <w:rStyle w:val="Hyperlink"/>
                <w:noProof/>
                <w:vertAlign w:val="superscript"/>
              </w:rPr>
              <w:t>-/-</w:t>
            </w:r>
            <w:r w:rsidRPr="00EC32D8">
              <w:rPr>
                <w:rStyle w:val="Hyperlink"/>
                <w:noProof/>
              </w:rPr>
              <w:t xml:space="preserve"> MEFs</w:t>
            </w:r>
            <w:r>
              <w:rPr>
                <w:noProof/>
                <w:webHidden/>
              </w:rPr>
              <w:tab/>
            </w:r>
            <w:r>
              <w:rPr>
                <w:noProof/>
                <w:webHidden/>
              </w:rPr>
              <w:fldChar w:fldCharType="begin"/>
            </w:r>
            <w:r>
              <w:rPr>
                <w:noProof/>
                <w:webHidden/>
              </w:rPr>
              <w:instrText xml:space="preserve"> PAGEREF _Toc343249343 \h </w:instrText>
            </w:r>
            <w:r>
              <w:rPr>
                <w:noProof/>
                <w:webHidden/>
              </w:rPr>
            </w:r>
            <w:r>
              <w:rPr>
                <w:noProof/>
                <w:webHidden/>
              </w:rPr>
              <w:fldChar w:fldCharType="separate"/>
            </w:r>
            <w:r>
              <w:rPr>
                <w:noProof/>
                <w:webHidden/>
              </w:rPr>
              <w:t>96</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44" w:history="1">
            <w:r w:rsidRPr="00EC32D8">
              <w:rPr>
                <w:rStyle w:val="Hyperlink"/>
                <w:noProof/>
              </w:rPr>
              <w:t xml:space="preserve">ERV and ZFP809 targeted gene expression in </w:t>
            </w:r>
            <w:r w:rsidRPr="00EC32D8">
              <w:rPr>
                <w:rStyle w:val="Hyperlink"/>
                <w:i/>
                <w:noProof/>
              </w:rPr>
              <w:t>Zfp809</w:t>
            </w:r>
            <w:r w:rsidRPr="00EC32D8">
              <w:rPr>
                <w:rStyle w:val="Hyperlink"/>
                <w:noProof/>
                <w:vertAlign w:val="superscript"/>
              </w:rPr>
              <w:t>-/-</w:t>
            </w:r>
            <w:r w:rsidRPr="00EC32D8">
              <w:rPr>
                <w:rStyle w:val="Hyperlink"/>
                <w:noProof/>
              </w:rPr>
              <w:t xml:space="preserve"> ES cells</w:t>
            </w:r>
            <w:r>
              <w:rPr>
                <w:noProof/>
                <w:webHidden/>
              </w:rPr>
              <w:tab/>
            </w:r>
            <w:r>
              <w:rPr>
                <w:noProof/>
                <w:webHidden/>
              </w:rPr>
              <w:fldChar w:fldCharType="begin"/>
            </w:r>
            <w:r>
              <w:rPr>
                <w:noProof/>
                <w:webHidden/>
              </w:rPr>
              <w:instrText xml:space="preserve"> PAGEREF _Toc343249344 \h </w:instrText>
            </w:r>
            <w:r>
              <w:rPr>
                <w:noProof/>
                <w:webHidden/>
              </w:rPr>
            </w:r>
            <w:r>
              <w:rPr>
                <w:noProof/>
                <w:webHidden/>
              </w:rPr>
              <w:fldChar w:fldCharType="separate"/>
            </w:r>
            <w:r>
              <w:rPr>
                <w:noProof/>
                <w:webHidden/>
              </w:rPr>
              <w:t>98</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45" w:history="1">
            <w:r w:rsidRPr="00EC32D8">
              <w:rPr>
                <w:rStyle w:val="Hyperlink"/>
                <w:noProof/>
              </w:rPr>
              <w:t xml:space="preserve">Derepression of ZFP809 targets in hematopoietic cells of </w:t>
            </w:r>
            <w:r w:rsidRPr="00EC32D8">
              <w:rPr>
                <w:rStyle w:val="Hyperlink"/>
                <w:i/>
                <w:noProof/>
              </w:rPr>
              <w:t>Zfp809</w:t>
            </w:r>
            <w:r w:rsidRPr="00EC32D8">
              <w:rPr>
                <w:rStyle w:val="Hyperlink"/>
                <w:noProof/>
                <w:vertAlign w:val="superscript"/>
              </w:rPr>
              <w:t>-/-</w:t>
            </w:r>
            <w:r w:rsidRPr="00EC32D8">
              <w:rPr>
                <w:rStyle w:val="Hyperlink"/>
                <w:noProof/>
              </w:rPr>
              <w:t xml:space="preserve"> mice</w:t>
            </w:r>
            <w:r>
              <w:rPr>
                <w:noProof/>
                <w:webHidden/>
              </w:rPr>
              <w:tab/>
            </w:r>
            <w:r>
              <w:rPr>
                <w:noProof/>
                <w:webHidden/>
              </w:rPr>
              <w:fldChar w:fldCharType="begin"/>
            </w:r>
            <w:r>
              <w:rPr>
                <w:noProof/>
                <w:webHidden/>
              </w:rPr>
              <w:instrText xml:space="preserve"> PAGEREF _Toc343249345 \h </w:instrText>
            </w:r>
            <w:r>
              <w:rPr>
                <w:noProof/>
                <w:webHidden/>
              </w:rPr>
            </w:r>
            <w:r>
              <w:rPr>
                <w:noProof/>
                <w:webHidden/>
              </w:rPr>
              <w:fldChar w:fldCharType="separate"/>
            </w:r>
            <w:r>
              <w:rPr>
                <w:noProof/>
                <w:webHidden/>
              </w:rPr>
              <w:t>9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46" w:history="1">
            <w:r w:rsidRPr="00EC32D8">
              <w:rPr>
                <w:rStyle w:val="Hyperlink"/>
                <w:noProof/>
              </w:rPr>
              <w:t xml:space="preserve">Characterisation of the </w:t>
            </w:r>
            <w:r w:rsidRPr="00EC32D8">
              <w:rPr>
                <w:rStyle w:val="Hyperlink"/>
                <w:i/>
                <w:noProof/>
              </w:rPr>
              <w:t>Gm9705</w:t>
            </w:r>
            <w:r w:rsidRPr="00EC32D8">
              <w:rPr>
                <w:rStyle w:val="Hyperlink"/>
                <w:noProof/>
              </w:rPr>
              <w:t xml:space="preserve"> gene and its ZFP809 target site</w:t>
            </w:r>
            <w:r>
              <w:rPr>
                <w:noProof/>
                <w:webHidden/>
              </w:rPr>
              <w:tab/>
            </w:r>
            <w:r>
              <w:rPr>
                <w:noProof/>
                <w:webHidden/>
              </w:rPr>
              <w:fldChar w:fldCharType="begin"/>
            </w:r>
            <w:r>
              <w:rPr>
                <w:noProof/>
                <w:webHidden/>
              </w:rPr>
              <w:instrText xml:space="preserve"> PAGEREF _Toc343249346 \h </w:instrText>
            </w:r>
            <w:r>
              <w:rPr>
                <w:noProof/>
                <w:webHidden/>
              </w:rPr>
            </w:r>
            <w:r>
              <w:rPr>
                <w:noProof/>
                <w:webHidden/>
              </w:rPr>
              <w:fldChar w:fldCharType="separate"/>
            </w:r>
            <w:r>
              <w:rPr>
                <w:noProof/>
                <w:webHidden/>
              </w:rPr>
              <w:t>100</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47" w:history="1">
            <w:r w:rsidRPr="00EC32D8">
              <w:rPr>
                <w:rStyle w:val="Hyperlink"/>
                <w:noProof/>
              </w:rPr>
              <w:t>Discussion</w:t>
            </w:r>
            <w:r>
              <w:rPr>
                <w:noProof/>
                <w:webHidden/>
              </w:rPr>
              <w:tab/>
            </w:r>
            <w:r>
              <w:rPr>
                <w:noProof/>
                <w:webHidden/>
              </w:rPr>
              <w:fldChar w:fldCharType="begin"/>
            </w:r>
            <w:r>
              <w:rPr>
                <w:noProof/>
                <w:webHidden/>
              </w:rPr>
              <w:instrText xml:space="preserve"> PAGEREF _Toc343249347 \h </w:instrText>
            </w:r>
            <w:r>
              <w:rPr>
                <w:noProof/>
                <w:webHidden/>
              </w:rPr>
            </w:r>
            <w:r>
              <w:rPr>
                <w:noProof/>
                <w:webHidden/>
              </w:rPr>
              <w:fldChar w:fldCharType="separate"/>
            </w:r>
            <w:r>
              <w:rPr>
                <w:noProof/>
                <w:webHidden/>
              </w:rPr>
              <w:t>102</w:t>
            </w:r>
            <w:r>
              <w:rPr>
                <w:noProof/>
                <w:webHidden/>
              </w:rPr>
              <w:fldChar w:fldCharType="end"/>
            </w:r>
          </w:hyperlink>
        </w:p>
        <w:p w:rsidR="00D96F2A" w:rsidRDefault="00D96F2A">
          <w:pPr>
            <w:pStyle w:val="TOC1"/>
            <w:rPr>
              <w:rFonts w:eastAsiaTheme="minorEastAsia"/>
              <w:b w:val="0"/>
              <w:sz w:val="22"/>
              <w:lang w:eastAsia="en-GB"/>
            </w:rPr>
          </w:pPr>
          <w:hyperlink w:anchor="_Toc343249348" w:history="1">
            <w:r w:rsidRPr="00EC32D8">
              <w:rPr>
                <w:rStyle w:val="Hyperlink"/>
              </w:rPr>
              <w:t>Chapter 5: Epigenetic marking and de-repression of human endogenous retroviruses</w:t>
            </w:r>
            <w:r>
              <w:rPr>
                <w:webHidden/>
              </w:rPr>
              <w:tab/>
            </w:r>
            <w:r>
              <w:rPr>
                <w:webHidden/>
              </w:rPr>
              <w:fldChar w:fldCharType="begin"/>
            </w:r>
            <w:r>
              <w:rPr>
                <w:webHidden/>
              </w:rPr>
              <w:instrText xml:space="preserve"> PAGEREF _Toc343249348 \h </w:instrText>
            </w:r>
            <w:r>
              <w:rPr>
                <w:webHidden/>
              </w:rPr>
            </w:r>
            <w:r>
              <w:rPr>
                <w:webHidden/>
              </w:rPr>
              <w:fldChar w:fldCharType="separate"/>
            </w:r>
            <w:r>
              <w:rPr>
                <w:webHidden/>
              </w:rPr>
              <w:t>106</w:t>
            </w:r>
            <w:r>
              <w:rPr>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49" w:history="1">
            <w:r w:rsidRPr="00EC32D8">
              <w:rPr>
                <w:rStyle w:val="Hyperlink"/>
                <w:noProof/>
              </w:rPr>
              <w:t>Introduction and summary</w:t>
            </w:r>
            <w:r>
              <w:rPr>
                <w:noProof/>
                <w:webHidden/>
              </w:rPr>
              <w:tab/>
            </w:r>
            <w:r>
              <w:rPr>
                <w:noProof/>
                <w:webHidden/>
              </w:rPr>
              <w:fldChar w:fldCharType="begin"/>
            </w:r>
            <w:r>
              <w:rPr>
                <w:noProof/>
                <w:webHidden/>
              </w:rPr>
              <w:instrText xml:space="preserve"> PAGEREF _Toc343249349 \h </w:instrText>
            </w:r>
            <w:r>
              <w:rPr>
                <w:noProof/>
                <w:webHidden/>
              </w:rPr>
            </w:r>
            <w:r>
              <w:rPr>
                <w:noProof/>
                <w:webHidden/>
              </w:rPr>
              <w:fldChar w:fldCharType="separate"/>
            </w:r>
            <w:r>
              <w:rPr>
                <w:noProof/>
                <w:webHidden/>
              </w:rPr>
              <w:t>106</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50" w:history="1">
            <w:r w:rsidRPr="00EC32D8">
              <w:rPr>
                <w:rStyle w:val="Hyperlink"/>
                <w:noProof/>
              </w:rPr>
              <w:t>Materials and methods</w:t>
            </w:r>
            <w:r>
              <w:rPr>
                <w:noProof/>
                <w:webHidden/>
              </w:rPr>
              <w:tab/>
            </w:r>
            <w:r>
              <w:rPr>
                <w:noProof/>
                <w:webHidden/>
              </w:rPr>
              <w:fldChar w:fldCharType="begin"/>
            </w:r>
            <w:r>
              <w:rPr>
                <w:noProof/>
                <w:webHidden/>
              </w:rPr>
              <w:instrText xml:space="preserve"> PAGEREF _Toc343249350 \h </w:instrText>
            </w:r>
            <w:r>
              <w:rPr>
                <w:noProof/>
                <w:webHidden/>
              </w:rPr>
            </w:r>
            <w:r>
              <w:rPr>
                <w:noProof/>
                <w:webHidden/>
              </w:rPr>
              <w:fldChar w:fldCharType="separate"/>
            </w:r>
            <w:r>
              <w:rPr>
                <w:noProof/>
                <w:webHidden/>
              </w:rPr>
              <w:t>108</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51" w:history="1">
            <w:r w:rsidRPr="00EC32D8">
              <w:rPr>
                <w:rStyle w:val="Hyperlink"/>
                <w:noProof/>
              </w:rPr>
              <w:t>Results</w:t>
            </w:r>
            <w:r>
              <w:rPr>
                <w:noProof/>
                <w:webHidden/>
              </w:rPr>
              <w:tab/>
            </w:r>
            <w:r>
              <w:rPr>
                <w:noProof/>
                <w:webHidden/>
              </w:rPr>
              <w:fldChar w:fldCharType="begin"/>
            </w:r>
            <w:r>
              <w:rPr>
                <w:noProof/>
                <w:webHidden/>
              </w:rPr>
              <w:instrText xml:space="preserve"> PAGEREF _Toc343249351 \h </w:instrText>
            </w:r>
            <w:r>
              <w:rPr>
                <w:noProof/>
                <w:webHidden/>
              </w:rPr>
            </w:r>
            <w:r>
              <w:rPr>
                <w:noProof/>
                <w:webHidden/>
              </w:rPr>
              <w:fldChar w:fldCharType="separate"/>
            </w:r>
            <w:r>
              <w:rPr>
                <w:noProof/>
                <w:webHidden/>
              </w:rPr>
              <w:t>10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52" w:history="1">
            <w:r w:rsidRPr="00EC32D8">
              <w:rPr>
                <w:rStyle w:val="Hyperlink"/>
                <w:noProof/>
              </w:rPr>
              <w:t>Epigenetic marking of HERVs in human EC and ES cells</w:t>
            </w:r>
            <w:r>
              <w:rPr>
                <w:noProof/>
                <w:webHidden/>
              </w:rPr>
              <w:tab/>
            </w:r>
            <w:r>
              <w:rPr>
                <w:noProof/>
                <w:webHidden/>
              </w:rPr>
              <w:fldChar w:fldCharType="begin"/>
            </w:r>
            <w:r>
              <w:rPr>
                <w:noProof/>
                <w:webHidden/>
              </w:rPr>
              <w:instrText xml:space="preserve"> PAGEREF _Toc343249352 \h </w:instrText>
            </w:r>
            <w:r>
              <w:rPr>
                <w:noProof/>
                <w:webHidden/>
              </w:rPr>
            </w:r>
            <w:r>
              <w:rPr>
                <w:noProof/>
                <w:webHidden/>
              </w:rPr>
              <w:fldChar w:fldCharType="separate"/>
            </w:r>
            <w:r>
              <w:rPr>
                <w:noProof/>
                <w:webHidden/>
              </w:rPr>
              <w:t>109</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53" w:history="1">
            <w:r w:rsidRPr="00EC32D8">
              <w:rPr>
                <w:rStyle w:val="Hyperlink"/>
                <w:noProof/>
              </w:rPr>
              <w:t xml:space="preserve">Increased H3K9 acetylation at the </w:t>
            </w:r>
            <w:r w:rsidRPr="00EC32D8">
              <w:rPr>
                <w:rStyle w:val="Hyperlink"/>
                <w:i/>
                <w:noProof/>
              </w:rPr>
              <w:t>CSF1R</w:t>
            </w:r>
            <w:r w:rsidRPr="00EC32D8">
              <w:rPr>
                <w:rStyle w:val="Hyperlink"/>
                <w:noProof/>
              </w:rPr>
              <w:t xml:space="preserve"> THE1B LTR in T-cell lymphomas</w:t>
            </w:r>
            <w:r>
              <w:rPr>
                <w:noProof/>
                <w:webHidden/>
              </w:rPr>
              <w:tab/>
            </w:r>
            <w:r>
              <w:rPr>
                <w:noProof/>
                <w:webHidden/>
              </w:rPr>
              <w:fldChar w:fldCharType="begin"/>
            </w:r>
            <w:r>
              <w:rPr>
                <w:noProof/>
                <w:webHidden/>
              </w:rPr>
              <w:instrText xml:space="preserve"> PAGEREF _Toc343249353 \h </w:instrText>
            </w:r>
            <w:r>
              <w:rPr>
                <w:noProof/>
                <w:webHidden/>
              </w:rPr>
            </w:r>
            <w:r>
              <w:rPr>
                <w:noProof/>
                <w:webHidden/>
              </w:rPr>
              <w:fldChar w:fldCharType="separate"/>
            </w:r>
            <w:r>
              <w:rPr>
                <w:noProof/>
                <w:webHidden/>
              </w:rPr>
              <w:t>113</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54" w:history="1">
            <w:r w:rsidRPr="00EC32D8">
              <w:rPr>
                <w:rStyle w:val="Hyperlink"/>
                <w:noProof/>
              </w:rPr>
              <w:t xml:space="preserve">Repressive histone methylations at the </w:t>
            </w:r>
            <w:r w:rsidRPr="00EC32D8">
              <w:rPr>
                <w:rStyle w:val="Hyperlink"/>
                <w:i/>
                <w:noProof/>
              </w:rPr>
              <w:t>CSF1R</w:t>
            </w:r>
            <w:r w:rsidRPr="00EC32D8">
              <w:rPr>
                <w:rStyle w:val="Hyperlink"/>
                <w:noProof/>
              </w:rPr>
              <w:t xml:space="preserve"> THE1B LTR in lymphomas</w:t>
            </w:r>
            <w:r>
              <w:rPr>
                <w:noProof/>
                <w:webHidden/>
              </w:rPr>
              <w:tab/>
            </w:r>
            <w:r>
              <w:rPr>
                <w:noProof/>
                <w:webHidden/>
              </w:rPr>
              <w:fldChar w:fldCharType="begin"/>
            </w:r>
            <w:r>
              <w:rPr>
                <w:noProof/>
                <w:webHidden/>
              </w:rPr>
              <w:instrText xml:space="preserve"> PAGEREF _Toc343249354 \h </w:instrText>
            </w:r>
            <w:r>
              <w:rPr>
                <w:noProof/>
                <w:webHidden/>
              </w:rPr>
            </w:r>
            <w:r>
              <w:rPr>
                <w:noProof/>
                <w:webHidden/>
              </w:rPr>
              <w:fldChar w:fldCharType="separate"/>
            </w:r>
            <w:r>
              <w:rPr>
                <w:noProof/>
                <w:webHidden/>
              </w:rPr>
              <w:t>115</w:t>
            </w:r>
            <w:r>
              <w:rPr>
                <w:noProof/>
                <w:webHidden/>
              </w:rPr>
              <w:fldChar w:fldCharType="end"/>
            </w:r>
          </w:hyperlink>
        </w:p>
        <w:p w:rsidR="00D96F2A" w:rsidRDefault="00D96F2A">
          <w:pPr>
            <w:pStyle w:val="TOC3"/>
            <w:tabs>
              <w:tab w:val="right" w:leader="dot" w:pos="9060"/>
            </w:tabs>
            <w:rPr>
              <w:rFonts w:eastAsiaTheme="minorEastAsia"/>
              <w:noProof/>
              <w:sz w:val="22"/>
              <w:lang w:eastAsia="en-GB"/>
            </w:rPr>
          </w:pPr>
          <w:hyperlink w:anchor="_Toc343249355" w:history="1">
            <w:r w:rsidRPr="00EC32D8">
              <w:rPr>
                <w:rStyle w:val="Hyperlink"/>
                <w:noProof/>
              </w:rPr>
              <w:t xml:space="preserve">Lack of H3K9 acetylation at the </w:t>
            </w:r>
            <w:r w:rsidRPr="00EC32D8">
              <w:rPr>
                <w:rStyle w:val="Hyperlink"/>
                <w:i/>
                <w:noProof/>
              </w:rPr>
              <w:t>CSF1R</w:t>
            </w:r>
            <w:r w:rsidRPr="00EC32D8">
              <w:rPr>
                <w:rStyle w:val="Hyperlink"/>
                <w:noProof/>
              </w:rPr>
              <w:t xml:space="preserve"> THE1B LTR in Burkitt’s lymphomas</w:t>
            </w:r>
            <w:r>
              <w:rPr>
                <w:noProof/>
                <w:webHidden/>
              </w:rPr>
              <w:tab/>
            </w:r>
            <w:r>
              <w:rPr>
                <w:noProof/>
                <w:webHidden/>
              </w:rPr>
              <w:fldChar w:fldCharType="begin"/>
            </w:r>
            <w:r>
              <w:rPr>
                <w:noProof/>
                <w:webHidden/>
              </w:rPr>
              <w:instrText xml:space="preserve"> PAGEREF _Toc343249355 \h </w:instrText>
            </w:r>
            <w:r>
              <w:rPr>
                <w:noProof/>
                <w:webHidden/>
              </w:rPr>
            </w:r>
            <w:r>
              <w:rPr>
                <w:noProof/>
                <w:webHidden/>
              </w:rPr>
              <w:fldChar w:fldCharType="separate"/>
            </w:r>
            <w:r>
              <w:rPr>
                <w:noProof/>
                <w:webHidden/>
              </w:rPr>
              <w:t>116</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56" w:history="1">
            <w:r w:rsidRPr="00EC32D8">
              <w:rPr>
                <w:rStyle w:val="Hyperlink"/>
                <w:noProof/>
              </w:rPr>
              <w:t>Discussion</w:t>
            </w:r>
            <w:r>
              <w:rPr>
                <w:noProof/>
                <w:webHidden/>
              </w:rPr>
              <w:tab/>
            </w:r>
            <w:r>
              <w:rPr>
                <w:noProof/>
                <w:webHidden/>
              </w:rPr>
              <w:fldChar w:fldCharType="begin"/>
            </w:r>
            <w:r>
              <w:rPr>
                <w:noProof/>
                <w:webHidden/>
              </w:rPr>
              <w:instrText xml:space="preserve"> PAGEREF _Toc343249356 \h </w:instrText>
            </w:r>
            <w:r>
              <w:rPr>
                <w:noProof/>
                <w:webHidden/>
              </w:rPr>
            </w:r>
            <w:r>
              <w:rPr>
                <w:noProof/>
                <w:webHidden/>
              </w:rPr>
              <w:fldChar w:fldCharType="separate"/>
            </w:r>
            <w:r>
              <w:rPr>
                <w:noProof/>
                <w:webHidden/>
              </w:rPr>
              <w:t>116</w:t>
            </w:r>
            <w:r>
              <w:rPr>
                <w:noProof/>
                <w:webHidden/>
              </w:rPr>
              <w:fldChar w:fldCharType="end"/>
            </w:r>
          </w:hyperlink>
        </w:p>
        <w:p w:rsidR="00D96F2A" w:rsidRDefault="00D96F2A">
          <w:pPr>
            <w:pStyle w:val="TOC2"/>
            <w:tabs>
              <w:tab w:val="right" w:leader="dot" w:pos="9060"/>
            </w:tabs>
            <w:rPr>
              <w:rFonts w:eastAsiaTheme="minorEastAsia"/>
              <w:noProof/>
              <w:sz w:val="22"/>
              <w:lang w:eastAsia="en-GB"/>
            </w:rPr>
          </w:pPr>
          <w:hyperlink w:anchor="_Toc343249357" w:history="1">
            <w:r w:rsidRPr="00EC32D8">
              <w:rPr>
                <w:rStyle w:val="Hyperlink"/>
                <w:noProof/>
              </w:rPr>
              <w:t>Supplementary data for chapter 5</w:t>
            </w:r>
            <w:r>
              <w:rPr>
                <w:noProof/>
                <w:webHidden/>
              </w:rPr>
              <w:tab/>
            </w:r>
            <w:r>
              <w:rPr>
                <w:noProof/>
                <w:webHidden/>
              </w:rPr>
              <w:fldChar w:fldCharType="begin"/>
            </w:r>
            <w:r>
              <w:rPr>
                <w:noProof/>
                <w:webHidden/>
              </w:rPr>
              <w:instrText xml:space="preserve"> PAGEREF _Toc343249357 \h </w:instrText>
            </w:r>
            <w:r>
              <w:rPr>
                <w:noProof/>
                <w:webHidden/>
              </w:rPr>
            </w:r>
            <w:r>
              <w:rPr>
                <w:noProof/>
                <w:webHidden/>
              </w:rPr>
              <w:fldChar w:fldCharType="separate"/>
            </w:r>
            <w:r>
              <w:rPr>
                <w:noProof/>
                <w:webHidden/>
              </w:rPr>
              <w:t>120</w:t>
            </w:r>
            <w:r>
              <w:rPr>
                <w:noProof/>
                <w:webHidden/>
              </w:rPr>
              <w:fldChar w:fldCharType="end"/>
            </w:r>
          </w:hyperlink>
        </w:p>
        <w:p w:rsidR="00D96F2A" w:rsidRDefault="00D96F2A">
          <w:pPr>
            <w:pStyle w:val="TOC1"/>
            <w:rPr>
              <w:rFonts w:eastAsiaTheme="minorEastAsia"/>
              <w:b w:val="0"/>
              <w:sz w:val="22"/>
              <w:lang w:eastAsia="en-GB"/>
            </w:rPr>
          </w:pPr>
          <w:hyperlink w:anchor="_Toc343249358" w:history="1">
            <w:r w:rsidRPr="00EC32D8">
              <w:rPr>
                <w:rStyle w:val="Hyperlink"/>
              </w:rPr>
              <w:t>Concluding remarks and further perspectives</w:t>
            </w:r>
            <w:r>
              <w:rPr>
                <w:webHidden/>
              </w:rPr>
              <w:tab/>
            </w:r>
            <w:r>
              <w:rPr>
                <w:webHidden/>
              </w:rPr>
              <w:fldChar w:fldCharType="begin"/>
            </w:r>
            <w:r>
              <w:rPr>
                <w:webHidden/>
              </w:rPr>
              <w:instrText xml:space="preserve"> PAGEREF _Toc343249358 \h </w:instrText>
            </w:r>
            <w:r>
              <w:rPr>
                <w:webHidden/>
              </w:rPr>
            </w:r>
            <w:r>
              <w:rPr>
                <w:webHidden/>
              </w:rPr>
              <w:fldChar w:fldCharType="separate"/>
            </w:r>
            <w:r>
              <w:rPr>
                <w:webHidden/>
              </w:rPr>
              <w:t>121</w:t>
            </w:r>
            <w:r>
              <w:rPr>
                <w:webHidden/>
              </w:rPr>
              <w:fldChar w:fldCharType="end"/>
            </w:r>
          </w:hyperlink>
        </w:p>
        <w:p w:rsidR="00D96F2A" w:rsidRDefault="00D96F2A">
          <w:pPr>
            <w:pStyle w:val="TOC1"/>
            <w:rPr>
              <w:rFonts w:eastAsiaTheme="minorEastAsia"/>
              <w:b w:val="0"/>
              <w:sz w:val="22"/>
              <w:lang w:eastAsia="en-GB"/>
            </w:rPr>
          </w:pPr>
          <w:hyperlink w:anchor="_Toc343249359" w:history="1">
            <w:r w:rsidRPr="00EC32D8">
              <w:rPr>
                <w:rStyle w:val="Hyperlink"/>
              </w:rPr>
              <w:t>References</w:t>
            </w:r>
            <w:r>
              <w:rPr>
                <w:webHidden/>
              </w:rPr>
              <w:tab/>
            </w:r>
            <w:r>
              <w:rPr>
                <w:webHidden/>
              </w:rPr>
              <w:fldChar w:fldCharType="begin"/>
            </w:r>
            <w:r>
              <w:rPr>
                <w:webHidden/>
              </w:rPr>
              <w:instrText xml:space="preserve"> PAGEREF _Toc343249359 \h </w:instrText>
            </w:r>
            <w:r>
              <w:rPr>
                <w:webHidden/>
              </w:rPr>
            </w:r>
            <w:r>
              <w:rPr>
                <w:webHidden/>
              </w:rPr>
              <w:fldChar w:fldCharType="separate"/>
            </w:r>
            <w:r>
              <w:rPr>
                <w:webHidden/>
              </w:rPr>
              <w:t>124</w:t>
            </w:r>
            <w:r>
              <w:rPr>
                <w:webHidden/>
              </w:rPr>
              <w:fldChar w:fldCharType="end"/>
            </w:r>
          </w:hyperlink>
        </w:p>
        <w:p w:rsidR="00D96F2A" w:rsidRDefault="00D96F2A">
          <w:pPr>
            <w:pStyle w:val="TOC1"/>
            <w:rPr>
              <w:rFonts w:eastAsiaTheme="minorEastAsia"/>
              <w:b w:val="0"/>
              <w:sz w:val="22"/>
              <w:lang w:eastAsia="en-GB"/>
            </w:rPr>
          </w:pPr>
          <w:hyperlink w:anchor="_Toc343249360" w:history="1">
            <w:r w:rsidRPr="00EC32D8">
              <w:rPr>
                <w:rStyle w:val="Hyperlink"/>
                <w:lang w:val="da-DK"/>
              </w:rPr>
              <w:t xml:space="preserve">Appendix: </w:t>
            </w:r>
            <w:r w:rsidRPr="00EC32D8">
              <w:rPr>
                <w:rStyle w:val="Hyperlink"/>
              </w:rPr>
              <w:t>manuscript under submission</w:t>
            </w:r>
            <w:r>
              <w:rPr>
                <w:webHidden/>
              </w:rPr>
              <w:tab/>
            </w:r>
            <w:r>
              <w:rPr>
                <w:webHidden/>
              </w:rPr>
              <w:fldChar w:fldCharType="begin"/>
            </w:r>
            <w:r>
              <w:rPr>
                <w:webHidden/>
              </w:rPr>
              <w:instrText xml:space="preserve"> PAGEREF _Toc343249360 \h </w:instrText>
            </w:r>
            <w:r>
              <w:rPr>
                <w:webHidden/>
              </w:rPr>
            </w:r>
            <w:r>
              <w:rPr>
                <w:webHidden/>
              </w:rPr>
              <w:fldChar w:fldCharType="separate"/>
            </w:r>
            <w:r>
              <w:rPr>
                <w:webHidden/>
              </w:rPr>
              <w:t>138</w:t>
            </w:r>
            <w:r>
              <w:rPr>
                <w:webHidden/>
              </w:rPr>
              <w:fldChar w:fldCharType="end"/>
            </w:r>
          </w:hyperlink>
        </w:p>
        <w:p w:rsidR="00C9503D" w:rsidRDefault="00C9503D">
          <w:r>
            <w:rPr>
              <w:b/>
              <w:bCs/>
              <w:noProof/>
            </w:rPr>
            <w:fldChar w:fldCharType="end"/>
          </w:r>
        </w:p>
      </w:sdtContent>
    </w:sdt>
    <w:p w:rsidR="00EF630B" w:rsidRPr="00EF630B" w:rsidRDefault="00EF630B" w:rsidP="00EF630B"/>
    <w:p w:rsidR="00D85DCE" w:rsidRDefault="00D85DCE" w:rsidP="00D85DCE"/>
    <w:p w:rsidR="007111B0" w:rsidRDefault="007111B0" w:rsidP="005A0017">
      <w:pPr>
        <w:pStyle w:val="Heading1"/>
        <w:pageBreakBefore/>
      </w:pPr>
      <w:bookmarkStart w:id="0" w:name="_Toc343249294"/>
      <w:r>
        <w:lastRenderedPageBreak/>
        <w:t>Abstract</w:t>
      </w:r>
      <w:bookmarkEnd w:id="0"/>
    </w:p>
    <w:p w:rsidR="002F3443" w:rsidRPr="00A9555E" w:rsidRDefault="00E632EF" w:rsidP="007111B0">
      <w:pPr>
        <w:rPr>
          <w:color w:val="000000"/>
        </w:rPr>
      </w:pPr>
      <w:r>
        <w:rPr>
          <w:color w:val="000000"/>
        </w:rPr>
        <w:t xml:space="preserve">Endogenous retroviruses (ERVs) are transcriptionally repressed by epigenetic silencing yet little is known about the factors ensuring target specificity of this mechanism. In murine embryonic stem (ES) cells and embryonic carcinoma (EC) cells, the </w:t>
      </w:r>
      <w:proofErr w:type="spellStart"/>
      <w:r>
        <w:rPr>
          <w:color w:val="000000"/>
        </w:rPr>
        <w:t>Krüppel</w:t>
      </w:r>
      <w:proofErr w:type="spellEnd"/>
      <w:r>
        <w:rPr>
          <w:color w:val="000000"/>
        </w:rPr>
        <w:t>-associated box (KRAB) zinc finger protein 809 (ZFP809) binds to a defined target sequence within the p</w:t>
      </w:r>
      <w:r w:rsidR="00B374C8">
        <w:rPr>
          <w:color w:val="000000"/>
        </w:rPr>
        <w:t>roline primer binding site (</w:t>
      </w:r>
      <w:r w:rsidR="00DD2DDD">
        <w:rPr>
          <w:color w:val="000000"/>
        </w:rPr>
        <w:t>Pro-</w:t>
      </w:r>
      <w:r>
        <w:rPr>
          <w:color w:val="000000"/>
        </w:rPr>
        <w:t xml:space="preserve">PBS) of </w:t>
      </w:r>
      <w:r>
        <w:rPr>
          <w:i/>
          <w:iCs/>
          <w:color w:val="000000"/>
        </w:rPr>
        <w:t>de novo</w:t>
      </w:r>
      <w:r>
        <w:rPr>
          <w:color w:val="000000"/>
        </w:rPr>
        <w:t xml:space="preserve"> integrated retroviruses and recruits the </w:t>
      </w:r>
      <w:r w:rsidR="00DC2018">
        <w:rPr>
          <w:color w:val="000000"/>
        </w:rPr>
        <w:t xml:space="preserve">KRAB domain binding </w:t>
      </w:r>
      <w:r>
        <w:rPr>
          <w:color w:val="000000"/>
        </w:rPr>
        <w:t>corepressor TRIM28</w:t>
      </w:r>
      <w:r w:rsidR="00DC2018">
        <w:rPr>
          <w:color w:val="000000"/>
        </w:rPr>
        <w:t>,</w:t>
      </w:r>
      <w:r>
        <w:rPr>
          <w:color w:val="000000"/>
        </w:rPr>
        <w:t xml:space="preserve"> which induces transcriptional repression via histone modifying enzymes. </w:t>
      </w:r>
      <w:r w:rsidR="00DD2DDD">
        <w:rPr>
          <w:color w:val="000000"/>
        </w:rPr>
        <w:t xml:space="preserve">Since several murine ERV families that </w:t>
      </w:r>
      <w:r w:rsidR="008D5B55">
        <w:rPr>
          <w:color w:val="000000"/>
        </w:rPr>
        <w:t xml:space="preserve">lack the Pro-PBS sequence are derepressed in TRIM28 knock-out ES cells, it has been speculated that various KRAB-ZFPs function as DNA-binding recognition modules that facilitate target-specific TRIM28 recruitment to ERVs. Indeed, </w:t>
      </w:r>
      <w:r>
        <w:rPr>
          <w:color w:val="000000"/>
        </w:rPr>
        <w:t>KRAB-ZFPs are present at high copy numbers</w:t>
      </w:r>
      <w:r w:rsidR="008D5B55">
        <w:rPr>
          <w:color w:val="000000"/>
        </w:rPr>
        <w:t xml:space="preserve"> in mammalian genomes and have diversified in different species through gene duplications and positive selection.</w:t>
      </w:r>
      <w:r w:rsidR="008241D6">
        <w:rPr>
          <w:color w:val="000000"/>
        </w:rPr>
        <w:t xml:space="preserve"> </w:t>
      </w:r>
      <w:r w:rsidR="007111B0">
        <w:t xml:space="preserve">In this study, we </w:t>
      </w:r>
      <w:r w:rsidR="002F3443">
        <w:rPr>
          <w:color w:val="000000"/>
        </w:rPr>
        <w:t>address</w:t>
      </w:r>
      <w:r w:rsidR="00DD2DDD">
        <w:rPr>
          <w:color w:val="000000"/>
        </w:rPr>
        <w:t>ed</w:t>
      </w:r>
      <w:r w:rsidR="002F3443">
        <w:rPr>
          <w:color w:val="000000"/>
        </w:rPr>
        <w:t xml:space="preserve"> the hypothesis that ERVs are </w:t>
      </w:r>
      <w:r w:rsidR="00B374C8">
        <w:rPr>
          <w:color w:val="000000"/>
        </w:rPr>
        <w:t>transcriptionally repressed</w:t>
      </w:r>
      <w:r w:rsidR="002F3443">
        <w:rPr>
          <w:color w:val="000000"/>
        </w:rPr>
        <w:t xml:space="preserve"> by </w:t>
      </w:r>
      <w:r w:rsidR="00055F74">
        <w:rPr>
          <w:color w:val="000000"/>
        </w:rPr>
        <w:t>PBS-</w:t>
      </w:r>
      <w:r w:rsidR="005169C8">
        <w:rPr>
          <w:color w:val="000000"/>
        </w:rPr>
        <w:t xml:space="preserve">targeting </w:t>
      </w:r>
      <w:r w:rsidR="002F3443">
        <w:rPr>
          <w:color w:val="000000"/>
        </w:rPr>
        <w:t>KRAB-ZFPs and aim</w:t>
      </w:r>
      <w:r w:rsidR="00B374C8">
        <w:rPr>
          <w:color w:val="000000"/>
        </w:rPr>
        <w:t>ed</w:t>
      </w:r>
      <w:r w:rsidR="002F3443">
        <w:rPr>
          <w:color w:val="000000"/>
        </w:rPr>
        <w:t xml:space="preserve"> to investigate whether </w:t>
      </w:r>
      <w:r w:rsidR="004B3764">
        <w:rPr>
          <w:color w:val="000000"/>
        </w:rPr>
        <w:t>KRAB-ZFPs</w:t>
      </w:r>
      <w:r w:rsidR="002F3443">
        <w:rPr>
          <w:color w:val="000000"/>
        </w:rPr>
        <w:t xml:space="preserve"> have adapted </w:t>
      </w:r>
      <w:r w:rsidR="005169C8">
        <w:rPr>
          <w:color w:val="000000"/>
        </w:rPr>
        <w:t xml:space="preserve">their DNA-binding specificity </w:t>
      </w:r>
      <w:r w:rsidR="002F3443">
        <w:rPr>
          <w:color w:val="000000"/>
        </w:rPr>
        <w:t xml:space="preserve">to </w:t>
      </w:r>
      <w:r w:rsidR="005169C8">
        <w:rPr>
          <w:color w:val="000000"/>
        </w:rPr>
        <w:t xml:space="preserve">repress </w:t>
      </w:r>
      <w:r w:rsidR="002F3443">
        <w:rPr>
          <w:color w:val="000000"/>
        </w:rPr>
        <w:t>new</w:t>
      </w:r>
      <w:r w:rsidR="00DC2018">
        <w:rPr>
          <w:color w:val="000000"/>
        </w:rPr>
        <w:t xml:space="preserve">ly </w:t>
      </w:r>
      <w:r w:rsidR="005169C8">
        <w:rPr>
          <w:color w:val="000000"/>
        </w:rPr>
        <w:t>emerging</w:t>
      </w:r>
      <w:r w:rsidR="002F3443">
        <w:rPr>
          <w:color w:val="000000"/>
        </w:rPr>
        <w:t xml:space="preserve"> </w:t>
      </w:r>
      <w:r w:rsidR="00DC2018">
        <w:rPr>
          <w:color w:val="000000"/>
        </w:rPr>
        <w:t>ERV groups</w:t>
      </w:r>
      <w:r w:rsidR="002F3443">
        <w:rPr>
          <w:color w:val="000000"/>
        </w:rPr>
        <w:t xml:space="preserve"> in different </w:t>
      </w:r>
      <w:r w:rsidR="00DD2DDD">
        <w:rPr>
          <w:color w:val="000000"/>
        </w:rPr>
        <w:t xml:space="preserve">mammalian </w:t>
      </w:r>
      <w:r w:rsidR="005169C8">
        <w:rPr>
          <w:color w:val="000000"/>
        </w:rPr>
        <w:t xml:space="preserve">species. </w:t>
      </w:r>
      <w:r w:rsidR="00780EBE">
        <w:t>Furthermore, we perform</w:t>
      </w:r>
      <w:r w:rsidR="00B374C8">
        <w:t>ed</w:t>
      </w:r>
      <w:r w:rsidR="00780EBE">
        <w:t xml:space="preserve"> a genome-wide analysis of ZFP809</w:t>
      </w:r>
      <w:r w:rsidR="00B374C8">
        <w:t xml:space="preserve"> binding site</w:t>
      </w:r>
      <w:r w:rsidR="005169C8">
        <w:t>s</w:t>
      </w:r>
      <w:r w:rsidR="00780EBE">
        <w:t xml:space="preserve"> using ChIP-seq technology and generat</w:t>
      </w:r>
      <w:r w:rsidR="00B374C8">
        <w:t>ed</w:t>
      </w:r>
      <w:r w:rsidR="00780EBE">
        <w:t xml:space="preserve"> a ZFP809 knock</w:t>
      </w:r>
      <w:r w:rsidR="00A531C3">
        <w:t>-</w:t>
      </w:r>
      <w:r w:rsidR="00780EBE">
        <w:t xml:space="preserve">out mouse model to study the </w:t>
      </w:r>
      <w:r w:rsidR="00780EBE" w:rsidRPr="00780EBE">
        <w:rPr>
          <w:i/>
        </w:rPr>
        <w:t>in vivo</w:t>
      </w:r>
      <w:r w:rsidR="00780EBE">
        <w:t xml:space="preserve"> function of this protein.</w:t>
      </w:r>
      <w:r w:rsidR="00A9555E">
        <w:rPr>
          <w:color w:val="000000"/>
        </w:rPr>
        <w:t xml:space="preserve"> </w:t>
      </w:r>
      <w:r w:rsidR="00055F74">
        <w:rPr>
          <w:color w:val="000000"/>
        </w:rPr>
        <w:t>Although w</w:t>
      </w:r>
      <w:r w:rsidR="00DC2018">
        <w:rPr>
          <w:color w:val="000000"/>
        </w:rPr>
        <w:t xml:space="preserve">e </w:t>
      </w:r>
      <w:r w:rsidR="00055F74">
        <w:rPr>
          <w:color w:val="000000"/>
        </w:rPr>
        <w:t>found</w:t>
      </w:r>
      <w:r w:rsidR="00DC2018">
        <w:rPr>
          <w:color w:val="000000"/>
        </w:rPr>
        <w:t xml:space="preserve"> that</w:t>
      </w:r>
      <w:r w:rsidR="00DD2DDD">
        <w:rPr>
          <w:color w:val="000000"/>
        </w:rPr>
        <w:t xml:space="preserve"> </w:t>
      </w:r>
      <w:r w:rsidR="00DC2018">
        <w:rPr>
          <w:color w:val="000000"/>
        </w:rPr>
        <w:t xml:space="preserve">porcine and human ERVs are marked by </w:t>
      </w:r>
      <w:r w:rsidR="005169C8">
        <w:rPr>
          <w:color w:val="000000"/>
        </w:rPr>
        <w:t xml:space="preserve">the same </w:t>
      </w:r>
      <w:r w:rsidR="00DC2018">
        <w:rPr>
          <w:color w:val="000000"/>
        </w:rPr>
        <w:t>repressive histone methylations</w:t>
      </w:r>
      <w:r w:rsidR="005169C8">
        <w:rPr>
          <w:color w:val="000000"/>
        </w:rPr>
        <w:t xml:space="preserve"> as murine ERVs</w:t>
      </w:r>
      <w:r w:rsidR="00055F74">
        <w:rPr>
          <w:color w:val="000000"/>
        </w:rPr>
        <w:t xml:space="preserve">, </w:t>
      </w:r>
      <w:r w:rsidR="00DC2018">
        <w:rPr>
          <w:color w:val="000000"/>
        </w:rPr>
        <w:t xml:space="preserve">we did not find evidence for PBS targeting ERV repression mechanisms in porcine and human cell lines. </w:t>
      </w:r>
      <w:r w:rsidR="005A4E3B">
        <w:t xml:space="preserve">Our </w:t>
      </w:r>
      <w:r w:rsidR="00DC2018">
        <w:t xml:space="preserve">evolutionary analysis </w:t>
      </w:r>
      <w:r w:rsidR="004B3764">
        <w:t xml:space="preserve">of ZFP809 </w:t>
      </w:r>
      <w:r w:rsidR="00DC2018">
        <w:t>revealed that</w:t>
      </w:r>
      <w:r w:rsidR="005A4E3B">
        <w:t xml:space="preserve"> </w:t>
      </w:r>
      <w:r w:rsidR="00DC2018">
        <w:t>the</w:t>
      </w:r>
      <w:r w:rsidR="005A4E3B">
        <w:t xml:space="preserve"> </w:t>
      </w:r>
      <w:r w:rsidR="00DC2018">
        <w:t>DNA-binding</w:t>
      </w:r>
      <w:r w:rsidR="005A4E3B">
        <w:t xml:space="preserve"> specificity of </w:t>
      </w:r>
      <w:r w:rsidR="005169C8">
        <w:t>this repressor</w:t>
      </w:r>
      <w:r w:rsidR="005A4E3B">
        <w:t xml:space="preserve"> is conserved in mice, hamsters and blind mole rats, which have separated about 25 million years ago </w:t>
      </w:r>
      <w:r w:rsidR="00D162D7">
        <w:t>whereas ZFP809 targeted ERVs have entered the mouse germ line only relatively recently</w:t>
      </w:r>
      <w:r w:rsidR="005169C8">
        <w:t xml:space="preserve"> in history</w:t>
      </w:r>
      <w:r w:rsidR="00D162D7">
        <w:t xml:space="preserve">. </w:t>
      </w:r>
      <w:r w:rsidR="005A4E3B">
        <w:rPr>
          <w:color w:val="000000"/>
        </w:rPr>
        <w:t xml:space="preserve">We </w:t>
      </w:r>
      <w:r w:rsidR="00DC2018">
        <w:rPr>
          <w:color w:val="000000"/>
        </w:rPr>
        <w:t xml:space="preserve">further </w:t>
      </w:r>
      <w:r w:rsidR="005A4E3B">
        <w:rPr>
          <w:color w:val="000000"/>
        </w:rPr>
        <w:t>show</w:t>
      </w:r>
      <w:r w:rsidR="00780EBE">
        <w:rPr>
          <w:color w:val="000000"/>
        </w:rPr>
        <w:t xml:space="preserve"> that ZFP809 is required for </w:t>
      </w:r>
      <w:r w:rsidR="005A4E3B">
        <w:rPr>
          <w:color w:val="000000"/>
        </w:rPr>
        <w:t xml:space="preserve">efficient </w:t>
      </w:r>
      <w:r w:rsidR="00780EBE">
        <w:rPr>
          <w:color w:val="000000"/>
        </w:rPr>
        <w:t xml:space="preserve">transcriptional silencing of a small subgroup of ERVs in </w:t>
      </w:r>
      <w:r w:rsidR="00DC2018">
        <w:rPr>
          <w:color w:val="000000"/>
        </w:rPr>
        <w:t xml:space="preserve">murine </w:t>
      </w:r>
      <w:r w:rsidR="005A4E3B">
        <w:rPr>
          <w:color w:val="000000"/>
        </w:rPr>
        <w:t>embryonic fibroblasts and hematopoietic</w:t>
      </w:r>
      <w:r w:rsidR="00780EBE">
        <w:rPr>
          <w:color w:val="000000"/>
        </w:rPr>
        <w:t xml:space="preserve"> cell</w:t>
      </w:r>
      <w:r w:rsidR="005A4E3B">
        <w:rPr>
          <w:color w:val="000000"/>
        </w:rPr>
        <w:t>s</w:t>
      </w:r>
      <w:r w:rsidR="006E7D24">
        <w:rPr>
          <w:color w:val="000000"/>
        </w:rPr>
        <w:t>, bu</w:t>
      </w:r>
      <w:r w:rsidR="00780EBE">
        <w:rPr>
          <w:color w:val="000000"/>
        </w:rPr>
        <w:t xml:space="preserve">t not </w:t>
      </w:r>
      <w:r w:rsidR="005A4E3B">
        <w:rPr>
          <w:color w:val="000000"/>
        </w:rPr>
        <w:t xml:space="preserve">in </w:t>
      </w:r>
      <w:r w:rsidR="00780EBE">
        <w:rPr>
          <w:color w:val="000000"/>
        </w:rPr>
        <w:t xml:space="preserve">ES </w:t>
      </w:r>
      <w:r w:rsidR="005A4E3B">
        <w:rPr>
          <w:color w:val="000000"/>
        </w:rPr>
        <w:t xml:space="preserve">or EC </w:t>
      </w:r>
      <w:r w:rsidR="00780EBE">
        <w:rPr>
          <w:color w:val="000000"/>
        </w:rPr>
        <w:t xml:space="preserve">cells. </w:t>
      </w:r>
      <w:r w:rsidR="005A4E3B">
        <w:t>Finally, we</w:t>
      </w:r>
      <w:r w:rsidR="007111B0">
        <w:t xml:space="preserve"> </w:t>
      </w:r>
      <w:r w:rsidR="005A4E3B">
        <w:t>ident</w:t>
      </w:r>
      <w:r w:rsidR="008241D6">
        <w:t>ified</w:t>
      </w:r>
      <w:r w:rsidR="007111B0">
        <w:t xml:space="preserve"> </w:t>
      </w:r>
      <w:r w:rsidR="005A4E3B">
        <w:t xml:space="preserve">a </w:t>
      </w:r>
      <w:r w:rsidR="007111B0">
        <w:t>ZFP809 binding site</w:t>
      </w:r>
      <w:r w:rsidR="00D162D7">
        <w:t>,</w:t>
      </w:r>
      <w:r w:rsidR="007111B0">
        <w:t xml:space="preserve"> introduced by a</w:t>
      </w:r>
      <w:r w:rsidR="00D162D7">
        <w:t xml:space="preserve"> </w:t>
      </w:r>
      <w:r w:rsidR="007111B0">
        <w:t>retroviral insertion</w:t>
      </w:r>
      <w:r w:rsidR="00D162D7">
        <w:t>,</w:t>
      </w:r>
      <w:r w:rsidR="007111B0">
        <w:t xml:space="preserve"> </w:t>
      </w:r>
      <w:r w:rsidR="00003D2B">
        <w:t>which</w:t>
      </w:r>
      <w:r w:rsidR="005A4E3B">
        <w:t xml:space="preserve"> </w:t>
      </w:r>
      <w:r w:rsidR="007111B0">
        <w:t xml:space="preserve">functions as a regulatory element that represses transcription </w:t>
      </w:r>
      <w:r w:rsidR="008241D6">
        <w:t>of</w:t>
      </w:r>
      <w:r w:rsidR="007111B0">
        <w:t xml:space="preserve"> a </w:t>
      </w:r>
      <w:r w:rsidR="008241D6">
        <w:t>nearby cytochrome P450 gene</w:t>
      </w:r>
      <w:r w:rsidR="007111B0">
        <w:t xml:space="preserve">. </w:t>
      </w:r>
      <w:r w:rsidR="00D162D7">
        <w:t xml:space="preserve">In conclusion, our results </w:t>
      </w:r>
      <w:r w:rsidR="00576AD1">
        <w:t xml:space="preserve">suggest that that PBS dependent ERV repression is not a common mechanism </w:t>
      </w:r>
      <w:r w:rsidR="00A531C3">
        <w:t xml:space="preserve">in mammals </w:t>
      </w:r>
      <w:r w:rsidR="00576AD1">
        <w:t xml:space="preserve">and that </w:t>
      </w:r>
      <w:r w:rsidR="00D162D7">
        <w:t xml:space="preserve">ZFP809 </w:t>
      </w:r>
      <w:r w:rsidR="00576AD1">
        <w:t xml:space="preserve">may </w:t>
      </w:r>
      <w:r w:rsidR="00D162D7">
        <w:t>ha</w:t>
      </w:r>
      <w:r w:rsidR="00576AD1">
        <w:t>ve</w:t>
      </w:r>
      <w:r w:rsidR="00ED512E">
        <w:t xml:space="preserve"> </w:t>
      </w:r>
      <w:r w:rsidR="00D162D7">
        <w:t xml:space="preserve">a dual function as retrovirus </w:t>
      </w:r>
      <w:r w:rsidR="008241D6">
        <w:t>repressor protein</w:t>
      </w:r>
      <w:r w:rsidR="00D162D7">
        <w:t xml:space="preserve"> and transcription factor regulating gene expression.</w:t>
      </w:r>
    </w:p>
    <w:p w:rsidR="00D162D7" w:rsidRPr="00B427C0" w:rsidRDefault="00D162D7" w:rsidP="007111B0"/>
    <w:p w:rsidR="007111B0" w:rsidRDefault="007111B0" w:rsidP="007111B0">
      <w:pPr>
        <w:pStyle w:val="Heading1"/>
        <w:pageBreakBefore/>
      </w:pPr>
      <w:bookmarkStart w:id="1" w:name="_Toc343249295"/>
      <w:r>
        <w:lastRenderedPageBreak/>
        <w:t>Acknowledgements</w:t>
      </w:r>
      <w:bookmarkEnd w:id="1"/>
    </w:p>
    <w:p w:rsidR="00370D31" w:rsidRPr="00D1769E" w:rsidRDefault="00FD1914" w:rsidP="00FD1914">
      <w:pPr>
        <w:rPr>
          <w:lang w:val="de-AT"/>
        </w:rPr>
      </w:pPr>
      <w:r>
        <w:t xml:space="preserve">… </w:t>
      </w:r>
      <w:proofErr w:type="gramStart"/>
      <w:r>
        <w:t>go</w:t>
      </w:r>
      <w:proofErr w:type="gramEnd"/>
      <w:r>
        <w:t xml:space="preserve"> to my </w:t>
      </w:r>
      <w:r w:rsidR="008D147F">
        <w:t>main supervisor</w:t>
      </w:r>
      <w:r>
        <w:t xml:space="preserve"> Finn </w:t>
      </w:r>
      <w:proofErr w:type="spellStart"/>
      <w:r>
        <w:t>Skou</w:t>
      </w:r>
      <w:proofErr w:type="spellEnd"/>
      <w:r>
        <w:t xml:space="preserve"> Pedersen and</w:t>
      </w:r>
      <w:r w:rsidR="008D147F">
        <w:t xml:space="preserve"> my co-supervisor</w:t>
      </w:r>
      <w:r>
        <w:t xml:space="preserve"> Anders Lade Nielsen for their </w:t>
      </w:r>
      <w:r w:rsidR="008D147F">
        <w:t xml:space="preserve">great </w:t>
      </w:r>
      <w:r>
        <w:t>guidance throughout my PhD period</w:t>
      </w:r>
      <w:r w:rsidR="00272F6A">
        <w:t>. I am grateful that I was gi</w:t>
      </w:r>
      <w:r w:rsidR="0005471A">
        <w:t xml:space="preserve">ven the trust to work independently and do the research I thought was most interesting. </w:t>
      </w:r>
      <w:r>
        <w:t xml:space="preserve">I also want to thank Karin </w:t>
      </w:r>
      <w:proofErr w:type="spellStart"/>
      <w:r>
        <w:t>Lykke</w:t>
      </w:r>
      <w:proofErr w:type="spellEnd"/>
      <w:r>
        <w:t>-</w:t>
      </w:r>
      <w:r w:rsidR="00861E73">
        <w:t>Hartmann</w:t>
      </w:r>
      <w:r>
        <w:t xml:space="preserve"> and Jacob </w:t>
      </w:r>
      <w:proofErr w:type="spellStart"/>
      <w:r>
        <w:t>Giehm</w:t>
      </w:r>
      <w:proofErr w:type="spellEnd"/>
      <w:r>
        <w:t xml:space="preserve"> </w:t>
      </w:r>
      <w:proofErr w:type="spellStart"/>
      <w:r>
        <w:t>Mikkelsen</w:t>
      </w:r>
      <w:proofErr w:type="spellEnd"/>
      <w:r w:rsidR="008D147F">
        <w:t>,</w:t>
      </w:r>
      <w:r>
        <w:t xml:space="preserve"> who were </w:t>
      </w:r>
      <w:r w:rsidR="00493876">
        <w:t>members of</w:t>
      </w:r>
      <w:r>
        <w:t xml:space="preserve"> my PhD committee and </w:t>
      </w:r>
      <w:r w:rsidR="006C5B29">
        <w:t>substantially</w:t>
      </w:r>
      <w:r w:rsidR="00EE19E7">
        <w:t xml:space="preserve"> contributed to my project during </w:t>
      </w:r>
      <w:r w:rsidR="00BC2E0B">
        <w:t>extensive</w:t>
      </w:r>
      <w:r w:rsidR="0005471A">
        <w:t xml:space="preserve"> and inspiring</w:t>
      </w:r>
      <w:r w:rsidR="00BC2E0B">
        <w:t xml:space="preserve"> discussions at </w:t>
      </w:r>
      <w:r w:rsidR="00EE19E7">
        <w:t xml:space="preserve">our half-annual committee meetings. </w:t>
      </w:r>
      <w:r w:rsidR="00861E73">
        <w:t xml:space="preserve">I further want to thank </w:t>
      </w:r>
      <w:r w:rsidR="0005471A">
        <w:t xml:space="preserve">our cloning experts </w:t>
      </w:r>
      <w:r w:rsidR="00861E73">
        <w:t>Annette and Ernst-Martin F</w:t>
      </w:r>
      <w:r w:rsidR="00861E73">
        <w:rPr>
          <w:lang w:val="de-AT"/>
        </w:rPr>
        <w:t>üchtbauer</w:t>
      </w:r>
      <w:r w:rsidR="008E6D5B">
        <w:rPr>
          <w:lang w:val="de-AT"/>
        </w:rPr>
        <w:t>,</w:t>
      </w:r>
      <w:r w:rsidR="0005471A">
        <w:rPr>
          <w:lang w:val="de-AT"/>
        </w:rPr>
        <w:t xml:space="preserve"> who spent a lot of time and effort to realise a crucial part of my </w:t>
      </w:r>
      <w:r w:rsidR="008D147F">
        <w:rPr>
          <w:lang w:val="de-AT"/>
        </w:rPr>
        <w:t>studies</w:t>
      </w:r>
      <w:r w:rsidR="0005471A">
        <w:rPr>
          <w:lang w:val="de-AT"/>
        </w:rPr>
        <w:t xml:space="preserve">. </w:t>
      </w:r>
      <w:r w:rsidR="00861E73">
        <w:t>Acknowledgements also go</w:t>
      </w:r>
      <w:r w:rsidR="00EE19E7">
        <w:t xml:space="preserve"> to </w:t>
      </w:r>
      <w:r w:rsidR="00580719">
        <w:t xml:space="preserve">Dan Hansen </w:t>
      </w:r>
      <w:proofErr w:type="spellStart"/>
      <w:r w:rsidR="00580719">
        <w:t>Lambertsen</w:t>
      </w:r>
      <w:proofErr w:type="spellEnd"/>
      <w:r w:rsidR="00580719">
        <w:t xml:space="preserve"> and </w:t>
      </w:r>
      <w:proofErr w:type="spellStart"/>
      <w:r w:rsidR="00580719">
        <w:t>Andreia</w:t>
      </w:r>
      <w:proofErr w:type="spellEnd"/>
      <w:r w:rsidR="00580719">
        <w:t xml:space="preserve"> Machado da Silva</w:t>
      </w:r>
      <w:r w:rsidR="00EE19E7">
        <w:t xml:space="preserve">, who have been working </w:t>
      </w:r>
      <w:r w:rsidR="00D1769E">
        <w:t>with me for a while and did an excellent job on their projects.</w:t>
      </w:r>
      <w:r w:rsidR="00E632EF">
        <w:t xml:space="preserve"> </w:t>
      </w:r>
      <w:r w:rsidR="00455454">
        <w:t xml:space="preserve">I am also grateful to Hugo Martins for </w:t>
      </w:r>
      <w:r w:rsidR="00370D31">
        <w:t xml:space="preserve">showing me how to run </w:t>
      </w:r>
      <w:r w:rsidR="00D1769E">
        <w:t xml:space="preserve">some very </w:t>
      </w:r>
      <w:r w:rsidR="00370D31">
        <w:t>user-unfriendly bioinformatics programs and to Steffen Junker for letting me participate in his exciting work.</w:t>
      </w:r>
    </w:p>
    <w:p w:rsidR="00D1769E" w:rsidRDefault="00210E16" w:rsidP="00210E16">
      <w:r>
        <w:t xml:space="preserve">I would further like to thank our collaborators from outside of Aarhus University, </w:t>
      </w:r>
      <w:proofErr w:type="spellStart"/>
      <w:r>
        <w:t>Stoyan</w:t>
      </w:r>
      <w:proofErr w:type="spellEnd"/>
      <w:r>
        <w:t xml:space="preserve"> </w:t>
      </w:r>
      <w:proofErr w:type="spellStart"/>
      <w:r>
        <w:t>Petkov</w:t>
      </w:r>
      <w:proofErr w:type="spellEnd"/>
      <w:r>
        <w:t xml:space="preserve">, Stephen Goff, Sharon Schlesinger, Paul </w:t>
      </w:r>
      <w:proofErr w:type="spellStart"/>
      <w:r>
        <w:t>Verma</w:t>
      </w:r>
      <w:proofErr w:type="spellEnd"/>
      <w:r>
        <w:t xml:space="preserve"> and Jun Liu</w:t>
      </w:r>
      <w:r w:rsidR="008D147F">
        <w:t>,</w:t>
      </w:r>
      <w:r>
        <w:t xml:space="preserve"> for </w:t>
      </w:r>
      <w:r w:rsidR="00D1769E">
        <w:t>sending me urgently needed materials from all over the world.</w:t>
      </w:r>
      <w:r>
        <w:t xml:space="preserve"> </w:t>
      </w:r>
      <w:r w:rsidR="00D1769E">
        <w:t xml:space="preserve">Acknowledgements also go to our technicians, </w:t>
      </w:r>
      <w:proofErr w:type="spellStart"/>
      <w:r w:rsidR="00D1769E">
        <w:t>Ane</w:t>
      </w:r>
      <w:proofErr w:type="spellEnd"/>
      <w:r w:rsidR="00D1769E">
        <w:t xml:space="preserve"> </w:t>
      </w:r>
      <w:proofErr w:type="spellStart"/>
      <w:r w:rsidR="00D1769E">
        <w:t>Kjeldsen</w:t>
      </w:r>
      <w:proofErr w:type="spellEnd"/>
      <w:r w:rsidR="00D1769E">
        <w:t xml:space="preserve"> and Lone </w:t>
      </w:r>
      <w:proofErr w:type="spellStart"/>
      <w:r w:rsidR="00D1769E">
        <w:t>Højgaard</w:t>
      </w:r>
      <w:proofErr w:type="spellEnd"/>
      <w:r w:rsidR="00D1769E">
        <w:t xml:space="preserve">, and every single member of the FSP lab for their support and occasional cake or breakfast sessions. </w:t>
      </w:r>
      <w:r w:rsidR="00887430">
        <w:t>I apologise</w:t>
      </w:r>
      <w:r w:rsidR="00D1769E">
        <w:t xml:space="preserve"> to the same people for not bringing cake at any occasion</w:t>
      </w:r>
      <w:r w:rsidR="00887430">
        <w:t xml:space="preserve"> myself</w:t>
      </w:r>
      <w:r w:rsidR="00D1769E">
        <w:t>. I am deeply ashamed for that and hope I can still make it up</w:t>
      </w:r>
      <w:r w:rsidR="00382356">
        <w:t xml:space="preserve"> before I have to leave Denmark</w:t>
      </w:r>
      <w:r w:rsidR="00D1769E">
        <w:t>.</w:t>
      </w:r>
      <w:r w:rsidR="00382356">
        <w:t xml:space="preserve"> </w:t>
      </w:r>
      <w:r w:rsidR="00D1769E">
        <w:t xml:space="preserve">I </w:t>
      </w:r>
      <w:r w:rsidR="00382356">
        <w:t xml:space="preserve">sincerely </w:t>
      </w:r>
      <w:r w:rsidR="00D1769E">
        <w:t xml:space="preserve">appreciate the numerous social events that have been organised in our lab, especially the infamous annual trips to Finn’s summer house somewhere in the north-west of </w:t>
      </w:r>
      <w:r w:rsidR="00180310">
        <w:t>Ju</w:t>
      </w:r>
      <w:r w:rsidR="00382356">
        <w:t>tland, far away from civilisation</w:t>
      </w:r>
      <w:r w:rsidR="00D1769E">
        <w:t xml:space="preserve">. </w:t>
      </w:r>
      <w:r w:rsidR="00382356">
        <w:t>I will treasure the long, windy and rainy beach walks and the great after-parties that made it all worth-wile.</w:t>
      </w:r>
    </w:p>
    <w:p w:rsidR="00210E16" w:rsidRPr="00ED23A5" w:rsidRDefault="00210E16" w:rsidP="00210E16">
      <w:r>
        <w:t>Finally</w:t>
      </w:r>
      <w:r w:rsidR="00EA6B4C">
        <w:t>,</w:t>
      </w:r>
      <w:r>
        <w:t xml:space="preserve"> I want to thank my friends</w:t>
      </w:r>
      <w:r w:rsidR="00EA6B4C">
        <w:t xml:space="preserve"> in Aarhus</w:t>
      </w:r>
      <w:r>
        <w:t xml:space="preserve"> for cheering me up during tough times</w:t>
      </w:r>
      <w:r w:rsidR="00EA6B4C">
        <w:t xml:space="preserve"> and listen</w:t>
      </w:r>
      <w:r w:rsidR="00382356">
        <w:t>ing</w:t>
      </w:r>
      <w:r w:rsidR="00EA6B4C">
        <w:t xml:space="preserve"> to my </w:t>
      </w:r>
      <w:r w:rsidR="00382356">
        <w:t xml:space="preserve">whining about </w:t>
      </w:r>
      <w:r w:rsidR="005F6409">
        <w:t>work and life in general</w:t>
      </w:r>
      <w:r w:rsidR="00EA6B4C">
        <w:t xml:space="preserve"> over a beer or two</w:t>
      </w:r>
      <w:r w:rsidR="008D147F">
        <w:t xml:space="preserve">, and my family and friends in Austria for letting me enjoy wonderful </w:t>
      </w:r>
      <w:r w:rsidR="00A531C3">
        <w:t>home leaves</w:t>
      </w:r>
      <w:r w:rsidR="005B3B21">
        <w:t>,</w:t>
      </w:r>
      <w:r w:rsidR="008D147F">
        <w:t xml:space="preserve"> far away from the lab.</w:t>
      </w:r>
      <w:r>
        <w:t xml:space="preserve"> </w:t>
      </w:r>
      <w:r w:rsidR="00F27390">
        <w:t>My s</w:t>
      </w:r>
      <w:r>
        <w:t xml:space="preserve">pecial </w:t>
      </w:r>
      <w:r w:rsidR="00F27390">
        <w:t>thank</w:t>
      </w:r>
      <w:r>
        <w:t xml:space="preserve"> go</w:t>
      </w:r>
      <w:r w:rsidR="00F27390">
        <w:t>es</w:t>
      </w:r>
      <w:r>
        <w:t xml:space="preserve"> to </w:t>
      </w:r>
      <w:proofErr w:type="spellStart"/>
      <w:r>
        <w:t>Ania</w:t>
      </w:r>
      <w:proofErr w:type="spellEnd"/>
      <w:r w:rsidR="00F27390">
        <w:t>,</w:t>
      </w:r>
      <w:r>
        <w:t xml:space="preserve"> for bringing me back to reality day by day after work which kept me </w:t>
      </w:r>
      <w:r w:rsidR="001D40AA">
        <w:t xml:space="preserve">going </w:t>
      </w:r>
      <w:r>
        <w:t xml:space="preserve">during the last three years. </w:t>
      </w:r>
    </w:p>
    <w:p w:rsidR="00210E16" w:rsidRDefault="00210E16" w:rsidP="00FD1914"/>
    <w:p w:rsidR="007111B0" w:rsidRDefault="007111B0" w:rsidP="007111B0">
      <w:pPr>
        <w:pStyle w:val="Heading1"/>
        <w:pageBreakBefore/>
      </w:pPr>
      <w:bookmarkStart w:id="2" w:name="_Toc343249296"/>
      <w:r>
        <w:lastRenderedPageBreak/>
        <w:t>Preface</w:t>
      </w:r>
      <w:bookmarkEnd w:id="2"/>
    </w:p>
    <w:p w:rsidR="00493876" w:rsidRDefault="00D50983" w:rsidP="00D50983">
      <w:r>
        <w:t xml:space="preserve">I have </w:t>
      </w:r>
      <w:r w:rsidR="000B2670">
        <w:t>started to work as a</w:t>
      </w:r>
      <w:r>
        <w:t xml:space="preserve"> PhD student in the laboratory of Finn </w:t>
      </w:r>
      <w:proofErr w:type="spellStart"/>
      <w:r>
        <w:t>Skou</w:t>
      </w:r>
      <w:proofErr w:type="spellEnd"/>
      <w:r>
        <w:t xml:space="preserve"> Pedersen </w:t>
      </w:r>
      <w:r w:rsidR="000B2670">
        <w:t>in</w:t>
      </w:r>
      <w:r>
        <w:t xml:space="preserve"> October 2009. Throughout th</w:t>
      </w:r>
      <w:r w:rsidR="000B2670">
        <w:t>e three years of my studies</w:t>
      </w:r>
      <w:r>
        <w:t xml:space="preserve"> time I have been working on several projects </w:t>
      </w:r>
      <w:r w:rsidR="000B2670">
        <w:t>about</w:t>
      </w:r>
      <w:r>
        <w:t xml:space="preserve"> epigenetic silencing of endogenous retroviruses</w:t>
      </w:r>
      <w:r w:rsidR="000B2670">
        <w:t xml:space="preserve"> in various mammalian species</w:t>
      </w:r>
      <w:r>
        <w:t>. During my firs</w:t>
      </w:r>
      <w:r w:rsidR="00ED23A5">
        <w:t>t year, I was working on target-</w:t>
      </w:r>
      <w:r>
        <w:t>specific silencing mechanism in porcine embryonic germ cells</w:t>
      </w:r>
      <w:r w:rsidR="00547566">
        <w:t xml:space="preserve"> which was the originally proposed project for my </w:t>
      </w:r>
      <w:r w:rsidR="00493876">
        <w:t xml:space="preserve">entire </w:t>
      </w:r>
      <w:r w:rsidR="00547566">
        <w:t xml:space="preserve">PhD program. </w:t>
      </w:r>
      <w:r w:rsidR="00A14415">
        <w:t>The aim of this project was to evaluate species-specific differences in retrovirus silencing factors in pigs and mice.</w:t>
      </w:r>
      <w:r w:rsidR="00493876">
        <w:t xml:space="preserve"> Although the porcine embryonic germ cells I have received </w:t>
      </w:r>
      <w:r w:rsidR="0087739A">
        <w:t xml:space="preserve">from our collaborator </w:t>
      </w:r>
      <w:r w:rsidR="00493876">
        <w:t xml:space="preserve">to conduct these studies seemed to be a promising model for an embryonic stem cell-like cell line </w:t>
      </w:r>
      <w:r w:rsidR="0089545E">
        <w:t>when this project was initiated</w:t>
      </w:r>
      <w:r w:rsidR="00493876">
        <w:t xml:space="preserve">, </w:t>
      </w:r>
      <w:r w:rsidR="00547566">
        <w:t xml:space="preserve">severe concerns </w:t>
      </w:r>
      <w:r w:rsidR="00493876">
        <w:t xml:space="preserve">were raised about the suitability of these cells soon after I started to work on this project. </w:t>
      </w:r>
      <w:r w:rsidR="00A531C3">
        <w:t>Although</w:t>
      </w:r>
      <w:r w:rsidR="0087739A">
        <w:t xml:space="preserve"> I continued to work on </w:t>
      </w:r>
      <w:r w:rsidR="00BC2E0B">
        <w:t xml:space="preserve">the </w:t>
      </w:r>
      <w:r w:rsidR="0087739A">
        <w:t>originally proposed</w:t>
      </w:r>
      <w:r w:rsidR="00BC2E0B">
        <w:t>, but modified,</w:t>
      </w:r>
      <w:r w:rsidR="0087739A">
        <w:t xml:space="preserve"> project</w:t>
      </w:r>
      <w:r w:rsidR="00BC2E0B">
        <w:t xml:space="preserve"> </w:t>
      </w:r>
      <w:r w:rsidR="00003D2B">
        <w:t>throughout</w:t>
      </w:r>
      <w:r w:rsidR="0087739A">
        <w:t xml:space="preserve"> my</w:t>
      </w:r>
      <w:r w:rsidR="00003D2B">
        <w:t xml:space="preserve"> entire</w:t>
      </w:r>
      <w:r w:rsidR="0087739A">
        <w:t xml:space="preserve"> PhD period</w:t>
      </w:r>
      <w:r w:rsidR="00003D2B">
        <w:t>,</w:t>
      </w:r>
      <w:r w:rsidR="0087739A">
        <w:t xml:space="preserve"> the main focus of my studies was shifted to related projects on </w:t>
      </w:r>
      <w:r w:rsidR="00003D2B">
        <w:t xml:space="preserve">epigenetic silencing of </w:t>
      </w:r>
      <w:r w:rsidR="0087739A">
        <w:t xml:space="preserve">murine </w:t>
      </w:r>
      <w:r w:rsidR="00003D2B">
        <w:t xml:space="preserve">and human </w:t>
      </w:r>
      <w:r w:rsidR="0087739A">
        <w:t>endogenous retroviruses.</w:t>
      </w:r>
    </w:p>
    <w:p w:rsidR="00003D2B" w:rsidRDefault="0087739A" w:rsidP="00D50983">
      <w:r>
        <w:t>The results obtained from my work on</w:t>
      </w:r>
      <w:r w:rsidR="00547566">
        <w:t xml:space="preserve"> porcine endogenous retroviruses </w:t>
      </w:r>
      <w:r w:rsidR="00887430">
        <w:t>are</w:t>
      </w:r>
      <w:r>
        <w:t xml:space="preserve"> presented </w:t>
      </w:r>
      <w:r w:rsidR="00547566">
        <w:t xml:space="preserve">in form of a manuscript that </w:t>
      </w:r>
      <w:r w:rsidR="000701F7">
        <w:t>has been</w:t>
      </w:r>
      <w:r w:rsidR="00547566">
        <w:t xml:space="preserve"> </w:t>
      </w:r>
      <w:r>
        <w:t xml:space="preserve">submitted </w:t>
      </w:r>
      <w:r w:rsidR="0089545E">
        <w:t xml:space="preserve">to </w:t>
      </w:r>
      <w:r w:rsidR="0089545E" w:rsidRPr="002E4186">
        <w:rPr>
          <w:i/>
        </w:rPr>
        <w:t>Journal of General Virology</w:t>
      </w:r>
      <w:r w:rsidR="00571C79">
        <w:t xml:space="preserve"> </w:t>
      </w:r>
      <w:r w:rsidR="000701F7">
        <w:t xml:space="preserve">in November 2012 </w:t>
      </w:r>
      <w:r w:rsidR="00571C79">
        <w:t>(chapter 1)</w:t>
      </w:r>
      <w:r w:rsidR="0089545E">
        <w:t>. The manuscript was positively assessed by the reviewers with minor revision</w:t>
      </w:r>
      <w:r w:rsidR="00571C79">
        <w:t>s</w:t>
      </w:r>
      <w:r w:rsidR="0089545E">
        <w:t xml:space="preserve"> suggested</w:t>
      </w:r>
      <w:r w:rsidR="00571C79">
        <w:t xml:space="preserve"> and </w:t>
      </w:r>
      <w:r w:rsidR="00003D2B">
        <w:t xml:space="preserve">will </w:t>
      </w:r>
      <w:r w:rsidR="00571C79">
        <w:t xml:space="preserve">be submitted for publication </w:t>
      </w:r>
      <w:r w:rsidR="004A1577">
        <w:t xml:space="preserve">in a revised form </w:t>
      </w:r>
      <w:r w:rsidR="00571C79">
        <w:t>after I have handed in my PhD thesis.</w:t>
      </w:r>
      <w:r w:rsidR="00003D2B">
        <w:t xml:space="preserve"> </w:t>
      </w:r>
      <w:r w:rsidR="0089545E">
        <w:t xml:space="preserve"> </w:t>
      </w:r>
    </w:p>
    <w:p w:rsidR="00D50983" w:rsidRDefault="00FD1914" w:rsidP="00D50983">
      <w:r>
        <w:t>Chapter</w:t>
      </w:r>
      <w:r w:rsidR="0087739A">
        <w:t>s</w:t>
      </w:r>
      <w:r>
        <w:t xml:space="preserve"> 2-4</w:t>
      </w:r>
      <w:r w:rsidR="00EE19E7">
        <w:t xml:space="preserve"> include</w:t>
      </w:r>
      <w:r w:rsidR="00547566">
        <w:t xml:space="preserve"> </w:t>
      </w:r>
      <w:r w:rsidR="00571C79">
        <w:t>results from my work</w:t>
      </w:r>
      <w:r w:rsidR="0087739A">
        <w:t xml:space="preserve"> on</w:t>
      </w:r>
      <w:r w:rsidR="00571C79">
        <w:t xml:space="preserve"> </w:t>
      </w:r>
      <w:r w:rsidR="0087739A">
        <w:t>target-specific silencing of murine endogenous retroviruses. Since</w:t>
      </w:r>
      <w:r w:rsidR="000701F7">
        <w:t xml:space="preserve"> I</w:t>
      </w:r>
      <w:r w:rsidR="00EE19E7">
        <w:t xml:space="preserve"> received results from</w:t>
      </w:r>
      <w:r w:rsidR="0087739A">
        <w:t xml:space="preserve"> the two main projects (chapter 3 and 4) </w:t>
      </w:r>
      <w:r w:rsidR="00571C79">
        <w:t>only within</w:t>
      </w:r>
      <w:r w:rsidR="00ED23A5">
        <w:t xml:space="preserve"> the last six</w:t>
      </w:r>
      <w:r w:rsidR="00EE19E7">
        <w:t xml:space="preserve"> months of my PhD period, I was unable to prepare manuscripts </w:t>
      </w:r>
      <w:r w:rsidR="0089545E">
        <w:t xml:space="preserve">ready for submission </w:t>
      </w:r>
      <w:r w:rsidR="00BC2E0B">
        <w:t xml:space="preserve">before </w:t>
      </w:r>
      <w:r w:rsidR="0089545E">
        <w:t>handing in</w:t>
      </w:r>
      <w:r w:rsidR="00BC2E0B">
        <w:t xml:space="preserve"> my </w:t>
      </w:r>
      <w:r w:rsidR="0089545E">
        <w:t xml:space="preserve">PhD </w:t>
      </w:r>
      <w:r w:rsidR="00BC2E0B">
        <w:t>thesis</w:t>
      </w:r>
      <w:r w:rsidR="00EE19E7">
        <w:t xml:space="preserve">. </w:t>
      </w:r>
      <w:r w:rsidR="000701F7">
        <w:t>The</w:t>
      </w:r>
      <w:r w:rsidR="00EE19E7">
        <w:t xml:space="preserve"> results</w:t>
      </w:r>
      <w:r w:rsidR="000701F7">
        <w:t xml:space="preserve"> from chapters 2-4</w:t>
      </w:r>
      <w:r w:rsidR="00EE19E7">
        <w:t xml:space="preserve"> </w:t>
      </w:r>
      <w:r w:rsidR="000701F7">
        <w:t xml:space="preserve">are planned to be </w:t>
      </w:r>
      <w:r w:rsidR="00EE19E7">
        <w:t xml:space="preserve">published </w:t>
      </w:r>
      <w:r w:rsidR="000701F7">
        <w:t>after further substantiation in form of two manuscripts.</w:t>
      </w:r>
    </w:p>
    <w:p w:rsidR="00D50983" w:rsidRPr="00D50983" w:rsidRDefault="00D50983" w:rsidP="00D50983">
      <w:r>
        <w:t xml:space="preserve">Chapter 5 includes preliminary results on epigenetic marking of endogenous retroviruses in </w:t>
      </w:r>
      <w:r w:rsidR="00571C79">
        <w:t xml:space="preserve">pluripotent </w:t>
      </w:r>
      <w:r w:rsidR="0089545E">
        <w:t xml:space="preserve">human </w:t>
      </w:r>
      <w:r>
        <w:t>cells and result</w:t>
      </w:r>
      <w:r w:rsidR="0089545E">
        <w:t>s</w:t>
      </w:r>
      <w:r>
        <w:t xml:space="preserve"> </w:t>
      </w:r>
      <w:r w:rsidR="003245EB">
        <w:t>from</w:t>
      </w:r>
      <w:r w:rsidR="00571C79">
        <w:t xml:space="preserve"> a</w:t>
      </w:r>
      <w:r w:rsidR="00EE19E7">
        <w:t xml:space="preserve"> side-project </w:t>
      </w:r>
      <w:r w:rsidR="00571C79">
        <w:t>that</w:t>
      </w:r>
      <w:r w:rsidR="00EE19E7">
        <w:t xml:space="preserve"> was conducted in </w:t>
      </w:r>
      <w:r>
        <w:t>collaboration with Steffen Junker</w:t>
      </w:r>
      <w:r w:rsidR="00571C79">
        <w:t xml:space="preserve"> from the Department of Biomedicine at Aarhus University</w:t>
      </w:r>
      <w:r>
        <w:t xml:space="preserve">. </w:t>
      </w:r>
      <w:r w:rsidR="00FD1914">
        <w:t>The results from th</w:t>
      </w:r>
      <w:r w:rsidR="00571C79">
        <w:t>is</w:t>
      </w:r>
      <w:r w:rsidR="00FD1914">
        <w:t xml:space="preserve"> side-project will be included in a manuscript that is currently </w:t>
      </w:r>
      <w:r w:rsidR="0089545E">
        <w:t>prepared by</w:t>
      </w:r>
      <w:r w:rsidR="00BC2E0B">
        <w:t xml:space="preserve"> Steffen Junker</w:t>
      </w:r>
      <w:r w:rsidR="00FD1914">
        <w:t xml:space="preserve">. </w:t>
      </w:r>
      <w:r w:rsidR="00EE19E7">
        <w:t xml:space="preserve">The </w:t>
      </w:r>
      <w:r w:rsidR="00F97FCD">
        <w:t xml:space="preserve">remaining </w:t>
      </w:r>
      <w:r w:rsidR="00EE19E7">
        <w:t>r</w:t>
      </w:r>
      <w:r w:rsidR="0089545E">
        <w:t xml:space="preserve">esults </w:t>
      </w:r>
      <w:r w:rsidR="00F97FCD">
        <w:t>in chapter 5</w:t>
      </w:r>
      <w:r w:rsidR="00EE19E7">
        <w:t xml:space="preserve"> may be used as a starting point for </w:t>
      </w:r>
      <w:r w:rsidR="00DC396C">
        <w:t>new</w:t>
      </w:r>
      <w:r w:rsidR="00EE19E7">
        <w:t xml:space="preserve"> projects</w:t>
      </w:r>
      <w:r w:rsidR="00DC396C">
        <w:t xml:space="preserve"> in our lab</w:t>
      </w:r>
      <w:r w:rsidR="00EE19E7">
        <w:t xml:space="preserve"> but are too preliminary to </w:t>
      </w:r>
      <w:r w:rsidR="00887430">
        <w:t>be</w:t>
      </w:r>
      <w:r w:rsidR="00EE19E7">
        <w:t xml:space="preserve"> considered for publication in the near future.</w:t>
      </w:r>
    </w:p>
    <w:p w:rsidR="007111B0" w:rsidRDefault="007111B0" w:rsidP="005149BB">
      <w:pPr>
        <w:pStyle w:val="Heading1"/>
        <w:pageBreakBefore/>
      </w:pPr>
      <w:bookmarkStart w:id="3" w:name="_Toc343249297"/>
      <w:r>
        <w:lastRenderedPageBreak/>
        <w:t>Abbreviations</w:t>
      </w:r>
      <w:bookmarkEnd w:id="3"/>
    </w:p>
    <w:p w:rsidR="007378FF" w:rsidRPr="007378FF" w:rsidRDefault="007378FF" w:rsidP="007111B0">
      <w:pPr>
        <w:pStyle w:val="NoSpacing"/>
        <w:rPr>
          <w:lang w:val="da-DK"/>
        </w:rPr>
      </w:pPr>
      <w:r>
        <w:t>5-Aza</w:t>
      </w:r>
      <w:r>
        <w:rPr>
          <w:lang w:val="da-DK"/>
        </w:rPr>
        <w:tab/>
      </w:r>
      <w:r>
        <w:rPr>
          <w:lang w:val="da-DK"/>
        </w:rPr>
        <w:tab/>
      </w:r>
      <w:r>
        <w:t>5-azacytidine</w:t>
      </w:r>
    </w:p>
    <w:p w:rsidR="007111B0" w:rsidRDefault="007111B0" w:rsidP="007111B0">
      <w:pPr>
        <w:pStyle w:val="NoSpacing"/>
      </w:pPr>
      <w:proofErr w:type="spellStart"/>
      <w:r>
        <w:t>Aza-dC</w:t>
      </w:r>
      <w:proofErr w:type="spellEnd"/>
      <w:r w:rsidR="0035474D">
        <w:tab/>
      </w:r>
      <w:r w:rsidR="0035474D">
        <w:tab/>
      </w:r>
      <w:r w:rsidR="007378FF">
        <w:t>5-aza-2</w:t>
      </w:r>
      <w:r w:rsidR="007378FF">
        <w:rPr>
          <w:lang w:val="de-AT"/>
        </w:rPr>
        <w:t>´</w:t>
      </w:r>
      <w:r w:rsidR="007378FF">
        <w:t>-</w:t>
      </w:r>
      <w:proofErr w:type="spellStart"/>
      <w:r w:rsidR="007378FF">
        <w:t>deoxycytidine</w:t>
      </w:r>
      <w:proofErr w:type="spellEnd"/>
    </w:p>
    <w:p w:rsidR="00FB1CE7" w:rsidRDefault="00FB1CE7" w:rsidP="007111B0">
      <w:pPr>
        <w:pStyle w:val="NoSpacing"/>
      </w:pPr>
      <w:r>
        <w:t>CYP</w:t>
      </w:r>
      <w:r>
        <w:tab/>
      </w:r>
      <w:r>
        <w:tab/>
        <w:t>Cytochrome P450</w:t>
      </w:r>
    </w:p>
    <w:p w:rsidR="007835AF" w:rsidRDefault="007835AF" w:rsidP="007111B0">
      <w:pPr>
        <w:pStyle w:val="NoSpacing"/>
      </w:pPr>
      <w:r>
        <w:t>DNMT</w:t>
      </w:r>
      <w:r>
        <w:tab/>
      </w:r>
      <w:r>
        <w:tab/>
        <w:t xml:space="preserve">DNA </w:t>
      </w:r>
      <w:proofErr w:type="spellStart"/>
      <w:r>
        <w:t>methyltransferase</w:t>
      </w:r>
      <w:proofErr w:type="spellEnd"/>
    </w:p>
    <w:p w:rsidR="007111B0" w:rsidRDefault="0035474D" w:rsidP="007111B0">
      <w:pPr>
        <w:pStyle w:val="NoSpacing"/>
      </w:pPr>
      <w:r>
        <w:t>EC</w:t>
      </w:r>
      <w:r>
        <w:tab/>
      </w:r>
      <w:r>
        <w:tab/>
        <w:t>Embryonic carcinoma</w:t>
      </w:r>
      <w:r w:rsidR="007111B0">
        <w:t xml:space="preserve"> (cell)</w:t>
      </w:r>
    </w:p>
    <w:p w:rsidR="005149BB" w:rsidRDefault="005149BB" w:rsidP="007111B0">
      <w:pPr>
        <w:pStyle w:val="NoSpacing"/>
      </w:pPr>
      <w:r>
        <w:t>EBV</w:t>
      </w:r>
      <w:r>
        <w:tab/>
      </w:r>
      <w:r>
        <w:tab/>
        <w:t>Epstein-Barr virus</w:t>
      </w:r>
    </w:p>
    <w:p w:rsidR="007111B0" w:rsidRDefault="007111B0" w:rsidP="007111B0">
      <w:pPr>
        <w:pStyle w:val="NoSpacing"/>
      </w:pPr>
      <w:r>
        <w:t>ERV</w:t>
      </w:r>
      <w:r>
        <w:tab/>
      </w:r>
      <w:r>
        <w:tab/>
        <w:t>Endogenous retrovirus</w:t>
      </w:r>
    </w:p>
    <w:p w:rsidR="007111B0" w:rsidRDefault="007111B0" w:rsidP="007111B0">
      <w:pPr>
        <w:pStyle w:val="NoSpacing"/>
      </w:pPr>
      <w:r>
        <w:t>ES</w:t>
      </w:r>
      <w:r>
        <w:tab/>
      </w:r>
      <w:r>
        <w:tab/>
        <w:t xml:space="preserve">Embryonic </w:t>
      </w:r>
      <w:r w:rsidR="0035474D">
        <w:t>stem</w:t>
      </w:r>
      <w:r>
        <w:t xml:space="preserve"> (cell)</w:t>
      </w:r>
    </w:p>
    <w:p w:rsidR="00B27157" w:rsidRDefault="00B27157" w:rsidP="007111B0">
      <w:pPr>
        <w:pStyle w:val="NoSpacing"/>
      </w:pPr>
      <w:r>
        <w:t>HDAC</w:t>
      </w:r>
      <w:r>
        <w:tab/>
      </w:r>
      <w:r>
        <w:tab/>
        <w:t xml:space="preserve">Histone </w:t>
      </w:r>
      <w:proofErr w:type="spellStart"/>
      <w:r>
        <w:t>deacetylase</w:t>
      </w:r>
      <w:proofErr w:type="spellEnd"/>
    </w:p>
    <w:p w:rsidR="00880BC6" w:rsidRPr="00880BC6" w:rsidRDefault="00880BC6" w:rsidP="007111B0">
      <w:pPr>
        <w:pStyle w:val="NoSpacing"/>
        <w:rPr>
          <w:lang w:val="en-GB"/>
        </w:rPr>
      </w:pPr>
      <w:r>
        <w:t>HERV</w:t>
      </w:r>
      <w:r>
        <w:tab/>
      </w:r>
      <w:r>
        <w:tab/>
      </w:r>
      <w:r>
        <w:rPr>
          <w:lang w:val="en-GB"/>
        </w:rPr>
        <w:t>Human endogenous retrovirus</w:t>
      </w:r>
    </w:p>
    <w:p w:rsidR="00F15E70" w:rsidRDefault="00F15E70" w:rsidP="007111B0">
      <w:pPr>
        <w:pStyle w:val="NoSpacing"/>
      </w:pPr>
      <w:r>
        <w:t>HIV-1</w:t>
      </w:r>
      <w:r>
        <w:tab/>
      </w:r>
      <w:r>
        <w:tab/>
        <w:t>Human immunodeficiency virus type 1</w:t>
      </w:r>
    </w:p>
    <w:p w:rsidR="00B27157" w:rsidRDefault="00B27157" w:rsidP="007111B0">
      <w:pPr>
        <w:pStyle w:val="NoSpacing"/>
      </w:pPr>
      <w:r>
        <w:t>HMT</w:t>
      </w:r>
      <w:r>
        <w:tab/>
      </w:r>
      <w:r>
        <w:tab/>
        <w:t xml:space="preserve">Histone </w:t>
      </w:r>
      <w:proofErr w:type="spellStart"/>
      <w:r>
        <w:t>methyltransferase</w:t>
      </w:r>
      <w:proofErr w:type="spellEnd"/>
    </w:p>
    <w:p w:rsidR="007378FF" w:rsidRDefault="007378FF" w:rsidP="007111B0">
      <w:pPr>
        <w:pStyle w:val="NoSpacing"/>
      </w:pPr>
      <w:r>
        <w:t>HRS</w:t>
      </w:r>
      <w:r>
        <w:tab/>
      </w:r>
      <w:r>
        <w:tab/>
        <w:t>Hodgkin/Reed-Sternberg</w:t>
      </w:r>
    </w:p>
    <w:p w:rsidR="007111B0" w:rsidRDefault="007111B0" w:rsidP="007111B0">
      <w:pPr>
        <w:pStyle w:val="NoSpacing"/>
      </w:pPr>
      <w:r>
        <w:t>IAP</w:t>
      </w:r>
      <w:r>
        <w:tab/>
      </w:r>
      <w:r>
        <w:tab/>
      </w:r>
      <w:proofErr w:type="spellStart"/>
      <w:r>
        <w:t>Intracisternal</w:t>
      </w:r>
      <w:proofErr w:type="spellEnd"/>
      <w:r>
        <w:t xml:space="preserve"> A particle</w:t>
      </w:r>
    </w:p>
    <w:p w:rsidR="00FE7B7B" w:rsidRDefault="00FE7B7B" w:rsidP="007111B0">
      <w:pPr>
        <w:pStyle w:val="NoSpacing"/>
      </w:pPr>
      <w:r>
        <w:t>KRAB-ZFP</w:t>
      </w:r>
      <w:r>
        <w:tab/>
      </w:r>
      <w:proofErr w:type="spellStart"/>
      <w:r>
        <w:rPr>
          <w:color w:val="000000"/>
        </w:rPr>
        <w:t>Krüppel</w:t>
      </w:r>
      <w:proofErr w:type="spellEnd"/>
      <w:r>
        <w:rPr>
          <w:color w:val="000000"/>
        </w:rPr>
        <w:t>-associated box zinc finger protein</w:t>
      </w:r>
    </w:p>
    <w:p w:rsidR="007111B0" w:rsidRDefault="007111B0" w:rsidP="007111B0">
      <w:pPr>
        <w:pStyle w:val="NoSpacing"/>
      </w:pPr>
      <w:r>
        <w:t>LTR</w:t>
      </w:r>
      <w:r>
        <w:tab/>
      </w:r>
      <w:r>
        <w:tab/>
        <w:t>Long terminal repeat</w:t>
      </w:r>
    </w:p>
    <w:p w:rsidR="007111B0" w:rsidRDefault="007111B0" w:rsidP="007111B0">
      <w:pPr>
        <w:pStyle w:val="NoSpacing"/>
        <w:rPr>
          <w:lang w:val="en-GB"/>
        </w:rPr>
      </w:pPr>
      <w:r w:rsidRPr="00FB10C4">
        <w:rPr>
          <w:lang w:val="en-GB"/>
        </w:rPr>
        <w:t>LINE</w:t>
      </w:r>
      <w:r w:rsidRPr="00FB10C4">
        <w:rPr>
          <w:lang w:val="en-GB"/>
        </w:rPr>
        <w:tab/>
      </w:r>
      <w:r w:rsidRPr="00FB10C4">
        <w:rPr>
          <w:lang w:val="en-GB"/>
        </w:rPr>
        <w:tab/>
        <w:t xml:space="preserve">Long interspersed </w:t>
      </w:r>
      <w:r w:rsidR="00251B20">
        <w:rPr>
          <w:lang w:val="en-GB"/>
        </w:rPr>
        <w:t>nuclear element</w:t>
      </w:r>
    </w:p>
    <w:p w:rsidR="002B1017" w:rsidRPr="00FB10C4" w:rsidRDefault="002B1017" w:rsidP="007111B0">
      <w:pPr>
        <w:pStyle w:val="NoSpacing"/>
        <w:rPr>
          <w:lang w:val="en-GB"/>
        </w:rPr>
      </w:pPr>
      <w:r>
        <w:rPr>
          <w:lang w:val="en-GB"/>
        </w:rPr>
        <w:t>MACS</w:t>
      </w:r>
      <w:r>
        <w:rPr>
          <w:lang w:val="en-GB"/>
        </w:rPr>
        <w:tab/>
      </w:r>
      <w:r>
        <w:rPr>
          <w:lang w:val="en-GB"/>
        </w:rPr>
        <w:tab/>
      </w:r>
      <w:r>
        <w:t xml:space="preserve">Model-based Analysis of </w:t>
      </w:r>
      <w:proofErr w:type="spellStart"/>
      <w:r>
        <w:t>ChIP-Seq</w:t>
      </w:r>
      <w:proofErr w:type="spellEnd"/>
    </w:p>
    <w:p w:rsidR="00550416" w:rsidRDefault="00550416" w:rsidP="007111B0">
      <w:pPr>
        <w:pStyle w:val="NoSpacing"/>
      </w:pPr>
      <w:r>
        <w:t>MEF</w:t>
      </w:r>
      <w:r>
        <w:tab/>
      </w:r>
      <w:r>
        <w:tab/>
        <w:t>Murine embryonic fibroblasts</w:t>
      </w:r>
    </w:p>
    <w:p w:rsidR="004C2298" w:rsidRDefault="004C2298" w:rsidP="007111B0">
      <w:pPr>
        <w:pStyle w:val="NoSpacing"/>
        <w:rPr>
          <w:lang w:val="en-GB"/>
        </w:rPr>
      </w:pPr>
      <w:r>
        <w:t>MBD</w:t>
      </w:r>
      <w:r>
        <w:tab/>
      </w:r>
      <w:r>
        <w:tab/>
      </w:r>
      <w:r w:rsidR="000330D2">
        <w:t>M</w:t>
      </w:r>
      <w:r>
        <w:t>ethyl-</w:t>
      </w:r>
      <w:proofErr w:type="spellStart"/>
      <w:r>
        <w:t>CpG</w:t>
      </w:r>
      <w:proofErr w:type="spellEnd"/>
      <w:r>
        <w:t xml:space="preserve"> binding domain</w:t>
      </w:r>
    </w:p>
    <w:p w:rsidR="007111B0" w:rsidRPr="00FB10C4" w:rsidRDefault="007111B0" w:rsidP="007111B0">
      <w:pPr>
        <w:pStyle w:val="NoSpacing"/>
        <w:rPr>
          <w:lang w:val="en-GB"/>
        </w:rPr>
      </w:pPr>
      <w:r w:rsidRPr="00FB10C4">
        <w:rPr>
          <w:lang w:val="en-GB"/>
        </w:rPr>
        <w:t>MLV</w:t>
      </w:r>
      <w:r w:rsidRPr="00FB10C4">
        <w:rPr>
          <w:lang w:val="en-GB"/>
        </w:rPr>
        <w:tab/>
      </w:r>
      <w:r w:rsidRPr="00FB10C4">
        <w:rPr>
          <w:lang w:val="en-GB"/>
        </w:rPr>
        <w:tab/>
        <w:t xml:space="preserve">Murine </w:t>
      </w:r>
      <w:proofErr w:type="spellStart"/>
      <w:r w:rsidRPr="00FB10C4">
        <w:rPr>
          <w:lang w:val="en-GB"/>
        </w:rPr>
        <w:t>leukemia</w:t>
      </w:r>
      <w:proofErr w:type="spellEnd"/>
      <w:r w:rsidRPr="00FB10C4">
        <w:rPr>
          <w:lang w:val="en-GB"/>
        </w:rPr>
        <w:t xml:space="preserve"> virus</w:t>
      </w:r>
    </w:p>
    <w:p w:rsidR="007111B0" w:rsidRDefault="007111B0" w:rsidP="007111B0">
      <w:pPr>
        <w:pStyle w:val="NoSpacing"/>
        <w:rPr>
          <w:lang w:val="en-GB"/>
        </w:rPr>
      </w:pPr>
      <w:r>
        <w:rPr>
          <w:lang w:val="en-GB"/>
        </w:rPr>
        <w:t>MmERV</w:t>
      </w:r>
      <w:r>
        <w:rPr>
          <w:lang w:val="en-GB"/>
        </w:rPr>
        <w:tab/>
      </w:r>
      <w:proofErr w:type="spellStart"/>
      <w:r w:rsidRPr="001C38B3">
        <w:rPr>
          <w:i/>
          <w:lang w:val="en-GB"/>
        </w:rPr>
        <w:t>Mus</w:t>
      </w:r>
      <w:proofErr w:type="spellEnd"/>
      <w:r w:rsidRPr="001C38B3">
        <w:rPr>
          <w:i/>
          <w:lang w:val="en-GB"/>
        </w:rPr>
        <w:t xml:space="preserve"> musculus</w:t>
      </w:r>
      <w:r>
        <w:rPr>
          <w:lang w:val="en-GB"/>
        </w:rPr>
        <w:t xml:space="preserve"> endogenous retrovirus</w:t>
      </w:r>
    </w:p>
    <w:p w:rsidR="007378FF" w:rsidRDefault="007378FF" w:rsidP="007111B0">
      <w:pPr>
        <w:pStyle w:val="NoSpacing"/>
        <w:rPr>
          <w:lang w:val="en-GB"/>
        </w:rPr>
      </w:pPr>
      <w:r>
        <w:rPr>
          <w:lang w:val="en-GB"/>
        </w:rPr>
        <w:t>MS</w:t>
      </w:r>
      <w:r>
        <w:rPr>
          <w:lang w:val="en-GB"/>
        </w:rPr>
        <w:tab/>
      </w:r>
      <w:r>
        <w:rPr>
          <w:lang w:val="en-GB"/>
        </w:rPr>
        <w:tab/>
      </w:r>
      <w:r>
        <w:t>Multiple sclerosis</w:t>
      </w:r>
    </w:p>
    <w:p w:rsidR="005530D4" w:rsidRDefault="005530D4" w:rsidP="007111B0">
      <w:pPr>
        <w:pStyle w:val="NoSpacing"/>
        <w:rPr>
          <w:lang w:val="en-GB"/>
        </w:rPr>
      </w:pPr>
      <w:r>
        <w:rPr>
          <w:lang w:val="en-GB"/>
        </w:rPr>
        <w:t>ORF</w:t>
      </w:r>
      <w:r>
        <w:rPr>
          <w:lang w:val="en-GB"/>
        </w:rPr>
        <w:tab/>
      </w:r>
      <w:r>
        <w:rPr>
          <w:lang w:val="en-GB"/>
        </w:rPr>
        <w:tab/>
        <w:t>Open reading frame</w:t>
      </w:r>
    </w:p>
    <w:p w:rsidR="007111B0" w:rsidRPr="00FB10C4" w:rsidRDefault="007111B0" w:rsidP="007111B0">
      <w:pPr>
        <w:pStyle w:val="NoSpacing"/>
        <w:rPr>
          <w:lang w:val="en-GB"/>
        </w:rPr>
      </w:pPr>
      <w:r w:rsidRPr="00FB10C4">
        <w:rPr>
          <w:lang w:val="en-GB"/>
        </w:rPr>
        <w:t>PBS</w:t>
      </w:r>
      <w:r w:rsidRPr="00FB10C4">
        <w:rPr>
          <w:lang w:val="en-GB"/>
        </w:rPr>
        <w:tab/>
      </w:r>
      <w:r w:rsidRPr="00FB10C4">
        <w:rPr>
          <w:lang w:val="en-GB"/>
        </w:rPr>
        <w:tab/>
        <w:t>Primer binding site</w:t>
      </w:r>
    </w:p>
    <w:p w:rsidR="00880BC6" w:rsidRDefault="00880BC6" w:rsidP="007111B0">
      <w:pPr>
        <w:pStyle w:val="NoSpacing"/>
        <w:rPr>
          <w:lang w:val="en-GB"/>
        </w:rPr>
      </w:pPr>
      <w:r>
        <w:rPr>
          <w:lang w:val="en-GB"/>
        </w:rPr>
        <w:t>PERV</w:t>
      </w:r>
      <w:r>
        <w:rPr>
          <w:lang w:val="en-GB"/>
        </w:rPr>
        <w:tab/>
      </w:r>
      <w:r>
        <w:rPr>
          <w:lang w:val="en-GB"/>
        </w:rPr>
        <w:tab/>
        <w:t>Porcine endogenous retrovirus</w:t>
      </w:r>
    </w:p>
    <w:p w:rsidR="007835AF" w:rsidRDefault="007835AF" w:rsidP="007111B0">
      <w:pPr>
        <w:pStyle w:val="NoSpacing"/>
        <w:rPr>
          <w:lang w:val="en-GB"/>
        </w:rPr>
      </w:pPr>
      <w:proofErr w:type="gramStart"/>
      <w:r>
        <w:rPr>
          <w:lang w:val="en-GB"/>
        </w:rPr>
        <w:t>piRNA</w:t>
      </w:r>
      <w:proofErr w:type="gramEnd"/>
      <w:r>
        <w:rPr>
          <w:lang w:val="en-GB"/>
        </w:rPr>
        <w:tab/>
      </w:r>
      <w:r>
        <w:rPr>
          <w:lang w:val="en-GB"/>
        </w:rPr>
        <w:tab/>
      </w:r>
      <w:proofErr w:type="spellStart"/>
      <w:r>
        <w:t>Piwi</w:t>
      </w:r>
      <w:proofErr w:type="spellEnd"/>
      <w:r>
        <w:t>-interacting RNA</w:t>
      </w:r>
    </w:p>
    <w:p w:rsidR="00EB3FFD" w:rsidRDefault="00EB3FFD" w:rsidP="007111B0">
      <w:pPr>
        <w:pStyle w:val="NoSpacing"/>
        <w:rPr>
          <w:lang w:val="en-GB"/>
        </w:rPr>
      </w:pPr>
      <w:r>
        <w:rPr>
          <w:lang w:val="en-GB"/>
        </w:rPr>
        <w:t>PRC</w:t>
      </w:r>
      <w:r>
        <w:rPr>
          <w:lang w:val="en-GB"/>
        </w:rPr>
        <w:tab/>
      </w:r>
      <w:r>
        <w:rPr>
          <w:lang w:val="en-GB"/>
        </w:rPr>
        <w:tab/>
      </w:r>
      <w:proofErr w:type="spellStart"/>
      <w:r>
        <w:rPr>
          <w:szCs w:val="24"/>
        </w:rPr>
        <w:t>Polycomb</w:t>
      </w:r>
      <w:proofErr w:type="spellEnd"/>
      <w:r>
        <w:rPr>
          <w:szCs w:val="24"/>
        </w:rPr>
        <w:t>-repressive complex</w:t>
      </w:r>
    </w:p>
    <w:p w:rsidR="00B03FA6" w:rsidRDefault="00B03FA6" w:rsidP="007111B0">
      <w:pPr>
        <w:pStyle w:val="NoSpacing"/>
        <w:rPr>
          <w:lang w:val="en-GB"/>
        </w:rPr>
      </w:pPr>
      <w:r>
        <w:rPr>
          <w:lang w:val="en-GB"/>
        </w:rPr>
        <w:t>RBS</w:t>
      </w:r>
      <w:r>
        <w:rPr>
          <w:lang w:val="en-GB"/>
        </w:rPr>
        <w:tab/>
      </w:r>
      <w:r>
        <w:rPr>
          <w:lang w:val="en-GB"/>
        </w:rPr>
        <w:tab/>
        <w:t>Repressor binding site</w:t>
      </w:r>
    </w:p>
    <w:p w:rsidR="00251B20" w:rsidRDefault="007111B0" w:rsidP="007111B0">
      <w:pPr>
        <w:pStyle w:val="NoSpacing"/>
      </w:pPr>
      <w:r w:rsidRPr="00304EFF">
        <w:rPr>
          <w:lang w:val="en-GB"/>
        </w:rPr>
        <w:t>SINE</w:t>
      </w:r>
      <w:r w:rsidRPr="00304EFF">
        <w:rPr>
          <w:lang w:val="en-GB"/>
        </w:rPr>
        <w:tab/>
      </w:r>
      <w:r w:rsidRPr="00304EFF">
        <w:rPr>
          <w:lang w:val="en-GB"/>
        </w:rPr>
        <w:tab/>
      </w:r>
      <w:r>
        <w:rPr>
          <w:lang w:val="en-GB"/>
        </w:rPr>
        <w:t>Short</w:t>
      </w:r>
      <w:r w:rsidRPr="00304EFF">
        <w:rPr>
          <w:lang w:val="en-GB"/>
        </w:rPr>
        <w:t xml:space="preserve"> </w:t>
      </w:r>
      <w:r w:rsidR="00251B20" w:rsidRPr="00FB10C4">
        <w:rPr>
          <w:lang w:val="en-GB"/>
        </w:rPr>
        <w:t xml:space="preserve">interspersed </w:t>
      </w:r>
      <w:r w:rsidR="00251B20">
        <w:rPr>
          <w:lang w:val="en-GB"/>
        </w:rPr>
        <w:t>nuclear element</w:t>
      </w:r>
      <w:r w:rsidR="00251B20">
        <w:t xml:space="preserve"> </w:t>
      </w:r>
    </w:p>
    <w:p w:rsidR="007111B0" w:rsidRDefault="0035474D" w:rsidP="007111B0">
      <w:pPr>
        <w:pStyle w:val="NoSpacing"/>
      </w:pPr>
      <w:r>
        <w:t>TSA</w:t>
      </w:r>
      <w:r>
        <w:tab/>
      </w:r>
      <w:r>
        <w:tab/>
      </w:r>
      <w:proofErr w:type="spellStart"/>
      <w:r>
        <w:t>Trichostatin</w:t>
      </w:r>
      <w:proofErr w:type="spellEnd"/>
      <w:r>
        <w:t xml:space="preserve"> A</w:t>
      </w:r>
    </w:p>
    <w:p w:rsidR="007111B0" w:rsidRDefault="007111B0" w:rsidP="007111B0">
      <w:pPr>
        <w:pStyle w:val="NoSpacing"/>
      </w:pPr>
      <w:r>
        <w:t>UTR</w:t>
      </w:r>
      <w:r>
        <w:tab/>
      </w:r>
      <w:r>
        <w:tab/>
      </w:r>
      <w:proofErr w:type="spellStart"/>
      <w:r>
        <w:t>Untranslated</w:t>
      </w:r>
      <w:proofErr w:type="spellEnd"/>
      <w:r>
        <w:t xml:space="preserve"> region</w:t>
      </w:r>
    </w:p>
    <w:p w:rsidR="007111B0" w:rsidRDefault="007111B0" w:rsidP="007111B0">
      <w:pPr>
        <w:pStyle w:val="NoSpacing"/>
      </w:pPr>
      <w:r>
        <w:t>VL30</w:t>
      </w:r>
      <w:r>
        <w:tab/>
      </w:r>
      <w:r>
        <w:tab/>
        <w:t>Virus-like 30</w:t>
      </w:r>
    </w:p>
    <w:p w:rsidR="000330D2" w:rsidRDefault="000330D2" w:rsidP="007111B0">
      <w:pPr>
        <w:pStyle w:val="NoSpacing"/>
      </w:pPr>
      <w:r>
        <w:t>TE</w:t>
      </w:r>
      <w:r>
        <w:tab/>
      </w:r>
      <w:r>
        <w:tab/>
        <w:t>Transposable elements</w:t>
      </w:r>
    </w:p>
    <w:p w:rsidR="00144DE0" w:rsidRDefault="00144DE0" w:rsidP="007111B0">
      <w:pPr>
        <w:pStyle w:val="NoSpacing"/>
      </w:pPr>
      <w:r>
        <w:t>TRIM</w:t>
      </w:r>
      <w:r>
        <w:tab/>
      </w:r>
      <w:r>
        <w:tab/>
        <w:t>Tripartite motif</w:t>
      </w:r>
    </w:p>
    <w:p w:rsidR="007111B0" w:rsidRDefault="007111B0" w:rsidP="007111B0">
      <w:pPr>
        <w:pStyle w:val="NoSpacing"/>
      </w:pPr>
      <w:r>
        <w:t>TSS</w:t>
      </w:r>
      <w:r>
        <w:tab/>
      </w:r>
      <w:r>
        <w:tab/>
        <w:t>Transcription start site</w:t>
      </w:r>
    </w:p>
    <w:p w:rsidR="007111B0" w:rsidRDefault="007111B0" w:rsidP="007111B0">
      <w:pPr>
        <w:pStyle w:val="NoSpacing"/>
        <w:rPr>
          <w:lang w:val="en-GB"/>
        </w:rPr>
      </w:pPr>
      <w:r>
        <w:rPr>
          <w:lang w:val="en-GB"/>
        </w:rPr>
        <w:t>SNP</w:t>
      </w:r>
      <w:r>
        <w:rPr>
          <w:lang w:val="en-GB"/>
        </w:rPr>
        <w:tab/>
      </w:r>
      <w:r w:rsidR="00AD3C2B">
        <w:rPr>
          <w:lang w:val="en-GB"/>
        </w:rPr>
        <w:tab/>
        <w:t>Single nucleotide polymorphism</w:t>
      </w:r>
    </w:p>
    <w:p w:rsidR="00AD3C2B" w:rsidRDefault="00AD3C2B" w:rsidP="00AD3C2B">
      <w:pPr>
        <w:pStyle w:val="NoSpacing"/>
        <w:jc w:val="left"/>
        <w:sectPr w:rsidR="00AD3C2B" w:rsidSect="009416D0">
          <w:headerReference w:type="default" r:id="rId11"/>
          <w:footerReference w:type="even" r:id="rId12"/>
          <w:footerReference w:type="default" r:id="rId13"/>
          <w:pgSz w:w="11906" w:h="16838"/>
          <w:pgMar w:top="1418" w:right="1418" w:bottom="1134" w:left="1418" w:header="709" w:footer="709" w:gutter="0"/>
          <w:pgNumType w:start="3"/>
          <w:cols w:space="708"/>
          <w:docGrid w:linePitch="360"/>
        </w:sectPr>
      </w:pPr>
      <w:r>
        <w:rPr>
          <w:lang w:val="en-GB"/>
        </w:rPr>
        <w:t>ZAP</w:t>
      </w:r>
      <w:r>
        <w:rPr>
          <w:lang w:val="en-GB"/>
        </w:rPr>
        <w:tab/>
      </w:r>
      <w:r>
        <w:rPr>
          <w:lang w:val="en-GB"/>
        </w:rPr>
        <w:tab/>
      </w:r>
      <w:r>
        <w:t>Zinc finger antiviral protein</w:t>
      </w:r>
    </w:p>
    <w:p w:rsidR="0000232A" w:rsidRPr="0000232A" w:rsidRDefault="008A02E8" w:rsidP="00BE0CF6">
      <w:pPr>
        <w:pStyle w:val="Heading1"/>
        <w:pageBreakBefore/>
      </w:pPr>
      <w:bookmarkStart w:id="4" w:name="_Toc343249298"/>
      <w:r>
        <w:lastRenderedPageBreak/>
        <w:t>I</w:t>
      </w:r>
      <w:r w:rsidR="0000232A">
        <w:t>ntroduction</w:t>
      </w:r>
      <w:bookmarkEnd w:id="4"/>
    </w:p>
    <w:p w:rsidR="009D0AE9" w:rsidRDefault="009D0AE9" w:rsidP="009D0AE9">
      <w:pPr>
        <w:pStyle w:val="Heading2"/>
      </w:pPr>
      <w:bookmarkStart w:id="5" w:name="_Toc343249299"/>
      <w:r>
        <w:t>The retroviral life cycle</w:t>
      </w:r>
      <w:bookmarkEnd w:id="5"/>
    </w:p>
    <w:p w:rsidR="00190703" w:rsidRDefault="00A531C3" w:rsidP="00190703">
      <w:r>
        <w:t>All r</w:t>
      </w:r>
      <w:r w:rsidR="00190703">
        <w:t>etroviruses share a common replication cycle</w:t>
      </w:r>
      <w:r w:rsidR="00DC396C">
        <w:t xml:space="preserve"> that</w:t>
      </w:r>
      <w:r w:rsidR="00190703">
        <w:t xml:space="preserve"> includes the transformation of the RNA genome to double-stranded DNA in a process </w:t>
      </w:r>
      <w:r>
        <w:t>termed</w:t>
      </w:r>
      <w:r w:rsidR="00190703">
        <w:t xml:space="preserve"> reverse transcription. A typical </w:t>
      </w:r>
      <w:r w:rsidR="007D19BA">
        <w:t>simple</w:t>
      </w:r>
      <w:r w:rsidR="00190703">
        <w:t xml:space="preserve"> retroviral provirus consists of coding regions for </w:t>
      </w:r>
      <w:r w:rsidR="007D19BA">
        <w:t>G</w:t>
      </w:r>
      <w:r w:rsidR="00190703" w:rsidRPr="007D19BA">
        <w:t>ag</w:t>
      </w:r>
      <w:r w:rsidR="007D19BA">
        <w:t>,</w:t>
      </w:r>
      <w:r w:rsidR="00190703" w:rsidRPr="007D19BA">
        <w:t xml:space="preserve"> </w:t>
      </w:r>
      <w:r w:rsidR="007D19BA">
        <w:t>P</w:t>
      </w:r>
      <w:r w:rsidR="00190703" w:rsidRPr="007D19BA">
        <w:t>ol</w:t>
      </w:r>
      <w:r w:rsidR="00190703">
        <w:t xml:space="preserve"> and </w:t>
      </w:r>
      <w:r w:rsidR="007D19BA">
        <w:t>E</w:t>
      </w:r>
      <w:r w:rsidR="00190703" w:rsidRPr="007D19BA">
        <w:t>nv</w:t>
      </w:r>
      <w:r w:rsidR="00190703">
        <w:t xml:space="preserve"> </w:t>
      </w:r>
      <w:r w:rsidR="007D19BA">
        <w:t xml:space="preserve">proteins, </w:t>
      </w:r>
      <w:r w:rsidR="00190703">
        <w:t xml:space="preserve">flanked by </w:t>
      </w:r>
      <w:r>
        <w:t xml:space="preserve">two </w:t>
      </w:r>
      <w:r w:rsidR="00190703">
        <w:t>long terminal repeats (LTRs). The two LTR</w:t>
      </w:r>
      <w:r w:rsidR="000941D4">
        <w:t>s, which</w:t>
      </w:r>
      <w:r w:rsidR="00190703">
        <w:t xml:space="preserve"> are identical in a newly integrated provirus</w:t>
      </w:r>
      <w:r w:rsidR="000941D4">
        <w:t>,</w:t>
      </w:r>
      <w:r w:rsidR="00190703">
        <w:t xml:space="preserve"> are composed of U3 and U5 regions, separated by a repeated </w:t>
      </w:r>
      <w:r w:rsidR="007D19BA">
        <w:t>repeat (</w:t>
      </w:r>
      <w:r w:rsidR="00190703">
        <w:t>R</w:t>
      </w:r>
      <w:r w:rsidR="007D19BA">
        <w:t>)</w:t>
      </w:r>
      <w:r w:rsidR="00190703">
        <w:t xml:space="preserve"> region. The U3 region contains binding sites for cellular transcription factors as well as a </w:t>
      </w:r>
      <w:proofErr w:type="spellStart"/>
      <w:r w:rsidR="00190703">
        <w:t>polyad</w:t>
      </w:r>
      <w:r w:rsidR="000941D4">
        <w:t>enylation</w:t>
      </w:r>
      <w:proofErr w:type="spellEnd"/>
      <w:r w:rsidR="000941D4">
        <w:t xml:space="preserve"> </w:t>
      </w:r>
      <w:r w:rsidR="00DC396C">
        <w:t xml:space="preserve">(poly-A) </w:t>
      </w:r>
      <w:r w:rsidR="000941D4">
        <w:t>signal. Whereas the 5’</w:t>
      </w:r>
      <w:r w:rsidR="00190703">
        <w:t>LTR of a provirus mainly serves a</w:t>
      </w:r>
      <w:r w:rsidR="009C544A">
        <w:t>s a strong promote</w:t>
      </w:r>
      <w:r w:rsidR="00190703">
        <w:t>r</w:t>
      </w:r>
      <w:r w:rsidR="00887430">
        <w:t xml:space="preserve"> element</w:t>
      </w:r>
      <w:r w:rsidR="000941D4">
        <w:t>, the 3’</w:t>
      </w:r>
      <w:r w:rsidR="00190703">
        <w:t xml:space="preserve">LTR, although of identical sequence, provides the </w:t>
      </w:r>
      <w:r w:rsidR="00DC396C">
        <w:t>poly-A</w:t>
      </w:r>
      <w:r w:rsidR="00190703">
        <w:t xml:space="preserve"> signal. </w:t>
      </w:r>
      <w:r w:rsidR="00CC6553">
        <w:t xml:space="preserve">In typical retroviruses, several </w:t>
      </w:r>
      <w:proofErr w:type="spellStart"/>
      <w:r w:rsidR="00CC6553">
        <w:rPr>
          <w:i/>
        </w:rPr>
        <w:t>c</w:t>
      </w:r>
      <w:r w:rsidR="00190703" w:rsidRPr="00550D08">
        <w:rPr>
          <w:i/>
        </w:rPr>
        <w:t>is</w:t>
      </w:r>
      <w:proofErr w:type="spellEnd"/>
      <w:r w:rsidR="00190703" w:rsidRPr="00550D08">
        <w:rPr>
          <w:i/>
        </w:rPr>
        <w:t>-</w:t>
      </w:r>
      <w:r w:rsidR="00190703">
        <w:t>acting elements, e.g.</w:t>
      </w:r>
      <w:r w:rsidR="009D0AE9">
        <w:t xml:space="preserve"> the p</w:t>
      </w:r>
      <w:r w:rsidR="00190703">
        <w:t xml:space="preserve">rimer binding site (PBS) and </w:t>
      </w:r>
      <w:r w:rsidR="00BC2E0B">
        <w:t xml:space="preserve">retroviral </w:t>
      </w:r>
      <w:r w:rsidR="00190703">
        <w:t>packaging sig</w:t>
      </w:r>
      <w:r w:rsidR="00CC6553">
        <w:t>nals, are located between the 5’</w:t>
      </w:r>
      <w:r w:rsidR="00190703">
        <w:t xml:space="preserve">LTR and the coding regions. </w:t>
      </w:r>
      <w:r w:rsidR="00DC396C">
        <w:t xml:space="preserve">The PBS is complementary to the 3’ end of cellular </w:t>
      </w:r>
      <w:proofErr w:type="spellStart"/>
      <w:proofErr w:type="gramStart"/>
      <w:r w:rsidR="00DC396C">
        <w:t>tRNAs</w:t>
      </w:r>
      <w:proofErr w:type="spellEnd"/>
      <w:proofErr w:type="gramEnd"/>
      <w:r w:rsidR="00DC396C">
        <w:t xml:space="preserve"> and serves to prime reverse transcription.</w:t>
      </w:r>
    </w:p>
    <w:p w:rsidR="00190703" w:rsidRDefault="000D664F" w:rsidP="00190703">
      <w:r>
        <w:t>In simple retroviruses</w:t>
      </w:r>
      <w:r w:rsidR="00887430">
        <w:t>,</w:t>
      </w:r>
      <w:r w:rsidR="00190703">
        <w:t xml:space="preserve"> </w:t>
      </w:r>
      <w:r w:rsidR="00BC2E0B">
        <w:t>such as</w:t>
      </w:r>
      <w:r w:rsidR="00ED512E">
        <w:t xml:space="preserve"> m</w:t>
      </w:r>
      <w:r w:rsidR="00190703">
        <w:t xml:space="preserve">urine </w:t>
      </w:r>
      <w:proofErr w:type="spellStart"/>
      <w:r w:rsidR="00190703">
        <w:t>leukemia</w:t>
      </w:r>
      <w:proofErr w:type="spellEnd"/>
      <w:r w:rsidR="00190703">
        <w:t xml:space="preserve"> virus (MLV), full-length viral mRNA is transcribed fro</w:t>
      </w:r>
      <w:r>
        <w:t>m the viral promote</w:t>
      </w:r>
      <w:r w:rsidR="00CC6553">
        <w:t>r in the U3 region of the 5’</w:t>
      </w:r>
      <w:r w:rsidR="00ED512E">
        <w:t xml:space="preserve">LTR and </w:t>
      </w:r>
      <w:proofErr w:type="spellStart"/>
      <w:r w:rsidR="00ED512E">
        <w:t>polyadenylated</w:t>
      </w:r>
      <w:proofErr w:type="spellEnd"/>
      <w:r w:rsidR="00ED512E">
        <w:t xml:space="preserve"> at the p</w:t>
      </w:r>
      <w:r w:rsidR="00190703">
        <w:t xml:space="preserve">oly-A </w:t>
      </w:r>
      <w:r w:rsidR="00CC6553">
        <w:t>signal in the R region of the 3’</w:t>
      </w:r>
      <w:r w:rsidR="00190703">
        <w:t xml:space="preserve">LTR. The </w:t>
      </w:r>
      <w:r w:rsidR="00CC6553">
        <w:t>expressed</w:t>
      </w:r>
      <w:r w:rsidR="00190703">
        <w:t xml:space="preserve"> </w:t>
      </w:r>
      <w:r w:rsidR="00CC6553">
        <w:t xml:space="preserve">full-length </w:t>
      </w:r>
      <w:r w:rsidR="004F30B9">
        <w:t>mRNA contains the</w:t>
      </w:r>
      <w:r w:rsidR="00CC6553">
        <w:t xml:space="preserve"> </w:t>
      </w:r>
      <w:r w:rsidR="00190703">
        <w:t>coding region</w:t>
      </w:r>
      <w:r w:rsidR="00CC6553">
        <w:t>s</w:t>
      </w:r>
      <w:r w:rsidR="00190703">
        <w:t xml:space="preserve"> for </w:t>
      </w:r>
      <w:r w:rsidR="00CC6553" w:rsidRPr="00CC6553">
        <w:t>Gag</w:t>
      </w:r>
      <w:r w:rsidR="00CC6553">
        <w:t>,</w:t>
      </w:r>
      <w:r w:rsidR="00190703" w:rsidRPr="00CC6553">
        <w:t xml:space="preserve"> </w:t>
      </w:r>
      <w:r w:rsidR="00CC6553">
        <w:t>P</w:t>
      </w:r>
      <w:r w:rsidR="00190703" w:rsidRPr="00CC6553">
        <w:t xml:space="preserve">ol and </w:t>
      </w:r>
      <w:r w:rsidR="00CC6553">
        <w:t>E</w:t>
      </w:r>
      <w:r w:rsidR="00190703" w:rsidRPr="00CC6553">
        <w:t>nv</w:t>
      </w:r>
      <w:r w:rsidR="00CC6553">
        <w:t xml:space="preserve"> proteins</w:t>
      </w:r>
      <w:r w:rsidR="00190703" w:rsidRPr="00CC6553">
        <w:t>.</w:t>
      </w:r>
      <w:r w:rsidR="00190703">
        <w:t xml:space="preserve"> Additionally, a spliced mRNA containing only the </w:t>
      </w:r>
      <w:r w:rsidR="00190703" w:rsidRPr="00FB071A">
        <w:rPr>
          <w:i/>
        </w:rPr>
        <w:t>env</w:t>
      </w:r>
      <w:r w:rsidR="00190703">
        <w:t xml:space="preserve"> gene is exported into the cytoplasm. The translated viral proteins form retroviral particles in which two copies of the </w:t>
      </w:r>
      <w:r w:rsidR="00887430">
        <w:t xml:space="preserve">viral </w:t>
      </w:r>
      <w:r w:rsidR="00190703">
        <w:t xml:space="preserve">full-length mRNA are packaged. After budding from the </w:t>
      </w:r>
      <w:r w:rsidR="004F30B9">
        <w:t>plasma</w:t>
      </w:r>
      <w:r w:rsidR="00190703">
        <w:t xml:space="preserve"> membrane, the viral proteins are processed by the viral protease and the </w:t>
      </w:r>
      <w:proofErr w:type="spellStart"/>
      <w:r w:rsidR="00190703">
        <w:t>virion</w:t>
      </w:r>
      <w:proofErr w:type="spellEnd"/>
      <w:r w:rsidR="00190703">
        <w:t xml:space="preserve"> matures into an infective virus, ready for infection of a new target cell. </w:t>
      </w:r>
      <w:r w:rsidR="00BC0E5E">
        <w:t xml:space="preserve">The released virus can infect new host cells by binding </w:t>
      </w:r>
      <w:r w:rsidR="00190703">
        <w:t>to a</w:t>
      </w:r>
      <w:r w:rsidR="00BC0E5E">
        <w:t xml:space="preserve"> proper</w:t>
      </w:r>
      <w:r w:rsidR="00190703">
        <w:t xml:space="preserve"> cellular rec</w:t>
      </w:r>
      <w:r w:rsidR="00CC6553">
        <w:t xml:space="preserve">eptor via the SU domain of </w:t>
      </w:r>
      <w:r w:rsidR="00BC0E5E">
        <w:t>its</w:t>
      </w:r>
      <w:r w:rsidR="00CC6553">
        <w:t xml:space="preserve"> E</w:t>
      </w:r>
      <w:r w:rsidR="00BC0E5E">
        <w:t>nv proteins. T</w:t>
      </w:r>
      <w:r w:rsidR="00190703">
        <w:t xml:space="preserve">he </w:t>
      </w:r>
      <w:r w:rsidR="00CC6553">
        <w:t xml:space="preserve">Env </w:t>
      </w:r>
      <w:proofErr w:type="spellStart"/>
      <w:r w:rsidR="00190703">
        <w:t>transmembrane</w:t>
      </w:r>
      <w:proofErr w:type="spellEnd"/>
      <w:r w:rsidR="00190703">
        <w:t xml:space="preserve"> domain facilitates fusion of the viral and cellular membranes in order to release the </w:t>
      </w:r>
      <w:proofErr w:type="spellStart"/>
      <w:r w:rsidR="00190703">
        <w:t>virion</w:t>
      </w:r>
      <w:proofErr w:type="spellEnd"/>
      <w:r w:rsidR="00190703">
        <w:t xml:space="preserve"> core into the target cell. After fusion, the r</w:t>
      </w:r>
      <w:r w:rsidR="00ED512E">
        <w:t>etroviral RNA genome is reverse-</w:t>
      </w:r>
      <w:r w:rsidR="00190703">
        <w:t xml:space="preserve">transcribed by the viral polymerase within a structure derived from the </w:t>
      </w:r>
      <w:proofErr w:type="spellStart"/>
      <w:r w:rsidR="00190703">
        <w:t>virion</w:t>
      </w:r>
      <w:proofErr w:type="spellEnd"/>
      <w:r w:rsidR="00190703">
        <w:t xml:space="preserve"> core to form the </w:t>
      </w:r>
      <w:proofErr w:type="spellStart"/>
      <w:r w:rsidR="00190703">
        <w:t>pr</w:t>
      </w:r>
      <w:r w:rsidR="00B814C1">
        <w:t>eintegration</w:t>
      </w:r>
      <w:proofErr w:type="spellEnd"/>
      <w:r w:rsidR="00B814C1">
        <w:t xml:space="preserve"> complex</w:t>
      </w:r>
      <w:r w:rsidR="00190703">
        <w:t xml:space="preserve">. The viral double-stranded DNA is then transported to the nucleus, where the viral </w:t>
      </w:r>
      <w:proofErr w:type="spellStart"/>
      <w:r w:rsidR="00190703">
        <w:t>integrase</w:t>
      </w:r>
      <w:proofErr w:type="spellEnd"/>
      <w:r w:rsidR="00190703">
        <w:t xml:space="preserve"> mediates stable integration of the provirus. </w:t>
      </w:r>
    </w:p>
    <w:p w:rsidR="009D0AE9" w:rsidRDefault="00FB10C4" w:rsidP="009D0AE9">
      <w:pPr>
        <w:pStyle w:val="Heading2"/>
      </w:pPr>
      <w:bookmarkStart w:id="6" w:name="_Toc343249300"/>
      <w:proofErr w:type="spellStart"/>
      <w:r w:rsidRPr="008A02E8">
        <w:lastRenderedPageBreak/>
        <w:t>Endogenisation</w:t>
      </w:r>
      <w:proofErr w:type="spellEnd"/>
      <w:r>
        <w:t xml:space="preserve"> of exogenous</w:t>
      </w:r>
      <w:r w:rsidR="009D0AE9">
        <w:t xml:space="preserve"> retroviruses</w:t>
      </w:r>
      <w:r>
        <w:t xml:space="preserve"> by germ line infection</w:t>
      </w:r>
      <w:bookmarkEnd w:id="6"/>
    </w:p>
    <w:p w:rsidR="009F76D7" w:rsidRDefault="00190703" w:rsidP="009D0AE9">
      <w:r>
        <w:t xml:space="preserve">Although retroviruses </w:t>
      </w:r>
      <w:r w:rsidR="00CC6553">
        <w:t>are believed to primarily</w:t>
      </w:r>
      <w:r>
        <w:t xml:space="preserve"> infect somatic cells, </w:t>
      </w:r>
      <w:r w:rsidR="0087462B">
        <w:t xml:space="preserve">retroviral </w:t>
      </w:r>
      <w:r>
        <w:t xml:space="preserve">infection </w:t>
      </w:r>
      <w:r w:rsidR="0087462B">
        <w:t>followed by</w:t>
      </w:r>
      <w:r>
        <w:t xml:space="preserve"> genomic integration may also occur in cells of the germ</w:t>
      </w:r>
      <w:r w:rsidR="0055786A">
        <w:t xml:space="preserve"> </w:t>
      </w:r>
      <w:r>
        <w:t xml:space="preserve">line. In case the infected germ cell successfully develops into offspring, the provirus will be present in all cells of the </w:t>
      </w:r>
      <w:r w:rsidR="00CC6553">
        <w:t>organism</w:t>
      </w:r>
      <w:r>
        <w:t xml:space="preserve"> and is now referred to as endogenous retrovirus (ERV). </w:t>
      </w:r>
      <w:r w:rsidR="00887430">
        <w:t>ERVs</w:t>
      </w:r>
      <w:r>
        <w:t xml:space="preserve"> can be passed on from gener</w:t>
      </w:r>
      <w:r w:rsidR="0055786A">
        <w:t xml:space="preserve">ation to generation as a </w:t>
      </w:r>
      <w:proofErr w:type="spellStart"/>
      <w:r w:rsidR="0055786A">
        <w:t>Mendel</w:t>
      </w:r>
      <w:r>
        <w:t>ian</w:t>
      </w:r>
      <w:proofErr w:type="spellEnd"/>
      <w:r>
        <w:t xml:space="preserve"> gene and, in case the ERV</w:t>
      </w:r>
      <w:r w:rsidR="00887430">
        <w:t>s</w:t>
      </w:r>
      <w:r>
        <w:t xml:space="preserve"> </w:t>
      </w:r>
      <w:r w:rsidR="00887430">
        <w:t>are</w:t>
      </w:r>
      <w:r>
        <w:t xml:space="preserve"> not removed by natural selection or genetic </w:t>
      </w:r>
      <w:r w:rsidR="00CC6553">
        <w:t>drift, eventually become fixed</w:t>
      </w:r>
      <w:r>
        <w:t xml:space="preserve"> in a population or </w:t>
      </w:r>
      <w:r w:rsidR="000D664F">
        <w:t>an entire</w:t>
      </w:r>
      <w:r>
        <w:t xml:space="preserve"> species. </w:t>
      </w:r>
      <w:r w:rsidR="00916D1D">
        <w:t>Consequently, d</w:t>
      </w:r>
      <w:r w:rsidR="0087462B">
        <w:t>ifferent species share common ERVs if the retroviral germ line colonisation predates speciation.</w:t>
      </w:r>
    </w:p>
    <w:p w:rsidR="005C0C94" w:rsidRDefault="009F76D7" w:rsidP="005C0C94">
      <w:r>
        <w:t xml:space="preserve">Since the first discovery of ERVs </w:t>
      </w:r>
      <w:r w:rsidR="005C0C94">
        <w:t>in chicken and mice more than 40 years ago</w:t>
      </w:r>
      <w:r w:rsidR="00887430">
        <w:t>,</w:t>
      </w:r>
      <w:r w:rsidR="005C0C94">
        <w:t xml:space="preserve"> </w:t>
      </w:r>
      <w:r w:rsidR="000D664F">
        <w:t xml:space="preserve">a large number of replication competent and degenerated ERVs have been identified in virtually all mammalian genomes that have been investigated </w:t>
      </w:r>
      <w:r w:rsidR="005C0C94">
        <w:fldChar w:fldCharType="begin"/>
      </w:r>
      <w:r w:rsidR="009646ED">
        <w:instrText xml:space="preserve"> ADDIN EN.CITE &lt;EndNote&gt;&lt;Cite&gt;&lt;Author&gt;Weiss&lt;/Author&gt;&lt;Year&gt;2006&lt;/Year&gt;&lt;RecNum&gt;1&lt;/RecNum&gt;&lt;DisplayText&gt;[2]&lt;/DisplayText&gt;&lt;record&gt;&lt;rec-number&gt;1&lt;/rec-number&gt;&lt;foreign-keys&gt;&lt;key app="EN" db-id="tzfp5vpxsp522xeefx3xp5rdz9ar9fwxdeax"&gt;1&lt;/key&gt;&lt;/foreign-keys&gt;&lt;ref-type name="Journal Article"&gt;17&lt;/ref-type&gt;&lt;contributors&gt;&lt;authors&gt;&lt;author&gt;Weiss, R. A.&lt;/author&gt;&lt;/authors&gt;&lt;/contributors&gt;&lt;auth-address&gt;Division of Infection &amp;amp; Immunity, University College London, 46 Cleveland Street, London W1T 4JF, UK. r.weiss@ucl.ac.uk&lt;/auth-address&gt;&lt;titles&gt;&lt;title&gt;The discovery of endogenous retroviruses&lt;/title&gt;&lt;secondary-title&gt;Retrovirology&lt;/secondary-title&gt;&lt;/titles&gt;&lt;periodical&gt;&lt;full-title&gt;Retrovirology&lt;/full-title&gt;&lt;/periodical&gt;&lt;pages&gt;67&lt;/pages&gt;&lt;volume&gt;3&lt;/volume&gt;&lt;edition&gt;2006/10/05&lt;/edition&gt;&lt;keywords&gt;&lt;keyword&gt;Animals&lt;/keyword&gt;&lt;keyword&gt;*Endogenous Retroviruses/classification/genetics/isolation &amp;amp; purification&lt;/keyword&gt;&lt;keyword&gt;*Evolution, Molecular&lt;/keyword&gt;&lt;keyword&gt;History, 20th Century&lt;/keyword&gt;&lt;keyword&gt;Humans&lt;/keyword&gt;&lt;keyword&gt;Mammals/virology&lt;/keyword&gt;&lt;keyword&gt;Mice&lt;/keyword&gt;&lt;keyword&gt;Phylogeny&lt;/keyword&gt;&lt;keyword&gt;Proviruses/genetics&lt;/keyword&gt;&lt;keyword&gt;Retroviridae/classification/*genetics&lt;/keyword&gt;&lt;keyword&gt;Virology/history&lt;/keyword&gt;&lt;/keywords&gt;&lt;dates&gt;&lt;year&gt;2006&lt;/year&gt;&lt;/dates&gt;&lt;isbn&gt;1742-4690 (Electronic)&amp;#xD;1742-4690 (Linking)&lt;/isbn&gt;&lt;accession-num&gt;17018135&lt;/accession-num&gt;&lt;urls&gt;&lt;related-urls&gt;&lt;url&gt;http://www.ncbi.nlm.nih.gov/pubmed/17018135&lt;/url&gt;&lt;/related-urls&gt;&lt;/urls&gt;&lt;custom2&gt;1617120&lt;/custom2&gt;&lt;electronic-resource-num&gt;1742-4690-3-67 [pii]&amp;#xD;10.1186/1742-4690-3-67&lt;/electronic-resource-num&gt;&lt;language&gt;eng&lt;/language&gt;&lt;/record&gt;&lt;/Cite&gt;&lt;/EndNote&gt;</w:instrText>
      </w:r>
      <w:r w:rsidR="005C0C94">
        <w:fldChar w:fldCharType="separate"/>
      </w:r>
      <w:r w:rsidR="003976CD">
        <w:rPr>
          <w:noProof/>
        </w:rPr>
        <w:t>[</w:t>
      </w:r>
      <w:hyperlink w:anchor="_ENREF_2" w:tooltip="Weiss, 2006 #1" w:history="1">
        <w:r w:rsidR="001526E9">
          <w:rPr>
            <w:noProof/>
          </w:rPr>
          <w:t>2</w:t>
        </w:r>
      </w:hyperlink>
      <w:r w:rsidR="003976CD">
        <w:rPr>
          <w:noProof/>
        </w:rPr>
        <w:t>]</w:t>
      </w:r>
      <w:r w:rsidR="005C0C94">
        <w:fldChar w:fldCharType="end"/>
      </w:r>
      <w:r w:rsidR="000D664F">
        <w:t xml:space="preserve">. </w:t>
      </w:r>
      <w:r w:rsidR="00CE2124">
        <w:t>The p</w:t>
      </w:r>
      <w:r w:rsidR="005C0C94">
        <w:t>rogres</w:t>
      </w:r>
      <w:r w:rsidR="00916D1D">
        <w:t>s in next-</w:t>
      </w:r>
      <w:r w:rsidR="0087462B">
        <w:t>generation sequencing technologies</w:t>
      </w:r>
      <w:r w:rsidR="005C0C94">
        <w:t xml:space="preserve"> within the last </w:t>
      </w:r>
      <w:r w:rsidR="00916D1D">
        <w:t>few years</w:t>
      </w:r>
      <w:r w:rsidR="005C0C94">
        <w:t xml:space="preserve"> </w:t>
      </w:r>
      <w:r w:rsidR="000D664F">
        <w:t>confirmed the abundance of ERVs in mammalian genomes and led to the identification of a countless number of ERVs that</w:t>
      </w:r>
      <w:r w:rsidR="0061130D">
        <w:t xml:space="preserve">, as </w:t>
      </w:r>
      <w:r w:rsidR="00844C18">
        <w:t xml:space="preserve">known exogenous </w:t>
      </w:r>
      <w:r w:rsidR="0061130D">
        <w:t>retroviruses,</w:t>
      </w:r>
      <w:r w:rsidR="000D664F">
        <w:t xml:space="preserve"> </w:t>
      </w:r>
      <w:r w:rsidR="00844C18">
        <w:t xml:space="preserve">can </w:t>
      </w:r>
      <w:r w:rsidR="00862627">
        <w:t>be</w:t>
      </w:r>
      <w:r w:rsidR="000D664F">
        <w:t xml:space="preserve"> classified as those </w:t>
      </w:r>
      <w:r w:rsidR="0061130D">
        <w:t>with</w:t>
      </w:r>
      <w:r w:rsidR="000D664F">
        <w:t xml:space="preserve"> </w:t>
      </w:r>
      <w:r w:rsidR="00032709">
        <w:t xml:space="preserve">generally </w:t>
      </w:r>
      <w:r w:rsidR="000D664F">
        <w:t>simple genomes – alpha, beta, gamma and epsilon retroviruses, and those</w:t>
      </w:r>
      <w:r w:rsidR="0061130D">
        <w:t xml:space="preserve"> with </w:t>
      </w:r>
      <w:r w:rsidR="00844C18">
        <w:t xml:space="preserve">more complex genomes – </w:t>
      </w:r>
      <w:proofErr w:type="spellStart"/>
      <w:r w:rsidR="00844C18">
        <w:t>lentiviruses</w:t>
      </w:r>
      <w:proofErr w:type="spellEnd"/>
      <w:r w:rsidR="00844C18">
        <w:t xml:space="preserve"> </w:t>
      </w:r>
      <w:r w:rsidR="0061130D">
        <w:t xml:space="preserve">and </w:t>
      </w:r>
      <w:proofErr w:type="spellStart"/>
      <w:r w:rsidR="0061130D">
        <w:t>spumaviruses</w:t>
      </w:r>
      <w:proofErr w:type="spellEnd"/>
      <w:r w:rsidR="0061130D">
        <w:t xml:space="preserve"> </w:t>
      </w:r>
      <w:r w:rsidR="0061130D">
        <w:fldChar w:fldCharType="begin"/>
      </w:r>
      <w:r w:rsidR="009646ED">
        <w:instrText xml:space="preserve"> ADDIN EN.CITE &lt;EndNote&gt;&lt;Cite&gt;&lt;Author&gt;Weiss&lt;/Author&gt;&lt;Year&gt;2006&lt;/Year&gt;&lt;RecNum&gt;1&lt;/RecNum&gt;&lt;DisplayText&gt;[2]&lt;/DisplayText&gt;&lt;record&gt;&lt;rec-number&gt;1&lt;/rec-number&gt;&lt;foreign-keys&gt;&lt;key app="EN" db-id="tzfp5vpxsp522xeefx3xp5rdz9ar9fwxdeax"&gt;1&lt;/key&gt;&lt;/foreign-keys&gt;&lt;ref-type name="Journal Article"&gt;17&lt;/ref-type&gt;&lt;contributors&gt;&lt;authors&gt;&lt;author&gt;Weiss, R. A.&lt;/author&gt;&lt;/authors&gt;&lt;/contributors&gt;&lt;auth-address&gt;Division of Infection &amp;amp; Immunity, University College London, 46 Cleveland Street, London W1T 4JF, UK. r.weiss@ucl.ac.uk&lt;/auth-address&gt;&lt;titles&gt;&lt;title&gt;The discovery of endogenous retroviruses&lt;/title&gt;&lt;secondary-title&gt;Retrovirology&lt;/secondary-title&gt;&lt;/titles&gt;&lt;periodical&gt;&lt;full-title&gt;Retrovirology&lt;/full-title&gt;&lt;/periodical&gt;&lt;pages&gt;67&lt;/pages&gt;&lt;volume&gt;3&lt;/volume&gt;&lt;edition&gt;2006/10/05&lt;/edition&gt;&lt;keywords&gt;&lt;keyword&gt;Animals&lt;/keyword&gt;&lt;keyword&gt;*Endogenous Retroviruses/classification/genetics/isolation &amp;amp; purification&lt;/keyword&gt;&lt;keyword&gt;*Evolution, Molecular&lt;/keyword&gt;&lt;keyword&gt;History, 20th Century&lt;/keyword&gt;&lt;keyword&gt;Humans&lt;/keyword&gt;&lt;keyword&gt;Mammals/virology&lt;/keyword&gt;&lt;keyword&gt;Mice&lt;/keyword&gt;&lt;keyword&gt;Phylogeny&lt;/keyword&gt;&lt;keyword&gt;Proviruses/genetics&lt;/keyword&gt;&lt;keyword&gt;Retroviridae/classification/*genetics&lt;/keyword&gt;&lt;keyword&gt;Virology/history&lt;/keyword&gt;&lt;/keywords&gt;&lt;dates&gt;&lt;year&gt;2006&lt;/year&gt;&lt;/dates&gt;&lt;isbn&gt;1742-4690 (Electronic)&amp;#xD;1742-4690 (Linking)&lt;/isbn&gt;&lt;accession-num&gt;17018135&lt;/accession-num&gt;&lt;urls&gt;&lt;related-urls&gt;&lt;url&gt;http://www.ncbi.nlm.nih.gov/pubmed/17018135&lt;/url&gt;&lt;/related-urls&gt;&lt;/urls&gt;&lt;custom2&gt;1617120&lt;/custom2&gt;&lt;electronic-resource-num&gt;1742-4690-3-67 [pii]&amp;#xD;10.1186/1742-4690-3-67&lt;/electronic-resource-num&gt;&lt;language&gt;eng&lt;/language&gt;&lt;/record&gt;&lt;/Cite&gt;&lt;/EndNote&gt;</w:instrText>
      </w:r>
      <w:r w:rsidR="0061130D">
        <w:fldChar w:fldCharType="separate"/>
      </w:r>
      <w:r w:rsidR="0061130D">
        <w:rPr>
          <w:noProof/>
        </w:rPr>
        <w:t>[</w:t>
      </w:r>
      <w:hyperlink w:anchor="_ENREF_2" w:tooltip="Weiss, 2006 #1" w:history="1">
        <w:r w:rsidR="001526E9">
          <w:rPr>
            <w:noProof/>
          </w:rPr>
          <w:t>2</w:t>
        </w:r>
      </w:hyperlink>
      <w:r w:rsidR="0061130D">
        <w:rPr>
          <w:noProof/>
        </w:rPr>
        <w:t>]</w:t>
      </w:r>
      <w:r w:rsidR="0061130D">
        <w:fldChar w:fldCharType="end"/>
      </w:r>
      <w:r w:rsidR="00D53D97">
        <w:t xml:space="preserve">. </w:t>
      </w:r>
      <w:r w:rsidR="0097664D">
        <w:t xml:space="preserve">Although </w:t>
      </w:r>
      <w:r w:rsidR="00887430">
        <w:t xml:space="preserve">several </w:t>
      </w:r>
      <w:r w:rsidR="00844C18">
        <w:t xml:space="preserve">endogenous </w:t>
      </w:r>
      <w:proofErr w:type="spellStart"/>
      <w:r w:rsidR="00844C18">
        <w:t>lenti</w:t>
      </w:r>
      <w:proofErr w:type="spellEnd"/>
      <w:r w:rsidR="00844C18">
        <w:t xml:space="preserve">- and </w:t>
      </w:r>
      <w:proofErr w:type="spellStart"/>
      <w:r w:rsidR="00844C18">
        <w:t>spumaviruses</w:t>
      </w:r>
      <w:proofErr w:type="spellEnd"/>
      <w:r w:rsidR="0097664D">
        <w:t xml:space="preserve"> have been identified </w:t>
      </w:r>
      <w:r w:rsidR="00844C18">
        <w:fldChar w:fldCharType="begin">
          <w:fldData xml:space="preserve">PEVuZE5vdGU+PENpdGU+PEF1dGhvcj5XZWlzczwvQXV0aG9yPjxZZWFyPjIwMDY8L1llYXI+PFJl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</w:fldData>
        </w:fldChar>
      </w:r>
      <w:r w:rsidR="009646ED">
        <w:instrText xml:space="preserve"> ADDIN EN.CITE </w:instrText>
      </w:r>
      <w:r w:rsidR="009646ED">
        <w:fldChar w:fldCharType="begin">
          <w:fldData xml:space="preserve">PEVuZE5vdGU+PENpdGU+PEF1dGhvcj5XZWlzczwvQXV0aG9yPjxZZWFyPjIwMDY8L1llYXI+PFJl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</w:fldData>
        </w:fldChar>
      </w:r>
      <w:r w:rsidR="009646ED">
        <w:instrText xml:space="preserve"> ADDIN EN.CITE.DATA </w:instrText>
      </w:r>
      <w:r w:rsidR="009646ED">
        <w:fldChar w:fldCharType="end"/>
      </w:r>
      <w:r w:rsidR="00844C18">
        <w:fldChar w:fldCharType="separate"/>
      </w:r>
      <w:r w:rsidR="00FC0D5C">
        <w:rPr>
          <w:noProof/>
        </w:rPr>
        <w:t>[</w:t>
      </w:r>
      <w:hyperlink w:anchor="_ENREF_2" w:tooltip="Weiss, 2006 #1" w:history="1">
        <w:r w:rsidR="001526E9">
          <w:rPr>
            <w:noProof/>
          </w:rPr>
          <w:t>2</w:t>
        </w:r>
      </w:hyperlink>
      <w:r w:rsidR="00FC0D5C">
        <w:rPr>
          <w:noProof/>
        </w:rPr>
        <w:t>,</w:t>
      </w:r>
      <w:hyperlink w:anchor="_ENREF_3" w:tooltip="Katzourakis, 2007 #2" w:history="1">
        <w:r w:rsidR="001526E9">
          <w:rPr>
            <w:noProof/>
          </w:rPr>
          <w:t>3</w:t>
        </w:r>
      </w:hyperlink>
      <w:r w:rsidR="00FC0D5C">
        <w:rPr>
          <w:noProof/>
        </w:rPr>
        <w:t>]</w:t>
      </w:r>
      <w:r w:rsidR="00844C18">
        <w:fldChar w:fldCharType="end"/>
      </w:r>
      <w:r w:rsidR="0097664D">
        <w:t>, the vast majority of ERVs ha</w:t>
      </w:r>
      <w:r w:rsidR="003B64AA">
        <w:t>s</w:t>
      </w:r>
      <w:r w:rsidR="0097664D">
        <w:t xml:space="preserve"> simple genomes</w:t>
      </w:r>
      <w:r w:rsidR="00862627">
        <w:t xml:space="preserve"> </w:t>
      </w:r>
      <w:r w:rsidR="00862627">
        <w:fldChar w:fldCharType="begin">
          <w:fldData xml:space="preserve">PEVuZE5vdGU+PENpdGU+PEF1dGhvcj5HaWZmb3JkPC9BdXRob3I+PFllYXI+MjAwMzwvWWVhcj48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=
</w:fldData>
        </w:fldChar>
      </w:r>
      <w:r w:rsidR="009646ED">
        <w:instrText xml:space="preserve"> ADDIN EN.CITE </w:instrText>
      </w:r>
      <w:r w:rsidR="009646ED">
        <w:fldChar w:fldCharType="begin">
          <w:fldData xml:space="preserve">PEVuZE5vdGU+PENpdGU+PEF1dGhvcj5HaWZmb3JkPC9BdXRob3I+PFllYXI+MjAwMzwvWWVhcj48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=
</w:fldData>
        </w:fldChar>
      </w:r>
      <w:r w:rsidR="009646ED">
        <w:instrText xml:space="preserve"> ADDIN EN.CITE.DATA </w:instrText>
      </w:r>
      <w:r w:rsidR="009646ED">
        <w:fldChar w:fldCharType="end"/>
      </w:r>
      <w:r w:rsidR="00862627">
        <w:fldChar w:fldCharType="separate"/>
      </w:r>
      <w:r w:rsidR="00FC0D5C">
        <w:rPr>
          <w:noProof/>
        </w:rPr>
        <w:t>[</w:t>
      </w:r>
      <w:hyperlink w:anchor="_ENREF_2" w:tooltip="Weiss, 2006 #1" w:history="1">
        <w:r w:rsidR="001526E9">
          <w:rPr>
            <w:noProof/>
          </w:rPr>
          <w:t>2</w:t>
        </w:r>
      </w:hyperlink>
      <w:r w:rsidR="00FC0D5C">
        <w:rPr>
          <w:noProof/>
        </w:rPr>
        <w:t>,</w:t>
      </w:r>
      <w:hyperlink w:anchor="_ENREF_4" w:tooltip="Gifford, 2003 #3" w:history="1">
        <w:r w:rsidR="001526E9">
          <w:rPr>
            <w:noProof/>
          </w:rPr>
          <w:t>4</w:t>
        </w:r>
      </w:hyperlink>
      <w:r w:rsidR="00FC0D5C">
        <w:rPr>
          <w:noProof/>
        </w:rPr>
        <w:t>]</w:t>
      </w:r>
      <w:r w:rsidR="00862627">
        <w:fldChar w:fldCharType="end"/>
      </w:r>
      <w:r w:rsidR="0097664D">
        <w:t xml:space="preserve">. </w:t>
      </w:r>
      <w:r w:rsidR="00D53D97">
        <w:t>A</w:t>
      </w:r>
      <w:r w:rsidR="00190703">
        <w:t xml:space="preserve">bout 8% of the </w:t>
      </w:r>
      <w:r w:rsidR="00D53D97">
        <w:t xml:space="preserve">human </w:t>
      </w:r>
      <w:r w:rsidR="00190703">
        <w:t xml:space="preserve">genome </w:t>
      </w:r>
      <w:r w:rsidR="0061130D">
        <w:t>was estimated</w:t>
      </w:r>
      <w:r w:rsidR="00190703">
        <w:t xml:space="preserve"> </w:t>
      </w:r>
      <w:r w:rsidR="0061130D">
        <w:t xml:space="preserve">to have </w:t>
      </w:r>
      <w:r w:rsidR="00190703">
        <w:t xml:space="preserve">derived from </w:t>
      </w:r>
      <w:r w:rsidR="00D53D97">
        <w:t>retroviral germ line insertions</w:t>
      </w:r>
      <w:r w:rsidR="00190703">
        <w:t xml:space="preserve"> </w:t>
      </w:r>
      <w:r w:rsidR="00190703">
        <w:fldChar w:fldCharType="begin">
          <w:fldData xml:space="preserve">PEVuZE5vdGU+PENpdGU+PEF1dGhvcj5MYW5kZXI8L0F1dGhvcj48WWVhcj4yMDAxPC9ZZWFyPjxS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</w:fldData>
        </w:fldChar>
      </w:r>
      <w:r w:rsidR="009646ED">
        <w:instrText xml:space="preserve"> ADDIN EN.CITE </w:instrText>
      </w:r>
      <w:r w:rsidR="009646ED">
        <w:fldChar w:fldCharType="begin">
          <w:fldData xml:space="preserve">PEVuZE5vdGU+PENpdGU+PEF1dGhvcj5MYW5kZXI8L0F1dGhvcj48WWVhcj4yMDAxPC9ZZWFyPjxS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</w:fldData>
        </w:fldChar>
      </w:r>
      <w:r w:rsidR="009646ED">
        <w:instrText xml:space="preserve"> ADDIN EN.CITE.DATA </w:instrText>
      </w:r>
      <w:r w:rsidR="009646ED">
        <w:fldChar w:fldCharType="end"/>
      </w:r>
      <w:r w:rsidR="00190703">
        <w:fldChar w:fldCharType="separate"/>
      </w:r>
      <w:r w:rsidR="00862627">
        <w:rPr>
          <w:noProof/>
        </w:rPr>
        <w:t>[</w:t>
      </w:r>
      <w:hyperlink w:anchor="_ENREF_5" w:tooltip="Lander, 2001 #4" w:history="1">
        <w:r w:rsidR="001526E9">
          <w:rPr>
            <w:noProof/>
          </w:rPr>
          <w:t>5</w:t>
        </w:r>
      </w:hyperlink>
      <w:r w:rsidR="00862627">
        <w:rPr>
          <w:noProof/>
        </w:rPr>
        <w:t>]</w:t>
      </w:r>
      <w:r w:rsidR="00190703">
        <w:fldChar w:fldCharType="end"/>
      </w:r>
      <w:r w:rsidR="00190703">
        <w:t xml:space="preserve">. However, </w:t>
      </w:r>
      <w:r w:rsidR="00D53D97">
        <w:t>with the possible exception of HERV-K</w:t>
      </w:r>
      <w:r w:rsidR="00916D1D">
        <w:t xml:space="preserve"> </w:t>
      </w:r>
      <w:r w:rsidR="00D53D97">
        <w:t xml:space="preserve">(HML2) </w:t>
      </w:r>
      <w:r w:rsidR="00D53D97">
        <w:fldChar w:fldCharType="begin">
          <w:fldData xml:space="preserve">PEVuZE5vdGU+PENpdGU+PEF1dGhvcj5UdXJuZXI8L0F1dGhvcj48WWVhcj4yMDAxPC9ZZWFyPjxS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</w:fldData>
        </w:fldChar>
      </w:r>
      <w:r w:rsidR="009646ED">
        <w:instrText xml:space="preserve"> ADDIN EN.CITE </w:instrText>
      </w:r>
      <w:r w:rsidR="009646ED">
        <w:fldChar w:fldCharType="begin">
          <w:fldData xml:space="preserve">PEVuZE5vdGU+PENpdGU+PEF1dGhvcj5UdXJuZXI8L0F1dGhvcj48WWVhcj4yMDAxPC9ZZWFyPjxS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</w:fldData>
        </w:fldChar>
      </w:r>
      <w:r w:rsidR="009646ED">
        <w:instrText xml:space="preserve"> ADDIN EN.CITE.DATA </w:instrText>
      </w:r>
      <w:r w:rsidR="009646ED">
        <w:fldChar w:fldCharType="end"/>
      </w:r>
      <w:r w:rsidR="00D53D97">
        <w:fldChar w:fldCharType="separate"/>
      </w:r>
      <w:r w:rsidR="00862627">
        <w:rPr>
          <w:noProof/>
        </w:rPr>
        <w:t>[</w:t>
      </w:r>
      <w:hyperlink w:anchor="_ENREF_6" w:tooltip="Turner, 2001 #5" w:history="1">
        <w:r w:rsidR="001526E9">
          <w:rPr>
            <w:noProof/>
          </w:rPr>
          <w:t>6</w:t>
        </w:r>
      </w:hyperlink>
      <w:r w:rsidR="00862627">
        <w:rPr>
          <w:noProof/>
        </w:rPr>
        <w:t>,</w:t>
      </w:r>
      <w:hyperlink w:anchor="_ENREF_7" w:tooltip="Jha, 2011 #6" w:history="1">
        <w:r w:rsidR="001526E9">
          <w:rPr>
            <w:noProof/>
          </w:rPr>
          <w:t>7</w:t>
        </w:r>
      </w:hyperlink>
      <w:r w:rsidR="00862627">
        <w:rPr>
          <w:noProof/>
        </w:rPr>
        <w:t>]</w:t>
      </w:r>
      <w:r w:rsidR="00D53D97">
        <w:fldChar w:fldCharType="end"/>
      </w:r>
      <w:r w:rsidR="00D53D97">
        <w:t xml:space="preserve">, all human ERVs are considered to be inactive due to </w:t>
      </w:r>
      <w:r w:rsidR="00190703">
        <w:t xml:space="preserve">accumulated </w:t>
      </w:r>
      <w:r w:rsidR="00D53D97">
        <w:t xml:space="preserve">mutations and deletions in </w:t>
      </w:r>
      <w:r w:rsidR="0087462B">
        <w:t>these elements</w:t>
      </w:r>
      <w:r w:rsidR="00D53D97">
        <w:t>. In contrast</w:t>
      </w:r>
      <w:r w:rsidR="001C4273">
        <w:t>,</w:t>
      </w:r>
      <w:r w:rsidR="00190703">
        <w:t xml:space="preserve"> several </w:t>
      </w:r>
      <w:r w:rsidR="0087462B">
        <w:t>groups</w:t>
      </w:r>
      <w:r w:rsidR="00190703">
        <w:t xml:space="preserve"> of </w:t>
      </w:r>
      <w:r w:rsidR="00D53D97">
        <w:t xml:space="preserve">murine </w:t>
      </w:r>
      <w:r w:rsidR="00190703">
        <w:t xml:space="preserve">ERVs </w:t>
      </w:r>
      <w:r w:rsidR="001C4273">
        <w:t>have been shown to have</w:t>
      </w:r>
      <w:r w:rsidR="0028289D">
        <w:t xml:space="preserve"> replication-</w:t>
      </w:r>
      <w:r w:rsidR="00190703">
        <w:t>competent members which are still active</w:t>
      </w:r>
      <w:r w:rsidR="003B64AA">
        <w:t xml:space="preserve"> in mice</w:t>
      </w:r>
      <w:r w:rsidR="00190703">
        <w:t xml:space="preserve"> </w:t>
      </w:r>
      <w:r w:rsidR="00190703">
        <w:fldChar w:fldCharType="begin">
          <w:fldData xml:space="preserve">PEVuZE5vdGU+PENpdGU+PEF1dGhvcj5TdG9ja2luZzwvQXV0aG9yPjxZZWFyPjIwMDg8L1llYXI+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</w:fldData>
        </w:fldChar>
      </w:r>
      <w:r w:rsidR="009646ED">
        <w:instrText xml:space="preserve"> ADDIN EN.CITE </w:instrText>
      </w:r>
      <w:r w:rsidR="009646ED">
        <w:fldChar w:fldCharType="begin">
          <w:fldData xml:space="preserve">PEVuZE5vdGU+PENpdGU+PEF1dGhvcj5TdG9ja2luZzwvQXV0aG9yPjxZZWFyPjIwMDg8L1llYXI+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</w:fldData>
        </w:fldChar>
      </w:r>
      <w:r w:rsidR="009646ED">
        <w:instrText xml:space="preserve"> ADDIN EN.CITE.DATA </w:instrText>
      </w:r>
      <w:r w:rsidR="009646ED">
        <w:fldChar w:fldCharType="end"/>
      </w:r>
      <w:r w:rsidR="00190703">
        <w:fldChar w:fldCharType="separate"/>
      </w:r>
      <w:r w:rsidR="00862627">
        <w:rPr>
          <w:noProof/>
        </w:rPr>
        <w:t>[</w:t>
      </w:r>
      <w:hyperlink w:anchor="_ENREF_8" w:tooltip="Stocking, 2008 #7" w:history="1">
        <w:r w:rsidR="001526E9">
          <w:rPr>
            <w:noProof/>
          </w:rPr>
          <w:t>8</w:t>
        </w:r>
      </w:hyperlink>
      <w:r w:rsidR="00862627">
        <w:rPr>
          <w:noProof/>
        </w:rPr>
        <w:t>]</w:t>
      </w:r>
      <w:r w:rsidR="00190703">
        <w:fldChar w:fldCharType="end"/>
      </w:r>
      <w:r w:rsidR="00D53D97">
        <w:t>.</w:t>
      </w:r>
      <w:r w:rsidR="00190703">
        <w:t xml:space="preserve"> </w:t>
      </w:r>
      <w:r w:rsidR="0061130D">
        <w:t xml:space="preserve">Active ERVs have also been identified in pigs </w:t>
      </w:r>
      <w:r w:rsidR="0061130D">
        <w:fldChar w:fldCharType="begin">
          <w:fldData xml:space="preserve">PEVuZE5vdGU+PENpdGU+PEF1dGhvcj5MZSBUaXNzaWVyPC9BdXRob3I+PFllYXI+MTk5NzwvWWVh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</w:fldData>
        </w:fldChar>
      </w:r>
      <w:r w:rsidR="00B46156">
        <w:instrText xml:space="preserve"> ADDIN EN.CITE </w:instrText>
      </w:r>
      <w:r w:rsidR="00B46156">
        <w:fldChar w:fldCharType="begin">
          <w:fldData xml:space="preserve">PEVuZE5vdGU+PENpdGU+PEF1dGhvcj5MZSBUaXNzaWVyPC9BdXRob3I+PFllYXI+MTk5NzwvWWVh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</w:fldData>
        </w:fldChar>
      </w:r>
      <w:r w:rsidR="00B46156">
        <w:instrText xml:space="preserve"> ADDIN EN.CITE.DATA </w:instrText>
      </w:r>
      <w:r w:rsidR="00B46156">
        <w:fldChar w:fldCharType="end"/>
      </w:r>
      <w:r w:rsidR="0061130D">
        <w:fldChar w:fldCharType="separate"/>
      </w:r>
      <w:r w:rsidR="00862627">
        <w:rPr>
          <w:noProof/>
        </w:rPr>
        <w:t>[</w:t>
      </w:r>
      <w:hyperlink w:anchor="_ENREF_9" w:tooltip="Le Tissier, 1997 #8" w:history="1">
        <w:r w:rsidR="001526E9">
          <w:rPr>
            <w:noProof/>
          </w:rPr>
          <w:t>9</w:t>
        </w:r>
      </w:hyperlink>
      <w:r w:rsidR="00862627">
        <w:rPr>
          <w:noProof/>
        </w:rPr>
        <w:t>,</w:t>
      </w:r>
      <w:hyperlink w:anchor="_ENREF_10" w:tooltip="Patience, 1997 #9" w:history="1">
        <w:r w:rsidR="001526E9">
          <w:rPr>
            <w:noProof/>
          </w:rPr>
          <w:t>10</w:t>
        </w:r>
      </w:hyperlink>
      <w:r w:rsidR="00862627">
        <w:rPr>
          <w:noProof/>
        </w:rPr>
        <w:t>]</w:t>
      </w:r>
      <w:r w:rsidR="0061130D">
        <w:fldChar w:fldCharType="end"/>
      </w:r>
      <w:r w:rsidR="00D53D97">
        <w:t>,</w:t>
      </w:r>
      <w:r w:rsidR="0061130D">
        <w:t xml:space="preserve"> and in koalas</w:t>
      </w:r>
      <w:r w:rsidR="00D53D97">
        <w:t>,</w:t>
      </w:r>
      <w:r w:rsidR="00844C18">
        <w:t xml:space="preserve"> a</w:t>
      </w:r>
      <w:r w:rsidR="0061130D">
        <w:t xml:space="preserve"> currently still on</w:t>
      </w:r>
      <w:r w:rsidR="00EA7230">
        <w:t>-</w:t>
      </w:r>
      <w:r w:rsidR="0061130D">
        <w:t xml:space="preserve">going </w:t>
      </w:r>
      <w:r w:rsidR="00EA7230">
        <w:t>germ line colonis</w:t>
      </w:r>
      <w:r w:rsidR="005C0C94">
        <w:t xml:space="preserve">ation </w:t>
      </w:r>
      <w:r w:rsidR="0061130D">
        <w:t xml:space="preserve">by </w:t>
      </w:r>
      <w:r w:rsidR="0028289D">
        <w:t>replication-</w:t>
      </w:r>
      <w:r w:rsidR="00D53D97">
        <w:t xml:space="preserve">competent </w:t>
      </w:r>
      <w:r w:rsidR="0061130D">
        <w:t xml:space="preserve">ERVs has been reported </w:t>
      </w:r>
      <w:r w:rsidR="0061130D">
        <w:fldChar w:fldCharType="begin">
          <w:fldData xml:space="preserve">PEVuZE5vdGU+PENpdGU+PEF1dGhvcj5UYXJsaW50b248L0F1dGhvcj48WWVhcj4yMDA4PC9ZZWFy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</w:fldData>
        </w:fldChar>
      </w:r>
      <w:r w:rsidR="009646ED">
        <w:instrText xml:space="preserve"> ADDIN EN.CITE </w:instrText>
      </w:r>
      <w:r w:rsidR="009646ED">
        <w:fldChar w:fldCharType="begin">
          <w:fldData xml:space="preserve">PEVuZE5vdGU+PENpdGU+PEF1dGhvcj5UYXJsaW50b248L0F1dGhvcj48WWVhcj4yMDA4PC9ZZWFy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</w:fldData>
        </w:fldChar>
      </w:r>
      <w:r w:rsidR="009646ED">
        <w:instrText xml:space="preserve"> ADDIN EN.CITE.DATA </w:instrText>
      </w:r>
      <w:r w:rsidR="009646ED">
        <w:fldChar w:fldCharType="end"/>
      </w:r>
      <w:r w:rsidR="0061130D">
        <w:fldChar w:fldCharType="separate"/>
      </w:r>
      <w:r w:rsidR="00862627">
        <w:rPr>
          <w:noProof/>
        </w:rPr>
        <w:t>[</w:t>
      </w:r>
      <w:hyperlink w:anchor="_ENREF_11" w:tooltip="Tarlinton, 2008 #10" w:history="1">
        <w:r w:rsidR="001526E9">
          <w:rPr>
            <w:noProof/>
          </w:rPr>
          <w:t>11</w:t>
        </w:r>
      </w:hyperlink>
      <w:r w:rsidR="00862627">
        <w:rPr>
          <w:noProof/>
        </w:rPr>
        <w:t>]</w:t>
      </w:r>
      <w:r w:rsidR="0061130D">
        <w:fldChar w:fldCharType="end"/>
      </w:r>
      <w:r w:rsidR="0061130D">
        <w:t>.</w:t>
      </w:r>
    </w:p>
    <w:p w:rsidR="0061130D" w:rsidRPr="00F34A06" w:rsidRDefault="001C4273" w:rsidP="005C0C94">
      <w:r>
        <w:t>After germ line colonisation</w:t>
      </w:r>
      <w:r w:rsidR="00EA7230">
        <w:t>,</w:t>
      </w:r>
      <w:r>
        <w:t xml:space="preserve"> ERVs can </w:t>
      </w:r>
      <w:r w:rsidR="00EA7230">
        <w:t xml:space="preserve">continue to </w:t>
      </w:r>
      <w:r>
        <w:t xml:space="preserve">replicate either by reinfection of germ line cells </w:t>
      </w:r>
      <w:r w:rsidR="003B64AA">
        <w:t>through</w:t>
      </w:r>
      <w:r>
        <w:t xml:space="preserve"> </w:t>
      </w:r>
      <w:r w:rsidR="0087462B">
        <w:t xml:space="preserve">forming </w:t>
      </w:r>
      <w:r>
        <w:t>infectious</w:t>
      </w:r>
      <w:r w:rsidR="0087462B">
        <w:t xml:space="preserve"> </w:t>
      </w:r>
      <w:r>
        <w:t xml:space="preserve">viral particles or via an intra-cellular </w:t>
      </w:r>
      <w:proofErr w:type="spellStart"/>
      <w:r>
        <w:t>retrotransposition</w:t>
      </w:r>
      <w:proofErr w:type="spellEnd"/>
      <w:r>
        <w:t xml:space="preserve"> process which may include </w:t>
      </w:r>
      <w:r w:rsidRPr="001C4273">
        <w:rPr>
          <w:i/>
        </w:rPr>
        <w:t>in trans</w:t>
      </w:r>
      <w:r>
        <w:t xml:space="preserve"> complementation of retroviral pro</w:t>
      </w:r>
      <w:r w:rsidR="00D53D97">
        <w:t xml:space="preserve">teins by exogenous retroviruses </w:t>
      </w:r>
      <w:r w:rsidR="00D53D97">
        <w:fldChar w:fldCharType="begin"/>
      </w:r>
      <w:r w:rsidR="009646ED">
        <w:instrText xml:space="preserve"> ADDIN EN.CITE &lt;EndNote&gt;&lt;Cite&gt;&lt;Author&gt;Katzourakis&lt;/Author&gt;&lt;Year&gt;2005&lt;/Year&gt;&lt;RecNum&gt;11&lt;/RecNum&gt;&lt;DisplayText&gt;[12]&lt;/DisplayText&gt;&lt;record&gt;&lt;rec-number&gt;11&lt;/rec-number&gt;&lt;foreign-keys&gt;&lt;key app="EN" db-id="tzfp5vpxsp522xeefx3xp5rdz9ar9fwxdeax"&gt;11&lt;/key&gt;&lt;/foreign-keys&gt;&lt;ref-type name="Journal Article"&gt;17&lt;/ref-type&gt;&lt;contributors&gt;&lt;authors&gt;&lt;author&gt;Katzourakis, A.&lt;/author&gt;&lt;author&gt;Rambaut, A.&lt;/author&gt;&lt;author&gt;Pybus, O. G.&lt;/author&gt;&lt;/authors&gt;&lt;/contributors&gt;&lt;auth-address&gt;Department of Zoology, University of Oxford, South Parks Road, Oxford, OX1 3PS, UK.&lt;/auth-address&gt;&lt;titles&gt;&lt;title&gt;The evolutionary dynamics of endogenous retroviruses&lt;/title&gt;&lt;secondary-title&gt;Trends Microbiol&lt;/secondary-title&gt;&lt;/titles&gt;&lt;periodical&gt;&lt;full-title&gt;Trends Microbiol&lt;/full-title&gt;&lt;/periodical&gt;&lt;pages&gt;463-8&lt;/pages&gt;&lt;volume&gt;13&lt;/volume&gt;&lt;number&gt;10&lt;/number&gt;&lt;edition&gt;2005/08/20&lt;/edition&gt;&lt;keywords&gt;&lt;keyword&gt;Endogenous Retroviruses/*genetics/physiology&lt;/keyword&gt;&lt;keyword&gt;*Evolution, Molecular&lt;/keyword&gt;&lt;keyword&gt;Genetic Variation&lt;/keyword&gt;&lt;keyword&gt;*Models, Biological&lt;/keyword&gt;&lt;/keywords&gt;&lt;dates&gt;&lt;year&gt;2005&lt;/year&gt;&lt;pub-dates&gt;&lt;date&gt;Oct&lt;/date&gt;&lt;/pub-dates&gt;&lt;/dates&gt;&lt;isbn&gt;0966-842X (Print)&amp;#xD;0966-842X (Linking)&lt;/isbn&gt;&lt;accession-num&gt;16109487&lt;/accession-num&gt;&lt;urls&gt;&lt;related-urls&gt;&lt;url&gt;http://www.ncbi.nlm.nih.gov/pubmed/16109487&lt;/url&gt;&lt;/related-urls&gt;&lt;/urls&gt;&lt;electronic-resource-num&gt;S0966-842X(05)00203-9 [pii]&amp;#xD;10.1016/j.tim.2005.08.004&lt;/electronic-resource-num&gt;&lt;language&gt;eng&lt;/language&gt;&lt;/record&gt;&lt;/Cite&gt;&lt;/EndNote&gt;</w:instrText>
      </w:r>
      <w:r w:rsidR="00D53D97">
        <w:fldChar w:fldCharType="separate"/>
      </w:r>
      <w:r w:rsidR="00862627">
        <w:rPr>
          <w:noProof/>
        </w:rPr>
        <w:t>[</w:t>
      </w:r>
      <w:hyperlink w:anchor="_ENREF_12" w:tooltip="Katzourakis, 2005 #11" w:history="1">
        <w:r w:rsidR="001526E9">
          <w:rPr>
            <w:noProof/>
          </w:rPr>
          <w:t>12</w:t>
        </w:r>
      </w:hyperlink>
      <w:r w:rsidR="00862627">
        <w:rPr>
          <w:noProof/>
        </w:rPr>
        <w:t>]</w:t>
      </w:r>
      <w:r w:rsidR="00D53D97">
        <w:fldChar w:fldCharType="end"/>
      </w:r>
      <w:r w:rsidR="0028289D">
        <w:t xml:space="preserve">. </w:t>
      </w:r>
      <w:r w:rsidR="00EC295E">
        <w:t>ERVs may lose their ability to form infectious particles</w:t>
      </w:r>
      <w:r w:rsidR="00F34A06">
        <w:t xml:space="preserve"> on their own </w:t>
      </w:r>
      <w:r w:rsidR="00EC295E">
        <w:t>and switch from replication-competent pathogens to intracellular parasites</w:t>
      </w:r>
      <w:r w:rsidR="0028289D">
        <w:t xml:space="preserve">, as it has been reported for </w:t>
      </w:r>
      <w:proofErr w:type="spellStart"/>
      <w:r w:rsidR="0028289D">
        <w:t>intracisternal</w:t>
      </w:r>
      <w:proofErr w:type="spellEnd"/>
      <w:r w:rsidR="0028289D">
        <w:t xml:space="preserve"> A particle (IAP) ERVs in the mouse genome </w:t>
      </w:r>
      <w:r w:rsidR="0028289D">
        <w:fldChar w:fldCharType="begin"/>
      </w:r>
      <w:r w:rsidR="009646ED">
        <w:instrText xml:space="preserve"> ADDIN EN.CITE &lt;EndNote&gt;&lt;Cite&gt;&lt;Author&gt;Dewannieux&lt;/Author&gt;&lt;Year&gt;2004&lt;/Year&gt;&lt;RecNum&gt;12&lt;/RecNum&gt;&lt;DisplayText&gt;[13]&lt;/DisplayText&gt;&lt;record&gt;&lt;rec-number&gt;12&lt;/rec-number&gt;&lt;foreign-keys&gt;&lt;key app="EN" db-id="tzfp5vpxsp522xeefx3xp5rdz9ar9fwxdeax"&gt;12&lt;/key&gt;&lt;/foreign-keys&gt;&lt;ref-type name="Journal Article"&gt;17&lt;/ref-type&gt;&lt;contributors&gt;&lt;authors&gt;&lt;author&gt;Dewannieux, M.&lt;/author&gt;&lt;author&gt;Dupressoir, A.&lt;/author&gt;&lt;author&gt;Harper, F.&lt;/author&gt;&lt;author&gt;Pierron, G.&lt;/author&gt;&lt;author&gt;Heidmann, T.&lt;/author&gt;&lt;/authors&gt;&lt;/contributors&gt;&lt;auth-address&gt;Unite des Retrovirus Endogenes et Elements Retroides des Eucaryotes Superieurs, UMR8122 CNRS, Institut Gustave Roussy, 94805 Villejuif, France.&lt;/auth-address&gt;&lt;titles&gt;&lt;title&gt;Identification of autonomous IAP LTR retrotransposons mobile in mammalian cells&lt;/title&gt;&lt;secondary-title&gt;Nat Genet&lt;/secondary-title&gt;&lt;/titles&gt;&lt;periodical&gt;&lt;full-title&gt;Nat Genet&lt;/full-title&gt;&lt;/periodical&gt;&lt;pages&gt;534-9&lt;/pages&gt;&lt;volume&gt;36&lt;/volume&gt;&lt;number&gt;5&lt;/number&gt;&lt;edition&gt;2004/04/27&lt;/edition&gt;&lt;keywords&gt;&lt;keyword&gt;Animals&lt;/keyword&gt;&lt;keyword&gt;Cats&lt;/keyword&gt;&lt;keyword&gt;DNA Primers/chemistry&lt;/keyword&gt;&lt;keyword&gt;Gene Products, gag/genetics/metabolism&lt;/keyword&gt;&lt;keyword&gt;Genes, Intracisternal A-Particle/*genetics&lt;/keyword&gt;&lt;keyword&gt;Genes, pol/physiology&lt;/keyword&gt;&lt;keyword&gt;HeLa Cells/ultrastructure&lt;/keyword&gt;&lt;keyword&gt;Humans&lt;/keyword&gt;&lt;keyword&gt;Metalloendopeptidases/genetics/metabolism&lt;/keyword&gt;&lt;keyword&gt;*Mutation&lt;/keyword&gt;&lt;keyword&gt;Phenotype&lt;/keyword&gt;&lt;keyword&gt;Plasmids&lt;/keyword&gt;&lt;keyword&gt;Terminal Repeat Sequences/*genetics&lt;/keyword&gt;&lt;keyword&gt;Transfection&lt;/keyword&gt;&lt;/keywords&gt;&lt;dates&gt;&lt;year&gt;2004&lt;/year&gt;&lt;pub-dates&gt;&lt;date&gt;May&lt;/date&gt;&lt;/pub-dates&gt;&lt;/dates&gt;&lt;isbn&gt;1061-4036 (Print)&amp;#xD;1061-4036 (Linking)&lt;/isbn&gt;&lt;accession-num&gt;15107856&lt;/accession-num&gt;&lt;urls&gt;&lt;related-urls&gt;&lt;url&gt;http://www.ncbi.nlm.nih.gov/pubmed/15107856&lt;/url&gt;&lt;/related-urls&gt;&lt;/urls&gt;&lt;electronic-resource-num&gt;10.1038/ng1353&amp;#xD;ng1353 [pii]&lt;/electronic-resource-num&gt;&lt;language&gt;eng&lt;/language&gt;&lt;/record&gt;&lt;/Cite&gt;&lt;/EndNote&gt;</w:instrText>
      </w:r>
      <w:r w:rsidR="0028289D">
        <w:fldChar w:fldCharType="separate"/>
      </w:r>
      <w:r w:rsidR="00862627">
        <w:rPr>
          <w:noProof/>
        </w:rPr>
        <w:t>[</w:t>
      </w:r>
      <w:hyperlink w:anchor="_ENREF_13" w:tooltip="Dewannieux, 2004 #12" w:history="1">
        <w:r w:rsidR="001526E9">
          <w:rPr>
            <w:noProof/>
          </w:rPr>
          <w:t>13</w:t>
        </w:r>
      </w:hyperlink>
      <w:r w:rsidR="00862627">
        <w:rPr>
          <w:noProof/>
        </w:rPr>
        <w:t>]</w:t>
      </w:r>
      <w:r w:rsidR="0028289D">
        <w:fldChar w:fldCharType="end"/>
      </w:r>
      <w:r w:rsidR="00EC295E">
        <w:t xml:space="preserve">. Other ERVs, such </w:t>
      </w:r>
      <w:r w:rsidR="00EC295E">
        <w:lastRenderedPageBreak/>
        <w:t xml:space="preserve">as </w:t>
      </w:r>
      <w:proofErr w:type="spellStart"/>
      <w:r w:rsidR="00F34A06">
        <w:t>ETn</w:t>
      </w:r>
      <w:proofErr w:type="spellEnd"/>
      <w:r w:rsidR="00F34A06">
        <w:t xml:space="preserve"> and</w:t>
      </w:r>
      <w:r w:rsidR="00EC295E">
        <w:t xml:space="preserve"> virus-like 30 (VL30)</w:t>
      </w:r>
      <w:r w:rsidR="00F34A06">
        <w:t xml:space="preserve"> elements</w:t>
      </w:r>
      <w:r w:rsidR="00EC295E">
        <w:t xml:space="preserve">, have lost their entire coding region and replicate by </w:t>
      </w:r>
      <w:r w:rsidR="00EC295E" w:rsidRPr="00EC295E">
        <w:rPr>
          <w:i/>
        </w:rPr>
        <w:t>in trans</w:t>
      </w:r>
      <w:r w:rsidR="00EC295E">
        <w:t xml:space="preserve"> complementation or by co-packaging of the viral RNA into particles formed by exogenous retroviruses</w:t>
      </w:r>
      <w:r w:rsidR="00F34A06">
        <w:t xml:space="preserve">, respectively </w:t>
      </w:r>
      <w:r w:rsidR="00F34A06">
        <w:fldChar w:fldCharType="begin">
          <w:fldData xml:space="preserve">PEVuZE5vdGU+PENpdGU+PEF1dGhvcj5SaWJldDwvQXV0aG9yPjxZZWFyPjIwMDQ8L1llYXI+PFJl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</w:fldData>
        </w:fldChar>
      </w:r>
      <w:r w:rsidR="009646ED">
        <w:instrText xml:space="preserve"> ADDIN EN.CITE </w:instrText>
      </w:r>
      <w:r w:rsidR="009646ED">
        <w:fldChar w:fldCharType="begin">
          <w:fldData xml:space="preserve">PEVuZE5vdGU+PENpdGU+PEF1dGhvcj5SaWJldDwvQXV0aG9yPjxZZWFyPjIwMDQ8L1llYXI+PFJl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</w:fldData>
        </w:fldChar>
      </w:r>
      <w:r w:rsidR="009646ED">
        <w:instrText xml:space="preserve"> ADDIN EN.CITE.DATA </w:instrText>
      </w:r>
      <w:r w:rsidR="009646ED">
        <w:fldChar w:fldCharType="end"/>
      </w:r>
      <w:r w:rsidR="00F34A06">
        <w:fldChar w:fldCharType="separate"/>
      </w:r>
      <w:r w:rsidR="00862627">
        <w:rPr>
          <w:noProof/>
        </w:rPr>
        <w:t>[</w:t>
      </w:r>
      <w:hyperlink w:anchor="_ENREF_14" w:tooltip="Ribet, 2004 #13" w:history="1">
        <w:r w:rsidR="001526E9">
          <w:rPr>
            <w:noProof/>
          </w:rPr>
          <w:t>14</w:t>
        </w:r>
      </w:hyperlink>
      <w:r w:rsidR="00862627">
        <w:rPr>
          <w:noProof/>
        </w:rPr>
        <w:t>,</w:t>
      </w:r>
      <w:hyperlink w:anchor="_ENREF_15" w:tooltip="French, 1997 #14" w:history="1">
        <w:r w:rsidR="001526E9">
          <w:rPr>
            <w:noProof/>
          </w:rPr>
          <w:t>15</w:t>
        </w:r>
      </w:hyperlink>
      <w:r w:rsidR="00862627">
        <w:rPr>
          <w:noProof/>
        </w:rPr>
        <w:t>]</w:t>
      </w:r>
      <w:r w:rsidR="00F34A06">
        <w:fldChar w:fldCharType="end"/>
      </w:r>
      <w:r w:rsidR="00EC295E">
        <w:t xml:space="preserve">. </w:t>
      </w:r>
      <w:r w:rsidR="00916D1D">
        <w:t>Notably</w:t>
      </w:r>
      <w:r w:rsidR="00EC295E">
        <w:t xml:space="preserve">, IAP and </w:t>
      </w:r>
      <w:proofErr w:type="spellStart"/>
      <w:r w:rsidR="00EC295E">
        <w:t>ETn</w:t>
      </w:r>
      <w:proofErr w:type="spellEnd"/>
      <w:r w:rsidR="00EC295E">
        <w:t xml:space="preserve"> ERVs are high copy number ERV families that are responsible for most of the insertional germ line mutations that have been described in mice </w:t>
      </w:r>
      <w:r w:rsidR="00A2229F">
        <w:fldChar w:fldCharType="begin"/>
      </w:r>
      <w:r w:rsidR="009646ED">
        <w:instrText xml:space="preserve"> ADDIN EN.CITE &lt;EndNote&gt;&lt;Cite&gt;&lt;Author&gt;Maksakova&lt;/Author&gt;&lt;Year&gt;2006&lt;/Year&gt;&lt;RecNum&gt;15&lt;/RecNum&gt;&lt;DisplayText&gt;[16]&lt;/DisplayText&gt;&lt;record&gt;&lt;rec-number&gt;15&lt;/rec-number&gt;&lt;foreign-keys&gt;&lt;key app="EN" db-id="tzfp5vpxsp522xeefx3xp5rdz9ar9fwxdeax"&gt;15&lt;/key&gt;&lt;/foreign-keys&gt;&lt;ref-type name="Journal Article"&gt;17&lt;/ref-type&gt;&lt;contributors&gt;&lt;authors&gt;&lt;author&gt;Maksakova, I. A.&lt;/author&gt;&lt;author&gt;Romanish, M. T.&lt;/author&gt;&lt;author&gt;Gagnier, L.&lt;/author&gt;&lt;author&gt;Dunn, C. A.&lt;/author&gt;&lt;author&gt;van de Lagemaat, L. N.&lt;/author&gt;&lt;author&gt;Mager, D. L.&lt;/author&gt;&lt;/authors&gt;&lt;/contributors&gt;&lt;auth-address&gt;Terry Fox Laboratory, BC Cancer Agency, Vancouver, British Columbia, Canada.&lt;/auth-address&gt;&lt;titles&gt;&lt;title&gt;Retroviral elements and their hosts: insertional mutagenesis in the mouse germ line&lt;/title&gt;&lt;secondary-title&gt;PLoS Genet&lt;/secondary-title&gt;&lt;/titles&gt;&lt;periodical&gt;&lt;full-title&gt;PLoS Genet&lt;/full-title&gt;&lt;/periodical&gt;&lt;pages&gt;e2&lt;/pages&gt;&lt;volume&gt;2&lt;/volume&gt;&lt;number&gt;1&lt;/number&gt;&lt;edition&gt;2006/01/28&lt;/edition&gt;&lt;keywords&gt;&lt;keyword&gt;Animals&lt;/keyword&gt;&lt;keyword&gt;Drosophila&lt;/keyword&gt;&lt;keyword&gt;Endogenous Retroviruses/*genetics&lt;/keyword&gt;&lt;keyword&gt;Gene Silencing&lt;/keyword&gt;&lt;keyword&gt;Genetic Techniques&lt;/keyword&gt;&lt;keyword&gt;Genome&lt;/keyword&gt;&lt;keyword&gt;Germ Cells&lt;/keyword&gt;&lt;keyword&gt;Humans&lt;/keyword&gt;&lt;keyword&gt;Mice&lt;/keyword&gt;&lt;keyword&gt;Mice, Inbred C57BL&lt;/keyword&gt;&lt;keyword&gt;Models, Biological&lt;/keyword&gt;&lt;keyword&gt;*Mutagenesis&lt;/keyword&gt;&lt;keyword&gt;Mutation&lt;/keyword&gt;&lt;keyword&gt;RNA Processing, Post-Transcriptional&lt;/keyword&gt;&lt;/keywords&gt;&lt;dates&gt;&lt;year&gt;2006&lt;/year&gt;&lt;pub-dates&gt;&lt;date&gt;Jan&lt;/date&gt;&lt;/pub-dates&gt;&lt;/dates&gt;&lt;isbn&gt;1553-7404 (Electronic)&amp;#xD;1553-7390 (Linking)&lt;/isbn&gt;&lt;accession-num&gt;16440055&lt;/accession-num&gt;&lt;urls&gt;&lt;related-urls&gt;&lt;url&gt;http://www.ncbi.nlm.nih.gov/pubmed/16440055&lt;/url&gt;&lt;/related-urls&gt;&lt;/urls&gt;&lt;custom2&gt;1331978&lt;/custom2&gt;&lt;electronic-resource-num&gt;10.1371/journal.pgen.0020002&lt;/electronic-resource-num&gt;&lt;language&gt;eng&lt;/language&gt;&lt;/record&gt;&lt;/Cite&gt;&lt;/EndNote&gt;</w:instrText>
      </w:r>
      <w:r w:rsidR="00A2229F">
        <w:fldChar w:fldCharType="separate"/>
      </w:r>
      <w:r w:rsidR="00862627">
        <w:rPr>
          <w:noProof/>
        </w:rPr>
        <w:t>[</w:t>
      </w:r>
      <w:hyperlink w:anchor="_ENREF_16" w:tooltip="Maksakova, 2006 #15" w:history="1">
        <w:r w:rsidR="001526E9">
          <w:rPr>
            <w:noProof/>
          </w:rPr>
          <w:t>16</w:t>
        </w:r>
      </w:hyperlink>
      <w:r w:rsidR="00862627">
        <w:rPr>
          <w:noProof/>
        </w:rPr>
        <w:t>]</w:t>
      </w:r>
      <w:r w:rsidR="00A2229F">
        <w:fldChar w:fldCharType="end"/>
      </w:r>
      <w:r w:rsidR="00144DE0">
        <w:t>.</w:t>
      </w:r>
    </w:p>
    <w:p w:rsidR="009D0AE9" w:rsidRDefault="009D0AE9" w:rsidP="009D0AE9">
      <w:pPr>
        <w:pStyle w:val="Heading2"/>
      </w:pPr>
      <w:bookmarkStart w:id="7" w:name="_Toc343249301"/>
      <w:r>
        <w:t xml:space="preserve">The impact of </w:t>
      </w:r>
      <w:r w:rsidR="00060AC4">
        <w:t>ERVs on</w:t>
      </w:r>
      <w:r>
        <w:t xml:space="preserve"> </w:t>
      </w:r>
      <w:r w:rsidR="001C38B3">
        <w:t>their host organisms</w:t>
      </w:r>
      <w:bookmarkEnd w:id="7"/>
    </w:p>
    <w:p w:rsidR="00512D75" w:rsidRDefault="00144DE0" w:rsidP="00190703">
      <w:r>
        <w:t>Originally</w:t>
      </w:r>
      <w:r w:rsidR="00190703">
        <w:t xml:space="preserve"> regarded as purely parasitic DNA, it has become more and more evident that</w:t>
      </w:r>
      <w:r w:rsidR="00055508">
        <w:t>,</w:t>
      </w:r>
      <w:r w:rsidR="00190703">
        <w:t xml:space="preserve"> in numerous cases, ERVs </w:t>
      </w:r>
      <w:r w:rsidR="001C38B3">
        <w:t xml:space="preserve">may </w:t>
      </w:r>
      <w:r w:rsidR="00190703">
        <w:t>mediate a positive effect on the host organism. Hosts may benefit from ERVs in several ways</w:t>
      </w:r>
      <w:r w:rsidR="001C38B3">
        <w:t>: F</w:t>
      </w:r>
      <w:r w:rsidR="00060AC4">
        <w:t>irst, ERVs may provide defenc</w:t>
      </w:r>
      <w:r w:rsidR="00190703">
        <w:t>e mechanisms against inf</w:t>
      </w:r>
      <w:r w:rsidR="00512D75">
        <w:t xml:space="preserve">ectious exogenous retroviruses (see section below). </w:t>
      </w:r>
      <w:r w:rsidR="00190703">
        <w:t xml:space="preserve">Second, ERVs can provide </w:t>
      </w:r>
      <w:proofErr w:type="spellStart"/>
      <w:r w:rsidR="00190703" w:rsidRPr="003E7CAF">
        <w:rPr>
          <w:i/>
        </w:rPr>
        <w:t>cis</w:t>
      </w:r>
      <w:proofErr w:type="spellEnd"/>
      <w:r w:rsidR="00190703">
        <w:rPr>
          <w:i/>
        </w:rPr>
        <w:t>-</w:t>
      </w:r>
      <w:r w:rsidR="00190703">
        <w:t xml:space="preserve"> and </w:t>
      </w:r>
      <w:r w:rsidR="00190703" w:rsidRPr="003E7CAF">
        <w:rPr>
          <w:i/>
        </w:rPr>
        <w:t>trans</w:t>
      </w:r>
      <w:r w:rsidR="00190703">
        <w:t xml:space="preserve">-acting factors that can serve as a dynamic reservoir for new cellular functions. The most prominent examples for the acquisition of a retroviral gene by a host are the </w:t>
      </w:r>
      <w:proofErr w:type="spellStart"/>
      <w:r>
        <w:rPr>
          <w:i/>
        </w:rPr>
        <w:t>S</w:t>
      </w:r>
      <w:r w:rsidR="00844C18">
        <w:rPr>
          <w:i/>
        </w:rPr>
        <w:t>yncy</w:t>
      </w:r>
      <w:r w:rsidR="00190703" w:rsidRPr="00060AC4">
        <w:rPr>
          <w:i/>
        </w:rPr>
        <w:t>tin</w:t>
      </w:r>
      <w:proofErr w:type="spellEnd"/>
      <w:r w:rsidR="00190703">
        <w:t xml:space="preserve"> genes in human </w:t>
      </w:r>
      <w:r w:rsidR="00190703">
        <w:fldChar w:fldCharType="begin">
          <w:fldData xml:space="preserve">PEVuZE5vdGU+PENpdGU+PEF1dGhvcj5NaTwvQXV0aG9yPjxZZWFyPjIwMDA8L1llYXI+PFJlY051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</w:fldData>
        </w:fldChar>
      </w:r>
      <w:r w:rsidR="009646ED">
        <w:instrText xml:space="preserve"> ADDIN EN.CITE </w:instrText>
      </w:r>
      <w:r w:rsidR="009646ED">
        <w:fldChar w:fldCharType="begin">
          <w:fldData xml:space="preserve">PEVuZE5vdGU+PENpdGU+PEF1dGhvcj5NaTwvQXV0aG9yPjxZZWFyPjIwMDA8L1llYXI+PFJlY051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</w:fldData>
        </w:fldChar>
      </w:r>
      <w:r w:rsidR="009646ED">
        <w:instrText xml:space="preserve"> ADDIN EN.CITE.DATA </w:instrText>
      </w:r>
      <w:r w:rsidR="009646ED">
        <w:fldChar w:fldCharType="end"/>
      </w:r>
      <w:r w:rsidR="00190703">
        <w:fldChar w:fldCharType="separate"/>
      </w:r>
      <w:r w:rsidR="00862627">
        <w:rPr>
          <w:noProof/>
        </w:rPr>
        <w:t>[</w:t>
      </w:r>
      <w:hyperlink w:anchor="_ENREF_17" w:tooltip="Mi, 2000 #16" w:history="1">
        <w:r w:rsidR="001526E9">
          <w:rPr>
            <w:noProof/>
          </w:rPr>
          <w:t>17</w:t>
        </w:r>
      </w:hyperlink>
      <w:r w:rsidR="00862627">
        <w:rPr>
          <w:noProof/>
        </w:rPr>
        <w:t>,</w:t>
      </w:r>
      <w:hyperlink w:anchor="_ENREF_18" w:tooltip="Blaise, 2003 #17" w:history="1">
        <w:r w:rsidR="001526E9">
          <w:rPr>
            <w:noProof/>
          </w:rPr>
          <w:t>18</w:t>
        </w:r>
      </w:hyperlink>
      <w:r w:rsidR="00862627">
        <w:rPr>
          <w:noProof/>
        </w:rPr>
        <w:t>]</w:t>
      </w:r>
      <w:r w:rsidR="00190703">
        <w:fldChar w:fldCharType="end"/>
      </w:r>
      <w:r w:rsidR="00190703">
        <w:t xml:space="preserve"> and mice </w:t>
      </w:r>
      <w:r w:rsidR="00190703">
        <w:fldChar w:fldCharType="begin">
          <w:fldData xml:space="preserve">PEVuZE5vdGU+PENpdGU+PEF1dGhvcj5EdXByZXNzb2lyPC9BdXRob3I+PFllYXI+MjAwNTwvWWVh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</w:fldData>
        </w:fldChar>
      </w:r>
      <w:r w:rsidR="009646ED">
        <w:instrText xml:space="preserve"> ADDIN EN.CITE </w:instrText>
      </w:r>
      <w:r w:rsidR="009646ED">
        <w:fldChar w:fldCharType="begin">
          <w:fldData xml:space="preserve">PEVuZE5vdGU+PENpdGU+PEF1dGhvcj5EdXByZXNzb2lyPC9BdXRob3I+PFllYXI+MjAwNTwvWWVh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</w:fldData>
        </w:fldChar>
      </w:r>
      <w:r w:rsidR="009646ED">
        <w:instrText xml:space="preserve"> ADDIN EN.CITE.DATA </w:instrText>
      </w:r>
      <w:r w:rsidR="009646ED">
        <w:fldChar w:fldCharType="end"/>
      </w:r>
      <w:r w:rsidR="00190703">
        <w:fldChar w:fldCharType="separate"/>
      </w:r>
      <w:r w:rsidR="00862627">
        <w:rPr>
          <w:noProof/>
        </w:rPr>
        <w:t>[</w:t>
      </w:r>
      <w:hyperlink w:anchor="_ENREF_19" w:tooltip="Dupressoir, 2005 #18" w:history="1">
        <w:r w:rsidR="001526E9">
          <w:rPr>
            <w:noProof/>
          </w:rPr>
          <w:t>19</w:t>
        </w:r>
      </w:hyperlink>
      <w:r w:rsidR="00862627">
        <w:rPr>
          <w:noProof/>
        </w:rPr>
        <w:t>]</w:t>
      </w:r>
      <w:r w:rsidR="00190703">
        <w:fldChar w:fldCharType="end"/>
      </w:r>
      <w:r w:rsidR="00190703">
        <w:t xml:space="preserve">. These genes are derived from retroviral </w:t>
      </w:r>
      <w:r w:rsidR="00190703" w:rsidRPr="003E7CAF">
        <w:rPr>
          <w:i/>
        </w:rPr>
        <w:t>env</w:t>
      </w:r>
      <w:r w:rsidR="00190703">
        <w:t xml:space="preserve"> genes and are required for placenta formation and immunosuppression during pregnancy</w:t>
      </w:r>
      <w:r>
        <w:t xml:space="preserve"> </w:t>
      </w:r>
      <w:r>
        <w:fldChar w:fldCharType="begin">
          <w:fldData xml:space="preserve">PEVuZE5vdGU+PENpdGU+PEF1dGhvcj5EdXByZXNzb2lyPC9BdXRob3I+PFllYXI+MjAwNTwvWWVh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</w:fldData>
        </w:fldChar>
      </w:r>
      <w:r w:rsidR="009646ED">
        <w:instrText xml:space="preserve"> ADDIN EN.CITE </w:instrText>
      </w:r>
      <w:r w:rsidR="009646ED">
        <w:fldChar w:fldCharType="begin">
          <w:fldData xml:space="preserve">PEVuZE5vdGU+PENpdGU+PEF1dGhvcj5EdXByZXNzb2lyPC9BdXRob3I+PFllYXI+MjAwNTwvWWVh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</w:fldData>
        </w:fldChar>
      </w:r>
      <w:r w:rsidR="009646ED">
        <w:instrText xml:space="preserve"> ADDIN EN.CITE.DATA </w:instrText>
      </w:r>
      <w:r w:rsidR="009646ED">
        <w:fldChar w:fldCharType="end"/>
      </w:r>
      <w:r>
        <w:fldChar w:fldCharType="separate"/>
      </w:r>
      <w:r w:rsidR="00862627">
        <w:rPr>
          <w:noProof/>
        </w:rPr>
        <w:t>[</w:t>
      </w:r>
      <w:hyperlink w:anchor="_ENREF_19" w:tooltip="Dupressoir, 2005 #18" w:history="1">
        <w:r w:rsidR="001526E9">
          <w:rPr>
            <w:noProof/>
          </w:rPr>
          <w:t>19</w:t>
        </w:r>
      </w:hyperlink>
      <w:r w:rsidR="00862627">
        <w:rPr>
          <w:noProof/>
        </w:rPr>
        <w:t>]</w:t>
      </w:r>
      <w:r>
        <w:fldChar w:fldCharType="end"/>
      </w:r>
      <w:r w:rsidR="00190703">
        <w:t xml:space="preserve">. Apart from adapted viral genes, regulatory elements on retroviral LTRs can provide new control mechanisms for the expression of cellular genes </w:t>
      </w:r>
      <w:r w:rsidR="00190703">
        <w:fldChar w:fldCharType="begin">
          <w:fldData xml:space="preserve">PEVuZE5vdGU+PENpdGU+PEF1dGhvcj5KZXJuPC9BdXRob3I+PFllYXI+MjAwODwvWWVhcj48UmVj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</w:fldData>
        </w:fldChar>
      </w:r>
      <w:r w:rsidR="009646ED">
        <w:instrText xml:space="preserve"> ADDIN EN.CITE </w:instrText>
      </w:r>
      <w:r w:rsidR="009646ED">
        <w:fldChar w:fldCharType="begin">
          <w:fldData xml:space="preserve">PEVuZE5vdGU+PENpdGU+PEF1dGhvcj5KZXJuPC9BdXRob3I+PFllYXI+MjAwODwvWWVhcj48UmVj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</w:fldData>
        </w:fldChar>
      </w:r>
      <w:r w:rsidR="009646ED">
        <w:instrText xml:space="preserve"> ADDIN EN.CITE.DATA </w:instrText>
      </w:r>
      <w:r w:rsidR="009646ED">
        <w:fldChar w:fldCharType="end"/>
      </w:r>
      <w:r w:rsidR="00190703">
        <w:fldChar w:fldCharType="separate"/>
      </w:r>
      <w:r w:rsidR="00862627">
        <w:rPr>
          <w:noProof/>
        </w:rPr>
        <w:t>[</w:t>
      </w:r>
      <w:hyperlink w:anchor="_ENREF_20" w:tooltip="Jern, 2008 #19" w:history="1">
        <w:r w:rsidR="001526E9">
          <w:rPr>
            <w:noProof/>
          </w:rPr>
          <w:t>20</w:t>
        </w:r>
      </w:hyperlink>
      <w:r w:rsidR="00862627">
        <w:rPr>
          <w:noProof/>
        </w:rPr>
        <w:t>,</w:t>
      </w:r>
      <w:hyperlink w:anchor="_ENREF_21" w:tooltip="Beyer, 2011 #20" w:history="1">
        <w:r w:rsidR="001526E9">
          <w:rPr>
            <w:noProof/>
          </w:rPr>
          <w:t>21</w:t>
        </w:r>
      </w:hyperlink>
      <w:r w:rsidR="00862627">
        <w:rPr>
          <w:noProof/>
        </w:rPr>
        <w:t>]</w:t>
      </w:r>
      <w:r w:rsidR="00190703">
        <w:fldChar w:fldCharType="end"/>
      </w:r>
      <w:r w:rsidR="00190703">
        <w:t xml:space="preserve">. </w:t>
      </w:r>
      <w:r w:rsidR="00512D75">
        <w:t xml:space="preserve">It has also been suggested that VL30 mRNAs regulate </w:t>
      </w:r>
      <w:proofErr w:type="spellStart"/>
      <w:r w:rsidR="00512D75">
        <w:t>steroidogenesis</w:t>
      </w:r>
      <w:proofErr w:type="spellEnd"/>
      <w:r w:rsidR="00512D75">
        <w:t xml:space="preserve"> and possibly other processes by forming a complex with a cellular protein </w:t>
      </w:r>
      <w:r w:rsidR="00512D75">
        <w:fldChar w:fldCharType="begin"/>
      </w:r>
      <w:r w:rsidR="009646ED">
        <w:instrText xml:space="preserve"> ADDIN EN.CITE &lt;EndNote&gt;&lt;Cite&gt;&lt;Author&gt;Song&lt;/Author&gt;&lt;Year&gt;2004&lt;/Year&gt;&lt;RecNum&gt;21&lt;/RecNum&gt;&lt;DisplayText&gt;[22]&lt;/DisplayText&gt;&lt;record&gt;&lt;rec-number&gt;21&lt;/rec-number&gt;&lt;foreign-keys&gt;&lt;key app="EN" db-id="tzfp5vpxsp522xeefx3xp5rdz9ar9fwxdeax"&gt;21&lt;/key&gt;&lt;/foreign-keys&gt;&lt;ref-type name="Journal Article"&gt;17&lt;/ref-type&gt;&lt;contributors&gt;&lt;authors&gt;&lt;author&gt;Song, X.&lt;/author&gt;&lt;author&gt;Sui, A.&lt;/author&gt;&lt;author&gt;Garen, A.&lt;/author&gt;&lt;/authors&gt;&lt;/contributors&gt;&lt;auth-address&gt;Department of Molecular Biophysics and Biochemistry, Yale University, New Haven, CT 06520, USA.&lt;/auth-address&gt;&lt;titles&gt;&lt;title&gt;Binding of mouse VL30 retrotransposon RNA to PSF protein induces genes repressed by PSF: effects on steroidogenesis and oncogenesis&lt;/title&gt;&lt;secondary-title&gt;Proc Natl Acad Sci U S A&lt;/secondary-title&gt;&lt;/titles&gt;&lt;periodical&gt;&lt;full-title&gt;Proc Natl Acad Sci U S A&lt;/full-title&gt;&lt;/periodical&gt;&lt;pages&gt;621-6&lt;/pages&gt;&lt;volume&gt;101&lt;/volume&gt;&lt;number&gt;2&lt;/number&gt;&lt;edition&gt;2004/01/06&lt;/edition&gt;&lt;keywords&gt;&lt;keyword&gt;Animals&lt;/keyword&gt;&lt;keyword&gt;Base Sequence&lt;/keyword&gt;&lt;keyword&gt;Cell Transformation, Neoplastic/*genetics&lt;/keyword&gt;&lt;keyword&gt;DNA Primers&lt;/keyword&gt;&lt;keyword&gt;Gene Expression Regulation/genetics&lt;/keyword&gt;&lt;keyword&gt;Humans&lt;/keyword&gt;&lt;keyword&gt;Mice&lt;/keyword&gt;&lt;keyword&gt;Molecular Sequence Data&lt;/keyword&gt;&lt;keyword&gt;Oligonucleotide Array Sequence Analysis&lt;/keyword&gt;&lt;keyword&gt;RNA-Binding Proteins/*physiology&lt;/keyword&gt;&lt;keyword&gt;Repressor Proteins/*physiology&lt;/keyword&gt;&lt;keyword&gt;*Retroelements&lt;/keyword&gt;&lt;keyword&gt;Reverse Transcriptase Polymerase Chain Reaction&lt;/keyword&gt;&lt;keyword&gt;Steroids/*biosynthesis&lt;/keyword&gt;&lt;keyword&gt;Transcription, Genetic&lt;/keyword&gt;&lt;keyword&gt;Tumor Cells, Cultured&lt;/keyword&gt;&lt;/keywords&gt;&lt;dates&gt;&lt;year&gt;2004&lt;/year&gt;&lt;pub-dates&gt;&lt;date&gt;Jan 13&lt;/date&gt;&lt;/pub-dates&gt;&lt;/dates&gt;&lt;isbn&gt;0027-8424 (Print)&amp;#xD;0027-8424 (Linking)&lt;/isbn&gt;&lt;accession-num&gt;14704271&lt;/accession-num&gt;&lt;urls&gt;&lt;related-urls&gt;&lt;url&gt;http://www.ncbi.nlm.nih.gov/pubmed/14704271&lt;/url&gt;&lt;/related-urls&gt;&lt;/urls&gt;&lt;custom2&gt;327197&lt;/custom2&gt;&lt;electronic-resource-num&gt;10.1073/pnas.0307794100&amp;#xD;0307794100 [pii]&lt;/electronic-resource-num&gt;&lt;language&gt;eng&lt;/language&gt;&lt;/record&gt;&lt;/Cite&gt;&lt;/EndNote&gt;</w:instrText>
      </w:r>
      <w:r w:rsidR="00512D75">
        <w:fldChar w:fldCharType="separate"/>
      </w:r>
      <w:r w:rsidR="00862627">
        <w:rPr>
          <w:noProof/>
        </w:rPr>
        <w:t>[</w:t>
      </w:r>
      <w:hyperlink w:anchor="_ENREF_22" w:tooltip="Song, 2004 #21" w:history="1">
        <w:r w:rsidR="001526E9">
          <w:rPr>
            <w:noProof/>
          </w:rPr>
          <w:t>22</w:t>
        </w:r>
      </w:hyperlink>
      <w:r w:rsidR="00862627">
        <w:rPr>
          <w:noProof/>
        </w:rPr>
        <w:t>]</w:t>
      </w:r>
      <w:r w:rsidR="00512D75">
        <w:fldChar w:fldCharType="end"/>
      </w:r>
      <w:r w:rsidR="00512D75">
        <w:t xml:space="preserve">. </w:t>
      </w:r>
      <w:r w:rsidR="00190703">
        <w:t>Furthermore, ERVs and other transposable elements</w:t>
      </w:r>
      <w:r w:rsidR="000330D2">
        <w:t xml:space="preserve"> (TEs)</w:t>
      </w:r>
      <w:r w:rsidR="00190703">
        <w:t xml:space="preserve"> </w:t>
      </w:r>
      <w:r w:rsidR="00512D75">
        <w:t>may</w:t>
      </w:r>
      <w:r w:rsidR="00190703">
        <w:t xml:space="preserve"> play an important role in gene regulation by RNA interference (</w:t>
      </w:r>
      <w:proofErr w:type="spellStart"/>
      <w:r w:rsidR="00190703">
        <w:t>RNAi</w:t>
      </w:r>
      <w:proofErr w:type="spellEnd"/>
      <w:r w:rsidR="00190703">
        <w:t xml:space="preserve">) </w:t>
      </w:r>
      <w:r w:rsidR="00190703">
        <w:fldChar w:fldCharType="begin">
          <w:fldData xml:space="preserve">PEVuZE5vdGU+PENpdGU+PEF1dGhvcj5NdXJjaGlzb248L0F1dGhvcj48WWVhcj4yMDA3PC9ZZWFy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</w:fldData>
        </w:fldChar>
      </w:r>
      <w:r w:rsidR="009646ED">
        <w:instrText xml:space="preserve"> ADDIN EN.CITE </w:instrText>
      </w:r>
      <w:r w:rsidR="009646ED">
        <w:fldChar w:fldCharType="begin">
          <w:fldData xml:space="preserve">PEVuZE5vdGU+PENpdGU+PEF1dGhvcj5NdXJjaGlzb248L0F1dGhvcj48WWVhcj4yMDA3PC9ZZWFy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</w:fldData>
        </w:fldChar>
      </w:r>
      <w:r w:rsidR="009646ED">
        <w:instrText xml:space="preserve"> ADDIN EN.CITE.DATA </w:instrText>
      </w:r>
      <w:r w:rsidR="009646ED">
        <w:fldChar w:fldCharType="end"/>
      </w:r>
      <w:r w:rsidR="00190703">
        <w:fldChar w:fldCharType="separate"/>
      </w:r>
      <w:r w:rsidR="00862627">
        <w:rPr>
          <w:noProof/>
        </w:rPr>
        <w:t>[</w:t>
      </w:r>
      <w:hyperlink w:anchor="_ENREF_23" w:tooltip="Murchison, 2007 #22" w:history="1">
        <w:r w:rsidR="001526E9">
          <w:rPr>
            <w:noProof/>
          </w:rPr>
          <w:t>23</w:t>
        </w:r>
      </w:hyperlink>
      <w:r w:rsidR="00862627">
        <w:rPr>
          <w:noProof/>
        </w:rPr>
        <w:t>,</w:t>
      </w:r>
      <w:hyperlink w:anchor="_ENREF_24" w:tooltip="Piriyapongsa, 2007 #23" w:history="1">
        <w:r w:rsidR="001526E9">
          <w:rPr>
            <w:noProof/>
          </w:rPr>
          <w:t>24</w:t>
        </w:r>
      </w:hyperlink>
      <w:r w:rsidR="00862627">
        <w:rPr>
          <w:noProof/>
        </w:rPr>
        <w:t>]</w:t>
      </w:r>
      <w:r w:rsidR="00190703">
        <w:fldChar w:fldCharType="end"/>
      </w:r>
      <w:r w:rsidR="00190703">
        <w:t>.</w:t>
      </w:r>
      <w:r w:rsidR="00512D75">
        <w:t xml:space="preserve"> </w:t>
      </w:r>
    </w:p>
    <w:p w:rsidR="008C398C" w:rsidRDefault="00190703" w:rsidP="00190703">
      <w:r>
        <w:t xml:space="preserve">Although more and more cases are </w:t>
      </w:r>
      <w:r w:rsidR="00144DE0">
        <w:t>known</w:t>
      </w:r>
      <w:r>
        <w:t xml:space="preserve"> where ERVs </w:t>
      </w:r>
      <w:r w:rsidR="00144DE0">
        <w:t>fulfil a biological function</w:t>
      </w:r>
      <w:r>
        <w:t>, there is no doubt that active ERVs represent a threat to the genomic integrity</w:t>
      </w:r>
      <w:r w:rsidR="000A7490">
        <w:t xml:space="preserve"> of the infected host</w:t>
      </w:r>
      <w:r>
        <w:t>. In humans, no active ERVs are known. However, a retroviral LTR was recently identified as an activator of a proto-oncogene in human lymphoma</w:t>
      </w:r>
      <w:r w:rsidR="00144DE0">
        <w:t>s</w:t>
      </w:r>
      <w:r w:rsidR="00A531C3">
        <w:t xml:space="preserve"> </w:t>
      </w:r>
      <w:r w:rsidR="00A531C3">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A531C3">
        <w:instrText xml:space="preserve"> ADDIN EN.CITE </w:instrText>
      </w:r>
      <w:r w:rsidR="00A531C3">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A531C3">
        <w:instrText xml:space="preserve"> ADDIN EN.CITE.DATA </w:instrText>
      </w:r>
      <w:r w:rsidR="00A531C3">
        <w:fldChar w:fldCharType="end"/>
      </w:r>
      <w:r w:rsidR="00A531C3">
        <w:fldChar w:fldCharType="separate"/>
      </w:r>
      <w:r w:rsidR="00A531C3">
        <w:rPr>
          <w:noProof/>
        </w:rPr>
        <w:t>[</w:t>
      </w:r>
      <w:hyperlink w:anchor="_ENREF_25" w:tooltip="Lamprecht, 2010 #169" w:history="1">
        <w:r w:rsidR="001526E9">
          <w:rPr>
            <w:noProof/>
          </w:rPr>
          <w:t>25</w:t>
        </w:r>
      </w:hyperlink>
      <w:r w:rsidR="00A531C3">
        <w:rPr>
          <w:noProof/>
        </w:rPr>
        <w:t>]</w:t>
      </w:r>
      <w:r w:rsidR="00A531C3">
        <w:fldChar w:fldCharType="end"/>
      </w:r>
      <w:r>
        <w:t xml:space="preserve">. In mice, several active ERVs contribute to an estimated 10% of all </w:t>
      </w:r>
      <w:r w:rsidRPr="002D2789">
        <w:rPr>
          <w:i/>
        </w:rPr>
        <w:t>de novo</w:t>
      </w:r>
      <w:r>
        <w:t xml:space="preserve"> mutations </w:t>
      </w:r>
      <w:r>
        <w:fldChar w:fldCharType="begin"/>
      </w:r>
      <w:r w:rsidR="009646ED">
        <w:instrText xml:space="preserve"> ADDIN EN.CITE &lt;EndNote&gt;&lt;Cite&gt;&lt;Author&gt;Maksakova&lt;/Author&gt;&lt;Year&gt;2006&lt;/Year&gt;&lt;RecNum&gt;15&lt;/RecNum&gt;&lt;DisplayText&gt;[16]&lt;/DisplayText&gt;&lt;record&gt;&lt;rec-number&gt;15&lt;/rec-number&gt;&lt;foreign-keys&gt;&lt;key app="EN" db-id="tzfp5vpxsp522xeefx3xp5rdz9ar9fwxdeax"&gt;15&lt;/key&gt;&lt;/foreign-keys&gt;&lt;ref-type name="Journal Article"&gt;17&lt;/ref-type&gt;&lt;contributors&gt;&lt;authors&gt;&lt;author&gt;Maksakova, I. A.&lt;/author&gt;&lt;author&gt;Romanish, M. T.&lt;/author&gt;&lt;author&gt;Gagnier, L.&lt;/author&gt;&lt;author&gt;Dunn, C. A.&lt;/author&gt;&lt;author&gt;van de Lagemaat, L. N.&lt;/author&gt;&lt;author&gt;Mager, D. L.&lt;/author&gt;&lt;/authors&gt;&lt;/contributors&gt;&lt;auth-address&gt;Terry Fox Laboratory, BC Cancer Agency, Vancouver, British Columbia, Canada.&lt;/auth-address&gt;&lt;titles&gt;&lt;title&gt;Retroviral elements and their hosts: insertional mutagenesis in the mouse germ line&lt;/title&gt;&lt;secondary-title&gt;PLoS Genet&lt;/secondary-title&gt;&lt;/titles&gt;&lt;periodical&gt;&lt;full-title&gt;PLoS Genet&lt;/full-title&gt;&lt;/periodical&gt;&lt;pages&gt;e2&lt;/pages&gt;&lt;volume&gt;2&lt;/volume&gt;&lt;number&gt;1&lt;/number&gt;&lt;edition&gt;2006/01/28&lt;/edition&gt;&lt;keywords&gt;&lt;keyword&gt;Animals&lt;/keyword&gt;&lt;keyword&gt;Drosophila&lt;/keyword&gt;&lt;keyword&gt;Endogenous Retroviruses/*genetics&lt;/keyword&gt;&lt;keyword&gt;Gene Silencing&lt;/keyword&gt;&lt;keyword&gt;Genetic Techniques&lt;/keyword&gt;&lt;keyword&gt;Genome&lt;/keyword&gt;&lt;keyword&gt;Germ Cells&lt;/keyword&gt;&lt;keyword&gt;Humans&lt;/keyword&gt;&lt;keyword&gt;Mice&lt;/keyword&gt;&lt;keyword&gt;Mice, Inbred C57BL&lt;/keyword&gt;&lt;keyword&gt;Models, Biological&lt;/keyword&gt;&lt;keyword&gt;*Mutagenesis&lt;/keyword&gt;&lt;keyword&gt;Mutation&lt;/keyword&gt;&lt;keyword&gt;RNA Processing, Post-Transcriptional&lt;/keyword&gt;&lt;/keywords&gt;&lt;dates&gt;&lt;year&gt;2006&lt;/year&gt;&lt;pub-dates&gt;&lt;date&gt;Jan&lt;/date&gt;&lt;/pub-dates&gt;&lt;/dates&gt;&lt;isbn&gt;1553-7404 (Electronic)&amp;#xD;1553-7390 (Linking)&lt;/isbn&gt;&lt;accession-num&gt;16440055&lt;/accession-num&gt;&lt;urls&gt;&lt;related-urls&gt;&lt;url&gt;http://www.ncbi.nlm.nih.gov/pubmed/16440055&lt;/url&gt;&lt;/related-urls&gt;&lt;/urls&gt;&lt;custom2&gt;1331978&lt;/custom2&gt;&lt;electronic-resource-num&gt;10.1371/journal.pgen.0020002&lt;/electronic-resource-num&gt;&lt;language&gt;eng&lt;/language&gt;&lt;/record&gt;&lt;/Cite&gt;&lt;/EndNote&gt;</w:instrText>
      </w:r>
      <w:r>
        <w:fldChar w:fldCharType="separate"/>
      </w:r>
      <w:r w:rsidR="00862627">
        <w:rPr>
          <w:noProof/>
        </w:rPr>
        <w:t>[</w:t>
      </w:r>
      <w:hyperlink w:anchor="_ENREF_16" w:tooltip="Maksakova, 2006 #15" w:history="1">
        <w:r w:rsidR="001526E9">
          <w:rPr>
            <w:noProof/>
          </w:rPr>
          <w:t>16</w:t>
        </w:r>
      </w:hyperlink>
      <w:r w:rsidR="00862627">
        <w:rPr>
          <w:noProof/>
        </w:rPr>
        <w:t>]</w:t>
      </w:r>
      <w:r>
        <w:fldChar w:fldCharType="end"/>
      </w:r>
      <w:r w:rsidR="00844C18">
        <w:t>. The mechanisms</w:t>
      </w:r>
      <w:r>
        <w:t xml:space="preserve"> by which retroviruses can cause defects in cellu</w:t>
      </w:r>
      <w:r w:rsidR="00060AC4">
        <w:t>lar functions, are multifaceted</w:t>
      </w:r>
      <w:r>
        <w:t xml:space="preserve"> </w:t>
      </w:r>
      <w:r w:rsidR="00060AC4">
        <w:t>and</w:t>
      </w:r>
      <w:r>
        <w:t xml:space="preserve"> include deletions of host genes, aberrant splicing by providing alternative poly-A signals, overexpression of proto-oncogenes and chromosomal rearrangements by homologous recombination </w:t>
      </w:r>
      <w:r>
        <w:fldChar w:fldCharType="begin">
          <w:fldData xml:space="preserve">PEVuZE5vdGU+PENpdGU+PEF1dGhvcj5NYWtzYWtvdmE8L0F1dGhvcj48WWVhcj4yMDA2PC9ZZWFy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==
</w:fldData>
        </w:fldChar>
      </w:r>
      <w:r w:rsidR="009646ED">
        <w:instrText xml:space="preserve"> ADDIN EN.CITE </w:instrText>
      </w:r>
      <w:r w:rsidR="009646ED">
        <w:fldChar w:fldCharType="begin">
          <w:fldData xml:space="preserve">PEVuZE5vdGU+PENpdGU+PEF1dGhvcj5NYWtzYWtvdmE8L0F1dGhvcj48WWVhcj4yMDA2PC9ZZWFy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==
</w:fldData>
        </w:fldChar>
      </w:r>
      <w:r w:rsidR="009646ED">
        <w:instrText xml:space="preserve"> ADDIN EN.CITE.DATA </w:instrText>
      </w:r>
      <w:r w:rsidR="009646ED">
        <w:fldChar w:fldCharType="end"/>
      </w:r>
      <w:r>
        <w:fldChar w:fldCharType="separate"/>
      </w:r>
      <w:r w:rsidR="00862627">
        <w:rPr>
          <w:noProof/>
        </w:rPr>
        <w:t>[</w:t>
      </w:r>
      <w:hyperlink w:anchor="_ENREF_16" w:tooltip="Maksakova, 2006 #15" w:history="1">
        <w:r w:rsidR="001526E9">
          <w:rPr>
            <w:noProof/>
          </w:rPr>
          <w:t>16</w:t>
        </w:r>
      </w:hyperlink>
      <w:r w:rsidR="00862627">
        <w:rPr>
          <w:noProof/>
        </w:rPr>
        <w:t>,</w:t>
      </w:r>
      <w:hyperlink w:anchor="_ENREF_20" w:tooltip="Jern, 2008 #19" w:history="1">
        <w:r w:rsidR="001526E9">
          <w:rPr>
            <w:noProof/>
          </w:rPr>
          <w:t>20</w:t>
        </w:r>
      </w:hyperlink>
      <w:r w:rsidR="00862627">
        <w:rPr>
          <w:noProof/>
        </w:rPr>
        <w:t>]</w:t>
      </w:r>
      <w:r>
        <w:fldChar w:fldCharType="end"/>
      </w:r>
      <w:r>
        <w:t xml:space="preserve">. </w:t>
      </w:r>
    </w:p>
    <w:p w:rsidR="00190703" w:rsidRDefault="00190703" w:rsidP="00210505">
      <w:pPr>
        <w:pStyle w:val="Heading2"/>
      </w:pPr>
      <w:bookmarkStart w:id="8" w:name="_Toc288755190"/>
      <w:bookmarkStart w:id="9" w:name="_Toc343249302"/>
      <w:r>
        <w:t xml:space="preserve">Retroviral restriction </w:t>
      </w:r>
      <w:r w:rsidRPr="009D0AE9">
        <w:t>factors</w:t>
      </w:r>
      <w:bookmarkEnd w:id="8"/>
      <w:bookmarkEnd w:id="9"/>
    </w:p>
    <w:p w:rsidR="00190703" w:rsidRDefault="000A7490" w:rsidP="00190703">
      <w:r>
        <w:t xml:space="preserve">In order to defend their genomes against exogenous and endogenous retroviruses, mammals have developed a wide range of </w:t>
      </w:r>
      <w:r w:rsidRPr="008A02E8">
        <w:t>defence</w:t>
      </w:r>
      <w:r>
        <w:t xml:space="preserve"> mechanisms during evolution. </w:t>
      </w:r>
      <w:r w:rsidR="00F85924">
        <w:t xml:space="preserve">The </w:t>
      </w:r>
      <w:r w:rsidR="00F85924">
        <w:lastRenderedPageBreak/>
        <w:t>a</w:t>
      </w:r>
      <w:r w:rsidR="00190703">
        <w:t xml:space="preserve">daptive immune system, which can react </w:t>
      </w:r>
      <w:r w:rsidR="00ED512E">
        <w:t>upon</w:t>
      </w:r>
      <w:r w:rsidR="00190703">
        <w:t xml:space="preserve"> infect</w:t>
      </w:r>
      <w:r w:rsidR="00F85924">
        <w:t xml:space="preserve">ing parasites such as viruses by producing specific antibodies provides a flexible </w:t>
      </w:r>
      <w:r w:rsidR="00144DE0">
        <w:t>system</w:t>
      </w:r>
      <w:r w:rsidR="00F85924">
        <w:t xml:space="preserve"> that has recently also </w:t>
      </w:r>
      <w:r w:rsidR="00180310">
        <w:t xml:space="preserve">been </w:t>
      </w:r>
      <w:r w:rsidR="00F85924">
        <w:t xml:space="preserve">associated with ERV restriction </w:t>
      </w:r>
      <w:r w:rsidR="00F85924">
        <w:fldChar w:fldCharType="begin"/>
      </w:r>
      <w:r w:rsidR="009646ED">
        <w:instrText xml:space="preserve"> ADDIN EN.CITE &lt;EndNote&gt;&lt;Cite&gt;&lt;Author&gt;Young&lt;/Author&gt;&lt;Year&gt;2012&lt;/Year&gt;&lt;RecNum&gt;25&lt;/RecNum&gt;&lt;DisplayText&gt;[26]&lt;/DisplayText&gt;&lt;record&gt;&lt;rec-number&gt;25&lt;/rec-number&gt;&lt;foreign-keys&gt;&lt;key app="EN" db-id="tzfp5vpxsp522xeefx3xp5rdz9ar9fwxdeax"&gt;25&lt;/key&gt;&lt;/foreign-keys&gt;&lt;ref-type name="Journal Article"&gt;17&lt;/ref-type&gt;&lt;contributors&gt;&lt;authors&gt;&lt;author&gt;Young, G. R.&lt;/author&gt;&lt;author&gt;Eksmond, U.&lt;/author&gt;&lt;author&gt;Salcedo, R.&lt;/author&gt;&lt;author&gt;Alexopoulou, L.&lt;/author&gt;&lt;author&gt;Stoye, J. P.&lt;/author&gt;&lt;author&gt;Kassiotis, G.&lt;/author&gt;&lt;/authors&gt;&lt;/contributors&gt;&lt;auth-address&gt;Division of Immunoregulation, MRC National Institute for Medical Research, The Ridgeway, London NW7 1AA, UK.&lt;/auth-address&gt;&lt;titles&gt;&lt;title&gt;Resurrection of endogenous retroviruses in antibody-deficient mice&lt;/title&gt;&lt;secondary-title&gt;Nature&lt;/secondary-title&gt;&lt;/titles&gt;&lt;periodical&gt;&lt;full-title&gt;Nature&lt;/full-title&gt;&lt;/periodical&gt;&lt;edition&gt;2012/10/30&lt;/edition&gt;&lt;dates&gt;&lt;year&gt;2012&lt;/year&gt;&lt;pub-dates&gt;&lt;date&gt;Oct 24&lt;/date&gt;&lt;/pub-dates&gt;&lt;/dates&gt;&lt;isbn&gt;1476-4687 (Electronic)&amp;#xD;0028-0836 (Linking)&lt;/isbn&gt;&lt;accession-num&gt;23103862&lt;/accession-num&gt;&lt;urls&gt;&lt;related-urls&gt;&lt;url&gt;http://www.ncbi.nlm.nih.gov/pubmed/23103862&lt;/url&gt;&lt;/related-urls&gt;&lt;/urls&gt;&lt;electronic-resource-num&gt;10.1038/nature11599&amp;#xD;nature11599 [pii]&lt;/electronic-resource-num&gt;&lt;language&gt;Eng&lt;/language&gt;&lt;/record&gt;&lt;/Cite&gt;&lt;/EndNote&gt;</w:instrText>
      </w:r>
      <w:r w:rsidR="00F85924">
        <w:fldChar w:fldCharType="separate"/>
      </w:r>
      <w:r w:rsidR="00862627">
        <w:rPr>
          <w:noProof/>
        </w:rPr>
        <w:t>[</w:t>
      </w:r>
      <w:hyperlink w:anchor="_ENREF_26" w:tooltip="Young, 2012 #25" w:history="1">
        <w:r w:rsidR="001526E9">
          <w:rPr>
            <w:noProof/>
          </w:rPr>
          <w:t>26</w:t>
        </w:r>
      </w:hyperlink>
      <w:r w:rsidR="00862627">
        <w:rPr>
          <w:noProof/>
        </w:rPr>
        <w:t>]</w:t>
      </w:r>
      <w:r w:rsidR="00F85924">
        <w:fldChar w:fldCharType="end"/>
      </w:r>
      <w:r w:rsidR="00F85924">
        <w:t xml:space="preserve">. </w:t>
      </w:r>
      <w:r w:rsidR="009633B0">
        <w:t xml:space="preserve">Additionally, </w:t>
      </w:r>
      <w:r w:rsidR="00190703">
        <w:t xml:space="preserve">several antiviral factors that constitute </w:t>
      </w:r>
      <w:r w:rsidR="009633B0">
        <w:t xml:space="preserve">a </w:t>
      </w:r>
      <w:r w:rsidR="00190703">
        <w:t>part of the innate immune system have been described</w:t>
      </w:r>
      <w:r w:rsidR="00AD3C2B">
        <w:t xml:space="preserve"> (Fig. 1)</w:t>
      </w:r>
      <w:r w:rsidR="00190703">
        <w:t xml:space="preserve">. As mentioned above, </w:t>
      </w:r>
      <w:r w:rsidR="009633B0">
        <w:t>ERVs</w:t>
      </w:r>
      <w:r w:rsidR="00190703">
        <w:t xml:space="preserve"> themselves can provide retroviral resistance factors. </w:t>
      </w:r>
      <w:r w:rsidR="00144DE0">
        <w:t>Env</w:t>
      </w:r>
      <w:r w:rsidR="00190703">
        <w:t xml:space="preserve"> proteins </w:t>
      </w:r>
      <w:r w:rsidR="00144DE0">
        <w:t xml:space="preserve">expressed </w:t>
      </w:r>
      <w:r w:rsidR="003B64AA">
        <w:t>by</w:t>
      </w:r>
      <w:r w:rsidR="00144DE0">
        <w:t xml:space="preserve"> ERVs </w:t>
      </w:r>
      <w:r w:rsidR="00190703">
        <w:t xml:space="preserve">can bind to the receptor that is used by the viruses to enter the host cell. Further infection by exogenous retroviruses that use the same receptor for cell entry is therefore blocked. The best described example for the adaption of a retroviral </w:t>
      </w:r>
      <w:r w:rsidR="00190703" w:rsidRPr="00A820DF">
        <w:rPr>
          <w:i/>
        </w:rPr>
        <w:t>env</w:t>
      </w:r>
      <w:r w:rsidR="00190703">
        <w:t xml:space="preserve"> gene as a retroviral restriction factor </w:t>
      </w:r>
      <w:r w:rsidR="00F85924">
        <w:rPr>
          <w:noProof/>
          <w:lang w:eastAsia="en-GB"/>
        </w:rPr>
        <mc:AlternateContent>
          <mc:Choice Requires="wpg">
            <w:drawing>
              <wp:anchor distT="0" distB="180340" distL="114300" distR="114300" simplePos="0" relativeHeight="251790336" behindDoc="0" locked="0" layoutInCell="1" allowOverlap="1" wp14:anchorId="141A4112" wp14:editId="4E3EFB4C">
                <wp:simplePos x="0" y="0"/>
                <wp:positionH relativeFrom="column">
                  <wp:posOffset>1270</wp:posOffset>
                </wp:positionH>
                <wp:positionV relativeFrom="paragraph">
                  <wp:posOffset>1842770</wp:posOffset>
                </wp:positionV>
                <wp:extent cx="5763600" cy="5062244"/>
                <wp:effectExtent l="0" t="0" r="8890" b="5080"/>
                <wp:wrapTopAndBottom/>
                <wp:docPr id="448" name="Group 448"/>
                <wp:cNvGraphicFramePr/>
                <a:graphic xmlns:a="http://schemas.openxmlformats.org/drawingml/2006/main">
                  <a:graphicData uri="http://schemas.microsoft.com/office/word/2010/wordprocessingGroup">
                    <wpg:wgp>
                      <wpg:cNvGrpSpPr/>
                      <wpg:grpSpPr>
                        <a:xfrm>
                          <a:off x="0" y="0"/>
                          <a:ext cx="5763600" cy="5062244"/>
                          <a:chOff x="0" y="0"/>
                          <a:chExt cx="5762847" cy="5060883"/>
                        </a:xfrm>
                      </wpg:grpSpPr>
                      <pic:pic xmlns:pic="http://schemas.openxmlformats.org/drawingml/2006/picture">
                        <pic:nvPicPr>
                          <pic:cNvPr id="2" name="Picture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2847" cy="3934047"/>
                          </a:xfrm>
                          <a:prstGeom prst="rect">
                            <a:avLst/>
                          </a:prstGeom>
                        </pic:spPr>
                      </pic:pic>
                      <wps:wsp>
                        <wps:cNvPr id="3" name="Text Box 3"/>
                        <wps:cNvSpPr txBox="1"/>
                        <wps:spPr>
                          <a:xfrm>
                            <a:off x="0" y="3995640"/>
                            <a:ext cx="5760602" cy="1065243"/>
                          </a:xfrm>
                          <a:prstGeom prst="rect">
                            <a:avLst/>
                          </a:prstGeom>
                          <a:solidFill>
                            <a:prstClr val="white"/>
                          </a:solidFill>
                          <a:ln>
                            <a:noFill/>
                          </a:ln>
                          <a:effectLst/>
                        </wps:spPr>
                        <wps:txbx>
                          <w:txbxContent>
                            <w:p w:rsidR="00D96F2A" w:rsidRPr="00AD4486" w:rsidRDefault="00D96F2A" w:rsidP="00F85924">
                              <w:pPr>
                                <w:pStyle w:val="Caption"/>
                              </w:pPr>
                              <w:r w:rsidRPr="006E2C3A">
                                <w:rPr>
                                  <w:b/>
                                </w:rPr>
                                <w:t xml:space="preserve">Figure </w:t>
                              </w:r>
                              <w:r w:rsidRPr="006E2C3A">
                                <w:rPr>
                                  <w:b/>
                                </w:rPr>
                                <w:fldChar w:fldCharType="begin"/>
                              </w:r>
                              <w:r w:rsidRPr="006E2C3A">
                                <w:rPr>
                                  <w:b/>
                                </w:rPr>
                                <w:instrText xml:space="preserve"> SEQ Figure \* ARABIC </w:instrText>
                              </w:r>
                              <w:r w:rsidRPr="006E2C3A">
                                <w:rPr>
                                  <w:b/>
                                </w:rPr>
                                <w:fldChar w:fldCharType="separate"/>
                              </w:r>
                              <w:r>
                                <w:rPr>
                                  <w:b/>
                                  <w:noProof/>
                                </w:rPr>
                                <w:t>1</w:t>
                              </w:r>
                              <w:r w:rsidRPr="006E2C3A">
                                <w:rPr>
                                  <w:b/>
                                </w:rPr>
                                <w:fldChar w:fldCharType="end"/>
                              </w:r>
                              <w:r w:rsidRPr="006E2C3A">
                                <w:rPr>
                                  <w:b/>
                                </w:rPr>
                                <w:t>: Steps of the retroviral replication cycle inhibited by retroviral restriction factors</w:t>
                              </w:r>
                              <w:r>
                                <w:t xml:space="preserve">. After entry, the retroviral RNA genome (red) is reverse-transcribed into DNA (blue). After reverse transcription and </w:t>
                              </w:r>
                              <w:proofErr w:type="spellStart"/>
                              <w:r>
                                <w:t>uncoating</w:t>
                              </w:r>
                              <w:proofErr w:type="spellEnd"/>
                              <w:r>
                                <w:t xml:space="preserve"> the retroviral DNA is integrated into the host cell genome. Viral mRNA is transcribed from the provirus and translated into viral proteins (brown and beige circles). The assembled virus is released from the plasma membrane and can bind to the proper receptor of a new target cell. Several retroviral restriction factors are known to inhibit various steps of the retroviral replication cycle (see text for explan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48" o:spid="_x0000_s1026" style="position:absolute;left:0;text-align:left;margin-left:.1pt;margin-top:145.1pt;width:453.85pt;height:398.6pt;z-index:251790336;mso-wrap-distance-bottom:14.2pt;mso-width-relative:margin;mso-height-relative:margin" coordsize="57628,5060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628;height:393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jpiHDAAAA2gAAAA8AAABkcnMvZG93bnJldi54bWxEj0FLw0AUhO+C/2F5gje7sWApsdsigtKD&#10;CE17qLdH9iUbm30bsq9J/PduodDjMDPfMKvN5Fs1UB+bwAaeZxko4jLYhmsDh/3H0xJUFGSLbWAy&#10;8EcRNuv7uxXmNoy8o6GQWiUIxxwNOJEu1zqWjjzGWeiIk1eF3qMk2dfa9jgmuG/1PMsW2mPDacFh&#10;R++OylNx9gZ+5PQrxfd4HM5hW31WOi7dy5cxjw/T2ysooUlu4Wt7aw3M4XIl3QC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SOmIcMAAADaAAAADwAAAAAAAAAAAAAAAACf&#10;AgAAZHJzL2Rvd25yZXYueG1sUEsFBgAAAAAEAAQA9wAAAI8DAAAAAA==&#10;">
                  <v:imagedata r:id="rId15" o:title=""/>
                  <v:path arrowok="t"/>
                </v:shape>
                <v:shapetype id="_x0000_t202" coordsize="21600,21600" o:spt="202" path="m,l,21600r21600,l21600,xe">
                  <v:stroke joinstyle="miter"/>
                  <v:path gradientshapeok="t" o:connecttype="rect"/>
                </v:shapetype>
                <v:shape id="Text Box 3" o:spid="_x0000_s1028" type="#_x0000_t202" style="position:absolute;top:39956;width:57606;height:10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D96F2A" w:rsidRPr="00AD4486" w:rsidRDefault="00D96F2A" w:rsidP="00F85924">
                        <w:pPr>
                          <w:pStyle w:val="Caption"/>
                        </w:pPr>
                        <w:r w:rsidRPr="006E2C3A">
                          <w:rPr>
                            <w:b/>
                          </w:rPr>
                          <w:t xml:space="preserve">Figure </w:t>
                        </w:r>
                        <w:r w:rsidRPr="006E2C3A">
                          <w:rPr>
                            <w:b/>
                          </w:rPr>
                          <w:fldChar w:fldCharType="begin"/>
                        </w:r>
                        <w:r w:rsidRPr="006E2C3A">
                          <w:rPr>
                            <w:b/>
                          </w:rPr>
                          <w:instrText xml:space="preserve"> SEQ Figure \* ARABIC </w:instrText>
                        </w:r>
                        <w:r w:rsidRPr="006E2C3A">
                          <w:rPr>
                            <w:b/>
                          </w:rPr>
                          <w:fldChar w:fldCharType="separate"/>
                        </w:r>
                        <w:r>
                          <w:rPr>
                            <w:b/>
                            <w:noProof/>
                          </w:rPr>
                          <w:t>1</w:t>
                        </w:r>
                        <w:r w:rsidRPr="006E2C3A">
                          <w:rPr>
                            <w:b/>
                          </w:rPr>
                          <w:fldChar w:fldCharType="end"/>
                        </w:r>
                        <w:r w:rsidRPr="006E2C3A">
                          <w:rPr>
                            <w:b/>
                          </w:rPr>
                          <w:t>: Steps of the retroviral replication cycle inhibited by retroviral restriction factors</w:t>
                        </w:r>
                        <w:r>
                          <w:t xml:space="preserve">. After entry, the retroviral RNA genome (red) is reverse-transcribed into DNA (blue). After reverse transcription and </w:t>
                        </w:r>
                        <w:proofErr w:type="spellStart"/>
                        <w:r>
                          <w:t>uncoating</w:t>
                        </w:r>
                        <w:proofErr w:type="spellEnd"/>
                        <w:r>
                          <w:t xml:space="preserve"> the retroviral DNA is integrated into the host cell genome. Viral mRNA is transcribed from the provirus and translated into viral proteins (brown and beige circles). The assembled virus is released from the plasma membrane and can bind to the proper receptor of a new target cell. Several retroviral restriction factors are known to inhibit various steps of the retroviral replication cycle (see text for explanation).</w:t>
                        </w:r>
                      </w:p>
                    </w:txbxContent>
                  </v:textbox>
                </v:shape>
                <w10:wrap type="topAndBottom"/>
              </v:group>
            </w:pict>
          </mc:Fallback>
        </mc:AlternateContent>
      </w:r>
      <w:r w:rsidR="00190703">
        <w:t xml:space="preserve">is the </w:t>
      </w:r>
      <w:r w:rsidR="00190703" w:rsidRPr="00A820DF">
        <w:rPr>
          <w:i/>
        </w:rPr>
        <w:t>Fv-4</w:t>
      </w:r>
      <w:r w:rsidR="00190703">
        <w:t xml:space="preserve"> gene, which is derived from a truncated endogenous </w:t>
      </w:r>
      <w:r w:rsidR="00144DE0">
        <w:t>MLV</w:t>
      </w:r>
      <w:r w:rsidR="00190703">
        <w:t xml:space="preserve"> provirus and restricts viral entry of </w:t>
      </w:r>
      <w:proofErr w:type="spellStart"/>
      <w:r w:rsidR="00190703">
        <w:t>ecotropic</w:t>
      </w:r>
      <w:proofErr w:type="spellEnd"/>
      <w:r w:rsidR="00190703">
        <w:t xml:space="preserve"> MLV </w:t>
      </w:r>
      <w:r w:rsidR="00190703">
        <w:fldChar w:fldCharType="begin"/>
      </w:r>
      <w:r w:rsidR="009646ED">
        <w:instrText xml:space="preserve"> ADDIN EN.CITE &lt;EndNote&gt;&lt;Cite&gt;&lt;Author&gt;Ikeda&lt;/Author&gt;&lt;Year&gt;1989&lt;/Year&gt;&lt;RecNum&gt;26&lt;/RecNum&gt;&lt;DisplayText&gt;[27]&lt;/DisplayText&gt;&lt;record&gt;&lt;rec-number&gt;26&lt;/rec-number&gt;&lt;foreign-keys&gt;&lt;key app="EN" db-id="tzfp5vpxsp522xeefx3xp5rdz9ar9fwxdeax"&gt;26&lt;/key&gt;&lt;/foreign-keys&gt;&lt;ref-type name="Journal Article"&gt;17&lt;/ref-type&gt;&lt;contributors&gt;&lt;authors&gt;&lt;author&gt;Ikeda, H.&lt;/author&gt;&lt;author&gt;Sugimura, H.&lt;/author&gt;&lt;/authors&gt;&lt;/contributors&gt;&lt;auth-address&gt;Laboratory of Experimental Pathology, Aichi Cancer Center Research Institute, Nagoya, Japan.&lt;/auth-address&gt;&lt;titles&gt;&lt;title&gt;Fv-4 resistance gene: a truncated endogenous murine leukemia virus with ecotropic interference properties&lt;/title&gt;&lt;secondary-title&gt;J Virol&lt;/secondary-title&gt;&lt;/titles&gt;&lt;periodical&gt;&lt;full-title&gt;J Virol&lt;/full-title&gt;&lt;/periodical&gt;&lt;pages&gt;5405-12&lt;/pages&gt;&lt;volume&gt;63&lt;/volume&gt;&lt;number&gt;12&lt;/number&gt;&lt;edition&gt;1989/12/01&lt;/edition&gt;&lt;keywords&gt;&lt;keyword&gt;Alleles&lt;/keyword&gt;&lt;keyword&gt;Animals&lt;/keyword&gt;&lt;keyword&gt;Cells, Cultured&lt;/keyword&gt;&lt;keyword&gt;Cloning, Molecular&lt;/keyword&gt;&lt;keyword&gt;DNA/genetics/isolation &amp;amp; purification&lt;/keyword&gt;&lt;keyword&gt;DNA, Viral/genetics/isolation &amp;amp; purification&lt;/keyword&gt;&lt;keyword&gt;Fluorescent Antibody Technique&lt;/keyword&gt;&lt;keyword&gt;Genes, Viral&lt;/keyword&gt;&lt;keyword&gt;Immunity, Innate/*genetics&lt;/keyword&gt;&lt;keyword&gt;Leukemia Virus, Murine/*genetics/immunology&lt;/keyword&gt;&lt;keyword&gt;Mice&lt;/keyword&gt;&lt;keyword&gt;Plasmids&lt;/keyword&gt;&lt;keyword&gt;RNA, Viral/genetics/isolation &amp;amp; purification&lt;/keyword&gt;&lt;keyword&gt;Transfection&lt;/keyword&gt;&lt;keyword&gt;Viral Envelope Proteins/genetics&lt;/keyword&gt;&lt;keyword&gt;Viral Structural Proteins/genetics&lt;/keyword&gt;&lt;/keywords&gt;&lt;dates&gt;&lt;year&gt;1989&lt;/year&gt;&lt;pub-dates&gt;&lt;date&gt;Dec&lt;/date&gt;&lt;/pub-dates&gt;&lt;/dates&gt;&lt;isbn&gt;0022-538X (Print)&amp;#xD;0022-538X (Linking)&lt;/isbn&gt;&lt;accession-num&gt;2555565&lt;/accession-num&gt;&lt;urls&gt;&lt;related-urls&gt;&lt;url&gt;http://www.ncbi.nlm.nih.gov/entrez/query.fcgi?cmd=Retrieve&amp;amp;db=PubMed&amp;amp;dopt=Citation&amp;amp;list_uids=2555565&lt;/url&gt;&lt;/related-urls&gt;&lt;/urls&gt;&lt;custom2&gt;251208&lt;/custom2&gt;&lt;language&gt;eng&lt;/language&gt;&lt;/record&gt;&lt;/Cite&gt;&lt;/EndNote&gt;</w:instrText>
      </w:r>
      <w:r w:rsidR="00190703">
        <w:fldChar w:fldCharType="separate"/>
      </w:r>
      <w:r w:rsidR="00862627">
        <w:rPr>
          <w:noProof/>
        </w:rPr>
        <w:t>[</w:t>
      </w:r>
      <w:hyperlink w:anchor="_ENREF_27" w:tooltip="Ikeda, 1989 #26" w:history="1">
        <w:r w:rsidR="001526E9">
          <w:rPr>
            <w:noProof/>
          </w:rPr>
          <w:t>27</w:t>
        </w:r>
      </w:hyperlink>
      <w:r w:rsidR="00862627">
        <w:rPr>
          <w:noProof/>
        </w:rPr>
        <w:t>]</w:t>
      </w:r>
      <w:r w:rsidR="00190703">
        <w:fldChar w:fldCharType="end"/>
      </w:r>
      <w:r w:rsidR="009633B0">
        <w:t xml:space="preserve">. </w:t>
      </w:r>
      <w:r w:rsidR="009D308A">
        <w:t>A</w:t>
      </w:r>
      <w:r w:rsidR="00180310">
        <w:t xml:space="preserve"> retrovirus-</w:t>
      </w:r>
      <w:r w:rsidR="00190703">
        <w:t xml:space="preserve">derived gene that provides resistance to infection of a subset of MLV, the </w:t>
      </w:r>
      <w:r w:rsidR="00190703" w:rsidRPr="00A820DF">
        <w:rPr>
          <w:i/>
        </w:rPr>
        <w:t>Fv1</w:t>
      </w:r>
      <w:r>
        <w:t xml:space="preserve"> gene, was </w:t>
      </w:r>
      <w:r w:rsidR="00F15E70">
        <w:t>found to encode a</w:t>
      </w:r>
      <w:r>
        <w:t xml:space="preserve"> G</w:t>
      </w:r>
      <w:r w:rsidR="00190703">
        <w:t xml:space="preserve">ag-like protein with sequence similarity to a human ERV family (HERV-L) and the </w:t>
      </w:r>
      <w:proofErr w:type="spellStart"/>
      <w:r w:rsidR="00190703">
        <w:t>MuERV</w:t>
      </w:r>
      <w:proofErr w:type="spellEnd"/>
      <w:r w:rsidR="00190703">
        <w:t xml:space="preserve">-L family in mice </w:t>
      </w:r>
      <w:r w:rsidR="00190703">
        <w:fldChar w:fldCharType="begin">
          <w:fldData xml:space="preserve">PEVuZE5vdGU+PENpdGU+PEF1dGhvcj5CZW5pdDwvQXV0aG9yPjxZZWFyPjE5OTc8L1llYXI+PFJl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</w:fldData>
        </w:fldChar>
      </w:r>
      <w:r w:rsidR="009646ED">
        <w:instrText xml:space="preserve"> ADDIN EN.CITE </w:instrText>
      </w:r>
      <w:r w:rsidR="009646ED">
        <w:fldChar w:fldCharType="begin">
          <w:fldData xml:space="preserve">PEVuZE5vdGU+PENpdGU+PEF1dGhvcj5CZW5pdDwvQXV0aG9yPjxZZWFyPjE5OTc8L1llYXI+PFJl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</w:fldData>
        </w:fldChar>
      </w:r>
      <w:r w:rsidR="009646ED">
        <w:instrText xml:space="preserve"> ADDIN EN.CITE.DATA </w:instrText>
      </w:r>
      <w:r w:rsidR="009646ED">
        <w:fldChar w:fldCharType="end"/>
      </w:r>
      <w:r w:rsidR="00190703">
        <w:fldChar w:fldCharType="separate"/>
      </w:r>
      <w:r w:rsidR="00862627">
        <w:rPr>
          <w:noProof/>
        </w:rPr>
        <w:t>[</w:t>
      </w:r>
      <w:hyperlink w:anchor="_ENREF_28" w:tooltip="Benit, 1997 #27" w:history="1">
        <w:r w:rsidR="001526E9">
          <w:rPr>
            <w:noProof/>
          </w:rPr>
          <w:t>28</w:t>
        </w:r>
      </w:hyperlink>
      <w:r w:rsidR="00862627">
        <w:rPr>
          <w:noProof/>
        </w:rPr>
        <w:t>]</w:t>
      </w:r>
      <w:r w:rsidR="00190703">
        <w:fldChar w:fldCharType="end"/>
      </w:r>
      <w:r w:rsidR="00190703">
        <w:t xml:space="preserve">. </w:t>
      </w:r>
      <w:r w:rsidR="00144DE0">
        <w:t>Fv1</w:t>
      </w:r>
      <w:r w:rsidR="00190703">
        <w:t xml:space="preserve"> targets the viral pre-integration complex and prevents its entry to the nucleus </w:t>
      </w:r>
      <w:r w:rsidR="00190703">
        <w:fldChar w:fldCharType="begin"/>
      </w:r>
      <w:r w:rsidR="009646ED">
        <w:instrText xml:space="preserve"> ADDIN EN.CITE &lt;EndNote&gt;&lt;Cite&gt;&lt;Author&gt;Pryciak&lt;/Author&gt;&lt;Year&gt;1992&lt;/Year&gt;&lt;RecNum&gt;28&lt;/RecNum&gt;&lt;DisplayText&gt;[29]&lt;/DisplayText&gt;&lt;record&gt;&lt;rec-number&gt;28&lt;/rec-number&gt;&lt;foreign-keys&gt;&lt;key app="EN" db-id="tzfp5vpxsp522xeefx3xp5rdz9ar9fwxdeax"&gt;28&lt;/key&gt;&lt;/foreign-keys&gt;&lt;ref-type name="Journal Article"&gt;17&lt;/ref-type&gt;&lt;contributors&gt;&lt;authors&gt;&lt;author&gt;Pryciak, P. M.&lt;/author&gt;&lt;author&gt;Varmus, H. E.&lt;/author&gt;&lt;/authors&gt;&lt;/contributors&gt;&lt;auth-address&gt;Department of Biochemistry and Biophysics, University of California, San Francisco 94143-0502.&lt;/auth-address&gt;&lt;titles&gt;&lt;title&gt;Fv-1 restriction and its effects on murine leukemia virus integration in vivo and in vitro&lt;/title&gt;&lt;secondary-title&gt;J Virol&lt;/secondary-title&gt;&lt;/titles&gt;&lt;periodical&gt;&lt;full-title&gt;J Virol&lt;/full-title&gt;&lt;/periodical&gt;&lt;pages&gt;5959-66&lt;/pages&gt;&lt;volume&gt;66&lt;/volume&gt;&lt;number&gt;10&lt;/number&gt;&lt;edition&gt;1992/10/01&lt;/edition&gt;&lt;keywords&gt;&lt;keyword&gt;3T3 Cells&lt;/keyword&gt;&lt;keyword&gt;Animals&lt;/keyword&gt;&lt;keyword&gt;DNA, Viral/analysis&lt;/keyword&gt;&lt;keyword&gt;*Genes, Viral&lt;/keyword&gt;&lt;keyword&gt;Leukemia Virus, Murine/genetics/*physiology&lt;/keyword&gt;&lt;keyword&gt;Mice&lt;/keyword&gt;&lt;keyword&gt;Mice, Inbred BALB C&lt;/keyword&gt;&lt;keyword&gt;Plasmids&lt;/keyword&gt;&lt;keyword&gt;*Virus Integration&lt;/keyword&gt;&lt;/keywords&gt;&lt;dates&gt;&lt;year&gt;1992&lt;/year&gt;&lt;pub-dates&gt;&lt;date&gt;Oct&lt;/date&gt;&lt;/pub-dates&gt;&lt;/dates&gt;&lt;isbn&gt;0022-538X (Print)&amp;#xD;0022-538X (Linking)&lt;/isbn&gt;&lt;accession-num&gt;1326652&lt;/accession-num&gt;&lt;urls&gt;&lt;related-urls&gt;&lt;url&gt;http://www.ncbi.nlm.nih.gov/entrez/query.fcgi?cmd=Retrieve&amp;amp;db=PubMed&amp;amp;dopt=Citation&amp;amp;list_uids=1326652&lt;/url&gt;&lt;/related-urls&gt;&lt;/urls&gt;&lt;custom2&gt;241473&lt;/custom2&gt;&lt;language&gt;eng&lt;/language&gt;&lt;/record&gt;&lt;/Cite&gt;&lt;/EndNote&gt;</w:instrText>
      </w:r>
      <w:r w:rsidR="00190703">
        <w:fldChar w:fldCharType="separate"/>
      </w:r>
      <w:r w:rsidR="00862627">
        <w:rPr>
          <w:noProof/>
        </w:rPr>
        <w:t>[</w:t>
      </w:r>
      <w:hyperlink w:anchor="_ENREF_29" w:tooltip="Pryciak, 1992 #28" w:history="1">
        <w:r w:rsidR="001526E9">
          <w:rPr>
            <w:noProof/>
          </w:rPr>
          <w:t>29</w:t>
        </w:r>
      </w:hyperlink>
      <w:r w:rsidR="00862627">
        <w:rPr>
          <w:noProof/>
        </w:rPr>
        <w:t>]</w:t>
      </w:r>
      <w:r w:rsidR="00190703">
        <w:fldChar w:fldCharType="end"/>
      </w:r>
      <w:r w:rsidR="00190703">
        <w:t>.</w:t>
      </w:r>
    </w:p>
    <w:p w:rsidR="00190703" w:rsidRDefault="00190703" w:rsidP="00190703">
      <w:r>
        <w:lastRenderedPageBreak/>
        <w:t xml:space="preserve">Furthermore, there are several examples of </w:t>
      </w:r>
      <w:r w:rsidR="00AD4486">
        <w:t xml:space="preserve">mammalian </w:t>
      </w:r>
      <w:r>
        <w:t>retroviral restriction genes that are not of retroviral origin and often conserved in different species. TRIM5α, a member of the tripartite motif (TRIM) family of proteins, targets incoming capsids of the human immunodeficiency virus type 1 (HIV-1) in infected cells of Old World monkeys and block</w:t>
      </w:r>
      <w:r w:rsidR="00EE66BA">
        <w:t>s</w:t>
      </w:r>
      <w:r>
        <w:t xml:space="preserve"> </w:t>
      </w:r>
      <w:r w:rsidR="00EE66BA">
        <w:t xml:space="preserve">reverse transcription </w:t>
      </w:r>
      <w:r>
        <w:fldChar w:fldCharType="begin">
          <w:fldData xml:space="preserve">PEVuZE5vdGU+PENpdGU+PEF1dGhvcj5TdHJlbWxhdTwvQXV0aG9yPjxZZWFyPjIwMDQ8L1llYXI+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</w:fldData>
        </w:fldChar>
      </w:r>
      <w:r w:rsidR="009646ED">
        <w:instrText xml:space="preserve"> ADDIN EN.CITE </w:instrText>
      </w:r>
      <w:r w:rsidR="009646ED">
        <w:fldChar w:fldCharType="begin">
          <w:fldData xml:space="preserve">PEVuZE5vdGU+PENpdGU+PEF1dGhvcj5TdHJlbWxhdTwvQXV0aG9yPjxZZWFyPjIwMDQ8L1llYXI+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</w:fldData>
        </w:fldChar>
      </w:r>
      <w:r w:rsidR="009646ED">
        <w:instrText xml:space="preserve"> ADDIN EN.CITE.DATA </w:instrText>
      </w:r>
      <w:r w:rsidR="009646ED">
        <w:fldChar w:fldCharType="end"/>
      </w:r>
      <w:r>
        <w:fldChar w:fldCharType="separate"/>
      </w:r>
      <w:r w:rsidR="00862627">
        <w:rPr>
          <w:noProof/>
        </w:rPr>
        <w:t>[</w:t>
      </w:r>
      <w:hyperlink w:anchor="_ENREF_30" w:tooltip="Stremlau, 2004 #29" w:history="1">
        <w:r w:rsidR="001526E9">
          <w:rPr>
            <w:noProof/>
          </w:rPr>
          <w:t>30</w:t>
        </w:r>
      </w:hyperlink>
      <w:r w:rsidR="00862627">
        <w:rPr>
          <w:noProof/>
        </w:rPr>
        <w:t>,</w:t>
      </w:r>
      <w:hyperlink w:anchor="_ENREF_31" w:tooltip="Towers, 2007 #30" w:history="1">
        <w:r w:rsidR="001526E9">
          <w:rPr>
            <w:noProof/>
          </w:rPr>
          <w:t>31</w:t>
        </w:r>
      </w:hyperlink>
      <w:r w:rsidR="00862627">
        <w:rPr>
          <w:noProof/>
        </w:rPr>
        <w:t>]</w:t>
      </w:r>
      <w:r>
        <w:fldChar w:fldCharType="end"/>
      </w:r>
      <w:r>
        <w:t>. Interestingly, human TRIM5α fails to restrict HIV-1, but was shown to succe</w:t>
      </w:r>
      <w:r w:rsidR="00AD3C2B">
        <w:t>ssfully inhibit a resurrected 4-</w:t>
      </w:r>
      <w:r>
        <w:t xml:space="preserve">million year old </w:t>
      </w:r>
      <w:r w:rsidR="00AD4486">
        <w:t>ERV</w:t>
      </w:r>
      <w:r>
        <w:t xml:space="preserve"> from the chimpanzee genome</w:t>
      </w:r>
      <w:r w:rsidR="00AD3C2B">
        <w:t xml:space="preserve"> </w:t>
      </w:r>
      <w:r w:rsidR="00AD3C2B">
        <w:fldChar w:fldCharType="begin">
          <w:fldData xml:space="preserve">PEVuZE5vdGU+PENpdGU+PEF1dGhvcj5LYWlzZXI8L0F1dGhvcj48WWVhcj4yMDA3PC9ZZWFyPjxS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</w:fldData>
        </w:fldChar>
      </w:r>
      <w:r w:rsidR="009646ED">
        <w:instrText xml:space="preserve"> ADDIN EN.CITE </w:instrText>
      </w:r>
      <w:r w:rsidR="009646ED">
        <w:fldChar w:fldCharType="begin">
          <w:fldData xml:space="preserve">PEVuZE5vdGU+PENpdGU+PEF1dGhvcj5LYWlzZXI8L0F1dGhvcj48WWVhcj4yMDA3PC9ZZWFyPjxS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</w:fldData>
        </w:fldChar>
      </w:r>
      <w:r w:rsidR="009646ED">
        <w:instrText xml:space="preserve"> ADDIN EN.CITE.DATA </w:instrText>
      </w:r>
      <w:r w:rsidR="009646ED">
        <w:fldChar w:fldCharType="end"/>
      </w:r>
      <w:r w:rsidR="00AD3C2B">
        <w:fldChar w:fldCharType="separate"/>
      </w:r>
      <w:r w:rsidR="00862627">
        <w:rPr>
          <w:noProof/>
        </w:rPr>
        <w:t>[</w:t>
      </w:r>
      <w:hyperlink w:anchor="_ENREF_32" w:tooltip="Kaiser, 2007 #31" w:history="1">
        <w:r w:rsidR="001526E9">
          <w:rPr>
            <w:noProof/>
          </w:rPr>
          <w:t>32</w:t>
        </w:r>
      </w:hyperlink>
      <w:r w:rsidR="00862627">
        <w:rPr>
          <w:noProof/>
        </w:rPr>
        <w:t>]</w:t>
      </w:r>
      <w:r w:rsidR="00AD3C2B">
        <w:fldChar w:fldCharType="end"/>
      </w:r>
      <w:r>
        <w:t>. This may reflect selective changes of the TRIM5α protein in different primate lineages resulting in slight modifications that determine antiviral specifi</w:t>
      </w:r>
      <w:r w:rsidR="00AD3C2B">
        <w:t>ci</w:t>
      </w:r>
      <w:r>
        <w:t>ty. Members of the APOBEC family of cytidine deami</w:t>
      </w:r>
      <w:r w:rsidR="00AD3C2B">
        <w:t>nases form a restriction system that is</w:t>
      </w:r>
      <w:r>
        <w:t xml:space="preserve"> conserved in many mammals including mice</w:t>
      </w:r>
      <w:r w:rsidR="00AD3C2B">
        <w:t>, pigs</w:t>
      </w:r>
      <w:r>
        <w:t xml:space="preserve"> and primates. This enzymatic </w:t>
      </w:r>
      <w:r w:rsidRPr="00F85924">
        <w:t>defence</w:t>
      </w:r>
      <w:r>
        <w:t xml:space="preserve"> system targets incoming retroviruses by cyti</w:t>
      </w:r>
      <w:r w:rsidR="00EE66BA">
        <w:t>dine</w:t>
      </w:r>
      <w:r w:rsidR="00180310">
        <w:t xml:space="preserve"> (C)</w:t>
      </w:r>
      <w:r w:rsidR="00EE66BA">
        <w:t xml:space="preserve"> deamination, leading to a </w:t>
      </w:r>
      <w:r w:rsidR="007C3F1B">
        <w:t>C</w:t>
      </w:r>
      <w:r w:rsidR="00EE66BA">
        <w:t xml:space="preserve"> to u</w:t>
      </w:r>
      <w:r>
        <w:t>racil</w:t>
      </w:r>
      <w:r w:rsidR="007C3F1B">
        <w:t xml:space="preserve"> (U)</w:t>
      </w:r>
      <w:r>
        <w:t xml:space="preserve"> mutation in the minus DNA strand that is formed during reverse transcription of the retroviral RNA genome. In</w:t>
      </w:r>
      <w:r w:rsidR="00EE66BA">
        <w:t xml:space="preserve"> turn, a guanine</w:t>
      </w:r>
      <w:r w:rsidR="007C3F1B">
        <w:t xml:space="preserve"> (G)</w:t>
      </w:r>
      <w:r w:rsidR="00EE66BA">
        <w:t xml:space="preserve"> to a</w:t>
      </w:r>
      <w:r>
        <w:t>denine</w:t>
      </w:r>
      <w:r w:rsidR="007C3F1B">
        <w:t xml:space="preserve"> (A)</w:t>
      </w:r>
      <w:r>
        <w:t xml:space="preserve"> mutation is introduced </w:t>
      </w:r>
      <w:r w:rsidR="009633B0">
        <w:t>in</w:t>
      </w:r>
      <w:r>
        <w:t xml:space="preserve"> the synthesised sense strand </w:t>
      </w:r>
      <w:r>
        <w:fldChar w:fldCharType="begin">
          <w:fldData xml:space="preserve">PEVuZE5vdGU+PENpdGU+PEF1dGhvcj5IYXJyaXM8L0F1dGhvcj48WWVhcj4yMDAzPC9ZZWFyPjxS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=
</w:fldData>
        </w:fldChar>
      </w:r>
      <w:r w:rsidR="009646ED">
        <w:instrText xml:space="preserve"> ADDIN EN.CITE </w:instrText>
      </w:r>
      <w:r w:rsidR="009646ED">
        <w:fldChar w:fldCharType="begin">
          <w:fldData xml:space="preserve">PEVuZE5vdGU+PENpdGU+PEF1dGhvcj5IYXJyaXM8L0F1dGhvcj48WWVhcj4yMDAzPC9ZZWFyPjxS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=
</w:fldData>
        </w:fldChar>
      </w:r>
      <w:r w:rsidR="009646ED">
        <w:instrText xml:space="preserve"> ADDIN EN.CITE.DATA </w:instrText>
      </w:r>
      <w:r w:rsidR="009646ED">
        <w:fldChar w:fldCharType="end"/>
      </w:r>
      <w:r>
        <w:fldChar w:fldCharType="separate"/>
      </w:r>
      <w:r w:rsidR="00862627">
        <w:rPr>
          <w:noProof/>
        </w:rPr>
        <w:t>[</w:t>
      </w:r>
      <w:hyperlink w:anchor="_ENREF_33" w:tooltip="Harris, 2003 #32" w:history="1">
        <w:r w:rsidR="001526E9">
          <w:rPr>
            <w:noProof/>
          </w:rPr>
          <w:t>33</w:t>
        </w:r>
      </w:hyperlink>
      <w:r w:rsidR="00862627">
        <w:rPr>
          <w:noProof/>
        </w:rPr>
        <w:t>,</w:t>
      </w:r>
      <w:hyperlink w:anchor="_ENREF_34" w:tooltip="Esnault, 2005 #33" w:history="1">
        <w:r w:rsidR="001526E9">
          <w:rPr>
            <w:noProof/>
          </w:rPr>
          <w:t>34</w:t>
        </w:r>
      </w:hyperlink>
      <w:r w:rsidR="00862627">
        <w:rPr>
          <w:noProof/>
        </w:rPr>
        <w:t>,</w:t>
      </w:r>
      <w:hyperlink w:anchor="_ENREF_35" w:tooltip="Okeoma, 2007 #34" w:history="1">
        <w:r w:rsidR="001526E9">
          <w:rPr>
            <w:noProof/>
          </w:rPr>
          <w:t>35</w:t>
        </w:r>
      </w:hyperlink>
      <w:r w:rsidR="00862627">
        <w:rPr>
          <w:noProof/>
        </w:rPr>
        <w:t>]</w:t>
      </w:r>
      <w:r>
        <w:fldChar w:fldCharType="end"/>
      </w:r>
      <w:r>
        <w:t xml:space="preserve">. Similar to TRIM5α in primates, adaptive evolution has shaped APOBEC3 in </w:t>
      </w:r>
      <w:r w:rsidR="00174D7E">
        <w:t>the</w:t>
      </w:r>
      <w:r>
        <w:t xml:space="preserve"> </w:t>
      </w:r>
      <w:proofErr w:type="spellStart"/>
      <w:r w:rsidRPr="00E90265">
        <w:rPr>
          <w:i/>
        </w:rPr>
        <w:t>Mus</w:t>
      </w:r>
      <w:proofErr w:type="spellEnd"/>
      <w:r>
        <w:t xml:space="preserve"> </w:t>
      </w:r>
      <w:r w:rsidR="00174D7E">
        <w:t>genus</w:t>
      </w:r>
      <w:r>
        <w:t xml:space="preserve">, resulting in </w:t>
      </w:r>
      <w:r w:rsidR="00060AC4">
        <w:t>modified</w:t>
      </w:r>
      <w:r>
        <w:t xml:space="preserve"> antiviral specifi</w:t>
      </w:r>
      <w:r w:rsidR="00F942FE">
        <w:t>ci</w:t>
      </w:r>
      <w:r w:rsidR="00060AC4">
        <w:t>ties</w:t>
      </w:r>
      <w:r w:rsidR="009633B0">
        <w:t xml:space="preserve"> of this restriction factor</w:t>
      </w:r>
      <w:r w:rsidR="00174D7E">
        <w:t xml:space="preserve"> in different </w:t>
      </w:r>
      <w:proofErr w:type="spellStart"/>
      <w:r w:rsidR="00174D7E" w:rsidRPr="00174D7E">
        <w:rPr>
          <w:i/>
        </w:rPr>
        <w:t>Mus</w:t>
      </w:r>
      <w:proofErr w:type="spellEnd"/>
      <w:r w:rsidR="00174D7E">
        <w:t xml:space="preserve"> species</w:t>
      </w:r>
      <w:r w:rsidR="00DD31E9">
        <w:t xml:space="preserve"> </w:t>
      </w:r>
      <w:r w:rsidR="00DD31E9">
        <w:fldChar w:fldCharType="begin">
          <w:fldData xml:space="preserve">PEVuZE5vdGU+PENpdGU+PEF1dGhvcj5TYW52aWxsZTwvQXV0aG9yPjxZZWFyPjIwMTA8L1llYXI+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</w:fldData>
        </w:fldChar>
      </w:r>
      <w:r w:rsidR="00DD31E9">
        <w:instrText xml:space="preserve"> ADDIN EN.CITE </w:instrText>
      </w:r>
      <w:r w:rsidR="00DD31E9">
        <w:fldChar w:fldCharType="begin">
          <w:fldData xml:space="preserve">PEVuZE5vdGU+PENpdGU+PEF1dGhvcj5TYW52aWxsZTwvQXV0aG9yPjxZZWFyPjIwMTA8L1llYXI+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</w:fldData>
        </w:fldChar>
      </w:r>
      <w:r w:rsidR="00DD31E9">
        <w:instrText xml:space="preserve"> ADDIN EN.CITE.DATA </w:instrText>
      </w:r>
      <w:r w:rsidR="00DD31E9">
        <w:fldChar w:fldCharType="end"/>
      </w:r>
      <w:r w:rsidR="00DD31E9">
        <w:fldChar w:fldCharType="separate"/>
      </w:r>
      <w:r w:rsidR="00DD31E9">
        <w:rPr>
          <w:noProof/>
        </w:rPr>
        <w:t>[</w:t>
      </w:r>
      <w:hyperlink w:anchor="_ENREF_36" w:tooltip="Sanville, 2010 #35" w:history="1">
        <w:r w:rsidR="001526E9">
          <w:rPr>
            <w:noProof/>
          </w:rPr>
          <w:t>36</w:t>
        </w:r>
      </w:hyperlink>
      <w:r w:rsidR="00DD31E9">
        <w:rPr>
          <w:noProof/>
        </w:rPr>
        <w:t>]</w:t>
      </w:r>
      <w:r w:rsidR="00DD31E9">
        <w:fldChar w:fldCharType="end"/>
      </w:r>
      <w:r>
        <w:t>.</w:t>
      </w:r>
    </w:p>
    <w:p w:rsidR="00190703" w:rsidRDefault="00190703" w:rsidP="00190703">
      <w:r>
        <w:t xml:space="preserve">Retroviral restriction factors </w:t>
      </w:r>
      <w:r w:rsidR="00174D7E">
        <w:t xml:space="preserve">can </w:t>
      </w:r>
      <w:r>
        <w:t>also target late replication steps of infecting retroviruses. The zinc finger antiviral protein (ZAP) was identified in a screen for genes that confer resistance to infection by MLV</w:t>
      </w:r>
      <w:r w:rsidR="00174D7E">
        <w:t xml:space="preserve"> in mice</w:t>
      </w:r>
      <w:r>
        <w:t xml:space="preserve"> </w:t>
      </w:r>
      <w:r>
        <w:fldChar w:fldCharType="begin">
          <w:fldData xml:space="preserve">PEVuZE5vdGU+PENpdGU+PEF1dGhvcj5HYW88L0F1dGhvcj48WWVhcj4yMDAyPC9ZZWFyPjxSZWNO
dW0+MzY8L1JlY051bT48RGlzcGxheVRleHQ+WzM3XTwvRGlzcGxheVRleHQ+PHJlY29yZD48cmVj
LW51bWJlcj4zNjwvcmVjLW51bWJlcj48Zm9yZWlnbi1rZXlzPjxrZXkgYXBwPSJFTiIgZGItaWQ9
InR6ZnA1dnB4c3A1MjJ4ZWVmeDN4cDVyZHo5YXI5Znd4ZGVheCI+MzY8L2tleT48L2ZvcmVpZ24t
a2V5cz48cmVmLXR5cGUgbmFtZT0iSm91cm5hbCBBcnRpY2xlIj4xNzwvcmVmLXR5cGU+PGNvbnRy
aWJ1dG9ycz48YXV0aG9ycz48YXV0aG9yPkdhbywgRy48L2F1dGhvcj48YXV0aG9yPkd1bywgWC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A3MDEgV2VzdCAx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</w:fldData>
        </w:fldChar>
      </w:r>
      <w:r w:rsidR="00DD31E9">
        <w:instrText xml:space="preserve"> ADDIN EN.CITE </w:instrText>
      </w:r>
      <w:r w:rsidR="00DD31E9">
        <w:fldChar w:fldCharType="begin">
          <w:fldData xml:space="preserve">PEVuZE5vdGU+PENpdGU+PEF1dGhvcj5HYW88L0F1dGhvcj48WWVhcj4yMDAyPC9ZZWFyPjxSZWNO
dW0+MzY8L1JlY051bT48RGlzcGxheVRleHQ+WzM3XTwvRGlzcGxheVRleHQ+PHJlY29yZD48cmVj
LW51bWJlcj4zNjwvcmVjLW51bWJlcj48Zm9yZWlnbi1rZXlzPjxrZXkgYXBwPSJFTiIgZGItaWQ9
InR6ZnA1dnB4c3A1MjJ4ZWVmeDN4cDVyZHo5YXI5Znd4ZGVheCI+MzY8L2tleT48L2ZvcmVpZ24t
a2V5cz48cmVmLXR5cGUgbmFtZT0iSm91cm5hbCBBcnRpY2xlIj4xNzwvcmVmLXR5cGU+PGNvbnRy
aWJ1dG9ycz48YXV0aG9ycz48YXV0aG9yPkdhbywgRy48L2F1dGhvcj48YXV0aG9yPkd1bywgWC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A3MDEgV2VzdCAx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</w:fldData>
        </w:fldChar>
      </w:r>
      <w:r w:rsidR="00DD31E9">
        <w:instrText xml:space="preserve"> ADDIN EN.CITE.DATA </w:instrText>
      </w:r>
      <w:r w:rsidR="00DD31E9">
        <w:fldChar w:fldCharType="end"/>
      </w:r>
      <w:r>
        <w:fldChar w:fldCharType="separate"/>
      </w:r>
      <w:r w:rsidR="00DD31E9">
        <w:rPr>
          <w:noProof/>
        </w:rPr>
        <w:t>[</w:t>
      </w:r>
      <w:hyperlink w:anchor="_ENREF_37" w:tooltip="Gao, 2002 #36" w:history="1">
        <w:r w:rsidR="001526E9">
          <w:rPr>
            <w:noProof/>
          </w:rPr>
          <w:t>37</w:t>
        </w:r>
      </w:hyperlink>
      <w:r w:rsidR="00DD31E9">
        <w:rPr>
          <w:noProof/>
        </w:rPr>
        <w:t>]</w:t>
      </w:r>
      <w:r>
        <w:fldChar w:fldCharType="end"/>
      </w:r>
      <w:r>
        <w:t xml:space="preserve">. ZAP is a CCCH-type zinc finger protein that targets expressed viral mRNA and promotes its degradation by the RNA processing exosome </w:t>
      </w:r>
      <w:r>
        <w:fldChar w:fldCharType="begin"/>
      </w:r>
      <w:r w:rsidR="00DD31E9">
        <w:instrText xml:space="preserve"> ADDIN EN.CITE &lt;EndNote&gt;&lt;Cite&gt;&lt;Author&gt;Guo&lt;/Author&gt;&lt;Year&gt;2007&lt;/Year&gt;&lt;RecNum&gt;37&lt;/RecNum&gt;&lt;DisplayText&gt;[38]&lt;/DisplayText&gt;&lt;record&gt;&lt;rec-number&gt;37&lt;/rec-number&gt;&lt;foreign-keys&gt;&lt;key app="EN" db-id="tzfp5vpxsp522xeefx3xp5rdz9ar9fwxdeax"&gt;37&lt;/key&gt;&lt;/foreign-keys&gt;&lt;ref-type name="Journal Article"&gt;17&lt;/ref-type&gt;&lt;contributors&gt;&lt;authors&gt;&lt;author&gt;Guo, X.&lt;/author&gt;&lt;author&gt;Ma, J.&lt;/author&gt;&lt;author&gt;Sun, J.&lt;/author&gt;&lt;author&gt;Gao, G.&lt;/author&gt;&lt;/authors&gt;&lt;/contributors&gt;&lt;auth-address&gt;Institute of Biophysics, Chinese Academy of Sciences, Beijing 100101, China.&lt;/auth-address&gt;&lt;titles&gt;&lt;title&gt;The zinc-finger antiviral protein recruits the RNA processing exosome to degrade the target mRNA&lt;/title&gt;&lt;secondary-title&gt;Proc Natl Acad Sci U S A&lt;/secondary-title&gt;&lt;/titles&gt;&lt;periodical&gt;&lt;full-title&gt;Proc Natl Acad Sci U S A&lt;/full-title&gt;&lt;/periodical&gt;&lt;pages&gt;151-6&lt;/pages&gt;&lt;volume&gt;104&lt;/volume&gt;&lt;number&gt;1&lt;/number&gt;&lt;edition&gt;2006/12/23&lt;/edition&gt;&lt;keywords&gt;&lt;keyword&gt;Antigens, Neoplasm/physiology&lt;/keyword&gt;&lt;keyword&gt;Antigens, Surface/physiology&lt;/keyword&gt;&lt;keyword&gt;Binding Sites&lt;/keyword&gt;&lt;keyword&gt;Carrier Proteins/*physiology&lt;/keyword&gt;&lt;keyword&gt;Cells, Cultured&lt;/keyword&gt;&lt;keyword&gt;Cytoplasm/metabolism&lt;/keyword&gt;&lt;keyword&gt;Exoribonucleases/physiology&lt;/keyword&gt;&lt;keyword&gt;Humans&lt;/keyword&gt;&lt;keyword&gt;RNA, Messenger/*metabolism&lt;/keyword&gt;&lt;keyword&gt;*Zinc Fingers&lt;/keyword&gt;&lt;/keywords&gt;&lt;dates&gt;&lt;year&gt;2007&lt;/year&gt;&lt;pub-dates&gt;&lt;date&gt;Jan 2&lt;/date&gt;&lt;/pub-dates&gt;&lt;/dates&gt;&lt;isbn&gt;0027-8424 (Print)&amp;#xD;0027-8424 (Linking)&lt;/isbn&gt;&lt;accession-num&gt;17185417&lt;/accession-num&gt;&lt;urls&gt;&lt;related-urls&gt;&lt;url&gt;http://www.ncbi.nlm.nih.gov/entrez/query.fcgi?cmd=Retrieve&amp;amp;db=PubMed&amp;amp;dopt=Citation&amp;amp;list_uids=17185417&lt;/url&gt;&lt;/related-urls&gt;&lt;/urls&gt;&lt;custom2&gt;1765426&lt;/custom2&gt;&lt;electronic-resource-num&gt;0607063104 [pii]&amp;#xD;10.1073/pnas.0607063104&lt;/electronic-resource-num&gt;&lt;language&gt;eng&lt;/language&gt;&lt;/record&gt;&lt;/Cite&gt;&lt;/EndNote&gt;</w:instrText>
      </w:r>
      <w:r>
        <w:fldChar w:fldCharType="separate"/>
      </w:r>
      <w:r w:rsidR="00DD31E9">
        <w:rPr>
          <w:noProof/>
        </w:rPr>
        <w:t>[</w:t>
      </w:r>
      <w:hyperlink w:anchor="_ENREF_38" w:tooltip="Guo, 2007 #37" w:history="1">
        <w:r w:rsidR="001526E9">
          <w:rPr>
            <w:noProof/>
          </w:rPr>
          <w:t>38</w:t>
        </w:r>
      </w:hyperlink>
      <w:r w:rsidR="00DD31E9">
        <w:rPr>
          <w:noProof/>
        </w:rPr>
        <w:t>]</w:t>
      </w:r>
      <w:r>
        <w:fldChar w:fldCharType="end"/>
      </w:r>
      <w:r>
        <w:t>. Tetherin was found to restrict HIV-1 particle release in the absence of the antagonising HIV-1 encoded protein U (</w:t>
      </w:r>
      <w:proofErr w:type="spellStart"/>
      <w:r>
        <w:t>Vpu</w:t>
      </w:r>
      <w:proofErr w:type="spellEnd"/>
      <w:r>
        <w:t xml:space="preserve">) </w:t>
      </w:r>
      <w:r>
        <w:fldChar w:fldCharType="begin">
          <w:fldData xml:space="preserve">PEVuZE5vdGU+PENpdGU+PEF1dGhvcj5OZWlsPC9BdXRob3I+PFllYXI+MjAwODwvWWVhcj48UmVj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</w:fldData>
        </w:fldChar>
      </w:r>
      <w:r w:rsidR="00DD31E9">
        <w:instrText xml:space="preserve"> ADDIN EN.CITE </w:instrText>
      </w:r>
      <w:r w:rsidR="00DD31E9">
        <w:fldChar w:fldCharType="begin">
          <w:fldData xml:space="preserve">PEVuZE5vdGU+PENpdGU+PEF1dGhvcj5OZWlsPC9BdXRob3I+PFllYXI+MjAwODwvWWVhcj48UmVj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</w:fldData>
        </w:fldChar>
      </w:r>
      <w:r w:rsidR="00DD31E9">
        <w:instrText xml:space="preserve"> ADDIN EN.CITE.DATA </w:instrText>
      </w:r>
      <w:r w:rsidR="00DD31E9">
        <w:fldChar w:fldCharType="end"/>
      </w:r>
      <w:r>
        <w:fldChar w:fldCharType="separate"/>
      </w:r>
      <w:r w:rsidR="00DD31E9">
        <w:rPr>
          <w:noProof/>
        </w:rPr>
        <w:t>[</w:t>
      </w:r>
      <w:hyperlink w:anchor="_ENREF_39" w:tooltip="Neil, 2008 #38" w:history="1">
        <w:r w:rsidR="001526E9">
          <w:rPr>
            <w:noProof/>
          </w:rPr>
          <w:t>39</w:t>
        </w:r>
      </w:hyperlink>
      <w:r w:rsidR="00DD31E9">
        <w:rPr>
          <w:noProof/>
        </w:rPr>
        <w:t>]</w:t>
      </w:r>
      <w:r>
        <w:fldChar w:fldCharType="end"/>
      </w:r>
      <w:r>
        <w:t xml:space="preserve">. </w:t>
      </w:r>
      <w:r w:rsidR="00060AC4">
        <w:t>This</w:t>
      </w:r>
      <w:r>
        <w:t xml:space="preserve"> interferon-inducible trans</w:t>
      </w:r>
      <w:r w:rsidR="00060AC4">
        <w:t>-</w:t>
      </w:r>
      <w:r>
        <w:t xml:space="preserve">membrane protein causes an accumulation of viral particles in </w:t>
      </w:r>
      <w:proofErr w:type="spellStart"/>
      <w:r>
        <w:t>endosomal</w:t>
      </w:r>
      <w:proofErr w:type="spellEnd"/>
      <w:r>
        <w:t xml:space="preserve"> vesicles and the retention of viral particles at the cell surface </w:t>
      </w:r>
      <w:r>
        <w:fldChar w:fldCharType="begin">
          <w:fldData xml:space="preserve">PEVuZE5vdGU+PENpdGU+PEF1dGhvcj5OZWlsPC9BdXRob3I+PFllYXI+MjAwODwvWWVhcj48UmVj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</w:fldData>
        </w:fldChar>
      </w:r>
      <w:r w:rsidR="00DD31E9">
        <w:instrText xml:space="preserve"> ADDIN EN.CITE </w:instrText>
      </w:r>
      <w:r w:rsidR="00DD31E9">
        <w:fldChar w:fldCharType="begin">
          <w:fldData xml:space="preserve">PEVuZE5vdGU+PENpdGU+PEF1dGhvcj5OZWlsPC9BdXRob3I+PFllYXI+MjAwODwvWWVhcj48UmVj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</w:fldData>
        </w:fldChar>
      </w:r>
      <w:r w:rsidR="00DD31E9">
        <w:instrText xml:space="preserve"> ADDIN EN.CITE.DATA </w:instrText>
      </w:r>
      <w:r w:rsidR="00DD31E9">
        <w:fldChar w:fldCharType="end"/>
      </w:r>
      <w:r>
        <w:fldChar w:fldCharType="separate"/>
      </w:r>
      <w:r w:rsidR="00DD31E9">
        <w:rPr>
          <w:noProof/>
        </w:rPr>
        <w:t>[</w:t>
      </w:r>
      <w:hyperlink w:anchor="_ENREF_39" w:tooltip="Neil, 2008 #38" w:history="1">
        <w:r w:rsidR="001526E9">
          <w:rPr>
            <w:noProof/>
          </w:rPr>
          <w:t>39</w:t>
        </w:r>
      </w:hyperlink>
      <w:r w:rsidR="00DD31E9">
        <w:rPr>
          <w:noProof/>
        </w:rPr>
        <w:t>]</w:t>
      </w:r>
      <w:r>
        <w:fldChar w:fldCharType="end"/>
      </w:r>
      <w:r>
        <w:t>. Sequence analysis of Tetherins in various mammals revealed positive selection on the region interacting with viral protein</w:t>
      </w:r>
      <w:r w:rsidR="00060AC4">
        <w:t>, indicating that also this restriction factor has adapted to new targets in different species</w:t>
      </w:r>
      <w:r w:rsidR="00325724">
        <w:t xml:space="preserve"> </w:t>
      </w:r>
      <w:r w:rsidR="00325724">
        <w:fldChar w:fldCharType="begin"/>
      </w:r>
      <w:r w:rsidR="00325724">
        <w:instrText xml:space="preserve"> ADDIN EN.CITE &lt;EndNote&gt;&lt;Cite&gt;&lt;Author&gt;Liu&lt;/Author&gt;&lt;Year&gt;2010&lt;/Year&gt;&lt;RecNum&gt;39&lt;/RecNum&gt;&lt;DisplayText&gt;[40]&lt;/DisplayText&gt;&lt;record&gt;&lt;rec-number&gt;39&lt;/rec-number&gt;&lt;foreign-keys&gt;&lt;key app="EN" db-id="tzfp5vpxsp522xeefx3xp5rdz9ar9fwxdeax"&gt;39&lt;/key&gt;&lt;/foreign-keys&gt;&lt;ref-type name="Journal Article"&gt;17&lt;/ref-type&gt;&lt;contributors&gt;&lt;authors&gt;&lt;author&gt;Liu, J.&lt;/author&gt;&lt;author&gt;Chen, K.&lt;/author&gt;&lt;author&gt;Wang, J. H.&lt;/author&gt;&lt;author&gt;Zhang, C.&lt;/author&gt;&lt;/authors&gt;&lt;/contributors&gt;&lt;auth-address&gt;Institute of Life Sciences, Jiangsu University, Zhenjiang, Jiangsu, China.&lt;/auth-address&gt;&lt;titles&gt;&lt;title&gt;Molecular evolution of the primate antiviral restriction factor tetherin&lt;/title&gt;&lt;secondary-title&gt;PLoS One&lt;/secondary-title&gt;&lt;/titles&gt;&lt;periodical&gt;&lt;full-title&gt;PLoS One&lt;/full-title&gt;&lt;/periodical&gt;&lt;pages&gt;e11904&lt;/pages&gt;&lt;volume&gt;5&lt;/volume&gt;&lt;number&gt;7&lt;/number&gt;&lt;edition&gt;2010/08/07&lt;/edition&gt;&lt;keywords&gt;&lt;keyword&gt;Animals&lt;/keyword&gt;&lt;keyword&gt;Antigens, CD/classification/genetics/metabolism&lt;/keyword&gt;&lt;keyword&gt;*Evolution, Molecular&lt;/keyword&gt;&lt;keyword&gt;GPI-Linked Proteins&lt;/keyword&gt;&lt;keyword&gt;Humans&lt;/keyword&gt;&lt;keyword&gt;Membrane Glycoproteins/classification/genetics/metabolism&lt;/keyword&gt;&lt;keyword&gt;Membrane Proteins/classification/*genetics/*metabolism&lt;/keyword&gt;&lt;keyword&gt;Primates/*metabolism&lt;/keyword&gt;&lt;keyword&gt;Viral Proteins/genetics/metabolism&lt;/keyword&gt;&lt;/keywords&gt;&lt;dates&gt;&lt;year&gt;2010&lt;/year&gt;&lt;/dates&gt;&lt;isbn&gt;1932-6203 (Electronic)&amp;#xD;1932-6203 (Linking)&lt;/isbn&gt;&lt;accession-num&gt;20689591&lt;/accession-num&gt;&lt;urls&gt;&lt;related-urls&gt;&lt;url&gt;http://www.ncbi.nlm.nih.gov/entrez/query.fcgi?cmd=Retrieve&amp;amp;db=PubMed&amp;amp;dopt=Citation&amp;amp;list_uids=20689591&lt;/url&gt;&lt;/related-urls&gt;&lt;/urls&gt;&lt;custom2&gt;2912774&lt;/custom2&gt;&lt;electronic-resource-num&gt;10.1371/journal.pone.0011904&lt;/electronic-resource-num&gt;&lt;language&gt;eng&lt;/language&gt;&lt;/record&gt;&lt;/Cite&gt;&lt;/EndNote&gt;</w:instrText>
      </w:r>
      <w:r w:rsidR="00325724">
        <w:fldChar w:fldCharType="separate"/>
      </w:r>
      <w:r w:rsidR="00325724">
        <w:rPr>
          <w:noProof/>
        </w:rPr>
        <w:t>[</w:t>
      </w:r>
      <w:hyperlink w:anchor="_ENREF_40" w:tooltip="Liu, 2010 #39" w:history="1">
        <w:r w:rsidR="001526E9">
          <w:rPr>
            <w:noProof/>
          </w:rPr>
          <w:t>40</w:t>
        </w:r>
      </w:hyperlink>
      <w:r w:rsidR="00325724">
        <w:rPr>
          <w:noProof/>
        </w:rPr>
        <w:t>]</w:t>
      </w:r>
      <w:r w:rsidR="00325724">
        <w:fldChar w:fldCharType="end"/>
      </w:r>
      <w:r>
        <w:t>.</w:t>
      </w:r>
    </w:p>
    <w:p w:rsidR="00190703" w:rsidRDefault="00190703" w:rsidP="00190703">
      <w:r>
        <w:t xml:space="preserve">The restriction factors mentioned above </w:t>
      </w:r>
      <w:r w:rsidR="00AD3C2B">
        <w:t>have been shown</w:t>
      </w:r>
      <w:r>
        <w:t xml:space="preserve"> </w:t>
      </w:r>
      <w:r w:rsidR="00694B69">
        <w:t xml:space="preserve">to restrict the activity of </w:t>
      </w:r>
      <w:r>
        <w:t xml:space="preserve">exogenous </w:t>
      </w:r>
      <w:r w:rsidR="00694B69">
        <w:t xml:space="preserve">retroviruses but </w:t>
      </w:r>
      <w:r w:rsidR="00AD3C2B">
        <w:t xml:space="preserve">may </w:t>
      </w:r>
      <w:r w:rsidR="00694B69">
        <w:t xml:space="preserve">also </w:t>
      </w:r>
      <w:r w:rsidR="007835AF">
        <w:t xml:space="preserve">control </w:t>
      </w:r>
      <w:r w:rsidR="00174D7E">
        <w:t xml:space="preserve">certain </w:t>
      </w:r>
      <w:r w:rsidR="00694B69">
        <w:t>ERVs</w:t>
      </w:r>
      <w:r w:rsidR="007835AF">
        <w:t xml:space="preserve"> that replicate</w:t>
      </w:r>
      <w:r w:rsidR="00694B69">
        <w:t xml:space="preserve"> as their exogenous counterparts. </w:t>
      </w:r>
      <w:r>
        <w:t xml:space="preserve">However, </w:t>
      </w:r>
      <w:r w:rsidR="00694B69">
        <w:t>ERVs</w:t>
      </w:r>
      <w:r>
        <w:t xml:space="preserve"> can adapt to an intracellular life cycle that removes some of the steps that can be targeted by restriction factors (e.g. virus entry and viral particle release). Furthermore, the adaptive immune system </w:t>
      </w:r>
      <w:r w:rsidR="00F942FE">
        <w:t>may fail</w:t>
      </w:r>
      <w:r>
        <w:t xml:space="preserve"> to restrict the activity of </w:t>
      </w:r>
      <w:r w:rsidR="009633B0">
        <w:t>ERVs</w:t>
      </w:r>
      <w:r>
        <w:t xml:space="preserve"> </w:t>
      </w:r>
      <w:r>
        <w:lastRenderedPageBreak/>
        <w:t xml:space="preserve">since their expressed proteins </w:t>
      </w:r>
      <w:r w:rsidR="00545DBD">
        <w:t>might</w:t>
      </w:r>
      <w:r>
        <w:t xml:space="preserve"> not</w:t>
      </w:r>
      <w:r w:rsidR="00545DBD">
        <w:t xml:space="preserve"> be</w:t>
      </w:r>
      <w:r>
        <w:t xml:space="preserve"> </w:t>
      </w:r>
      <w:r w:rsidRPr="00F85924">
        <w:t>recognised</w:t>
      </w:r>
      <w:r>
        <w:t xml:space="preserve"> as foreign antigens. </w:t>
      </w:r>
      <w:r w:rsidR="00545DBD">
        <w:t xml:space="preserve">Nevertheless, ERV amplification depends on the transcription of their genome, and this step seems to be the target of cellular defence mechanisms that have evolved to repress ERVs and other </w:t>
      </w:r>
      <w:r w:rsidR="000330D2">
        <w:t>TEs</w:t>
      </w:r>
      <w:r w:rsidR="00545DBD">
        <w:t>, as discussed below.</w:t>
      </w:r>
      <w:r>
        <w:t xml:space="preserve"> </w:t>
      </w:r>
    </w:p>
    <w:p w:rsidR="00FB10C4" w:rsidRDefault="00190703" w:rsidP="00FB10C4">
      <w:pPr>
        <w:pStyle w:val="Heading2"/>
      </w:pPr>
      <w:bookmarkStart w:id="10" w:name="_Toc288755191"/>
      <w:bookmarkStart w:id="11" w:name="_Toc343249303"/>
      <w:r w:rsidRPr="00275AE2">
        <w:t>ERV repression by DNA methylation</w:t>
      </w:r>
      <w:bookmarkEnd w:id="10"/>
      <w:bookmarkEnd w:id="11"/>
      <w:r w:rsidR="00FF5533">
        <w:t xml:space="preserve"> </w:t>
      </w:r>
    </w:p>
    <w:p w:rsidR="00E263AA" w:rsidRDefault="00190703" w:rsidP="00190703">
      <w:r>
        <w:t>DNA methylation in mammalian genomes is catalysed</w:t>
      </w:r>
      <w:r w:rsidR="00F942FE">
        <w:t xml:space="preserve"> by DNA methyltransferases (DNMT</w:t>
      </w:r>
      <w:r>
        <w:t>s) and occurs almost exclus</w:t>
      </w:r>
      <w:r w:rsidR="007835AF">
        <w:t xml:space="preserve">ively at cytosine residues at CpG </w:t>
      </w:r>
      <w:r>
        <w:t xml:space="preserve">dinucleotides. CpG methylation can repress transcription either by directly interfering with the binding of transcription factors </w:t>
      </w:r>
      <w:r>
        <w:fldChar w:fldCharType="begin"/>
      </w:r>
      <w:r w:rsidR="00DD31E9">
        <w:instrText xml:space="preserve"> ADDIN EN.CITE &lt;EndNote&gt;&lt;Cite&gt;&lt;Author&gt;Iguchi-Ariga&lt;/Author&gt;&lt;Year&gt;1989&lt;/Year&gt;&lt;RecNum&gt;40&lt;/RecNum&gt;&lt;DisplayText&gt;[41]&lt;/DisplayText&gt;&lt;record&gt;&lt;rec-number&gt;40&lt;/rec-number&gt;&lt;foreign-keys&gt;&lt;key app="EN" db-id="tzfp5vpxsp522xeefx3xp5rdz9ar9fwxdeax"&gt;40&lt;/key&gt;&lt;/foreign-keys&gt;&lt;ref-type name="Journal Article"&gt;17&lt;/ref-type&gt;&lt;contributors&gt;&lt;authors&gt;&lt;author&gt;Iguchi-Ariga, S. M.&lt;/author&gt;&lt;author&gt;Schaffner, W.&lt;/author&gt;&lt;/authors&gt;&lt;/contributors&gt;&lt;auth-address&gt;Institut fur Molekularbiologie II, Universitat Zurich, Switzerland.&lt;/auth-address&gt;&lt;titles&gt;&lt;title&gt;CpG methylation of the cAMP-responsive enhancer/promoter sequence TGACGTCA abolishes specific factor binding as well as transcriptional activation&lt;/title&gt;&lt;secondary-title&gt;Genes Dev&lt;/secondary-title&gt;&lt;/titles&gt;&lt;periodical&gt;&lt;full-title&gt;Genes Dev&lt;/full-title&gt;&lt;/periodical&gt;&lt;pages&gt;612-9&lt;/pages&gt;&lt;volume&gt;3&lt;/volume&gt;&lt;number&gt;5&lt;/number&gt;&lt;edition&gt;1989/05/01&lt;/edition&gt;&lt;keywords&gt;&lt;keyword&gt;Base Sequence&lt;/keyword&gt;&lt;keyword&gt;Binding Sites&lt;/keyword&gt;&lt;keyword&gt;Cells, Cultured&lt;/keyword&gt;&lt;keyword&gt;Cyclic AMP/*physiology&lt;/keyword&gt;&lt;keyword&gt;DNA/isolation &amp;amp; purification&lt;/keyword&gt;&lt;keyword&gt;DNA-Binding Proteins&lt;/keyword&gt;&lt;keyword&gt;Dinucleoside Phosphates/*genetics&lt;/keyword&gt;&lt;keyword&gt;*Enhancer Elements, Genetic&lt;/keyword&gt;&lt;keyword&gt;Hela Cells&lt;/keyword&gt;&lt;keyword&gt;Humans&lt;/keyword&gt;&lt;keyword&gt;Methylation&lt;/keyword&gt;&lt;keyword&gt;Molecular Sequence Data&lt;/keyword&gt;&lt;keyword&gt;*Promoter Regions, Genetic&lt;/keyword&gt;&lt;keyword&gt;*Transcription, Genetic&lt;/keyword&gt;&lt;/keywords&gt;&lt;dates&gt;&lt;year&gt;1989&lt;/year&gt;&lt;pub-dates&gt;&lt;date&gt;May&lt;/date&gt;&lt;/pub-dates&gt;&lt;/dates&gt;&lt;isbn&gt;0890-9369 (Print)&amp;#xD;0890-9369 (Linking)&lt;/isbn&gt;&lt;accession-num&gt;2545524&lt;/accession-num&gt;&lt;urls&gt;&lt;related-urls&gt;&lt;url&gt;http://www.ncbi.nlm.nih.gov/entrez/query.fcgi?cmd=Retrieve&amp;amp;db=PubMed&amp;amp;dopt=Citation&amp;amp;list_uids=2545524&lt;/url&gt;&lt;/related-urls&gt;&lt;/urls&gt;&lt;language&gt;eng&lt;/language&gt;&lt;/record&gt;&lt;/Cite&gt;&lt;/EndNote&gt;</w:instrText>
      </w:r>
      <w:r>
        <w:fldChar w:fldCharType="separate"/>
      </w:r>
      <w:r w:rsidR="00DD31E9">
        <w:rPr>
          <w:noProof/>
        </w:rPr>
        <w:t>[</w:t>
      </w:r>
      <w:hyperlink w:anchor="_ENREF_41" w:tooltip="Iguchi-Ariga, 1989 #40" w:history="1">
        <w:r w:rsidR="001526E9">
          <w:rPr>
            <w:noProof/>
          </w:rPr>
          <w:t>41</w:t>
        </w:r>
      </w:hyperlink>
      <w:r w:rsidR="00DD31E9">
        <w:rPr>
          <w:noProof/>
        </w:rPr>
        <w:t>]</w:t>
      </w:r>
      <w:r>
        <w:fldChar w:fldCharType="end"/>
      </w:r>
      <w:r>
        <w:t xml:space="preserve"> or by recruiting methyl-CpG binding domain (MBD) proteins</w:t>
      </w:r>
      <w:r w:rsidR="00174D7E">
        <w:t xml:space="preserve"> which can induce transcriptional silencing</w:t>
      </w:r>
      <w:r>
        <w:t xml:space="preserve"> </w:t>
      </w:r>
      <w:r>
        <w:fldChar w:fldCharType="begin">
          <w:fldData xml:space="preserve">PEVuZE5vdGU+PENpdGU+PEF1dGhvcj5IZW5kcmljaDwvQXV0aG9yPjxZZWFyPjE5OTg8L1llYXI+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</w:fldData>
        </w:fldChar>
      </w:r>
      <w:r w:rsidR="00DD31E9">
        <w:instrText xml:space="preserve"> ADDIN EN.CITE </w:instrText>
      </w:r>
      <w:r w:rsidR="00DD31E9">
        <w:fldChar w:fldCharType="begin">
          <w:fldData xml:space="preserve">PEVuZE5vdGU+PENpdGU+PEF1dGhvcj5IZW5kcmljaDwvQXV0aG9yPjxZZWFyPjE5OTg8L1llYXI+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</w:fldData>
        </w:fldChar>
      </w:r>
      <w:r w:rsidR="00DD31E9">
        <w:instrText xml:space="preserve"> ADDIN EN.CITE.DATA </w:instrText>
      </w:r>
      <w:r w:rsidR="00DD31E9">
        <w:fldChar w:fldCharType="end"/>
      </w:r>
      <w:r>
        <w:fldChar w:fldCharType="separate"/>
      </w:r>
      <w:r w:rsidR="00DD31E9">
        <w:rPr>
          <w:noProof/>
        </w:rPr>
        <w:t>[</w:t>
      </w:r>
      <w:hyperlink w:anchor="_ENREF_42" w:tooltip="Hendrich, 1998 #41" w:history="1">
        <w:r w:rsidR="001526E9">
          <w:rPr>
            <w:noProof/>
          </w:rPr>
          <w:t>42</w:t>
        </w:r>
      </w:hyperlink>
      <w:r w:rsidR="00DD31E9">
        <w:rPr>
          <w:noProof/>
        </w:rPr>
        <w:t>]</w:t>
      </w:r>
      <w:r>
        <w:fldChar w:fldCharType="end"/>
      </w:r>
      <w:r>
        <w:t xml:space="preserve">. </w:t>
      </w:r>
    </w:p>
    <w:p w:rsidR="00190703" w:rsidRPr="00E263AA" w:rsidRDefault="00190703" w:rsidP="00190703">
      <w:r>
        <w:t xml:space="preserve">In mammals, four functional </w:t>
      </w:r>
      <w:r w:rsidR="00AC7630">
        <w:t>DNMTs</w:t>
      </w:r>
      <w:r w:rsidR="00F942FE">
        <w:t xml:space="preserve"> have been identified. DNMT</w:t>
      </w:r>
      <w:r>
        <w:t xml:space="preserve">1 is the major maintenance </w:t>
      </w:r>
      <w:r w:rsidR="00F942FE">
        <w:t>DNMT</w:t>
      </w:r>
      <w:r>
        <w:t xml:space="preserve"> that is responsible for methylation of hemi-methylated DNA after replication </w:t>
      </w:r>
      <w:r>
        <w:fldChar w:fldCharType="begin"/>
      </w:r>
      <w:r w:rsidR="00DD31E9">
        <w:instrText xml:space="preserve"> ADDIN EN.CITE &lt;EndNote&gt;&lt;Cite&gt;&lt;Author&gt;Leonhardt&lt;/Author&gt;&lt;Year&gt;1992&lt;/Year&gt;&lt;RecNum&gt;42&lt;/RecNum&gt;&lt;DisplayText&gt;[43]&lt;/DisplayText&gt;&lt;record&gt;&lt;rec-number&gt;42&lt;/rec-number&gt;&lt;foreign-keys&gt;&lt;key app="EN" db-id="tzfp5vpxsp522xeefx3xp5rdz9ar9fwxdeax"&gt;42&lt;/key&gt;&lt;/foreign-keys&gt;&lt;ref-type name="Journal Article"&gt;17&lt;/ref-type&gt;&lt;contributors&gt;&lt;authors&gt;&lt;author&gt;Leonhardt, H.&lt;/author&gt;&lt;author&gt;Page, A. W.&lt;/author&gt;&lt;author&gt;Weier, H. U.&lt;/author&gt;&lt;author&gt;Bestor, T. H.&lt;/author&gt;&lt;/authors&gt;&lt;/contributors&gt;&lt;auth-address&gt;Department of Anatomy and Cellular Biology, Harvard Medical School, Boston, Massachusetts 02115.&lt;/auth-address&gt;&lt;titles&gt;&lt;title&gt;A targeting sequence directs DNA methyltransferase to sites of DNA replication in mammalian nuclei&lt;/title&gt;&lt;secondary-title&gt;Cell&lt;/secondary-title&gt;&lt;/titles&gt;&lt;periodical&gt;&lt;full-title&gt;Cell&lt;/full-title&gt;&lt;/periodical&gt;&lt;pages&gt;865-73&lt;/pages&gt;&lt;volume&gt;71&lt;/volume&gt;&lt;number&gt;5&lt;/number&gt;&lt;edition&gt;1992/11/27&lt;/edition&gt;&lt;keywords&gt;&lt;keyword&gt;3T3 Cells&lt;/keyword&gt;&lt;keyword&gt;Animals&lt;/keyword&gt;&lt;keyword&gt;Cell Compartmentation&lt;/keyword&gt;&lt;keyword&gt;Cell Cycle&lt;/keyword&gt;&lt;keyword&gt;Cell Nucleus/enzymology/ultrastructure&lt;/keyword&gt;&lt;keyword&gt;*DNA Replication&lt;/keyword&gt;&lt;keyword&gt;DNA-Cytosine Methylases/*metabolism&lt;/keyword&gt;&lt;keyword&gt;Mice&lt;/keyword&gt;&lt;keyword&gt;Recombinant Fusion Proteins/metabolism&lt;/keyword&gt;&lt;keyword&gt;*S Phase&lt;/keyword&gt;&lt;keyword&gt;Sequence Deletion&lt;/keyword&gt;&lt;keyword&gt;Structure-Activity Relationship&lt;/keyword&gt;&lt;/keywords&gt;&lt;dates&gt;&lt;year&gt;1992&lt;/year&gt;&lt;pub-dates&gt;&lt;date&gt;Nov 27&lt;/date&gt;&lt;/pub-dates&gt;&lt;/dates&gt;&lt;isbn&gt;0092-8674 (Print)&amp;#xD;0092-8674 (Linking)&lt;/isbn&gt;&lt;accession-num&gt;1423634&lt;/accession-num&gt;&lt;urls&gt;&lt;related-urls&gt;&lt;url&gt;http://www.ncbi.nlm.nih.gov/entrez/query.fcgi?cmd=Retrieve&amp;amp;db=PubMed&amp;amp;dopt=Citation&amp;amp;list_uids=1423634&lt;/url&gt;&lt;/related-urls&gt;&lt;/urls&gt;&lt;electronic-resource-num&gt;0092-8674(92)90561-P [pii]&lt;/electronic-resource-num&gt;&lt;language&gt;eng&lt;/language&gt;&lt;/record&gt;&lt;/Cite&gt;&lt;/EndNote&gt;</w:instrText>
      </w:r>
      <w:r>
        <w:fldChar w:fldCharType="separate"/>
      </w:r>
      <w:r w:rsidR="00DD31E9">
        <w:rPr>
          <w:noProof/>
        </w:rPr>
        <w:t>[</w:t>
      </w:r>
      <w:hyperlink w:anchor="_ENREF_43" w:tooltip="Leonhardt, 1992 #42" w:history="1">
        <w:r w:rsidR="001526E9">
          <w:rPr>
            <w:noProof/>
          </w:rPr>
          <w:t>43</w:t>
        </w:r>
      </w:hyperlink>
      <w:r w:rsidR="00DD31E9">
        <w:rPr>
          <w:noProof/>
        </w:rPr>
        <w:t>]</w:t>
      </w:r>
      <w:r>
        <w:fldChar w:fldCharType="end"/>
      </w:r>
      <w:r>
        <w:t xml:space="preserve">. Through this mechanism, methylation is inheritable and, </w:t>
      </w:r>
      <w:r w:rsidR="007835AF">
        <w:t>in concert</w:t>
      </w:r>
      <w:r>
        <w:t xml:space="preserve"> with other factors, provides a faithful system of retaining transcriptional silencing from the germ cell through</w:t>
      </w:r>
      <w:r w:rsidR="009633B0">
        <w:t>out</w:t>
      </w:r>
      <w:r>
        <w:t xml:space="preserve"> the entire life cycle of </w:t>
      </w:r>
      <w:r w:rsidR="009633B0">
        <w:t>an</w:t>
      </w:r>
      <w:r>
        <w:t xml:space="preserve"> organism </w:t>
      </w:r>
      <w:r>
        <w:fldChar w:fldCharType="begin"/>
      </w:r>
      <w:r w:rsidR="00DD31E9">
        <w:instrText xml:space="preserve"> ADDIN EN.CITE &lt;EndNote&gt;&lt;Cite&gt;&lt;Author&gt;Ooi&lt;/Author&gt;&lt;Year&gt;2008&lt;/Year&gt;&lt;RecNum&gt;43&lt;/RecNum&gt;&lt;DisplayText&gt;[44]&lt;/DisplayText&gt;&lt;record&gt;&lt;rec-number&gt;43&lt;/rec-number&gt;&lt;foreign-keys&gt;&lt;key app="EN" db-id="tzfp5vpxsp522xeefx3xp5rdz9ar9fwxdeax"&gt;43&lt;/key&gt;&lt;/foreign-keys&gt;&lt;ref-type name="Journal Article"&gt;17&lt;/ref-type&gt;&lt;contributors&gt;&lt;authors&gt;&lt;author&gt;Ooi, S. K.&lt;/author&gt;&lt;author&gt;Bestor, T. H.&lt;/author&gt;&lt;/authors&gt;&lt;/contributors&gt;&lt;auth-address&gt;Department of Genetics and Development, College of Physicians and Surgeons of Columbia University, New York, New York 10032, USA.&lt;/auth-address&gt;&lt;titles&gt;&lt;title&gt;Cytosine methylation: remaining faithful&lt;/title&gt;&lt;secondary-title&gt;Curr Biol&lt;/secondary-title&gt;&lt;/titles&gt;&lt;periodical&gt;&lt;full-title&gt;Curr Biol&lt;/full-title&gt;&lt;/periodical&gt;&lt;pages&gt;R174-6&lt;/pages&gt;&lt;volume&gt;18&lt;/volume&gt;&lt;number&gt;4&lt;/number&gt;&lt;edition&gt;2008/02/28&lt;/edition&gt;&lt;keywords&gt;&lt;keyword&gt;Animals&lt;/keyword&gt;&lt;keyword&gt;Cytosine/*metabolism&lt;/keyword&gt;&lt;keyword&gt;DNA/metabolism&lt;/keyword&gt;&lt;keyword&gt;DNA (Cytosine-5-)-Methyltransferase/*metabolism&lt;/keyword&gt;&lt;keyword&gt;*DNA Methylation&lt;/keyword&gt;&lt;keyword&gt;Genome, Plant&lt;/keyword&gt;&lt;keyword&gt;Mice&lt;/keyword&gt;&lt;keyword&gt;Nuclear Proteins/genetics/*metabolism&lt;/keyword&gt;&lt;/keywords&gt;&lt;dates&gt;&lt;year&gt;2008&lt;/year&gt;&lt;pub-dates&gt;&lt;date&gt;Feb 26&lt;/date&gt;&lt;/pub-dates&gt;&lt;/dates&gt;&lt;isbn&gt;0960-9822 (Print)&amp;#xD;0960-9822 (Linking)&lt;/isbn&gt;&lt;accession-num&gt;18302924&lt;/accession-num&gt;&lt;urls&gt;&lt;related-urls&gt;&lt;url&gt;http://www.ncbi.nlm.nih.gov/entrez/query.fcgi?cmd=Retrieve&amp;amp;db=PubMed&amp;amp;dopt=Citation&amp;amp;list_uids=18302924&lt;/url&gt;&lt;/related-urls&gt;&lt;/urls&gt;&lt;electronic-resource-num&gt;S0960-9822(07)02442-6 [pii]&amp;#xD;10.1016/j.cub.2007.12.045&lt;/electronic-resource-num&gt;&lt;language&gt;eng&lt;/language&gt;&lt;/record&gt;&lt;/Cite&gt;&lt;/EndNote&gt;</w:instrText>
      </w:r>
      <w:r>
        <w:fldChar w:fldCharType="separate"/>
      </w:r>
      <w:r w:rsidR="00DD31E9">
        <w:rPr>
          <w:noProof/>
        </w:rPr>
        <w:t>[</w:t>
      </w:r>
      <w:hyperlink w:anchor="_ENREF_44" w:tooltip="Ooi, 2008 #43" w:history="1">
        <w:r w:rsidR="001526E9">
          <w:rPr>
            <w:noProof/>
          </w:rPr>
          <w:t>44</w:t>
        </w:r>
      </w:hyperlink>
      <w:r w:rsidR="00DD31E9">
        <w:rPr>
          <w:noProof/>
        </w:rPr>
        <w:t>]</w:t>
      </w:r>
      <w:r>
        <w:fldChar w:fldCharType="end"/>
      </w:r>
      <w:r>
        <w:t xml:space="preserve">. </w:t>
      </w:r>
      <w:r w:rsidR="00F942FE">
        <w:t>DNMT</w:t>
      </w:r>
      <w:r>
        <w:t xml:space="preserve">3a and </w:t>
      </w:r>
      <w:r w:rsidR="00F942FE">
        <w:t>DNMT</w:t>
      </w:r>
      <w:r>
        <w:t xml:space="preserve">3b are </w:t>
      </w:r>
      <w:r w:rsidRPr="00E83DC4">
        <w:rPr>
          <w:i/>
        </w:rPr>
        <w:t>de nov</w:t>
      </w:r>
      <w:r>
        <w:rPr>
          <w:i/>
        </w:rPr>
        <w:t>o</w:t>
      </w:r>
      <w:r w:rsidR="0095504D">
        <w:t xml:space="preserve"> DNMT</w:t>
      </w:r>
      <w:r>
        <w:t xml:space="preserve">s that </w:t>
      </w:r>
      <w:r w:rsidR="0095504D">
        <w:t xml:space="preserve">can </w:t>
      </w:r>
      <w:r>
        <w:t xml:space="preserve">methylate unmethylated, as well as hemi-methylated DNA. </w:t>
      </w:r>
      <w:r w:rsidR="00F942FE">
        <w:t>DNMT</w:t>
      </w:r>
      <w:r>
        <w:t xml:space="preserve">3l has no enzymatic activity itself, but is required for the full activity of </w:t>
      </w:r>
      <w:r w:rsidR="00F942FE">
        <w:t>DNMT</w:t>
      </w:r>
      <w:r>
        <w:t xml:space="preserve">3a and </w:t>
      </w:r>
      <w:r w:rsidR="00F942FE">
        <w:t>DNMT</w:t>
      </w:r>
      <w:r>
        <w:t xml:space="preserve">3b </w:t>
      </w:r>
      <w:r>
        <w:fldChar w:fldCharType="begin"/>
      </w:r>
      <w:r w:rsidR="00DD31E9">
        <w:instrText xml:space="preserve"> ADDIN EN.CITE &lt;EndNote&gt;&lt;Cite&gt;&lt;Author&gt;Gowher&lt;/Author&gt;&lt;Year&gt;2005&lt;/Year&gt;&lt;RecNum&gt;44&lt;/RecNum&gt;&lt;DisplayText&gt;[45]&lt;/DisplayText&gt;&lt;record&gt;&lt;rec-number&gt;44&lt;/rec-number&gt;&lt;foreign-keys&gt;&lt;key app="EN" db-id="tzfp5vpxsp522xeefx3xp5rdz9ar9fwxdeax"&gt;44&lt;/key&gt;&lt;/foreign-keys&gt;&lt;ref-type name="Journal Article"&gt;17&lt;/ref-type&gt;&lt;contributors&gt;&lt;authors&gt;&lt;author&gt;Gowher, H.&lt;/author&gt;&lt;author&gt;Liebert, K.&lt;/author&gt;&lt;author&gt;Hermann, A.&lt;/author&gt;&lt;author&gt;Xu, G.&lt;/author&gt;&lt;author&gt;Jeltsch, A.&lt;/author&gt;&lt;/authors&gt;&lt;/contributors&gt;&lt;auth-address&gt;International University Bremen, School of Engineering and Science, Campus Ring 1, 28759 Bremen, Germany.&lt;/auth-address&gt;&lt;titles&gt;&lt;title&gt;Mechanism of stimulation of catalytic activity of Dnmt3A and Dnmt3B DNA-(cytosine-C5)-methyltransferases by Dnmt3L&lt;/title&gt;&lt;secondary-title&gt;J Biol Chem&lt;/secondary-title&gt;&lt;/titles&gt;&lt;periodical&gt;&lt;full-title&gt;J Biol Chem&lt;/full-title&gt;&lt;/periodical&gt;&lt;pages&gt;13341-8&lt;/pages&gt;&lt;volume&gt;280&lt;/volume&gt;&lt;number&gt;14&lt;/number&gt;&lt;edition&gt;2005/01/27&lt;/edition&gt;&lt;keywords&gt;&lt;keyword&gt;Animals&lt;/keyword&gt;&lt;keyword&gt;Binding Sites&lt;/keyword&gt;&lt;keyword&gt;DNA/metabolism&lt;/keyword&gt;&lt;keyword&gt;DNA (Cytosine-5-)-Methyltransferase/chemistry/genetics/*metabolism&lt;/keyword&gt;&lt;keyword&gt;DNA Methylation&lt;/keyword&gt;&lt;keyword&gt;Enzyme Activation&lt;/keyword&gt;&lt;keyword&gt;Mice&lt;/keyword&gt;&lt;keyword&gt;Protein Binding&lt;/keyword&gt;&lt;keyword&gt;Protein Conformation&lt;/keyword&gt;&lt;keyword&gt;S-Adenosylmethionine/metabolism&lt;/keyword&gt;&lt;keyword&gt;Surface Plasmon Resonance&lt;/keyword&gt;&lt;/keywords&gt;&lt;dates&gt;&lt;year&gt;2005&lt;/year&gt;&lt;pub-dates&gt;&lt;date&gt;Apr 8&lt;/date&gt;&lt;/pub-dates&gt;&lt;/dates&gt;&lt;isbn&gt;0021-9258 (Print)&amp;#xD;0021-9258 (Linking)&lt;/isbn&gt;&lt;accession-num&gt;15671018&lt;/accession-num&gt;&lt;urls&gt;&lt;related-urls&gt;&lt;url&gt;http://www.ncbi.nlm.nih.gov/entrez/query.fcgi?cmd=Retrieve&amp;amp;db=PubMed&amp;amp;dopt=Citation&amp;amp;list_uids=15671018&lt;/url&gt;&lt;/related-urls&gt;&lt;/urls&gt;&lt;electronic-resource-num&gt;M413412200 [pii]&amp;#xD;10.1074/jbc.M413412200&lt;/electronic-resource-num&gt;&lt;language&gt;eng&lt;/language&gt;&lt;/record&gt;&lt;/Cite&gt;&lt;/EndNote&gt;</w:instrText>
      </w:r>
      <w:r>
        <w:fldChar w:fldCharType="separate"/>
      </w:r>
      <w:r w:rsidR="00DD31E9">
        <w:rPr>
          <w:noProof/>
        </w:rPr>
        <w:t>[</w:t>
      </w:r>
      <w:hyperlink w:anchor="_ENREF_45" w:tooltip="Gowher, 2005 #44" w:history="1">
        <w:r w:rsidR="001526E9">
          <w:rPr>
            <w:noProof/>
          </w:rPr>
          <w:t>45</w:t>
        </w:r>
      </w:hyperlink>
      <w:r w:rsidR="00DD31E9">
        <w:rPr>
          <w:noProof/>
        </w:rPr>
        <w:t>]</w:t>
      </w:r>
      <w:r>
        <w:fldChar w:fldCharType="end"/>
      </w:r>
      <w:r>
        <w:t xml:space="preserve">. </w:t>
      </w:r>
    </w:p>
    <w:p w:rsidR="00CA07BF" w:rsidRDefault="00190703" w:rsidP="00F21087">
      <w:r>
        <w:t xml:space="preserve">The observation that the majority of methylated CpG dinucleotides lies within </w:t>
      </w:r>
      <w:r w:rsidR="002640D5">
        <w:t>TE</w:t>
      </w:r>
      <w:r>
        <w:t xml:space="preserve">s led to the speculation that DNA methylation evolved as a defence mechanism against mobile DNA elements </w:t>
      </w:r>
      <w:r>
        <w:fldChar w:fldCharType="begin"/>
      </w:r>
      <w:r w:rsidR="00DD31E9">
        <w:instrText xml:space="preserve"> ADDIN EN.CITE &lt;EndNote&gt;&lt;Cite&gt;&lt;Author&gt;Yoder&lt;/Author&gt;&lt;Year&gt;1997&lt;/Year&gt;&lt;RecNum&gt;45&lt;/RecNum&gt;&lt;DisplayText&gt;[46]&lt;/DisplayText&gt;&lt;record&gt;&lt;rec-number&gt;45&lt;/rec-number&gt;&lt;foreign-keys&gt;&lt;key app="EN" db-id="tzfp5vpxsp522xeefx3xp5rdz9ar9fwxdeax"&gt;45&lt;/key&gt;&lt;/foreign-keys&gt;&lt;ref-type name="Journal Article"&gt;17&lt;/ref-type&gt;&lt;contributors&gt;&lt;authors&gt;&lt;author&gt;Yoder, J. A.&lt;/author&gt;&lt;author&gt;Walsh, C. P.&lt;/author&gt;&lt;author&gt;Bestor, T. H.&lt;/author&gt;&lt;/authors&gt;&lt;/contributors&gt;&lt;auth-address&gt;Department of Genetics and Development, College of Physicians and Surgeons of Columbia University, New York, NY 10032, USA. jay14@columbia.edu&lt;/auth-address&gt;&lt;titles&gt;&lt;title&gt;Cytosine methylation and the ecology of intragenomic parasites&lt;/title&gt;&lt;secondary-title&gt;Trends Genet&lt;/secondary-title&gt;&lt;/titles&gt;&lt;periodical&gt;&lt;full-title&gt;Trends Genet&lt;/full-title&gt;&lt;/periodical&gt;&lt;pages&gt;335-40&lt;/pages&gt;&lt;volume&gt;13&lt;/volume&gt;&lt;number&gt;8&lt;/number&gt;&lt;edition&gt;1997/08/01&lt;/edition&gt;&lt;keywords&gt;&lt;keyword&gt;Animals&lt;/keyword&gt;&lt;keyword&gt;Cytosine/*metabolism&lt;/keyword&gt;&lt;keyword&gt;*DNA Methylation&lt;/keyword&gt;&lt;keyword&gt;*DNA Transposable Elements&lt;/keyword&gt;&lt;keyword&gt;Gametogenesis&lt;/keyword&gt;&lt;keyword&gt;*Gene Expression Regulation, Developmental&lt;/keyword&gt;&lt;keyword&gt;Mammals/genetics&lt;/keyword&gt;&lt;keyword&gt;Neoplasms/genetics&lt;/keyword&gt;&lt;keyword&gt;Retroviridae/genetics&lt;/keyword&gt;&lt;/keywords&gt;&lt;dates&gt;&lt;year&gt;1997&lt;/year&gt;&lt;pub-dates&gt;&lt;date&gt;Aug&lt;/date&gt;&lt;/pub-dates&gt;&lt;/dates&gt;&lt;isbn&gt;0168-9525 (Print)&amp;#xD;0168-9525 (Linking)&lt;/isbn&gt;&lt;accession-num&gt;9260521&lt;/accession-num&gt;&lt;urls&gt;&lt;related-urls&gt;&lt;url&gt;http://www.ncbi.nlm.nih.gov/pubmed/9260521&lt;/url&gt;&lt;/related-urls&gt;&lt;/urls&gt;&lt;electronic-resource-num&gt;S0168952597011815 [pii]&lt;/electronic-resource-num&gt;&lt;language&gt;eng&lt;/language&gt;&lt;/record&gt;&lt;/Cite&gt;&lt;/EndNote&gt;</w:instrText>
      </w:r>
      <w:r>
        <w:fldChar w:fldCharType="separate"/>
      </w:r>
      <w:r w:rsidR="00DD31E9">
        <w:rPr>
          <w:noProof/>
        </w:rPr>
        <w:t>[</w:t>
      </w:r>
      <w:hyperlink w:anchor="_ENREF_46" w:tooltip="Yoder, 1997 #45" w:history="1">
        <w:r w:rsidR="001526E9">
          <w:rPr>
            <w:noProof/>
          </w:rPr>
          <w:t>46</w:t>
        </w:r>
      </w:hyperlink>
      <w:r w:rsidR="00DD31E9">
        <w:rPr>
          <w:noProof/>
        </w:rPr>
        <w:t>]</w:t>
      </w:r>
      <w:r>
        <w:fldChar w:fldCharType="end"/>
      </w:r>
      <w:r>
        <w:t xml:space="preserve">. Indeed, treatment of dividing cells with the </w:t>
      </w:r>
      <w:r w:rsidR="00E263AA">
        <w:t>DNA methylation</w:t>
      </w:r>
      <w:r>
        <w:t xml:space="preserve"> inhibitors 5-azacytidine (5-Aza) or 5-aza-2</w:t>
      </w:r>
      <w:r w:rsidR="007378FF">
        <w:rPr>
          <w:lang w:val="de-AT"/>
        </w:rPr>
        <w:t>´</w:t>
      </w:r>
      <w:r w:rsidR="007378FF">
        <w:t>-</w:t>
      </w:r>
      <w:proofErr w:type="spellStart"/>
      <w:r w:rsidR="007378FF">
        <w:t>de</w:t>
      </w:r>
      <w:r>
        <w:t>oxycytidine</w:t>
      </w:r>
      <w:proofErr w:type="spellEnd"/>
      <w:r>
        <w:t xml:space="preserve"> (Aza-dC) </w:t>
      </w:r>
      <w:r w:rsidR="0061192D">
        <w:t>leads to an</w:t>
      </w:r>
      <w:r>
        <w:t xml:space="preserve"> upregulation of several retrotransposons including </w:t>
      </w:r>
      <w:r w:rsidR="00F942FE">
        <w:t>ERVs</w:t>
      </w:r>
      <w:r>
        <w:t xml:space="preserve"> </w:t>
      </w:r>
      <w:r>
        <w:fldChar w:fldCharType="begin">
          <w:fldData xml:space="preserve">PEVuZE5vdGU+PENpdGU+PEF1dGhvcj5KYWVuaXNjaDwvQXV0aG9yPjxZZWFyPjE5ODU8L1llYXI+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</w:fldData>
        </w:fldChar>
      </w:r>
      <w:r w:rsidR="00DD31E9">
        <w:instrText xml:space="preserve"> ADDIN EN.CITE </w:instrText>
      </w:r>
      <w:r w:rsidR="00DD31E9">
        <w:fldChar w:fldCharType="begin">
          <w:fldData xml:space="preserve">PEVuZE5vdGU+PENpdGU+PEF1dGhvcj5KYWVuaXNjaDwvQXV0aG9yPjxZZWFyPjE5ODU8L1llYXI+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</w:fldData>
        </w:fldChar>
      </w:r>
      <w:r w:rsidR="00DD31E9">
        <w:instrText xml:space="preserve"> ADDIN EN.CITE.DATA </w:instrText>
      </w:r>
      <w:r w:rsidR="00DD31E9">
        <w:fldChar w:fldCharType="end"/>
      </w:r>
      <w:r>
        <w:fldChar w:fldCharType="separate"/>
      </w:r>
      <w:r w:rsidR="00DD31E9">
        <w:rPr>
          <w:noProof/>
        </w:rPr>
        <w:t>[</w:t>
      </w:r>
      <w:hyperlink w:anchor="_ENREF_47" w:tooltip="Jaenisch, 1985 #46" w:history="1">
        <w:r w:rsidR="001526E9">
          <w:rPr>
            <w:noProof/>
          </w:rPr>
          <w:t>47</w:t>
        </w:r>
      </w:hyperlink>
      <w:r w:rsidR="00DD31E9">
        <w:rPr>
          <w:noProof/>
        </w:rPr>
        <w:t>,</w:t>
      </w:r>
      <w:hyperlink w:anchor="_ENREF_48" w:tooltip="Brunmeir, 2010 #47" w:history="1">
        <w:r w:rsidR="001526E9">
          <w:rPr>
            <w:noProof/>
          </w:rPr>
          <w:t>48</w:t>
        </w:r>
      </w:hyperlink>
      <w:r w:rsidR="00DD31E9">
        <w:rPr>
          <w:noProof/>
        </w:rPr>
        <w:t>]</w:t>
      </w:r>
      <w:r>
        <w:fldChar w:fldCharType="end"/>
      </w:r>
      <w:r>
        <w:t xml:space="preserve">. Knock-out of the maintaining </w:t>
      </w:r>
      <w:r w:rsidR="00F942FE">
        <w:t>DNMT</w:t>
      </w:r>
      <w:r>
        <w:t xml:space="preserve">1 </w:t>
      </w:r>
      <w:r w:rsidR="0061192D">
        <w:t>was accompanied by</w:t>
      </w:r>
      <w:r>
        <w:t xml:space="preserve"> a loss of </w:t>
      </w:r>
      <w:r w:rsidR="0061192D">
        <w:t xml:space="preserve">the </w:t>
      </w:r>
      <w:r>
        <w:t xml:space="preserve">methylation patterns on endogenous </w:t>
      </w:r>
      <w:r w:rsidR="0061192D">
        <w:t>IAP</w:t>
      </w:r>
      <w:r>
        <w:t xml:space="preserve"> genomes and transcriptional ERV activation</w:t>
      </w:r>
      <w:r w:rsidR="004C2298">
        <w:t xml:space="preserve"> in mouse embryos</w:t>
      </w:r>
      <w:r>
        <w:t xml:space="preserve"> </w:t>
      </w:r>
      <w:r>
        <w:fldChar w:fldCharType="begin"/>
      </w:r>
      <w:r w:rsidR="00DD31E9">
        <w:instrText xml:space="preserve"> ADDIN EN.CITE &lt;EndNote&gt;&lt;Cite&gt;&lt;Author&gt;Walsh&lt;/Author&gt;&lt;Year&gt;1998&lt;/Year&gt;&lt;RecNum&gt;48&lt;/RecNum&gt;&lt;DisplayText&gt;[49]&lt;/DisplayText&gt;&lt;record&gt;&lt;rec-number&gt;48&lt;/rec-number&gt;&lt;foreign-keys&gt;&lt;key app="EN" db-id="tzfp5vpxsp522xeefx3xp5rdz9ar9fwxdeax"&gt;48&lt;/key&gt;&lt;/foreign-keys&gt;&lt;ref-type name="Journal Article"&gt;17&lt;/ref-type&gt;&lt;contributors&gt;&lt;authors&gt;&lt;author&gt;Walsh, C. P.&lt;/author&gt;&lt;author&gt;Chaillet, J. R.&lt;/author&gt;&lt;author&gt;Bestor, T. H.&lt;/author&gt;&lt;/authors&gt;&lt;/contributors&gt;&lt;titles&gt;&lt;title&gt;Transcription of IAP endogenous retroviruses is constrained by cytosine methylation&lt;/title&gt;&lt;secondary-title&gt;Nat Genet&lt;/secondary-title&gt;&lt;/titles&gt;&lt;periodical&gt;&lt;full-title&gt;Nat Genet&lt;/full-title&gt;&lt;/periodical&gt;&lt;pages&gt;116-7&lt;/pages&gt;&lt;volume&gt;20&lt;/volume&gt;&lt;number&gt;2&lt;/number&gt;&lt;edition&gt;1998/10/15&lt;/edition&gt;&lt;keywords&gt;&lt;keyword&gt;Animals&lt;/keyword&gt;&lt;keyword&gt;Cytosine/*metabolism&lt;/keyword&gt;&lt;keyword&gt;DNA (Cytosine-5-)-Methyltransferase/metabolism&lt;/keyword&gt;&lt;keyword&gt;DNA Methylation&lt;/keyword&gt;&lt;keyword&gt;Female&lt;/keyword&gt;&lt;keyword&gt;Genes, Intracisternal A-Particle/*genetics&lt;/keyword&gt;&lt;keyword&gt;Male&lt;/keyword&gt;&lt;keyword&gt;Mice&lt;/keyword&gt;&lt;keyword&gt;Terminal Repeat Sequences&lt;/keyword&gt;&lt;keyword&gt;*Transcription, Genetic&lt;/keyword&gt;&lt;keyword&gt;Transcriptional Activation&lt;/keyword&gt;&lt;/keywords&gt;&lt;dates&gt;&lt;year&gt;1998&lt;/year&gt;&lt;pub-dates&gt;&lt;date&gt;Oct&lt;/date&gt;&lt;/pub-dates&gt;&lt;/dates&gt;&lt;isbn&gt;1061-4036 (Print)&amp;#xD;1061-4036 (Linking)&lt;/isbn&gt;&lt;accession-num&gt;9771701&lt;/accession-num&gt;&lt;urls&gt;&lt;related-urls&gt;&lt;url&gt;http://www.ncbi.nlm.nih.gov/entrez/query.fcgi?cmd=Retrieve&amp;amp;db=PubMed&amp;amp;dopt=Citation&amp;amp;list_uids=9771701&lt;/url&gt;&lt;/related-urls&gt;&lt;/urls&gt;&lt;electronic-resource-num&gt;10.1038/2413&lt;/electronic-resource-num&gt;&lt;language&gt;eng&lt;/language&gt;&lt;/record&gt;&lt;/Cite&gt;&lt;/EndNote&gt;</w:instrText>
      </w:r>
      <w:r>
        <w:fldChar w:fldCharType="separate"/>
      </w:r>
      <w:r w:rsidR="00DD31E9">
        <w:rPr>
          <w:noProof/>
        </w:rPr>
        <w:t>[</w:t>
      </w:r>
      <w:hyperlink w:anchor="_ENREF_49" w:tooltip="Walsh, 1998 #48" w:history="1">
        <w:r w:rsidR="001526E9">
          <w:rPr>
            <w:noProof/>
          </w:rPr>
          <w:t>49</w:t>
        </w:r>
      </w:hyperlink>
      <w:r w:rsidR="00DD31E9">
        <w:rPr>
          <w:noProof/>
        </w:rPr>
        <w:t>]</w:t>
      </w:r>
      <w:r>
        <w:fldChar w:fldCharType="end"/>
      </w:r>
      <w:r>
        <w:t xml:space="preserve">. </w:t>
      </w:r>
      <w:r w:rsidR="004C2298">
        <w:t>Furthermore, i</w:t>
      </w:r>
      <w:r>
        <w:t xml:space="preserve">n germ cells of </w:t>
      </w:r>
      <w:r w:rsidR="00F942FE">
        <w:t>DNMT</w:t>
      </w:r>
      <w:r>
        <w:t xml:space="preserve">3l deficient animals, several retrotransposons </w:t>
      </w:r>
      <w:r w:rsidR="004C2298">
        <w:t xml:space="preserve">have </w:t>
      </w:r>
      <w:r w:rsidR="00174D7E">
        <w:t xml:space="preserve">been </w:t>
      </w:r>
      <w:r w:rsidR="004C2298">
        <w:t>shown to be</w:t>
      </w:r>
      <w:r>
        <w:t xml:space="preserve"> </w:t>
      </w:r>
      <w:proofErr w:type="spellStart"/>
      <w:r>
        <w:t>demethylated</w:t>
      </w:r>
      <w:proofErr w:type="spellEnd"/>
      <w:r>
        <w:t xml:space="preserve"> and upregulated </w:t>
      </w:r>
      <w:r>
        <w:fldChar w:fldCharType="begin"/>
      </w:r>
      <w:r w:rsidR="00DD31E9">
        <w:instrText xml:space="preserve"> ADDIN EN.CITE &lt;EndNote&gt;&lt;Cite&gt;&lt;Author&gt;Bourc&amp;apos;his&lt;/Author&gt;&lt;Year&gt;2004&lt;/Year&gt;&lt;RecNum&gt;49&lt;/RecNum&gt;&lt;DisplayText&gt;[50]&lt;/DisplayText&gt;&lt;record&gt;&lt;rec-number&gt;49&lt;/rec-number&gt;&lt;foreign-keys&gt;&lt;key app="EN" db-id="tzfp5vpxsp522xeefx3xp5rdz9ar9fwxdeax"&gt;49&lt;/key&gt;&lt;/foreign-keys&gt;&lt;ref-type name="Journal Article"&gt;17&lt;/ref-type&gt;&lt;contributors&gt;&lt;authors&gt;&lt;author&gt;Bourc&amp;apos;his, D.&lt;/author&gt;&lt;author&gt;Bestor, T. H.&lt;/author&gt;&lt;/authors&gt;&lt;/contributors&gt;&lt;auth-address&gt;Department of Genetics and Development, College of Physicians and Surgeons of Columbia University, 701 West 168th Street, New York, New York 10032, USA.&lt;/auth-address&gt;&lt;titles&gt;&lt;title&gt;Meiotic catastrophe and retrotransposon reactivation in male germ cells lacking Dnmt3L&lt;/title&gt;&lt;secondary-title&gt;Nature&lt;/secondary-title&gt;&lt;/titles&gt;&lt;periodical&gt;&lt;full-title&gt;Nature&lt;/full-title&gt;&lt;/periodical&gt;&lt;pages&gt;96-9&lt;/pages&gt;&lt;volume&gt;431&lt;/volume&gt;&lt;number&gt;7004&lt;/number&gt;&lt;edition&gt;2004/08/20&lt;/edition&gt;&lt;keywords&gt;&lt;keyword&gt;Animals&lt;/keyword&gt;&lt;keyword&gt;Base Sequence&lt;/keyword&gt;&lt;keyword&gt;DNA (Cytosine-5-)-Methyltransferase/*deficiency/genetics/metabolism&lt;/keyword&gt;&lt;keyword&gt;DNA Methylation&lt;/keyword&gt;&lt;keyword&gt;Gene Expression Regulation&lt;/keyword&gt;&lt;keyword&gt;In Situ Hybridization&lt;/keyword&gt;&lt;keyword&gt;Male&lt;/keyword&gt;&lt;keyword&gt;*Meiosis/genetics&lt;/keyword&gt;&lt;keyword&gt;Mice&lt;/keyword&gt;&lt;keyword&gt;RNA, Messenger/genetics/metabolism&lt;/keyword&gt;&lt;keyword&gt;Retroelements/genetics/*physiology&lt;/keyword&gt;&lt;keyword&gt;Spermatocytes/*cytology/*metabolism&lt;/keyword&gt;&lt;/keywords&gt;&lt;dates&gt;&lt;year&gt;2004&lt;/year&gt;&lt;pub-dates&gt;&lt;date&gt;Sep 2&lt;/date&gt;&lt;/pub-dates&gt;&lt;/dates&gt;&lt;isbn&gt;1476-4687 (Electronic)&amp;#xD;0028-0836 (Linking)&lt;/isbn&gt;&lt;accession-num&gt;15318244&lt;/accession-num&gt;&lt;urls&gt;&lt;related-urls&gt;&lt;url&gt;http://www.ncbi.nlm.nih.gov/entrez/query.fcgi?cmd=Retrieve&amp;amp;db=PubMed&amp;amp;dopt=Citation&amp;amp;list_uids=15318244&lt;/url&gt;&lt;/related-urls&gt;&lt;/urls&gt;&lt;electronic-resource-num&gt;10.1038/nature02886&amp;#xD;nature02886 [pii]&lt;/electronic-resource-num&gt;&lt;language&gt;eng&lt;/language&gt;&lt;/record&gt;&lt;/Cite&gt;&lt;/EndNote&gt;</w:instrText>
      </w:r>
      <w:r>
        <w:fldChar w:fldCharType="separate"/>
      </w:r>
      <w:r w:rsidR="00DD31E9">
        <w:rPr>
          <w:noProof/>
        </w:rPr>
        <w:t>[</w:t>
      </w:r>
      <w:hyperlink w:anchor="_ENREF_50" w:tooltip="Bourc'his, 2004 #49" w:history="1">
        <w:r w:rsidR="001526E9">
          <w:rPr>
            <w:noProof/>
          </w:rPr>
          <w:t>50</w:t>
        </w:r>
      </w:hyperlink>
      <w:r w:rsidR="00DD31E9">
        <w:rPr>
          <w:noProof/>
        </w:rPr>
        <w:t>]</w:t>
      </w:r>
      <w:r>
        <w:fldChar w:fldCharType="end"/>
      </w:r>
      <w:r>
        <w:t xml:space="preserve">. Expression levels of </w:t>
      </w:r>
      <w:r w:rsidR="00F942FE">
        <w:t>DNMT</w:t>
      </w:r>
      <w:r>
        <w:t xml:space="preserve">3a and </w:t>
      </w:r>
      <w:r w:rsidR="00F942FE">
        <w:t>DNMT</w:t>
      </w:r>
      <w:r>
        <w:t xml:space="preserve">3b are particularly high in ES cells but decrease dramatically upon differentiation. In accordance, proviruses become </w:t>
      </w:r>
      <w:r w:rsidR="00803D13">
        <w:t xml:space="preserve">rapidly </w:t>
      </w:r>
      <w:r>
        <w:t xml:space="preserve">methylated </w:t>
      </w:r>
      <w:r w:rsidR="00803D13">
        <w:t xml:space="preserve">and silenced </w:t>
      </w:r>
      <w:r>
        <w:t xml:space="preserve">after integration during the pre-implantation stage of early mouse embryos </w:t>
      </w:r>
      <w:r>
        <w:fldChar w:fldCharType="begin"/>
      </w:r>
      <w:r w:rsidR="00DD31E9">
        <w:instrText xml:space="preserve"> ADDIN EN.CITE &lt;EndNote&gt;&lt;Cite&gt;&lt;Author&gt;Jahner&lt;/Author&gt;&lt;Year&gt;1982&lt;/Year&gt;&lt;RecNum&gt;50&lt;/RecNum&gt;&lt;DisplayText&gt;[51]&lt;/DisplayText&gt;&lt;record&gt;&lt;rec-number&gt;50&lt;/rec-number&gt;&lt;foreign-keys&gt;&lt;key app="EN" db-id="tzfp5vpxsp522xeefx3xp5rdz9ar9fwxdeax"&gt;50&lt;/key&gt;&lt;/foreign-keys&gt;&lt;ref-type name="Journal Article"&gt;17&lt;/ref-type&gt;&lt;contributors&gt;&lt;authors&gt;&lt;author&gt;Jahner, D.&lt;/author&gt;&lt;author&gt;Stuhlmann, H.&lt;/author&gt;&lt;author&gt;Stewart, C. L.&lt;/author&gt;&lt;author&gt;Harbers, K.&lt;/author&gt;&lt;author&gt;Lohler, J.&lt;/author&gt;&lt;author&gt;Simon, I.&lt;/author&gt;&lt;author&gt;Jaenisch, R.&lt;/author&gt;&lt;/authors&gt;&lt;/contributors&gt;&lt;titles&gt;&lt;title&gt;De novo methylation and expression of retroviral genomes during mouse embryogenesis&lt;/title&gt;&lt;secondary-title&gt;Nature&lt;/secondary-title&gt;&lt;/titles&gt;&lt;periodical&gt;&lt;full-title&gt;Nature&lt;/full-title&gt;&lt;/periodical&gt;&lt;pages&gt;623-8&lt;/pages&gt;&lt;volume&gt;298&lt;/volume&gt;&lt;number&gt;5875&lt;/number&gt;&lt;edition&gt;1982/08/12&lt;/edition&gt;&lt;keywords&gt;&lt;keyword&gt;Animals&lt;/keyword&gt;&lt;keyword&gt;Cell Transformation, Viral&lt;/keyword&gt;&lt;keyword&gt;DNA, Viral/genetics&lt;/keyword&gt;&lt;keyword&gt;Embryonic Development&lt;/keyword&gt;&lt;keyword&gt;Female&lt;/keyword&gt;&lt;keyword&gt;*Gene Expression Regulation&lt;/keyword&gt;&lt;keyword&gt;*Genes, Viral&lt;/keyword&gt;&lt;keyword&gt;Leukemia Virus, Murine/genetics&lt;/keyword&gt;&lt;keyword&gt;*Methylation&lt;/keyword&gt;&lt;keyword&gt;Mice/*embryology&lt;/keyword&gt;&lt;keyword&gt;Pregnancy&lt;/keyword&gt;&lt;keyword&gt;Retroviridae/*genetics&lt;/keyword&gt;&lt;keyword&gt;Virus Replication&lt;/keyword&gt;&lt;/keywords&gt;&lt;dates&gt;&lt;year&gt;1982&lt;/year&gt;&lt;pub-dates&gt;&lt;date&gt;Aug 12&lt;/date&gt;&lt;/pub-dates&gt;&lt;/dates&gt;&lt;isbn&gt;0028-0836 (Print)&amp;#xD;0028-0836 (Linking)&lt;/isbn&gt;&lt;accession-num&gt;6285203&lt;/accession-num&gt;&lt;urls&gt;&lt;related-urls&gt;&lt;url&gt;http://www.ncbi.nlm.nih.gov/pubmed/6285203&lt;/url&gt;&lt;/related-urls&gt;&lt;/urls&gt;&lt;language&gt;eng&lt;/language&gt;&lt;/record&gt;&lt;/Cite&gt;&lt;/EndNote&gt;</w:instrText>
      </w:r>
      <w:r>
        <w:fldChar w:fldCharType="separate"/>
      </w:r>
      <w:r w:rsidR="00DD31E9">
        <w:rPr>
          <w:noProof/>
        </w:rPr>
        <w:t>[</w:t>
      </w:r>
      <w:hyperlink w:anchor="_ENREF_51" w:tooltip="Jahner, 1982 #50" w:history="1">
        <w:r w:rsidR="001526E9">
          <w:rPr>
            <w:noProof/>
          </w:rPr>
          <w:t>51</w:t>
        </w:r>
      </w:hyperlink>
      <w:r w:rsidR="00DD31E9">
        <w:rPr>
          <w:noProof/>
        </w:rPr>
        <w:t>]</w:t>
      </w:r>
      <w:r>
        <w:fldChar w:fldCharType="end"/>
      </w:r>
      <w:r>
        <w:t>, whereas retroviral genomes integrating in differentiated cells</w:t>
      </w:r>
      <w:r w:rsidR="00803D13">
        <w:t>,</w:t>
      </w:r>
      <w:r>
        <w:t xml:space="preserve"> such as fibroblasts</w:t>
      </w:r>
      <w:r w:rsidR="00803D13">
        <w:t>,</w:t>
      </w:r>
      <w:r>
        <w:t xml:space="preserve"> remain unmethylated </w:t>
      </w:r>
      <w:r>
        <w:fldChar w:fldCharType="begin"/>
      </w:r>
      <w:r w:rsidR="00DD31E9">
        <w:instrText xml:space="preserve"> ADDIN EN.CITE &lt;EndNote&gt;&lt;Cite&gt;&lt;Author&gt;Okano&lt;/Author&gt;&lt;Year&gt;1999&lt;/Year&gt;&lt;RecNum&gt;51&lt;/RecNum&gt;&lt;DisplayText&gt;[52]&lt;/DisplayText&gt;&lt;record&gt;&lt;rec-number&gt;51&lt;/rec-number&gt;&lt;foreign-keys&gt;&lt;key app="EN" db-id="tzfp5vpxsp522xeefx3xp5rdz9ar9fwxdeax"&gt;51&lt;/key&gt;&lt;/foreign-keys&gt;&lt;ref-type name="Journal Article"&gt;17&lt;/ref-type&gt;&lt;contributors&gt;&lt;authors&gt;&lt;author&gt;Okano, M.&lt;/author&gt;&lt;author&gt;Bell, D. W.&lt;/author&gt;&lt;author&gt;Haber, D. A.&lt;/author&gt;&lt;author&gt;Li, E.&lt;/author&gt;&lt;/authors&gt;&lt;/contributors&gt;&lt;auth-address&gt;Cardiovascular Research Center, Massachusetts General Hospital, Department of Medicine, Harvard Medical School, Charlestown 02129, USA.&lt;/auth-address&gt;&lt;titles&gt;&lt;title&gt;DNA methyltransferases Dnmt3a and Dnmt3b are essential for de novo methylation and mammalian development&lt;/title&gt;&lt;secondary-title&gt;Cell&lt;/secondary-title&gt;&lt;/titles&gt;&lt;periodical&gt;&lt;full-title&gt;Cell&lt;/full-title&gt;&lt;/periodical&gt;&lt;pages&gt;247-57&lt;/pages&gt;&lt;volume&gt;99&lt;/volume&gt;&lt;number&gt;3&lt;/number&gt;&lt;edition&gt;1999/11/11&lt;/edition&gt;&lt;keywords&gt;&lt;keyword&gt;Animals&lt;/keyword&gt;&lt;keyword&gt;Blastocyst/*physiology&lt;/keyword&gt;&lt;keyword&gt;Centromere/genetics&lt;/keyword&gt;&lt;keyword&gt;Crosses, Genetic&lt;/keyword&gt;&lt;keyword&gt;DNA (Cytosine-5-)-Methyltransferase/deficiency/*genetics/*metabolism&lt;/keyword&gt;&lt;keyword&gt;DNA Methylation&lt;/keyword&gt;&lt;keyword&gt;Homozygote&lt;/keyword&gt;&lt;keyword&gt;Humans&lt;/keyword&gt;&lt;keyword&gt;Immunologic Deficiency Syndromes/genetics&lt;/keyword&gt;&lt;keyword&gt;Male&lt;/keyword&gt;&lt;keyword&gt;Mammals&lt;/keyword&gt;&lt;keyword&gt;Mice&lt;/keyword&gt;&lt;keyword&gt;Mice, Inbred C57BL&lt;/keyword&gt;&lt;keyword&gt;Mice, Knockout&lt;/keyword&gt;&lt;keyword&gt;Repetitive Sequences, Nucleic Acid&lt;/keyword&gt;&lt;keyword&gt;Stem Cells/physiology&lt;/keyword&gt;&lt;/keywords&gt;&lt;dates&gt;&lt;year&gt;1999&lt;/year&gt;&lt;pub-dates&gt;&lt;date&gt;Oct 29&lt;/date&gt;&lt;/pub-dates&gt;&lt;/dates&gt;&lt;isbn&gt;0092-8674 (Print)&amp;#xD;0092-8674 (Linking)&lt;/isbn&gt;&lt;accession-num&gt;10555141&lt;/accession-num&gt;&lt;urls&gt;&lt;related-urls&gt;&lt;url&gt;http://www.ncbi.nlm.nih.gov/pubmed/10555141&lt;/url&gt;&lt;/related-urls&gt;&lt;/urls&gt;&lt;electronic-resource-num&gt;S0092-8674(00)81656-6 [pii]&lt;/electronic-resource-num&gt;&lt;language&gt;eng&lt;/language&gt;&lt;/record&gt;&lt;/Cite&gt;&lt;/EndNote&gt;</w:instrText>
      </w:r>
      <w:r>
        <w:fldChar w:fldCharType="separate"/>
      </w:r>
      <w:r w:rsidR="00DD31E9">
        <w:rPr>
          <w:noProof/>
        </w:rPr>
        <w:t>[</w:t>
      </w:r>
      <w:hyperlink w:anchor="_ENREF_52" w:tooltip="Okano, 1999 #51" w:history="1">
        <w:r w:rsidR="001526E9">
          <w:rPr>
            <w:noProof/>
          </w:rPr>
          <w:t>52</w:t>
        </w:r>
      </w:hyperlink>
      <w:r w:rsidR="00DD31E9">
        <w:rPr>
          <w:noProof/>
        </w:rPr>
        <w:t>]</w:t>
      </w:r>
      <w:r>
        <w:fldChar w:fldCharType="end"/>
      </w:r>
      <w:r w:rsidR="00AC7630">
        <w:t>.</w:t>
      </w:r>
      <w:r w:rsidR="00CA07BF">
        <w:t xml:space="preserve"> Apart</w:t>
      </w:r>
      <w:bookmarkStart w:id="12" w:name="_Toc288755192"/>
      <w:r w:rsidR="00CA07BF">
        <w:t xml:space="preserve"> from </w:t>
      </w:r>
      <w:r w:rsidR="004C2298">
        <w:t xml:space="preserve">interfering with </w:t>
      </w:r>
      <w:r w:rsidR="00CA07BF">
        <w:t>transcription</w:t>
      </w:r>
      <w:r w:rsidR="004C2298">
        <w:t xml:space="preserve"> factor binding and recruiting MBD proteins</w:t>
      </w:r>
      <w:r w:rsidR="00CA07BF">
        <w:t>, methylated cytosine</w:t>
      </w:r>
      <w:r w:rsidR="007835AF">
        <w:t>s</w:t>
      </w:r>
      <w:r w:rsidR="00CA07BF">
        <w:t xml:space="preserve"> are also subjected to a higher </w:t>
      </w:r>
      <w:r w:rsidR="00CA07BF">
        <w:lastRenderedPageBreak/>
        <w:t xml:space="preserve">mutation rate than unmethylated cytosines, leading to an accelerated degeneration of </w:t>
      </w:r>
      <w:r w:rsidR="002640D5">
        <w:t>TEs</w:t>
      </w:r>
      <w:r w:rsidR="00CA07BF">
        <w:t xml:space="preserve"> </w:t>
      </w:r>
      <w:r w:rsidR="00CA07BF">
        <w:fldChar w:fldCharType="begin"/>
      </w:r>
      <w:r w:rsidR="00DD31E9">
        <w:instrText xml:space="preserve"> ADDIN EN.CITE &lt;EndNote&gt;&lt;Cite&gt;&lt;Author&gt;Cooper&lt;/Author&gt;&lt;Year&gt;1989&lt;/Year&gt;&lt;RecNum&gt;52&lt;/RecNum&gt;&lt;DisplayText&gt;[53]&lt;/DisplayText&gt;&lt;record&gt;&lt;rec-number&gt;52&lt;/rec-number&gt;&lt;foreign-keys&gt;&lt;key app="EN" db-id="tzfp5vpxsp522xeefx3xp5rdz9ar9fwxdeax"&gt;52&lt;/key&gt;&lt;/foreign-keys&gt;&lt;ref-type name="Journal Article"&gt;17&lt;/ref-type&gt;&lt;contributors&gt;&lt;authors&gt;&lt;author&gt;Cooper, D. N.&lt;/author&gt;&lt;author&gt;Krawczak, M.&lt;/author&gt;&lt;/authors&gt;&lt;/contributors&gt;&lt;auth-address&gt;Thrombosis Research Unit, King&amp;apos;s College School of Medicine and Dentistry, University of London, UK.&lt;/auth-address&gt;&lt;titles&gt;&lt;title&gt;Cytosine methylation and the fate of CpG dinucleotides in vertebrate genomes&lt;/title&gt;&lt;secondary-title&gt;Hum Genet&lt;/secondary-title&gt;&lt;/titles&gt;&lt;periodical&gt;&lt;full-title&gt;Hum Genet&lt;/full-title&gt;&lt;/periodical&gt;&lt;pages&gt;181-8&lt;/pages&gt;&lt;volume&gt;83&lt;/volume&gt;&lt;number&gt;2&lt;/number&gt;&lt;edition&gt;1989/09/01&lt;/edition&gt;&lt;keywords&gt;&lt;keyword&gt;Animals&lt;/keyword&gt;&lt;keyword&gt;Biological Evolution&lt;/keyword&gt;&lt;keyword&gt;Cytosine/*metabolism&lt;/keyword&gt;&lt;keyword&gt;Dinucleoside Phosphates/*genetics/metabolism&lt;/keyword&gt;&lt;keyword&gt;Mathematics&lt;/keyword&gt;&lt;keyword&gt;Methylation&lt;/keyword&gt;&lt;keyword&gt;*Models, Genetic&lt;/keyword&gt;&lt;keyword&gt;Vertebrates/*genetics&lt;/keyword&gt;&lt;/keywords&gt;&lt;dates&gt;&lt;year&gt;1989&lt;/year&gt;&lt;pub-dates&gt;&lt;date&gt;Sep&lt;/date&gt;&lt;/pub-dates&gt;&lt;/dates&gt;&lt;isbn&gt;0340-6717 (Print)&amp;#xD;0340-6717 (Linking)&lt;/isbn&gt;&lt;accession-num&gt;2777259&lt;/accession-num&gt;&lt;urls&gt;&lt;related-urls&gt;&lt;url&gt;http://www.ncbi.nlm.nih.gov/pubmed/2777259&lt;/url&gt;&lt;/related-urls&gt;&lt;/urls&gt;&lt;language&gt;eng&lt;/language&gt;&lt;/record&gt;&lt;/Cite&gt;&lt;/EndNote&gt;</w:instrText>
      </w:r>
      <w:r w:rsidR="00CA07BF">
        <w:fldChar w:fldCharType="separate"/>
      </w:r>
      <w:r w:rsidR="00DD31E9">
        <w:rPr>
          <w:noProof/>
        </w:rPr>
        <w:t>[</w:t>
      </w:r>
      <w:hyperlink w:anchor="_ENREF_53" w:tooltip="Cooper, 1989 #52" w:history="1">
        <w:r w:rsidR="001526E9">
          <w:rPr>
            <w:noProof/>
          </w:rPr>
          <w:t>53</w:t>
        </w:r>
      </w:hyperlink>
      <w:r w:rsidR="00DD31E9">
        <w:rPr>
          <w:noProof/>
        </w:rPr>
        <w:t>]</w:t>
      </w:r>
      <w:r w:rsidR="00CA07BF">
        <w:fldChar w:fldCharType="end"/>
      </w:r>
      <w:r w:rsidR="004C2298">
        <w:t>.</w:t>
      </w:r>
    </w:p>
    <w:p w:rsidR="000330D2" w:rsidRDefault="00CE2124" w:rsidP="00F21087">
      <w:r>
        <w:t xml:space="preserve">The mechanisms by which </w:t>
      </w:r>
      <w:r w:rsidRPr="00162303">
        <w:rPr>
          <w:i/>
        </w:rPr>
        <w:t>de novo</w:t>
      </w:r>
      <w:r>
        <w:t xml:space="preserve"> DNMTs in mammals are targeted to ERVs are poorly understood. However, some indications came from the study of transposon silencing in </w:t>
      </w:r>
      <w:r w:rsidR="0061192D" w:rsidRPr="0061192D">
        <w:t>invertebrate</w:t>
      </w:r>
      <w:r w:rsidR="0061192D">
        <w:t xml:space="preserve"> animals</w:t>
      </w:r>
      <w:r>
        <w:t xml:space="preserve">. In </w:t>
      </w:r>
      <w:r w:rsidRPr="00162303">
        <w:rPr>
          <w:i/>
        </w:rPr>
        <w:t>Drosophila</w:t>
      </w:r>
      <w:r>
        <w:t xml:space="preserve">, a class of small RNAs, </w:t>
      </w:r>
      <w:r w:rsidR="00647EC9">
        <w:t>termed</w:t>
      </w:r>
      <w:r>
        <w:t xml:space="preserve"> Piwi-interacting RNAs (piRNAs), which join Piwi proteins and guide them to specific targets, repress transcription of mobile elements </w:t>
      </w:r>
      <w:r>
        <w:fldChar w:fldCharType="begin">
          <w:fldData xml:space="preserve">PEVuZE5vdGU+PENpdGU+PEF1dGhvcj5CcmVubmVja2U8L0F1dGhvcj48WWVhcj4yMDA3PC9ZZWFy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</w:fldData>
        </w:fldChar>
      </w:r>
      <w:r w:rsidR="00DD31E9">
        <w:instrText xml:space="preserve"> ADDIN EN.CITE </w:instrText>
      </w:r>
      <w:r w:rsidR="00DD31E9">
        <w:fldChar w:fldCharType="begin">
          <w:fldData xml:space="preserve">PEVuZE5vdGU+PENpdGU+PEF1dGhvcj5CcmVubmVja2U8L0F1dGhvcj48WWVhcj4yMDA3PC9ZZWFy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</w:fldData>
        </w:fldChar>
      </w:r>
      <w:r w:rsidR="00DD31E9">
        <w:instrText xml:space="preserve"> ADDIN EN.CITE.DATA </w:instrText>
      </w:r>
      <w:r w:rsidR="00DD31E9">
        <w:fldChar w:fldCharType="end"/>
      </w:r>
      <w:r>
        <w:fldChar w:fldCharType="separate"/>
      </w:r>
      <w:r w:rsidR="00DD31E9">
        <w:rPr>
          <w:noProof/>
        </w:rPr>
        <w:t>[</w:t>
      </w:r>
      <w:hyperlink w:anchor="_ENREF_54" w:tooltip="Brennecke, 2007 #53" w:history="1">
        <w:r w:rsidR="001526E9">
          <w:rPr>
            <w:noProof/>
          </w:rPr>
          <w:t>54</w:t>
        </w:r>
      </w:hyperlink>
      <w:r w:rsidR="00DD31E9">
        <w:rPr>
          <w:noProof/>
        </w:rPr>
        <w:t>]</w:t>
      </w:r>
      <w:r>
        <w:fldChar w:fldCharType="end"/>
      </w:r>
      <w:r>
        <w:t>. Transposon-derived mRNA that is targeted by the piRNA-Piwi complex is cleaved and also forms a secondary piRNA, which is derived from the mRNA. The secondary piRNA can again target transposon mRNA, transcribed from endogenous loci and produce original anti-sense piRNA that targets other transposon</w:t>
      </w:r>
      <w:r w:rsidR="000330D2">
        <w:t xml:space="preserve"> RNAs. This amplification cycle, which was termed </w:t>
      </w:r>
      <w:r>
        <w:t>“ping-pong cycle”</w:t>
      </w:r>
      <w:r w:rsidR="000330D2">
        <w:t>,</w:t>
      </w:r>
      <w:r>
        <w:t xml:space="preserve"> allows efficient targeting of transcribed transposons </w:t>
      </w:r>
      <w:r>
        <w:fldChar w:fldCharType="begin">
          <w:fldData xml:space="preserve">PEVuZE5vdGU+PENpdGU+PEF1dGhvcj5CcmVubmVja2U8L0F1dGhvcj48WWVhcj4yMDA3PC9ZZWFy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</w:fldData>
        </w:fldChar>
      </w:r>
      <w:r w:rsidR="00DD31E9">
        <w:instrText xml:space="preserve"> ADDIN EN.CITE </w:instrText>
      </w:r>
      <w:r w:rsidR="00DD31E9">
        <w:fldChar w:fldCharType="begin">
          <w:fldData xml:space="preserve">PEVuZE5vdGU+PENpdGU+PEF1dGhvcj5CcmVubmVja2U8L0F1dGhvcj48WWVhcj4yMDA3PC9ZZWFy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</w:fldData>
        </w:fldChar>
      </w:r>
      <w:r w:rsidR="00DD31E9">
        <w:instrText xml:space="preserve"> ADDIN EN.CITE.DATA </w:instrText>
      </w:r>
      <w:r w:rsidR="00DD31E9">
        <w:fldChar w:fldCharType="end"/>
      </w:r>
      <w:r>
        <w:fldChar w:fldCharType="separate"/>
      </w:r>
      <w:r w:rsidR="00DD31E9">
        <w:rPr>
          <w:noProof/>
        </w:rPr>
        <w:t>[</w:t>
      </w:r>
      <w:hyperlink w:anchor="_ENREF_54" w:tooltip="Brennecke, 2007 #53" w:history="1">
        <w:r w:rsidR="001526E9">
          <w:rPr>
            <w:noProof/>
          </w:rPr>
          <w:t>54</w:t>
        </w:r>
      </w:hyperlink>
      <w:r w:rsidR="00DD31E9">
        <w:rPr>
          <w:noProof/>
        </w:rPr>
        <w:t>]</w:t>
      </w:r>
      <w:r>
        <w:fldChar w:fldCharType="end"/>
      </w:r>
      <w:r>
        <w:t xml:space="preserve">. </w:t>
      </w:r>
      <w:r w:rsidR="000330D2">
        <w:t xml:space="preserve">Importantly, since </w:t>
      </w:r>
      <w:r w:rsidR="00647EC9">
        <w:t>the targeting piRNAs are derived</w:t>
      </w:r>
      <w:r w:rsidR="000330D2">
        <w:t xml:space="preserve"> from </w:t>
      </w:r>
      <w:r w:rsidR="00647EC9">
        <w:t>TE themselves</w:t>
      </w:r>
      <w:r w:rsidR="000330D2">
        <w:t xml:space="preserve">, this </w:t>
      </w:r>
      <w:r w:rsidR="001C5FC1">
        <w:t xml:space="preserve">adaptive </w:t>
      </w:r>
      <w:r w:rsidR="000330D2">
        <w:t xml:space="preserve">system </w:t>
      </w:r>
      <w:r w:rsidR="001C5FC1">
        <w:t>also allows repression of</w:t>
      </w:r>
      <w:r w:rsidR="000330D2">
        <w:t xml:space="preserve"> newly emerging TEs</w:t>
      </w:r>
      <w:r w:rsidR="001C5FC1">
        <w:t>.</w:t>
      </w:r>
    </w:p>
    <w:p w:rsidR="00CE2124" w:rsidRDefault="00647EC9" w:rsidP="00F21087">
      <w:r>
        <w:t>Several c</w:t>
      </w:r>
      <w:r w:rsidR="00CE2124">
        <w:t xml:space="preserve">omponents of the piRNA system are also conserved in vertebrates. In mice, dispersed copies of retrotransposons serve as templates for the production of piRNAs </w:t>
      </w:r>
      <w:r w:rsidR="00CE2124">
        <w:fldChar w:fldCharType="begin">
          <w:fldData xml:space="preserve">PEVuZE5vdGU+PENpdGU+PEF1dGhvcj5BcmF2aW48L0F1dGhvcj48WWVhcj4yMDA3PC9ZZWFyPjxS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</w:fldData>
        </w:fldChar>
      </w:r>
      <w:r w:rsidR="00DD31E9">
        <w:instrText xml:space="preserve"> ADDIN EN.CITE </w:instrText>
      </w:r>
      <w:r w:rsidR="00DD31E9">
        <w:fldChar w:fldCharType="begin">
          <w:fldData xml:space="preserve">PEVuZE5vdGU+PENpdGU+PEF1dGhvcj5BcmF2aW48L0F1dGhvcj48WWVhcj4yMDA3PC9ZZWFyPjxS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</w:fldData>
        </w:fldChar>
      </w:r>
      <w:r w:rsidR="00DD31E9">
        <w:instrText xml:space="preserve"> ADDIN EN.CITE.DATA </w:instrText>
      </w:r>
      <w:r w:rsidR="00DD31E9">
        <w:fldChar w:fldCharType="end"/>
      </w:r>
      <w:r w:rsidR="00CE2124">
        <w:fldChar w:fldCharType="separate"/>
      </w:r>
      <w:r w:rsidR="00DD31E9">
        <w:rPr>
          <w:noProof/>
        </w:rPr>
        <w:t>[</w:t>
      </w:r>
      <w:hyperlink w:anchor="_ENREF_55" w:tooltip="Aravin, 2007 #54" w:history="1">
        <w:r w:rsidR="001526E9">
          <w:rPr>
            <w:noProof/>
          </w:rPr>
          <w:t>55</w:t>
        </w:r>
      </w:hyperlink>
      <w:r w:rsidR="00DD31E9">
        <w:rPr>
          <w:noProof/>
        </w:rPr>
        <w:t>]</w:t>
      </w:r>
      <w:r w:rsidR="00CE2124">
        <w:fldChar w:fldCharType="end"/>
      </w:r>
      <w:r w:rsidR="00CE2124">
        <w:t>. Knock-down of the</w:t>
      </w:r>
      <w:r>
        <w:t xml:space="preserve"> mouse Piwi protein MILI resulted</w:t>
      </w:r>
      <w:r w:rsidR="00CE2124">
        <w:t xml:space="preserve"> in derepression and hypomethylation of L1 and IAP retrotransposons in </w:t>
      </w:r>
      <w:r w:rsidR="0061192D">
        <w:t>foetal</w:t>
      </w:r>
      <w:r w:rsidR="00CE2124">
        <w:t xml:space="preserve"> testes </w:t>
      </w:r>
      <w:r w:rsidR="00CE2124">
        <w:fldChar w:fldCharType="begin">
          <w:fldData xml:space="preserve">PEVuZE5vdGU+PENpdGU+PEF1dGhvcj5BcmF2aW48L0F1dGhvcj48WWVhcj4yMDA3PC9ZZWFyPjxS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</w:fldData>
        </w:fldChar>
      </w:r>
      <w:r w:rsidR="00DD31E9">
        <w:instrText xml:space="preserve"> ADDIN EN.CITE </w:instrText>
      </w:r>
      <w:r w:rsidR="00DD31E9">
        <w:fldChar w:fldCharType="begin">
          <w:fldData xml:space="preserve">PEVuZE5vdGU+PENpdGU+PEF1dGhvcj5BcmF2aW48L0F1dGhvcj48WWVhcj4yMDA3PC9ZZWFyPjxS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</w:fldData>
        </w:fldChar>
      </w:r>
      <w:r w:rsidR="00DD31E9">
        <w:instrText xml:space="preserve"> ADDIN EN.CITE.DATA </w:instrText>
      </w:r>
      <w:r w:rsidR="00DD31E9">
        <w:fldChar w:fldCharType="end"/>
      </w:r>
      <w:r w:rsidR="00CE2124">
        <w:fldChar w:fldCharType="separate"/>
      </w:r>
      <w:r w:rsidR="00DD31E9">
        <w:rPr>
          <w:noProof/>
        </w:rPr>
        <w:t>[</w:t>
      </w:r>
      <w:hyperlink w:anchor="_ENREF_55" w:tooltip="Aravin, 2007 #54" w:history="1">
        <w:r w:rsidR="001526E9">
          <w:rPr>
            <w:noProof/>
          </w:rPr>
          <w:t>55</w:t>
        </w:r>
      </w:hyperlink>
      <w:r w:rsidR="00DD31E9">
        <w:rPr>
          <w:noProof/>
        </w:rPr>
        <w:t>,</w:t>
      </w:r>
      <w:hyperlink w:anchor="_ENREF_56" w:tooltip="Kuramochi-Miyagawa, 2008 #55" w:history="1">
        <w:r w:rsidR="001526E9">
          <w:rPr>
            <w:noProof/>
          </w:rPr>
          <w:t>56</w:t>
        </w:r>
      </w:hyperlink>
      <w:r w:rsidR="00DD31E9">
        <w:rPr>
          <w:noProof/>
        </w:rPr>
        <w:t>]</w:t>
      </w:r>
      <w:r w:rsidR="00CE2124">
        <w:fldChar w:fldCharType="end"/>
      </w:r>
      <w:r w:rsidR="00CE2124">
        <w:t>. Interestingly, derepression of IAP and LINE retrotransposons in D</w:t>
      </w:r>
      <w:r w:rsidR="0061192D">
        <w:t xml:space="preserve">NMT3l depleted </w:t>
      </w:r>
      <w:r w:rsidR="00CE2124">
        <w:t xml:space="preserve">mice seems to be linked to an increase of piRNAs, derived from these elements </w:t>
      </w:r>
      <w:r w:rsidR="00CE2124">
        <w:fldChar w:fldCharType="begin">
          <w:fldData xml:space="preserve">PEVuZE5vdGU+PENpdGU+PEF1dGhvcj5BcmF2aW48L0F1dGhvcj48WWVhcj4yMDA4PC9ZZWFyPjxS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==
</w:fldData>
        </w:fldChar>
      </w:r>
      <w:r w:rsidR="00DD31E9">
        <w:instrText xml:space="preserve"> ADDIN EN.CITE </w:instrText>
      </w:r>
      <w:r w:rsidR="00DD31E9">
        <w:fldChar w:fldCharType="begin">
          <w:fldData xml:space="preserve">PEVuZE5vdGU+PENpdGU+PEF1dGhvcj5BcmF2aW48L0F1dGhvcj48WWVhcj4yMDA4PC9ZZWFyPjxS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==
</w:fldData>
        </w:fldChar>
      </w:r>
      <w:r w:rsidR="00DD31E9">
        <w:instrText xml:space="preserve"> ADDIN EN.CITE.DATA </w:instrText>
      </w:r>
      <w:r w:rsidR="00DD31E9">
        <w:fldChar w:fldCharType="end"/>
      </w:r>
      <w:r w:rsidR="00CE2124">
        <w:fldChar w:fldCharType="separate"/>
      </w:r>
      <w:r w:rsidR="00DD31E9">
        <w:rPr>
          <w:noProof/>
        </w:rPr>
        <w:t>[</w:t>
      </w:r>
      <w:hyperlink w:anchor="_ENREF_57" w:tooltip="Aravin, 2008 #56" w:history="1">
        <w:r w:rsidR="001526E9">
          <w:rPr>
            <w:noProof/>
          </w:rPr>
          <w:t>57</w:t>
        </w:r>
      </w:hyperlink>
      <w:r w:rsidR="00DD31E9">
        <w:rPr>
          <w:noProof/>
        </w:rPr>
        <w:t>]</w:t>
      </w:r>
      <w:r w:rsidR="00CE2124">
        <w:fldChar w:fldCharType="end"/>
      </w:r>
      <w:r w:rsidR="00CE2124">
        <w:t xml:space="preserve">. However, the mechanism by which piRNAs </w:t>
      </w:r>
      <w:r w:rsidR="001C5FC1">
        <w:t>repress</w:t>
      </w:r>
      <w:r w:rsidR="00CE2124">
        <w:t xml:space="preserve"> </w:t>
      </w:r>
      <w:r w:rsidR="002640D5">
        <w:t>TE</w:t>
      </w:r>
      <w:r w:rsidR="00CE2124">
        <w:t xml:space="preserve">s </w:t>
      </w:r>
      <w:r w:rsidR="0061192D">
        <w:t xml:space="preserve">in mammals </w:t>
      </w:r>
      <w:r w:rsidR="00173A8A">
        <w:t xml:space="preserve">is </w:t>
      </w:r>
      <w:r w:rsidR="00EB3FFD">
        <w:t>little</w:t>
      </w:r>
      <w:r w:rsidR="00173A8A">
        <w:t xml:space="preserve"> understood and it remains unknown whether piRNAs are</w:t>
      </w:r>
      <w:r w:rsidR="00EB3FFD">
        <w:t xml:space="preserve"> targeting ERVs other than IAP.</w:t>
      </w:r>
    </w:p>
    <w:p w:rsidR="00AC7630" w:rsidRDefault="00855AF9" w:rsidP="00F21087">
      <w:r>
        <w:t>Although DNA methylation represents a fa</w:t>
      </w:r>
      <w:r w:rsidR="00647EC9">
        <w:t>ithful ERV repression mechanism</w:t>
      </w:r>
      <w:r>
        <w:t xml:space="preserve"> in most tissues and cell types, it may fail during certain developmental stages in mammals. After fe</w:t>
      </w:r>
      <w:r w:rsidR="001C5FC1">
        <w:t>rtilis</w:t>
      </w:r>
      <w:r>
        <w:t xml:space="preserve">ation, the paternal and maternal </w:t>
      </w:r>
      <w:proofErr w:type="spellStart"/>
      <w:r>
        <w:t>pronuclei</w:t>
      </w:r>
      <w:proofErr w:type="spellEnd"/>
      <w:r>
        <w:t xml:space="preserve"> undergo rapid active and slow passive </w:t>
      </w:r>
      <w:r w:rsidR="001C5FC1">
        <w:t>demethylation</w:t>
      </w:r>
      <w:r>
        <w:t xml:space="preserve">, respectively, followed by passive demethylation of both genomes. At the </w:t>
      </w:r>
      <w:proofErr w:type="spellStart"/>
      <w:r>
        <w:t>morula</w:t>
      </w:r>
      <w:proofErr w:type="spellEnd"/>
      <w:r>
        <w:t xml:space="preserve"> stage, the global DNA methylation reaches its lowest level, followed by de novo DNA methylation during development to the blastocyst stage.</w:t>
      </w:r>
      <w:r w:rsidR="0095504D">
        <w:t xml:space="preserve"> </w:t>
      </w:r>
      <w:r w:rsidR="00AA026B">
        <w:t>G</w:t>
      </w:r>
      <w:r w:rsidR="001E23C4">
        <w:t xml:space="preserve">lobal DNA demethylation </w:t>
      </w:r>
      <w:r w:rsidR="00AA026B">
        <w:t xml:space="preserve">also </w:t>
      </w:r>
      <w:r w:rsidR="001E23C4">
        <w:t>takes place in female and male primordial germ cells after they start migrating to the genital ridge</w:t>
      </w:r>
      <w:r w:rsidR="00AA026B">
        <w:t xml:space="preserve"> around E7.5</w:t>
      </w:r>
      <w:r w:rsidR="00930AD7">
        <w:t xml:space="preserve"> </w:t>
      </w:r>
      <w:r w:rsidR="00930AD7">
        <w:fldChar w:fldCharType="begin">
          <w:fldData xml:space="preserve">PEVuZE5vdGU+PENpdGU+PEF1dGhvcj5NYWtzYWtvdmE8L0F1dGhvcj48WWVhcj4yMDA4PC9ZZWFy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</w:fldData>
        </w:fldChar>
      </w:r>
      <w:r w:rsidR="00DD31E9">
        <w:instrText xml:space="preserve"> ADDIN EN.CITE </w:instrText>
      </w:r>
      <w:r w:rsidR="00DD31E9">
        <w:fldChar w:fldCharType="begin">
          <w:fldData xml:space="preserve">PEVuZE5vdGU+PENpdGU+PEF1dGhvcj5NYWtzYWtvdmE8L0F1dGhvcj48WWVhcj4yMDA4PC9ZZWFy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</w:fldData>
        </w:fldChar>
      </w:r>
      <w:r w:rsidR="00DD31E9">
        <w:instrText xml:space="preserve"> ADDIN EN.CITE.DATA </w:instrText>
      </w:r>
      <w:r w:rsidR="00DD31E9">
        <w:fldChar w:fldCharType="end"/>
      </w:r>
      <w:r w:rsidR="00930AD7">
        <w:fldChar w:fldCharType="separate"/>
      </w:r>
      <w:r w:rsidR="00DD31E9">
        <w:rPr>
          <w:noProof/>
        </w:rPr>
        <w:t>[</w:t>
      </w:r>
      <w:hyperlink w:anchor="_ENREF_58" w:tooltip="Maksakova, 2008 #57" w:history="1">
        <w:r w:rsidR="001526E9">
          <w:rPr>
            <w:noProof/>
          </w:rPr>
          <w:t>58</w:t>
        </w:r>
      </w:hyperlink>
      <w:r w:rsidR="00DD31E9">
        <w:rPr>
          <w:noProof/>
        </w:rPr>
        <w:t>]</w:t>
      </w:r>
      <w:r w:rsidR="00930AD7">
        <w:fldChar w:fldCharType="end"/>
      </w:r>
      <w:r w:rsidR="00AA026B">
        <w:t xml:space="preserve">. </w:t>
      </w:r>
      <w:r w:rsidR="00AC7630" w:rsidRPr="00AC7630">
        <w:rPr>
          <w:color w:val="000000" w:themeColor="text1"/>
        </w:rPr>
        <w:t xml:space="preserve">DNA </w:t>
      </w:r>
      <w:r w:rsidR="0095504D">
        <w:rPr>
          <w:color w:val="000000" w:themeColor="text1"/>
        </w:rPr>
        <w:t>de</w:t>
      </w:r>
      <w:r w:rsidR="00AC7630" w:rsidRPr="00AC7630">
        <w:rPr>
          <w:color w:val="000000" w:themeColor="text1"/>
        </w:rPr>
        <w:t>methylation is</w:t>
      </w:r>
      <w:r w:rsidR="00AC7630">
        <w:rPr>
          <w:color w:val="000000" w:themeColor="text1"/>
        </w:rPr>
        <w:t xml:space="preserve"> a</w:t>
      </w:r>
      <w:r w:rsidR="00AC7630" w:rsidRPr="00AC7630">
        <w:rPr>
          <w:color w:val="000000" w:themeColor="text1"/>
        </w:rPr>
        <w:t xml:space="preserve"> little understood</w:t>
      </w:r>
      <w:r w:rsidR="00AC7630">
        <w:rPr>
          <w:color w:val="000000" w:themeColor="text1"/>
        </w:rPr>
        <w:t xml:space="preserve"> process</w:t>
      </w:r>
      <w:r w:rsidR="00AC7630" w:rsidRPr="00AC7630">
        <w:rPr>
          <w:color w:val="000000" w:themeColor="text1"/>
        </w:rPr>
        <w:t xml:space="preserve">. No enzyme is known that catalyses the </w:t>
      </w:r>
      <w:r w:rsidR="0095504D">
        <w:rPr>
          <w:color w:val="000000" w:themeColor="text1"/>
        </w:rPr>
        <w:t>demethylation of</w:t>
      </w:r>
      <w:r w:rsidR="00AC7630" w:rsidRPr="00AC7630">
        <w:rPr>
          <w:color w:val="000000" w:themeColor="text1"/>
        </w:rPr>
        <w:t xml:space="preserve"> cytosines</w:t>
      </w:r>
      <w:r w:rsidR="0095504D">
        <w:rPr>
          <w:color w:val="000000" w:themeColor="text1"/>
        </w:rPr>
        <w:t xml:space="preserve"> in a single step reaction</w:t>
      </w:r>
      <w:r w:rsidR="00AC7630" w:rsidRPr="00AC7630">
        <w:rPr>
          <w:color w:val="000000" w:themeColor="text1"/>
        </w:rPr>
        <w:t>. However, TET proteins catalyse o</w:t>
      </w:r>
      <w:r w:rsidR="0095504D">
        <w:rPr>
          <w:color w:val="000000" w:themeColor="text1"/>
        </w:rPr>
        <w:t>xidation of methylated cytosine</w:t>
      </w:r>
      <w:r w:rsidR="00AC7630" w:rsidRPr="00AC7630">
        <w:rPr>
          <w:color w:val="000000" w:themeColor="text1"/>
        </w:rPr>
        <w:t xml:space="preserve"> (5mC) to 5-hydroxylmethylcytosine </w:t>
      </w:r>
      <w:r w:rsidR="00AC7630" w:rsidRPr="00AC7630">
        <w:rPr>
          <w:color w:val="000000" w:themeColor="text1"/>
        </w:rPr>
        <w:lastRenderedPageBreak/>
        <w:t>(5hmC) and further oxidation products such as 5-</w:t>
      </w:r>
      <w:r w:rsidR="00EE66BA">
        <w:rPr>
          <w:color w:val="000000" w:themeColor="text1"/>
        </w:rPr>
        <w:t>carboxylcytosine (5caC). Since t</w:t>
      </w:r>
      <w:r w:rsidR="00AC7630" w:rsidRPr="00AC7630">
        <w:rPr>
          <w:color w:val="000000" w:themeColor="text1"/>
        </w:rPr>
        <w:t xml:space="preserve">hymine-DNA </w:t>
      </w:r>
      <w:proofErr w:type="spellStart"/>
      <w:r w:rsidR="00AC7630" w:rsidRPr="00AC7630">
        <w:rPr>
          <w:color w:val="000000" w:themeColor="text1"/>
        </w:rPr>
        <w:t>glycosylase</w:t>
      </w:r>
      <w:proofErr w:type="spellEnd"/>
      <w:r w:rsidR="00AC7630" w:rsidRPr="00AC7630">
        <w:rPr>
          <w:color w:val="000000" w:themeColor="text1"/>
        </w:rPr>
        <w:t xml:space="preserve"> (TDG) can excise 5caC and, thus, allowing replacement of the modified base with unmethylated cytosine through base excision repair</w:t>
      </w:r>
      <w:r w:rsidR="0095504D">
        <w:rPr>
          <w:color w:val="000000" w:themeColor="text1"/>
        </w:rPr>
        <w:t>,</w:t>
      </w:r>
      <w:r w:rsidR="00AC7630" w:rsidRPr="00AC7630">
        <w:rPr>
          <w:color w:val="000000" w:themeColor="text1"/>
        </w:rPr>
        <w:t xml:space="preserve"> 5hmC was proposed to represent an intermediate step in the DNA demethylation process that occurs in the preimplantation embryo </w:t>
      </w:r>
      <w:r w:rsidR="00AC7630" w:rsidRPr="00AC7630">
        <w:rPr>
          <w:color w:val="000000" w:themeColor="text1"/>
        </w:rPr>
        <w:fldChar w:fldCharType="begin"/>
      </w:r>
      <w:r w:rsidR="00DD31E9">
        <w:rPr>
          <w:color w:val="000000" w:themeColor="text1"/>
        </w:rPr>
        <w:instrText xml:space="preserve"> ADDIN EN.CITE &lt;EndNote&gt;&lt;Cite&gt;&lt;Author&gt;Leung&lt;/Author&gt;&lt;Year&gt;2012&lt;/Year&gt;&lt;RecNum&gt;58&lt;/RecNum&gt;&lt;DisplayText&gt;[59]&lt;/DisplayText&gt;&lt;record&gt;&lt;rec-number&gt;58&lt;/rec-number&gt;&lt;foreign-keys&gt;&lt;key app="EN" db-id="tzfp5vpxsp522xeefx3xp5rdz9ar9fwxdeax"&gt;58&lt;/key&gt;&lt;/foreign-keys&gt;&lt;ref-type name="Journal Article"&gt;17&lt;/ref-type&gt;&lt;contributors&gt;&lt;authors&gt;&lt;author&gt;Leung, D. C.&lt;/author&gt;&lt;author&gt;Lorincz, M. C.&lt;/author&gt;&lt;/authors&gt;&lt;/contributors&gt;&lt;auth-address&gt;Department of Medical Genetics, Life Sciences Institute, The University of British Columbia, Vancouver BC, Canada.&lt;/auth-address&gt;&lt;titles&gt;&lt;title&gt;Silencing of endogenous retroviruses: when and why do histone marks predominate?&lt;/title&gt;&lt;secondary-title&gt;Trends Biochem Sci&lt;/secondary-title&gt;&lt;/titles&gt;&lt;periodical&gt;&lt;full-title&gt;Trends Biochem Sci&lt;/full-title&gt;&lt;/periodical&gt;&lt;pages&gt;127-33&lt;/pages&gt;&lt;volume&gt;37&lt;/volume&gt;&lt;number&gt;4&lt;/number&gt;&lt;edition&gt;2011/12/20&lt;/edition&gt;&lt;keywords&gt;&lt;keyword&gt;5-Methylcytosine/metabolism&lt;/keyword&gt;&lt;keyword&gt;Animals&lt;/keyword&gt;&lt;keyword&gt;DNA Methylation/genetics&lt;/keyword&gt;&lt;keyword&gt;Embryo, Mammalian/metabolism&lt;/keyword&gt;&lt;keyword&gt;Endogenous Retroviruses/*genetics&lt;/keyword&gt;&lt;keyword&gt;Histones/*metabolism&lt;/keyword&gt;&lt;keyword&gt;Mice&lt;/keyword&gt;&lt;keyword&gt;Protein Methyltransferases/genetics/metabolism&lt;/keyword&gt;&lt;keyword&gt;Repressor Proteins/genetics/metabolism&lt;/keyword&gt;&lt;/keywords&gt;&lt;dates&gt;&lt;year&gt;2012&lt;/year&gt;&lt;pub-dates&gt;&lt;date&gt;Apr&lt;/date&gt;&lt;/pub-dates&gt;&lt;/dates&gt;&lt;isbn&gt;0968-0004 (Print)&amp;#xD;0968-0004 (Linking)&lt;/isbn&gt;&lt;accession-num&gt;22178137&lt;/accession-num&gt;&lt;urls&gt;&lt;related-urls&gt;&lt;url&gt;http://www.ncbi.nlm.nih.gov/pubmed/22178137&lt;/url&gt;&lt;/related-urls&gt;&lt;/urls&gt;&lt;electronic-resource-num&gt;10.1016/j.tibs.2011.11.006&amp;#xD;S0968-0004(11)00200-3 [pii]&lt;/electronic-resource-num&gt;&lt;language&gt;eng&lt;/language&gt;&lt;/record&gt;&lt;/Cite&gt;&lt;/EndNote&gt;</w:instrText>
      </w:r>
      <w:r w:rsidR="00AC7630" w:rsidRPr="00AC7630">
        <w:rPr>
          <w:color w:val="000000" w:themeColor="text1"/>
        </w:rPr>
        <w:fldChar w:fldCharType="separate"/>
      </w:r>
      <w:r w:rsidR="00DD31E9">
        <w:rPr>
          <w:noProof/>
          <w:color w:val="000000" w:themeColor="text1"/>
        </w:rPr>
        <w:t>[</w:t>
      </w:r>
      <w:hyperlink w:anchor="_ENREF_59" w:tooltip="Leung, 2012 #58" w:history="1">
        <w:r w:rsidR="001526E9">
          <w:rPr>
            <w:noProof/>
            <w:color w:val="000000" w:themeColor="text1"/>
          </w:rPr>
          <w:t>59</w:t>
        </w:r>
      </w:hyperlink>
      <w:r w:rsidR="00DD31E9">
        <w:rPr>
          <w:noProof/>
          <w:color w:val="000000" w:themeColor="text1"/>
        </w:rPr>
        <w:t>]</w:t>
      </w:r>
      <w:r w:rsidR="00AC7630" w:rsidRPr="00AC7630">
        <w:rPr>
          <w:color w:val="000000" w:themeColor="text1"/>
        </w:rPr>
        <w:fldChar w:fldCharType="end"/>
      </w:r>
      <w:r w:rsidR="00AC7630" w:rsidRPr="00AC7630">
        <w:rPr>
          <w:color w:val="000000" w:themeColor="text1"/>
        </w:rPr>
        <w:t>.</w:t>
      </w:r>
      <w:r w:rsidR="0095504D">
        <w:rPr>
          <w:color w:val="000000" w:themeColor="text1"/>
        </w:rPr>
        <w:t xml:space="preserve"> </w:t>
      </w:r>
      <w:r w:rsidR="00AA026B">
        <w:t xml:space="preserve">These </w:t>
      </w:r>
      <w:r w:rsidR="003D322A">
        <w:t xml:space="preserve">DNA </w:t>
      </w:r>
      <w:r w:rsidR="00EE66BA">
        <w:t>demethylation cycles render</w:t>
      </w:r>
      <w:r w:rsidR="00335B6A">
        <w:t xml:space="preserve"> the host vulnerable to ERV invasion and amplification </w:t>
      </w:r>
      <w:r w:rsidR="00AA026B">
        <w:t xml:space="preserve">since ERV amplification in ES cells and germ cells may </w:t>
      </w:r>
      <w:r w:rsidR="0061192D">
        <w:t xml:space="preserve">also </w:t>
      </w:r>
      <w:r w:rsidR="00AA026B">
        <w:t xml:space="preserve">lead to germ line amplification of </w:t>
      </w:r>
      <w:r w:rsidR="0061192D">
        <w:t>these elements</w:t>
      </w:r>
      <w:r w:rsidR="00AA026B">
        <w:t xml:space="preserve">. </w:t>
      </w:r>
      <w:r w:rsidR="00A71169">
        <w:t xml:space="preserve">Furthermore, </w:t>
      </w:r>
      <w:r w:rsidR="00A71169">
        <w:rPr>
          <w:color w:val="000000" w:themeColor="text1"/>
        </w:rPr>
        <w:t>Since l</w:t>
      </w:r>
      <w:r w:rsidR="00A71169" w:rsidRPr="00AC7630">
        <w:rPr>
          <w:color w:val="000000" w:themeColor="text1"/>
        </w:rPr>
        <w:t>ow levels of 5mC have been detected at IAP elements in murine ES cells</w:t>
      </w:r>
      <w:r w:rsidR="00A71169">
        <w:rPr>
          <w:color w:val="000000" w:themeColor="text1"/>
        </w:rPr>
        <w:t xml:space="preserve"> </w:t>
      </w:r>
      <w:r w:rsidR="00A71169" w:rsidRPr="00AC7630">
        <w:rPr>
          <w:color w:val="000000" w:themeColor="text1"/>
        </w:rPr>
        <w:fldChar w:fldCharType="begin">
          <w:fldData xml:space="preserve">PEVuZE5vdGU+PENpdGU+PEF1dGhvcj5XaWxsaWFtczwvQXV0aG9yPjxZZWFyPjIwMTE8L1llYXI+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</w:fldData>
        </w:fldChar>
      </w:r>
      <w:r w:rsidR="00DD31E9">
        <w:rPr>
          <w:color w:val="000000" w:themeColor="text1"/>
        </w:rPr>
        <w:instrText xml:space="preserve"> ADDIN EN.CITE </w:instrText>
      </w:r>
      <w:r w:rsidR="00DD31E9">
        <w:rPr>
          <w:color w:val="000000" w:themeColor="text1"/>
        </w:rPr>
        <w:fldChar w:fldCharType="begin">
          <w:fldData xml:space="preserve">PEVuZE5vdGU+PENpdGU+PEF1dGhvcj5XaWxsaWFtczwvQXV0aG9yPjxZZWFyPjIwMTE8L1llYXI+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</w:fldData>
        </w:fldChar>
      </w:r>
      <w:r w:rsidR="00DD31E9">
        <w:rPr>
          <w:color w:val="000000" w:themeColor="text1"/>
        </w:rPr>
        <w:instrText xml:space="preserve"> ADDIN EN.CITE.DATA </w:instrText>
      </w:r>
      <w:r w:rsidR="00DD31E9">
        <w:rPr>
          <w:color w:val="000000" w:themeColor="text1"/>
        </w:rPr>
      </w:r>
      <w:r w:rsidR="00DD31E9">
        <w:rPr>
          <w:color w:val="000000" w:themeColor="text1"/>
        </w:rPr>
        <w:fldChar w:fldCharType="end"/>
      </w:r>
      <w:r w:rsidR="00A71169" w:rsidRPr="00AC7630">
        <w:rPr>
          <w:color w:val="000000" w:themeColor="text1"/>
        </w:rPr>
      </w:r>
      <w:r w:rsidR="00A71169" w:rsidRPr="00AC7630">
        <w:rPr>
          <w:color w:val="000000" w:themeColor="text1"/>
        </w:rPr>
        <w:fldChar w:fldCharType="separate"/>
      </w:r>
      <w:r w:rsidR="00DD31E9">
        <w:rPr>
          <w:noProof/>
          <w:color w:val="000000" w:themeColor="text1"/>
        </w:rPr>
        <w:t>[</w:t>
      </w:r>
      <w:hyperlink w:anchor="_ENREF_60" w:tooltip="Williams, 2011 #59" w:history="1">
        <w:r w:rsidR="001526E9">
          <w:rPr>
            <w:noProof/>
            <w:color w:val="000000" w:themeColor="text1"/>
          </w:rPr>
          <w:t>60</w:t>
        </w:r>
      </w:hyperlink>
      <w:r w:rsidR="00DD31E9">
        <w:rPr>
          <w:noProof/>
          <w:color w:val="000000" w:themeColor="text1"/>
        </w:rPr>
        <w:t>]</w:t>
      </w:r>
      <w:r w:rsidR="00A71169" w:rsidRPr="00AC7630">
        <w:rPr>
          <w:color w:val="000000" w:themeColor="text1"/>
        </w:rPr>
        <w:fldChar w:fldCharType="end"/>
      </w:r>
      <w:r w:rsidR="00A71169">
        <w:rPr>
          <w:color w:val="000000" w:themeColor="text1"/>
        </w:rPr>
        <w:t xml:space="preserve">, it has been speculated that some ERVs may be capable of escaping DNA methylation and repression via recruitment of TET proteins </w:t>
      </w:r>
      <w:r w:rsidR="00A71169">
        <w:rPr>
          <w:color w:val="000000" w:themeColor="text1"/>
        </w:rPr>
        <w:fldChar w:fldCharType="begin"/>
      </w:r>
      <w:r w:rsidR="00DD31E9">
        <w:rPr>
          <w:color w:val="000000" w:themeColor="text1"/>
        </w:rPr>
        <w:instrText xml:space="preserve"> ADDIN EN.CITE &lt;EndNote&gt;&lt;Cite&gt;&lt;Author&gt;Leung&lt;/Author&gt;&lt;Year&gt;2012&lt;/Year&gt;&lt;RecNum&gt;58&lt;/RecNum&gt;&lt;DisplayText&gt;[59]&lt;/DisplayText&gt;&lt;record&gt;&lt;rec-number&gt;58&lt;/rec-number&gt;&lt;foreign-keys&gt;&lt;key app="EN" db-id="tzfp5vpxsp522xeefx3xp5rdz9ar9fwxdeax"&gt;58&lt;/key&gt;&lt;/foreign-keys&gt;&lt;ref-type name="Journal Article"&gt;17&lt;/ref-type&gt;&lt;contributors&gt;&lt;authors&gt;&lt;author&gt;Leung, D. C.&lt;/author&gt;&lt;author&gt;Lorincz, M. C.&lt;/author&gt;&lt;/authors&gt;&lt;/contributors&gt;&lt;auth-address&gt;Department of Medical Genetics, Life Sciences Institute, The University of British Columbia, Vancouver BC, Canada.&lt;/auth-address&gt;&lt;titles&gt;&lt;title&gt;Silencing of endogenous retroviruses: when and why do histone marks predominate?&lt;/title&gt;&lt;secondary-title&gt;Trends Biochem Sci&lt;/secondary-title&gt;&lt;/titles&gt;&lt;periodical&gt;&lt;full-title&gt;Trends Biochem Sci&lt;/full-title&gt;&lt;/periodical&gt;&lt;pages&gt;127-33&lt;/pages&gt;&lt;volume&gt;37&lt;/volume&gt;&lt;number&gt;4&lt;/number&gt;&lt;edition&gt;2011/12/20&lt;/edition&gt;&lt;keywords&gt;&lt;keyword&gt;5-Methylcytosine/metabolism&lt;/keyword&gt;&lt;keyword&gt;Animals&lt;/keyword&gt;&lt;keyword&gt;DNA Methylation/genetics&lt;/keyword&gt;&lt;keyword&gt;Embryo, Mammalian/metabolism&lt;/keyword&gt;&lt;keyword&gt;Endogenous Retroviruses/*genetics&lt;/keyword&gt;&lt;keyword&gt;Histones/*metabolism&lt;/keyword&gt;&lt;keyword&gt;Mice&lt;/keyword&gt;&lt;keyword&gt;Protein Methyltransferases/genetics/metabolism&lt;/keyword&gt;&lt;keyword&gt;Repressor Proteins/genetics/metabolism&lt;/keyword&gt;&lt;/keywords&gt;&lt;dates&gt;&lt;year&gt;2012&lt;/year&gt;&lt;pub-dates&gt;&lt;date&gt;Apr&lt;/date&gt;&lt;/pub-dates&gt;&lt;/dates&gt;&lt;isbn&gt;0968-0004 (Print)&amp;#xD;0968-0004 (Linking)&lt;/isbn&gt;&lt;accession-num&gt;22178137&lt;/accession-num&gt;&lt;urls&gt;&lt;related-urls&gt;&lt;url&gt;http://www.ncbi.nlm.nih.gov/pubmed/22178137&lt;/url&gt;&lt;/related-urls&gt;&lt;/urls&gt;&lt;electronic-resource-num&gt;10.1016/j.tibs.2011.11.006&amp;#xD;S0968-0004(11)00200-3 [pii]&lt;/electronic-resource-num&gt;&lt;language&gt;eng&lt;/language&gt;&lt;/record&gt;&lt;/Cite&gt;&lt;/EndNote&gt;</w:instrText>
      </w:r>
      <w:r w:rsidR="00A71169">
        <w:rPr>
          <w:color w:val="000000" w:themeColor="text1"/>
        </w:rPr>
        <w:fldChar w:fldCharType="separate"/>
      </w:r>
      <w:r w:rsidR="00DD31E9">
        <w:rPr>
          <w:noProof/>
          <w:color w:val="000000" w:themeColor="text1"/>
        </w:rPr>
        <w:t>[</w:t>
      </w:r>
      <w:hyperlink w:anchor="_ENREF_59" w:tooltip="Leung, 2012 #58" w:history="1">
        <w:r w:rsidR="001526E9">
          <w:rPr>
            <w:noProof/>
            <w:color w:val="000000" w:themeColor="text1"/>
          </w:rPr>
          <w:t>59</w:t>
        </w:r>
      </w:hyperlink>
      <w:r w:rsidR="00DD31E9">
        <w:rPr>
          <w:noProof/>
          <w:color w:val="000000" w:themeColor="text1"/>
        </w:rPr>
        <w:t>]</w:t>
      </w:r>
      <w:r w:rsidR="00A71169">
        <w:rPr>
          <w:color w:val="000000" w:themeColor="text1"/>
        </w:rPr>
        <w:fldChar w:fldCharType="end"/>
      </w:r>
      <w:r w:rsidR="00A71169">
        <w:rPr>
          <w:color w:val="000000" w:themeColor="text1"/>
        </w:rPr>
        <w:t xml:space="preserve">. </w:t>
      </w:r>
    </w:p>
    <w:p w:rsidR="00AA026B" w:rsidRDefault="00647EC9" w:rsidP="00F21087">
      <w:r>
        <w:t>M</w:t>
      </w:r>
      <w:r w:rsidR="00AA026B">
        <w:t>ammals seem to have developed additional repression mechanism</w:t>
      </w:r>
      <w:r>
        <w:t>s</w:t>
      </w:r>
      <w:r w:rsidR="00AA026B">
        <w:t xml:space="preserve"> </w:t>
      </w:r>
      <w:r w:rsidR="00930AD7">
        <w:t xml:space="preserve">that protect the organism during </w:t>
      </w:r>
      <w:r w:rsidR="0061192D">
        <w:t xml:space="preserve">developmental </w:t>
      </w:r>
      <w:r w:rsidR="00930AD7">
        <w:t>stages</w:t>
      </w:r>
      <w:r>
        <w:t xml:space="preserve"> in which DNA methylation may fail to repress ERVs</w:t>
      </w:r>
      <w:r w:rsidR="00930AD7">
        <w:t>.</w:t>
      </w:r>
      <w:r w:rsidR="00AA026B">
        <w:t xml:space="preserve"> </w:t>
      </w:r>
      <w:r w:rsidR="00930AD7">
        <w:t>Indeed</w:t>
      </w:r>
      <w:r w:rsidR="00AA026B">
        <w:t xml:space="preserve">, </w:t>
      </w:r>
      <w:r w:rsidR="00AA026B" w:rsidRPr="00AA026B">
        <w:rPr>
          <w:i/>
        </w:rPr>
        <w:t>de novo</w:t>
      </w:r>
      <w:r w:rsidR="00AA026B">
        <w:t xml:space="preserve"> integrated proviruses </w:t>
      </w:r>
      <w:r w:rsidR="00930AD7">
        <w:t xml:space="preserve">are transcriptionally silenced in ES cells several days before DNA methylation can be detected </w:t>
      </w:r>
      <w:r w:rsidR="00930AD7">
        <w:fldChar w:fldCharType="begin">
          <w:fldData xml:space="preserve">PEVuZE5vdGU+PENpdGU+PEF1dGhvcj5NYWtzYWtvdmE8L0F1dGhvcj48WWVhcj4yMDA4PC9ZZWFy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</w:fldData>
        </w:fldChar>
      </w:r>
      <w:r w:rsidR="00DD31E9">
        <w:instrText xml:space="preserve"> ADDIN EN.CITE </w:instrText>
      </w:r>
      <w:r w:rsidR="00DD31E9">
        <w:fldChar w:fldCharType="begin">
          <w:fldData xml:space="preserve">PEVuZE5vdGU+PENpdGU+PEF1dGhvcj5NYWtzYWtvdmE8L0F1dGhvcj48WWVhcj4yMDA4PC9ZZWFy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</w:fldData>
        </w:fldChar>
      </w:r>
      <w:r w:rsidR="00DD31E9">
        <w:instrText xml:space="preserve"> ADDIN EN.CITE.DATA </w:instrText>
      </w:r>
      <w:r w:rsidR="00DD31E9">
        <w:fldChar w:fldCharType="end"/>
      </w:r>
      <w:r w:rsidR="00930AD7">
        <w:fldChar w:fldCharType="separate"/>
      </w:r>
      <w:r w:rsidR="00DD31E9">
        <w:rPr>
          <w:noProof/>
        </w:rPr>
        <w:t>[</w:t>
      </w:r>
      <w:hyperlink w:anchor="_ENREF_58" w:tooltip="Maksakova, 2008 #57" w:history="1">
        <w:r w:rsidR="001526E9">
          <w:rPr>
            <w:noProof/>
          </w:rPr>
          <w:t>58</w:t>
        </w:r>
      </w:hyperlink>
      <w:r w:rsidR="00DD31E9">
        <w:rPr>
          <w:noProof/>
        </w:rPr>
        <w:t>]</w:t>
      </w:r>
      <w:r w:rsidR="00930AD7">
        <w:fldChar w:fldCharType="end"/>
      </w:r>
      <w:r w:rsidR="00930AD7">
        <w:t xml:space="preserve"> and it has been recently shown that ERV repression in ES cells does not depend on </w:t>
      </w:r>
      <w:r w:rsidR="00CF3F6C">
        <w:t>DNA methylation</w:t>
      </w:r>
      <w:r w:rsidR="00930AD7">
        <w:t xml:space="preserve"> </w:t>
      </w:r>
      <w:r w:rsidR="00930AD7">
        <w:fldChar w:fldCharType="begin">
          <w:fldData xml:space="preserve">PEVuZE5vdGU+PENpdGU+PEF1dGhvcj5IdXRuaWNrPC9BdXRob3I+PFllYXI+MjAxMDwvWWVhcj48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</w:fldData>
        </w:fldChar>
      </w:r>
      <w:r w:rsidR="00DD31E9">
        <w:instrText xml:space="preserve"> ADDIN EN.CITE </w:instrText>
      </w:r>
      <w:r w:rsidR="00DD31E9">
        <w:fldChar w:fldCharType="begin">
          <w:fldData xml:space="preserve">PEVuZE5vdGU+PENpdGU+PEF1dGhvcj5IdXRuaWNrPC9BdXRob3I+PFllYXI+MjAxMDwvWWVhcj48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</w:fldData>
        </w:fldChar>
      </w:r>
      <w:r w:rsidR="00DD31E9">
        <w:instrText xml:space="preserve"> ADDIN EN.CITE.DATA </w:instrText>
      </w:r>
      <w:r w:rsidR="00DD31E9">
        <w:fldChar w:fldCharType="end"/>
      </w:r>
      <w:r w:rsidR="00930AD7">
        <w:fldChar w:fldCharType="separate"/>
      </w:r>
      <w:r w:rsidR="00DD31E9">
        <w:rPr>
          <w:noProof/>
        </w:rPr>
        <w:t>[</w:t>
      </w:r>
      <w:hyperlink w:anchor="_ENREF_61" w:tooltip="Hutnick, 2010 #60" w:history="1">
        <w:r w:rsidR="001526E9">
          <w:rPr>
            <w:noProof/>
          </w:rPr>
          <w:t>61</w:t>
        </w:r>
      </w:hyperlink>
      <w:r w:rsidR="00DD31E9">
        <w:rPr>
          <w:noProof/>
        </w:rPr>
        <w:t>,</w:t>
      </w:r>
      <w:hyperlink w:anchor="_ENREF_62" w:tooltip="Karimi, 2011 #61" w:history="1">
        <w:r w:rsidR="001526E9">
          <w:rPr>
            <w:noProof/>
          </w:rPr>
          <w:t>62</w:t>
        </w:r>
      </w:hyperlink>
      <w:r w:rsidR="00DD31E9">
        <w:rPr>
          <w:noProof/>
        </w:rPr>
        <w:t>]</w:t>
      </w:r>
      <w:r w:rsidR="00930AD7">
        <w:fldChar w:fldCharType="end"/>
      </w:r>
      <w:r w:rsidR="00930AD7">
        <w:t xml:space="preserve">. </w:t>
      </w:r>
      <w:r w:rsidR="00EE66BA">
        <w:t>In the following section, I</w:t>
      </w:r>
      <w:r w:rsidR="00AC7630">
        <w:t xml:space="preserve"> will discuss DNA methylation-independent ERV repression by histone modifications. </w:t>
      </w:r>
    </w:p>
    <w:p w:rsidR="00A24DB0" w:rsidRPr="00A71169" w:rsidRDefault="00FB10C4" w:rsidP="00A71169">
      <w:pPr>
        <w:pStyle w:val="Heading2"/>
      </w:pPr>
      <w:bookmarkStart w:id="13" w:name="_Toc343249304"/>
      <w:r>
        <w:t xml:space="preserve">ERV silencing by </w:t>
      </w:r>
      <w:r w:rsidR="00F942FE">
        <w:t>covalent h</w:t>
      </w:r>
      <w:r w:rsidR="00FF5533">
        <w:t>istone modifications</w:t>
      </w:r>
      <w:bookmarkEnd w:id="13"/>
    </w:p>
    <w:p w:rsidR="00A71169" w:rsidRDefault="00081AA8" w:rsidP="002F3130">
      <w:pPr>
        <w:rPr>
          <w:szCs w:val="24"/>
        </w:rPr>
      </w:pPr>
      <w:r>
        <w:rPr>
          <w:szCs w:val="24"/>
        </w:rPr>
        <w:t>In eukaryotic</w:t>
      </w:r>
      <w:r w:rsidR="00297168">
        <w:rPr>
          <w:szCs w:val="24"/>
        </w:rPr>
        <w:t xml:space="preserve"> cells, genomic DNA is packaged with histones and other proteins to form chromatin. The basic unit of chromatin in the nucleosome consists of an </w:t>
      </w:r>
      <w:proofErr w:type="spellStart"/>
      <w:r w:rsidR="00297168">
        <w:rPr>
          <w:szCs w:val="24"/>
        </w:rPr>
        <w:t>octamer</w:t>
      </w:r>
      <w:proofErr w:type="spellEnd"/>
      <w:r w:rsidR="00297168">
        <w:rPr>
          <w:szCs w:val="24"/>
        </w:rPr>
        <w:t xml:space="preserve"> of the four core histones (H3, H4, H2A, H2B)</w:t>
      </w:r>
      <w:r w:rsidR="006A5B67">
        <w:rPr>
          <w:szCs w:val="24"/>
        </w:rPr>
        <w:t xml:space="preserve"> which are wrapped around by 146</w:t>
      </w:r>
      <w:r w:rsidR="00297168">
        <w:rPr>
          <w:szCs w:val="24"/>
        </w:rPr>
        <w:t xml:space="preserve"> base pairs of DNA</w:t>
      </w:r>
      <w:r w:rsidR="006A5B67">
        <w:rPr>
          <w:szCs w:val="24"/>
        </w:rPr>
        <w:t xml:space="preserve"> </w:t>
      </w:r>
      <w:r w:rsidR="006A5B67">
        <w:rPr>
          <w:szCs w:val="24"/>
        </w:rPr>
        <w:fldChar w:fldCharType="begin"/>
      </w:r>
      <w:r w:rsidR="00DD31E9">
        <w:rPr>
          <w:szCs w:val="24"/>
        </w:rPr>
        <w:instrText xml:space="preserve"> ADDIN EN.CITE &lt;EndNote&gt;&lt;Cite&gt;&lt;Author&gt;Luger&lt;/Author&gt;&lt;Year&gt;1997&lt;/Year&gt;&lt;RecNum&gt;62&lt;/RecNum&gt;&lt;DisplayText&gt;[63]&lt;/DisplayText&gt;&lt;record&gt;&lt;rec-number&gt;62&lt;/rec-number&gt;&lt;foreign-keys&gt;&lt;key app="EN" db-id="tzfp5vpxsp522xeefx3xp5rdz9ar9fwxdeax"&gt;62&lt;/key&gt;&lt;/foreign-keys&gt;&lt;ref-type name="Journal Article"&gt;17&lt;/ref-type&gt;&lt;contributors&gt;&lt;authors&gt;&lt;author&gt;Luger, K.&lt;/author&gt;&lt;author&gt;Mader, A. W.&lt;/author&gt;&lt;author&gt;Richmond, R. K.&lt;/author&gt;&lt;author&gt;Sargent, D. F.&lt;/author&gt;&lt;author&gt;Richmond, T. J.&lt;/author&gt;&lt;/authors&gt;&lt;/contributors&gt;&lt;auth-address&gt;Institut fur Molekularbiologie und Biophysik, Zurich, Switzerland.&lt;/auth-address&gt;&lt;titles&gt;&lt;title&gt;Crystal structure of the nucleosome core particle at 2.8 A resolution&lt;/title&gt;&lt;secondary-title&gt;Nature&lt;/secondary-title&gt;&lt;/titles&gt;&lt;periodical&gt;&lt;full-title&gt;Nature&lt;/full-title&gt;&lt;/periodical&gt;&lt;pages&gt;251-60&lt;/pages&gt;&lt;volume&gt;389&lt;/volume&gt;&lt;number&gt;6648&lt;/number&gt;&lt;edition&gt;1997/09/26&lt;/edition&gt;&lt;keywords&gt;&lt;keyword&gt;Amino Acid Sequence&lt;/keyword&gt;&lt;keyword&gt;Base Composition&lt;/keyword&gt;&lt;keyword&gt;Crystallography, X-Ray&lt;/keyword&gt;&lt;keyword&gt;DNA/*chemistry&lt;/keyword&gt;&lt;keyword&gt;DNA, Superhelical/chemistry&lt;/keyword&gt;&lt;keyword&gt;Histones/chemistry&lt;/keyword&gt;&lt;keyword&gt;Humans&lt;/keyword&gt;&lt;keyword&gt;Models, Molecular&lt;/keyword&gt;&lt;keyword&gt;Molecular Sequence Data&lt;/keyword&gt;&lt;keyword&gt;Nucleic Acid Conformation&lt;/keyword&gt;&lt;keyword&gt;Nucleosomes/*chemistry&lt;/keyword&gt;&lt;keyword&gt;Protein Binding&lt;/keyword&gt;&lt;keyword&gt;Protein Conformation&lt;/keyword&gt;&lt;keyword&gt;Protein Folding&lt;/keyword&gt;&lt;/keywords&gt;&lt;dates&gt;&lt;year&gt;1997&lt;/year&gt;&lt;pub-dates&gt;&lt;date&gt;Sep 18&lt;/date&gt;&lt;/pub-dates&gt;&lt;/dates&gt;&lt;isbn&gt;0028-0836 (Print)&amp;#xD;0028-0836 (Linking)&lt;/isbn&gt;&lt;accession-num&gt;9305837&lt;/accession-num&gt;&lt;urls&gt;&lt;related-urls&gt;&lt;url&gt;http://www.ncbi.nlm.nih.gov/pubmed/9305837&lt;/url&gt;&lt;/related-urls&gt;&lt;/urls&gt;&lt;electronic-resource-num&gt;10.1038/38444&lt;/electronic-resource-num&gt;&lt;language&gt;eng&lt;/language&gt;&lt;/record&gt;&lt;/Cite&gt;&lt;/EndNote&gt;</w:instrText>
      </w:r>
      <w:r w:rsidR="006A5B67">
        <w:rPr>
          <w:szCs w:val="24"/>
        </w:rPr>
        <w:fldChar w:fldCharType="separate"/>
      </w:r>
      <w:r w:rsidR="00DD31E9">
        <w:rPr>
          <w:noProof/>
          <w:szCs w:val="24"/>
        </w:rPr>
        <w:t>[</w:t>
      </w:r>
      <w:hyperlink w:anchor="_ENREF_63" w:tooltip="Luger, 1997 #62" w:history="1">
        <w:r w:rsidR="001526E9">
          <w:rPr>
            <w:noProof/>
            <w:szCs w:val="24"/>
          </w:rPr>
          <w:t>63</w:t>
        </w:r>
      </w:hyperlink>
      <w:r w:rsidR="00DD31E9">
        <w:rPr>
          <w:noProof/>
          <w:szCs w:val="24"/>
        </w:rPr>
        <w:t>]</w:t>
      </w:r>
      <w:r w:rsidR="006A5B67">
        <w:rPr>
          <w:szCs w:val="24"/>
        </w:rPr>
        <w:fldChar w:fldCharType="end"/>
      </w:r>
      <w:r w:rsidR="00297168">
        <w:rPr>
          <w:szCs w:val="24"/>
        </w:rPr>
        <w:t xml:space="preserve">. So far more than 60 different residues on histones </w:t>
      </w:r>
      <w:r>
        <w:rPr>
          <w:szCs w:val="24"/>
        </w:rPr>
        <w:t>have been</w:t>
      </w:r>
      <w:r w:rsidR="00297168">
        <w:rPr>
          <w:szCs w:val="24"/>
        </w:rPr>
        <w:t xml:space="preserve"> described </w:t>
      </w:r>
      <w:r w:rsidR="00647EC9">
        <w:rPr>
          <w:szCs w:val="24"/>
        </w:rPr>
        <w:t>that can be</w:t>
      </w:r>
      <w:r w:rsidR="00297168">
        <w:rPr>
          <w:szCs w:val="24"/>
        </w:rPr>
        <w:t xml:space="preserve"> </w:t>
      </w:r>
      <w:r>
        <w:rPr>
          <w:szCs w:val="24"/>
        </w:rPr>
        <w:t xml:space="preserve">enzymatically </w:t>
      </w:r>
      <w:r w:rsidR="00297168">
        <w:rPr>
          <w:szCs w:val="24"/>
        </w:rPr>
        <w:t xml:space="preserve">modified </w:t>
      </w:r>
      <w:r>
        <w:rPr>
          <w:szCs w:val="24"/>
        </w:rPr>
        <w:t xml:space="preserve">by </w:t>
      </w:r>
      <w:r w:rsidR="00647EC9">
        <w:rPr>
          <w:szCs w:val="24"/>
        </w:rPr>
        <w:t xml:space="preserve">various </w:t>
      </w:r>
      <w:r>
        <w:rPr>
          <w:szCs w:val="24"/>
        </w:rPr>
        <w:t xml:space="preserve">covalent modifications </w:t>
      </w:r>
      <w:r>
        <w:rPr>
          <w:szCs w:val="24"/>
        </w:rPr>
        <w:fldChar w:fldCharType="begin"/>
      </w:r>
      <w:r w:rsidR="00DD31E9">
        <w:rPr>
          <w:szCs w:val="24"/>
        </w:rPr>
        <w:instrText xml:space="preserve"> ADDIN EN.CITE &lt;EndNote&gt;&lt;Cite&gt;&lt;Author&gt;Kouzarides&lt;/Author&gt;&lt;Year&gt;2007&lt;/Year&gt;&lt;RecNum&gt;63&lt;/RecNum&gt;&lt;DisplayText&gt;[64]&lt;/DisplayText&gt;&lt;record&gt;&lt;rec-number&gt;63&lt;/rec-number&gt;&lt;foreign-keys&gt;&lt;key app="EN" db-id="tzfp5vpxsp522xeefx3xp5rdz9ar9fwxdeax"&gt;63&lt;/key&gt;&lt;/foreign-keys&gt;&lt;ref-type name="Journal Article"&gt;17&lt;/ref-type&gt;&lt;contributors&gt;&lt;authors&gt;&lt;author&gt;Kouzarides, T.&lt;/author&gt;&lt;/authors&gt;&lt;/contributors&gt;&lt;auth-address&gt;The Gurdon Institute and Department of Pathology, University of Cambridge, Tennis Court Road, Cambridge, CB21QN, UK. t.kouzarides@gurdon.cam.ac.uk&lt;/auth-address&gt;&lt;titles&gt;&lt;title&gt;Chromatin modifications and their function&lt;/title&gt;&lt;secondary-title&gt;Cell&lt;/secondary-title&gt;&lt;/titles&gt;&lt;periodical&gt;&lt;full-title&gt;Cell&lt;/full-title&gt;&lt;/periodical&gt;&lt;pages&gt;693-705&lt;/pages&gt;&lt;volume&gt;128&lt;/volume&gt;&lt;number&gt;4&lt;/number&gt;&lt;edition&gt;2007/02/27&lt;/edition&gt;&lt;keywords&gt;&lt;keyword&gt;Animals&lt;/keyword&gt;&lt;keyword&gt;Chromatin Assembly and Disassembly/*genetics&lt;/keyword&gt;&lt;keyword&gt;DNA/*genetics/metabolism&lt;/keyword&gt;&lt;keyword&gt;Enzymes/genetics/metabolism&lt;/keyword&gt;&lt;keyword&gt;Epigenesis, Genetic/*genetics&lt;/keyword&gt;&lt;keyword&gt;Histones/*genetics/metabolism&lt;/keyword&gt;&lt;keyword&gt;Humans&lt;/keyword&gt;&lt;keyword&gt;Nucleosomes/metabolism&lt;/keyword&gt;&lt;keyword&gt;Protein Processing, Post-Translational&lt;/keyword&gt;&lt;/keywords&gt;&lt;dates&gt;&lt;year&gt;2007&lt;/year&gt;&lt;pub-dates&gt;&lt;date&gt;Feb 23&lt;/date&gt;&lt;/pub-dates&gt;&lt;/dates&gt;&lt;isbn&gt;0092-8674 (Print)&amp;#xD;0092-8674 (Linking)&lt;/isbn&gt;&lt;accession-num&gt;17320507&lt;/accession-num&gt;&lt;urls&gt;&lt;related-urls&gt;&lt;url&gt;http://www.ncbi.nlm.nih.gov/pubmed/17320507&lt;/url&gt;&lt;/related-urls&gt;&lt;/urls&gt;&lt;electronic-resource-num&gt;S0092-8674(07)00184-5 [pii]&amp;#xD;10.1016/j.cell.2007.02.005&lt;/electronic-resource-num&gt;&lt;language&gt;eng&lt;/language&gt;&lt;/record&gt;&lt;/Cite&gt;&lt;/EndNote&gt;</w:instrText>
      </w:r>
      <w:r>
        <w:rPr>
          <w:szCs w:val="24"/>
        </w:rPr>
        <w:fldChar w:fldCharType="separate"/>
      </w:r>
      <w:r w:rsidR="00DD31E9">
        <w:rPr>
          <w:noProof/>
          <w:szCs w:val="24"/>
        </w:rPr>
        <w:t>[</w:t>
      </w:r>
      <w:hyperlink w:anchor="_ENREF_64" w:tooltip="Kouzarides, 2007 #63" w:history="1">
        <w:r w:rsidR="001526E9">
          <w:rPr>
            <w:noProof/>
            <w:szCs w:val="24"/>
          </w:rPr>
          <w:t>64</w:t>
        </w:r>
      </w:hyperlink>
      <w:r w:rsidR="00DD31E9">
        <w:rPr>
          <w:noProof/>
          <w:szCs w:val="24"/>
        </w:rPr>
        <w:t>]</w:t>
      </w:r>
      <w:r>
        <w:rPr>
          <w:szCs w:val="24"/>
        </w:rPr>
        <w:fldChar w:fldCharType="end"/>
      </w:r>
      <w:r>
        <w:rPr>
          <w:szCs w:val="24"/>
        </w:rPr>
        <w:t xml:space="preserve">. </w:t>
      </w:r>
      <w:r w:rsidR="006A5B67">
        <w:rPr>
          <w:szCs w:val="24"/>
        </w:rPr>
        <w:t>Besides function in replication, DNA repair and general chromatin orchestration, h</w:t>
      </w:r>
      <w:r>
        <w:rPr>
          <w:szCs w:val="24"/>
        </w:rPr>
        <w:t xml:space="preserve">istone modifications are </w:t>
      </w:r>
      <w:r w:rsidR="006A5B67">
        <w:rPr>
          <w:szCs w:val="24"/>
        </w:rPr>
        <w:t>known to</w:t>
      </w:r>
      <w:r>
        <w:rPr>
          <w:szCs w:val="24"/>
        </w:rPr>
        <w:t xml:space="preserve"> </w:t>
      </w:r>
      <w:r w:rsidR="006A5B67">
        <w:rPr>
          <w:szCs w:val="24"/>
        </w:rPr>
        <w:t xml:space="preserve">constitute a </w:t>
      </w:r>
      <w:r>
        <w:rPr>
          <w:szCs w:val="24"/>
        </w:rPr>
        <w:t>tr</w:t>
      </w:r>
      <w:r w:rsidR="006A5B67">
        <w:rPr>
          <w:szCs w:val="24"/>
        </w:rPr>
        <w:t>anscriptional control mechanism</w:t>
      </w:r>
      <w:r>
        <w:rPr>
          <w:szCs w:val="24"/>
        </w:rPr>
        <w:t xml:space="preserve"> that allow</w:t>
      </w:r>
      <w:r w:rsidR="006A5B67">
        <w:rPr>
          <w:szCs w:val="24"/>
        </w:rPr>
        <w:t>s</w:t>
      </w:r>
      <w:r w:rsidR="00ED512E">
        <w:rPr>
          <w:szCs w:val="24"/>
        </w:rPr>
        <w:t xml:space="preserve"> eukaryotic cells to regulate</w:t>
      </w:r>
      <w:r>
        <w:rPr>
          <w:szCs w:val="24"/>
        </w:rPr>
        <w:t xml:space="preserve"> gene expression</w:t>
      </w:r>
      <w:r w:rsidR="006A5B67">
        <w:rPr>
          <w:szCs w:val="24"/>
        </w:rPr>
        <w:t>.</w:t>
      </w:r>
      <w:r w:rsidR="00F12EB4">
        <w:rPr>
          <w:szCs w:val="24"/>
        </w:rPr>
        <w:t xml:space="preserve"> </w:t>
      </w:r>
      <w:r w:rsidR="006A5B67">
        <w:rPr>
          <w:szCs w:val="24"/>
        </w:rPr>
        <w:t>Histone modifications</w:t>
      </w:r>
      <w:r>
        <w:rPr>
          <w:szCs w:val="24"/>
        </w:rPr>
        <w:t xml:space="preserve"> can affect transcription either by </w:t>
      </w:r>
      <w:r w:rsidR="00F12EB4">
        <w:rPr>
          <w:szCs w:val="24"/>
        </w:rPr>
        <w:t>altering the compactness of the chromatin structure</w:t>
      </w:r>
      <w:r>
        <w:rPr>
          <w:szCs w:val="24"/>
        </w:rPr>
        <w:t xml:space="preserve"> or by recruiting transcription factors and proteins that </w:t>
      </w:r>
      <w:r w:rsidR="00B26E29">
        <w:rPr>
          <w:szCs w:val="24"/>
        </w:rPr>
        <w:t>specifically bind to modified histones.</w:t>
      </w:r>
      <w:r>
        <w:rPr>
          <w:szCs w:val="24"/>
        </w:rPr>
        <w:t xml:space="preserve"> </w:t>
      </w:r>
      <w:r w:rsidR="00F12EB4">
        <w:rPr>
          <w:szCs w:val="24"/>
        </w:rPr>
        <w:t xml:space="preserve">Histone acetylation at lysine residues </w:t>
      </w:r>
      <w:r w:rsidR="0005207C">
        <w:rPr>
          <w:szCs w:val="24"/>
        </w:rPr>
        <w:t xml:space="preserve">of histones </w:t>
      </w:r>
      <w:r w:rsidR="00F12EB4">
        <w:rPr>
          <w:szCs w:val="24"/>
        </w:rPr>
        <w:t>introduces a negative charge to the nucleosome, thus neutralizing the basic charge of the lysine and decreasing the affinity of the nucleosome to the negatively charged DNA</w:t>
      </w:r>
      <w:r w:rsidR="00987E8C">
        <w:rPr>
          <w:szCs w:val="24"/>
        </w:rPr>
        <w:t xml:space="preserve">. This leads to an open chromatin stage that is accessible for transcription factors and polymerases </w:t>
      </w:r>
      <w:r w:rsidR="00987E8C">
        <w:rPr>
          <w:szCs w:val="24"/>
        </w:rPr>
        <w:fldChar w:fldCharType="begin"/>
      </w:r>
      <w:r w:rsidR="00DD31E9">
        <w:rPr>
          <w:szCs w:val="24"/>
        </w:rPr>
        <w:instrText xml:space="preserve"> ADDIN EN.CITE &lt;EndNote&gt;&lt;Cite&gt;&lt;Author&gt;Tse&lt;/Author&gt;&lt;Year&gt;1998&lt;/Year&gt;&lt;RecNum&gt;64&lt;/RecNum&gt;&lt;DisplayText&gt;[65]&lt;/DisplayText&gt;&lt;record&gt;&lt;rec-number&gt;64&lt;/rec-number&gt;&lt;foreign-keys&gt;&lt;key app="EN" db-id="tzfp5vpxsp522xeefx3xp5rdz9ar9fwxdeax"&gt;64&lt;/key&gt;&lt;/foreign-keys&gt;&lt;ref-type name="Journal Article"&gt;17&lt;/ref-type&gt;&lt;contributors&gt;&lt;authors&gt;&lt;author&gt;Tse, C.&lt;/author&gt;&lt;author&gt;Sera, T.&lt;/author&gt;&lt;author&gt;Wolffe, A. P.&lt;/author&gt;&lt;author&gt;Hansen, J. C.&lt;/author&gt;&lt;/authors&gt;&lt;/contributors&gt;&lt;auth-address&gt;Department of Biochemistry, The University of Texas Health Science Center at San Antonio, San Antonio, Texas 78284-7760, USA.&lt;/auth-address&gt;&lt;titles&gt;&lt;title&gt;Disruption of higher-order folding by core histone acetylation dramatically enhances transcription of nucleosomal arrays by RNA polymerase III&lt;/title&gt;&lt;secondary-title&gt;Mol Cell Biol&lt;/secondary-title&gt;&lt;/titles&gt;&lt;periodical&gt;&lt;full-title&gt;Mol Cell Biol&lt;/full-title&gt;&lt;/periodical&gt;&lt;pages&gt;4629-38&lt;/pages&gt;&lt;volume&gt;18&lt;/volume&gt;&lt;number&gt;8&lt;/number&gt;&lt;edition&gt;1998/07/22&lt;/edition&gt;&lt;keywords&gt;&lt;keyword&gt;Acetylation&lt;/keyword&gt;&lt;keyword&gt;Animals&lt;/keyword&gt;&lt;keyword&gt;HeLa Cells&lt;/keyword&gt;&lt;keyword&gt;Histones/*metabolism&lt;/keyword&gt;&lt;keyword&gt;Humans&lt;/keyword&gt;&lt;keyword&gt;Nucleosomes/*metabolism&lt;/keyword&gt;&lt;keyword&gt;*Protein Folding&lt;/keyword&gt;&lt;keyword&gt;RNA Polymerase III/*metabolism&lt;/keyword&gt;&lt;keyword&gt;Sea Urchins&lt;/keyword&gt;&lt;keyword&gt;*Transcription, Genetic&lt;/keyword&gt;&lt;keyword&gt;Xenopus&lt;/keyword&gt;&lt;/keywords&gt;&lt;dates&gt;&lt;year&gt;1998&lt;/year&gt;&lt;pub-dates&gt;&lt;date&gt;Aug&lt;/date&gt;&lt;/pub-dates&gt;&lt;/dates&gt;&lt;isbn&gt;0270-7306 (Print)&amp;#xD;0270-7306 (Linking)&lt;/isbn&gt;&lt;accession-num&gt;9671473&lt;/accession-num&gt;&lt;urls&gt;&lt;related-urls&gt;&lt;url&gt;http://www.ncbi.nlm.nih.gov/pubmed/9671473&lt;/url&gt;&lt;/related-urls&gt;&lt;/urls&gt;&lt;custom2&gt;109049&lt;/custom2&gt;&lt;language&gt;eng&lt;/language&gt;&lt;/record&gt;&lt;/Cite&gt;&lt;/EndNote&gt;</w:instrText>
      </w:r>
      <w:r w:rsidR="00987E8C">
        <w:rPr>
          <w:szCs w:val="24"/>
        </w:rPr>
        <w:fldChar w:fldCharType="separate"/>
      </w:r>
      <w:r w:rsidR="00DD31E9">
        <w:rPr>
          <w:noProof/>
          <w:szCs w:val="24"/>
        </w:rPr>
        <w:t>[</w:t>
      </w:r>
      <w:hyperlink w:anchor="_ENREF_65" w:tooltip="Tse, 1998 #64" w:history="1">
        <w:r w:rsidR="001526E9">
          <w:rPr>
            <w:noProof/>
            <w:szCs w:val="24"/>
          </w:rPr>
          <w:t>65</w:t>
        </w:r>
      </w:hyperlink>
      <w:r w:rsidR="00DD31E9">
        <w:rPr>
          <w:noProof/>
          <w:szCs w:val="24"/>
        </w:rPr>
        <w:t>]</w:t>
      </w:r>
      <w:r w:rsidR="00987E8C">
        <w:rPr>
          <w:szCs w:val="24"/>
        </w:rPr>
        <w:fldChar w:fldCharType="end"/>
      </w:r>
      <w:r w:rsidR="00F12EB4">
        <w:rPr>
          <w:szCs w:val="24"/>
        </w:rPr>
        <w:t xml:space="preserve">. </w:t>
      </w:r>
      <w:r w:rsidR="005A421C">
        <w:rPr>
          <w:szCs w:val="24"/>
        </w:rPr>
        <w:t xml:space="preserve">Reversal of </w:t>
      </w:r>
      <w:r w:rsidR="0048304C">
        <w:rPr>
          <w:szCs w:val="24"/>
        </w:rPr>
        <w:t xml:space="preserve">lysine </w:t>
      </w:r>
      <w:r w:rsidR="005A421C">
        <w:rPr>
          <w:szCs w:val="24"/>
        </w:rPr>
        <w:t xml:space="preserve">acetylation by </w:t>
      </w:r>
      <w:r w:rsidR="0048304C">
        <w:rPr>
          <w:szCs w:val="24"/>
        </w:rPr>
        <w:t>histone deacetylases (</w:t>
      </w:r>
      <w:r w:rsidR="00EB3FFD">
        <w:rPr>
          <w:szCs w:val="24"/>
        </w:rPr>
        <w:t>HDACs</w:t>
      </w:r>
      <w:r w:rsidR="0048304C">
        <w:rPr>
          <w:szCs w:val="24"/>
        </w:rPr>
        <w:t>)</w:t>
      </w:r>
      <w:r w:rsidR="00B27157">
        <w:rPr>
          <w:szCs w:val="24"/>
        </w:rPr>
        <w:t xml:space="preserve"> </w:t>
      </w:r>
      <w:r w:rsidR="005A421C">
        <w:rPr>
          <w:szCs w:val="24"/>
        </w:rPr>
        <w:t xml:space="preserve">is therefore </w:t>
      </w:r>
      <w:r w:rsidR="003D2EDC">
        <w:rPr>
          <w:szCs w:val="24"/>
        </w:rPr>
        <w:t>correlated</w:t>
      </w:r>
      <w:r w:rsidR="005A421C">
        <w:rPr>
          <w:szCs w:val="24"/>
        </w:rPr>
        <w:t xml:space="preserve"> with transcriptional repression.</w:t>
      </w:r>
      <w:r w:rsidR="00A71169">
        <w:rPr>
          <w:szCs w:val="24"/>
        </w:rPr>
        <w:t xml:space="preserve"> Histone deacetylation </w:t>
      </w:r>
      <w:r w:rsidR="005A156E">
        <w:rPr>
          <w:szCs w:val="24"/>
        </w:rPr>
        <w:t>was also associated with</w:t>
      </w:r>
      <w:r w:rsidR="00A71169">
        <w:rPr>
          <w:szCs w:val="24"/>
        </w:rPr>
        <w:t xml:space="preserve"> </w:t>
      </w:r>
      <w:r w:rsidR="00A71169">
        <w:rPr>
          <w:szCs w:val="24"/>
        </w:rPr>
        <w:lastRenderedPageBreak/>
        <w:t xml:space="preserve">ERV </w:t>
      </w:r>
      <w:r w:rsidR="005A156E">
        <w:rPr>
          <w:szCs w:val="24"/>
        </w:rPr>
        <w:t>silencing since</w:t>
      </w:r>
      <w:r w:rsidR="00A71169">
        <w:rPr>
          <w:szCs w:val="24"/>
        </w:rPr>
        <w:t xml:space="preserve"> </w:t>
      </w:r>
      <w:r w:rsidR="00515E01">
        <w:rPr>
          <w:szCs w:val="24"/>
        </w:rPr>
        <w:t>murine embryonic fibroblasts (</w:t>
      </w:r>
      <w:r w:rsidR="00A71169">
        <w:rPr>
          <w:szCs w:val="24"/>
        </w:rPr>
        <w:t>MEFs</w:t>
      </w:r>
      <w:r w:rsidR="00515E01">
        <w:rPr>
          <w:szCs w:val="24"/>
        </w:rPr>
        <w:t>)</w:t>
      </w:r>
      <w:r w:rsidR="00A71169">
        <w:rPr>
          <w:szCs w:val="24"/>
        </w:rPr>
        <w:t xml:space="preserve"> treated with an </w:t>
      </w:r>
      <w:r w:rsidR="003D7D1F">
        <w:rPr>
          <w:szCs w:val="24"/>
        </w:rPr>
        <w:t>inhibitor</w:t>
      </w:r>
      <w:r w:rsidR="00A71169">
        <w:rPr>
          <w:szCs w:val="24"/>
        </w:rPr>
        <w:t xml:space="preserve"> of histone deacetylation, </w:t>
      </w:r>
      <w:r w:rsidR="005A156E">
        <w:rPr>
          <w:szCs w:val="24"/>
        </w:rPr>
        <w:t>showed a</w:t>
      </w:r>
      <w:r w:rsidR="00A71169">
        <w:rPr>
          <w:szCs w:val="24"/>
        </w:rPr>
        <w:t xml:space="preserve"> strong upregulation of </w:t>
      </w:r>
      <w:r w:rsidR="00A968D7">
        <w:rPr>
          <w:szCs w:val="24"/>
        </w:rPr>
        <w:t xml:space="preserve">VL30 </w:t>
      </w:r>
      <w:r w:rsidR="005A156E">
        <w:rPr>
          <w:szCs w:val="24"/>
        </w:rPr>
        <w:t xml:space="preserve">ERVs </w:t>
      </w:r>
      <w:r w:rsidR="00A968D7">
        <w:rPr>
          <w:szCs w:val="24"/>
        </w:rPr>
        <w:fldChar w:fldCharType="begin"/>
      </w:r>
      <w:r w:rsidR="00DD31E9">
        <w:rPr>
          <w:szCs w:val="24"/>
        </w:rPr>
        <w:instrText xml:space="preserve"> ADDIN EN.CITE &lt;EndNote&gt;&lt;Cite&gt;&lt;Author&gt;Brunmeir&lt;/Author&gt;&lt;Year&gt;2010&lt;/Year&gt;&lt;RecNum&gt;47&lt;/RecNum&gt;&lt;DisplayText&gt;[48]&lt;/DisplayText&gt;&lt;record&gt;&lt;rec-number&gt;47&lt;/rec-number&gt;&lt;foreign-keys&gt;&lt;key app="EN" db-id="tzfp5vpxsp522xeefx3xp5rdz9ar9fwxdeax"&gt;47&lt;/key&gt;&lt;/foreign-keys&gt;&lt;ref-type name="Journal Article"&gt;17&lt;/ref-type&gt;&lt;contributors&gt;&lt;authors&gt;&lt;author&gt;Brunmeir, R.&lt;/author&gt;&lt;author&gt;Lagger, S.&lt;/author&gt;&lt;author&gt;Simboeck, E.&lt;/author&gt;&lt;author&gt;Sawicka, A.&lt;/author&gt;&lt;author&gt;Egger, G.&lt;/author&gt;&lt;author&gt;Hagelkruys, A.&lt;/author&gt;&lt;author&gt;Zhang, Y.&lt;/author&gt;&lt;author&gt;Matthias, P.&lt;/author&gt;&lt;author&gt;Miller, W. J.&lt;/author&gt;&lt;author&gt;Seiser, C.&lt;/author&gt;&lt;/authors&gt;&lt;/contributors&gt;&lt;auth-address&gt;Max F. Perutz Laboratories, Medical University of Vienna, Vienna Biocenter, Vienna, Austria.&lt;/auth-address&gt;&lt;titles&gt;&lt;title&gt;Epigenetic regulation of a murine retrotransposon by a dual histone modification mark&lt;/title&gt;&lt;secondary-title&gt;PLoS Genet&lt;/secondary-title&gt;&lt;/titles&gt;&lt;periodical&gt;&lt;full-title&gt;PLoS Genet&lt;/full-title&gt;&lt;/periodical&gt;&lt;pages&gt;e1000927&lt;/pages&gt;&lt;volume&gt;6&lt;/volume&gt;&lt;number&gt;4&lt;/number&gt;&lt;edition&gt;2010/05/06&lt;/edition&gt;&lt;keywords&gt;&lt;keyword&gt;Acetylation&lt;/keyword&gt;&lt;keyword&gt;Animals&lt;/keyword&gt;&lt;keyword&gt;Chromatin&lt;/keyword&gt;&lt;keyword&gt;Embryo, Mammalian/metabolism&lt;/keyword&gt;&lt;keyword&gt;*Epigenesis, Genetic&lt;/keyword&gt;&lt;keyword&gt;*Gene Expression Regulation&lt;/keyword&gt;&lt;keyword&gt;Histone Deacetylases/genetics/metabolism&lt;/keyword&gt;&lt;keyword&gt;Histones/*metabolism&lt;/keyword&gt;&lt;keyword&gt;Mice&lt;/keyword&gt;&lt;keyword&gt;Phosphorylation&lt;/keyword&gt;&lt;keyword&gt;Retroelements/*genetics&lt;/keyword&gt;&lt;/keywords&gt;&lt;dates&gt;&lt;year&gt;2010&lt;/year&gt;&lt;/dates&gt;&lt;isbn&gt;1553-7404 (Electronic)&amp;#xD;1553-7390 (Linking)&lt;/isbn&gt;&lt;accession-num&gt;20442873&lt;/accession-num&gt;&lt;urls&gt;&lt;related-urls&gt;&lt;url&gt;http://www.ncbi.nlm.nih.gov/entrez/query.fcgi?cmd=Retrieve&amp;amp;db=PubMed&amp;amp;dopt=Citation&amp;amp;list_uids=20442873&lt;/url&gt;&lt;/related-urls&gt;&lt;/urls&gt;&lt;custom2&gt;2861705&lt;/custom2&gt;&lt;electronic-resource-num&gt;10.1371/journal.pgen.1000927&lt;/electronic-resource-num&gt;&lt;language&gt;eng&lt;/language&gt;&lt;/record&gt;&lt;/Cite&gt;&lt;/EndNote&gt;</w:instrText>
      </w:r>
      <w:r w:rsidR="00A968D7">
        <w:rPr>
          <w:szCs w:val="24"/>
        </w:rPr>
        <w:fldChar w:fldCharType="separate"/>
      </w:r>
      <w:r w:rsidR="00DD31E9">
        <w:rPr>
          <w:noProof/>
          <w:szCs w:val="24"/>
        </w:rPr>
        <w:t>[</w:t>
      </w:r>
      <w:hyperlink w:anchor="_ENREF_48" w:tooltip="Brunmeir, 2010 #47" w:history="1">
        <w:r w:rsidR="001526E9">
          <w:rPr>
            <w:noProof/>
            <w:szCs w:val="24"/>
          </w:rPr>
          <w:t>48</w:t>
        </w:r>
      </w:hyperlink>
      <w:r w:rsidR="00DD31E9">
        <w:rPr>
          <w:noProof/>
          <w:szCs w:val="24"/>
        </w:rPr>
        <w:t>]</w:t>
      </w:r>
      <w:r w:rsidR="00A968D7">
        <w:rPr>
          <w:szCs w:val="24"/>
        </w:rPr>
        <w:fldChar w:fldCharType="end"/>
      </w:r>
      <w:r w:rsidR="00A968D7">
        <w:rPr>
          <w:szCs w:val="24"/>
        </w:rPr>
        <w:t xml:space="preserve">. </w:t>
      </w:r>
    </w:p>
    <w:p w:rsidR="00FB12B8" w:rsidRDefault="000A0EBD" w:rsidP="001570D2">
      <w:pPr>
        <w:rPr>
          <w:szCs w:val="24"/>
        </w:rPr>
      </w:pPr>
      <w:r>
        <w:rPr>
          <w:szCs w:val="24"/>
        </w:rPr>
        <w:t>Histone methyla</w:t>
      </w:r>
      <w:r w:rsidR="006A5B67">
        <w:rPr>
          <w:szCs w:val="24"/>
        </w:rPr>
        <w:t xml:space="preserve">tion can </w:t>
      </w:r>
      <w:r w:rsidR="0005207C">
        <w:rPr>
          <w:szCs w:val="24"/>
        </w:rPr>
        <w:t xml:space="preserve">either </w:t>
      </w:r>
      <w:r w:rsidR="006A5B67">
        <w:rPr>
          <w:szCs w:val="24"/>
        </w:rPr>
        <w:t>activate or repress tr</w:t>
      </w:r>
      <w:r>
        <w:rPr>
          <w:szCs w:val="24"/>
        </w:rPr>
        <w:t>a</w:t>
      </w:r>
      <w:r w:rsidR="006A5B67">
        <w:rPr>
          <w:szCs w:val="24"/>
        </w:rPr>
        <w:t>ns</w:t>
      </w:r>
      <w:r>
        <w:rPr>
          <w:szCs w:val="24"/>
        </w:rPr>
        <w:t>cription</w:t>
      </w:r>
      <w:r w:rsidR="0005207C">
        <w:rPr>
          <w:szCs w:val="24"/>
        </w:rPr>
        <w:t>, depending on the methylated residue</w:t>
      </w:r>
      <w:r>
        <w:rPr>
          <w:szCs w:val="24"/>
        </w:rPr>
        <w:t>. H3K4 methylation is associ</w:t>
      </w:r>
      <w:r w:rsidR="00A968D7">
        <w:rPr>
          <w:szCs w:val="24"/>
        </w:rPr>
        <w:t>a</w:t>
      </w:r>
      <w:r w:rsidR="003D7D1F">
        <w:rPr>
          <w:szCs w:val="24"/>
        </w:rPr>
        <w:t xml:space="preserve">ted with active gene promoters whereas H3K9 methylation is generally found in tightly packed </w:t>
      </w:r>
      <w:r w:rsidR="0048304C">
        <w:rPr>
          <w:szCs w:val="24"/>
        </w:rPr>
        <w:t>hetero</w:t>
      </w:r>
      <w:r w:rsidR="003D7D1F">
        <w:rPr>
          <w:szCs w:val="24"/>
        </w:rPr>
        <w:t>chromatin tha</w:t>
      </w:r>
      <w:r w:rsidR="0048304C">
        <w:rPr>
          <w:szCs w:val="24"/>
        </w:rPr>
        <w:t>t excludes transcription factor binding</w:t>
      </w:r>
      <w:r w:rsidR="003D7D1F">
        <w:rPr>
          <w:szCs w:val="24"/>
        </w:rPr>
        <w:t xml:space="preserve"> and is associated with transcriptional silencing</w:t>
      </w:r>
      <w:r w:rsidR="0005207C">
        <w:rPr>
          <w:szCs w:val="24"/>
        </w:rPr>
        <w:t xml:space="preserve"> </w:t>
      </w:r>
      <w:r w:rsidR="00515E01">
        <w:rPr>
          <w:szCs w:val="24"/>
        </w:rPr>
        <w:fldChar w:fldCharType="begin"/>
      </w:r>
      <w:r w:rsidR="00DD31E9">
        <w:rPr>
          <w:szCs w:val="24"/>
        </w:rPr>
        <w:instrText xml:space="preserve"> ADDIN EN.CITE &lt;EndNote&gt;&lt;Cite&gt;&lt;Author&gt;Kouzarides&lt;/Author&gt;&lt;Year&gt;2007&lt;/Year&gt;&lt;RecNum&gt;63&lt;/RecNum&gt;&lt;DisplayText&gt;[64]&lt;/DisplayText&gt;&lt;record&gt;&lt;rec-number&gt;63&lt;/rec-number&gt;&lt;foreign-keys&gt;&lt;key app="EN" db-id="tzfp5vpxsp522xeefx3xp5rdz9ar9fwxdeax"&gt;63&lt;/key&gt;&lt;/foreign-keys&gt;&lt;ref-type name="Journal Article"&gt;17&lt;/ref-type&gt;&lt;contributors&gt;&lt;authors&gt;&lt;author&gt;Kouzarides, T.&lt;/author&gt;&lt;/authors&gt;&lt;/contributors&gt;&lt;auth-address&gt;The Gurdon Institute and Department of Pathology, University of Cambridge, Tennis Court Road, Cambridge, CB21QN, UK. t.kouzarides@gurdon.cam.ac.uk&lt;/auth-address&gt;&lt;titles&gt;&lt;title&gt;Chromatin modifications and their function&lt;/title&gt;&lt;secondary-title&gt;Cell&lt;/secondary-title&gt;&lt;/titles&gt;&lt;periodical&gt;&lt;full-title&gt;Cell&lt;/full-title&gt;&lt;/periodical&gt;&lt;pages&gt;693-705&lt;/pages&gt;&lt;volume&gt;128&lt;/volume&gt;&lt;number&gt;4&lt;/number&gt;&lt;edition&gt;2007/02/27&lt;/edition&gt;&lt;keywords&gt;&lt;keyword&gt;Animals&lt;/keyword&gt;&lt;keyword&gt;Chromatin Assembly and Disassembly/*genetics&lt;/keyword&gt;&lt;keyword&gt;DNA/*genetics/metabolism&lt;/keyword&gt;&lt;keyword&gt;Enzymes/genetics/metabolism&lt;/keyword&gt;&lt;keyword&gt;Epigenesis, Genetic/*genetics&lt;/keyword&gt;&lt;keyword&gt;Histones/*genetics/metabolism&lt;/keyword&gt;&lt;keyword&gt;Humans&lt;/keyword&gt;&lt;keyword&gt;Nucleosomes/metabolism&lt;/keyword&gt;&lt;keyword&gt;Protein Processing, Post-Translational&lt;/keyword&gt;&lt;/keywords&gt;&lt;dates&gt;&lt;year&gt;2007&lt;/year&gt;&lt;pub-dates&gt;&lt;date&gt;Feb 23&lt;/date&gt;&lt;/pub-dates&gt;&lt;/dates&gt;&lt;isbn&gt;0092-8674 (Print)&amp;#xD;0092-8674 (Linking)&lt;/isbn&gt;&lt;accession-num&gt;17320507&lt;/accession-num&gt;&lt;urls&gt;&lt;related-urls&gt;&lt;url&gt;http://www.ncbi.nlm.nih.gov/pubmed/17320507&lt;/url&gt;&lt;/related-urls&gt;&lt;/urls&gt;&lt;electronic-resource-num&gt;S0092-8674(07)00184-5 [pii]&amp;#xD;10.1016/j.cell.2007.02.005&lt;/electronic-resource-num&gt;&lt;language&gt;eng&lt;/language&gt;&lt;/record&gt;&lt;/Cite&gt;&lt;/EndNote&gt;</w:instrText>
      </w:r>
      <w:r w:rsidR="00515E01">
        <w:rPr>
          <w:szCs w:val="24"/>
        </w:rPr>
        <w:fldChar w:fldCharType="separate"/>
      </w:r>
      <w:r w:rsidR="00DD31E9">
        <w:rPr>
          <w:noProof/>
          <w:szCs w:val="24"/>
        </w:rPr>
        <w:t>[</w:t>
      </w:r>
      <w:hyperlink w:anchor="_ENREF_64" w:tooltip="Kouzarides, 2007 #63" w:history="1">
        <w:r w:rsidR="001526E9">
          <w:rPr>
            <w:noProof/>
            <w:szCs w:val="24"/>
          </w:rPr>
          <w:t>64</w:t>
        </w:r>
      </w:hyperlink>
      <w:r w:rsidR="00DD31E9">
        <w:rPr>
          <w:noProof/>
          <w:szCs w:val="24"/>
        </w:rPr>
        <w:t>]</w:t>
      </w:r>
      <w:r w:rsidR="00515E01">
        <w:rPr>
          <w:szCs w:val="24"/>
        </w:rPr>
        <w:fldChar w:fldCharType="end"/>
      </w:r>
      <w:r w:rsidR="003D7D1F">
        <w:rPr>
          <w:szCs w:val="24"/>
        </w:rPr>
        <w:t>. As the majority of histone mo</w:t>
      </w:r>
      <w:r w:rsidR="00E260A3">
        <w:rPr>
          <w:szCs w:val="24"/>
        </w:rPr>
        <w:t>difications, lysine methylation</w:t>
      </w:r>
      <w:r w:rsidR="003D7D1F">
        <w:rPr>
          <w:szCs w:val="24"/>
        </w:rPr>
        <w:t xml:space="preserve"> is reversible and can be removed by histone </w:t>
      </w:r>
      <w:proofErr w:type="spellStart"/>
      <w:r w:rsidR="003D7D1F">
        <w:rPr>
          <w:szCs w:val="24"/>
        </w:rPr>
        <w:t>demethylases</w:t>
      </w:r>
      <w:proofErr w:type="spellEnd"/>
      <w:r w:rsidR="003D7D1F">
        <w:rPr>
          <w:szCs w:val="24"/>
        </w:rPr>
        <w:t xml:space="preserve"> such as LSD1. </w:t>
      </w:r>
      <w:r w:rsidR="002F11ED">
        <w:rPr>
          <w:szCs w:val="24"/>
        </w:rPr>
        <w:t>Concordantly</w:t>
      </w:r>
      <w:r w:rsidR="003D7D1F">
        <w:rPr>
          <w:szCs w:val="24"/>
        </w:rPr>
        <w:t xml:space="preserve">, LSD1 can either repress transcription by </w:t>
      </w:r>
      <w:proofErr w:type="spellStart"/>
      <w:r w:rsidR="003D7D1F">
        <w:rPr>
          <w:szCs w:val="24"/>
        </w:rPr>
        <w:t>demethylating</w:t>
      </w:r>
      <w:proofErr w:type="spellEnd"/>
      <w:r w:rsidR="003D7D1F">
        <w:rPr>
          <w:szCs w:val="24"/>
        </w:rPr>
        <w:t xml:space="preserve"> H3K4 </w:t>
      </w:r>
      <w:r w:rsidR="003D7D1F">
        <w:rPr>
          <w:szCs w:val="24"/>
        </w:rPr>
        <w:fldChar w:fldCharType="begin">
          <w:fldData xml:space="preserve">PEVuZE5vdGU+PENpdGU+PEF1dGhvcj5TaGk8L0F1dGhvcj48WWVhcj4yMDA0PC9ZZWFyPjxSZWNO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=
</w:fldData>
        </w:fldChar>
      </w:r>
      <w:r w:rsidR="00DD31E9">
        <w:rPr>
          <w:szCs w:val="24"/>
        </w:rPr>
        <w:instrText xml:space="preserve"> ADDIN EN.CITE </w:instrText>
      </w:r>
      <w:r w:rsidR="00DD31E9">
        <w:rPr>
          <w:szCs w:val="24"/>
        </w:rPr>
        <w:fldChar w:fldCharType="begin">
          <w:fldData xml:space="preserve">PEVuZE5vdGU+PENpdGU+PEF1dGhvcj5TaGk8L0F1dGhvcj48WWVhcj4yMDA0PC9ZZWFyPjxSZWNO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=
</w:fldData>
        </w:fldChar>
      </w:r>
      <w:r w:rsidR="00DD31E9">
        <w:rPr>
          <w:szCs w:val="24"/>
        </w:rPr>
        <w:instrText xml:space="preserve"> ADDIN EN.CITE.DATA </w:instrText>
      </w:r>
      <w:r w:rsidR="00DD31E9">
        <w:rPr>
          <w:szCs w:val="24"/>
        </w:rPr>
      </w:r>
      <w:r w:rsidR="00DD31E9">
        <w:rPr>
          <w:szCs w:val="24"/>
        </w:rPr>
        <w:fldChar w:fldCharType="end"/>
      </w:r>
      <w:r w:rsidR="003D7D1F">
        <w:rPr>
          <w:szCs w:val="24"/>
        </w:rPr>
      </w:r>
      <w:r w:rsidR="003D7D1F">
        <w:rPr>
          <w:szCs w:val="24"/>
        </w:rPr>
        <w:fldChar w:fldCharType="separate"/>
      </w:r>
      <w:r w:rsidR="00DD31E9">
        <w:rPr>
          <w:noProof/>
          <w:szCs w:val="24"/>
        </w:rPr>
        <w:t>[</w:t>
      </w:r>
      <w:hyperlink w:anchor="_ENREF_66" w:tooltip="Shi, 2004 #65" w:history="1">
        <w:r w:rsidR="001526E9">
          <w:rPr>
            <w:noProof/>
            <w:szCs w:val="24"/>
          </w:rPr>
          <w:t>66</w:t>
        </w:r>
      </w:hyperlink>
      <w:r w:rsidR="00DD31E9">
        <w:rPr>
          <w:noProof/>
          <w:szCs w:val="24"/>
        </w:rPr>
        <w:t>]</w:t>
      </w:r>
      <w:r w:rsidR="003D7D1F">
        <w:rPr>
          <w:szCs w:val="24"/>
        </w:rPr>
        <w:fldChar w:fldCharType="end"/>
      </w:r>
      <w:r w:rsidR="003D7D1F">
        <w:rPr>
          <w:szCs w:val="24"/>
        </w:rPr>
        <w:t xml:space="preserve"> or activate gene expression by </w:t>
      </w:r>
      <w:r w:rsidR="002F11ED">
        <w:rPr>
          <w:szCs w:val="24"/>
        </w:rPr>
        <w:t xml:space="preserve">demethylation of </w:t>
      </w:r>
      <w:r w:rsidR="003D7D1F">
        <w:rPr>
          <w:szCs w:val="24"/>
        </w:rPr>
        <w:t xml:space="preserve">H3K9 </w:t>
      </w:r>
      <w:r w:rsidR="003D7D1F">
        <w:rPr>
          <w:szCs w:val="24"/>
        </w:rPr>
        <w:fldChar w:fldCharType="begin">
          <w:fldData xml:space="preserve">PEVuZE5vdGU+PENpdGU+PEF1dGhvcj5NZXR6Z2VyPC9BdXRob3I+PFllYXI+MjAwNTwvWWVhcj48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</w:fldData>
        </w:fldChar>
      </w:r>
      <w:r w:rsidR="00DD31E9">
        <w:rPr>
          <w:szCs w:val="24"/>
        </w:rPr>
        <w:instrText xml:space="preserve"> ADDIN EN.CITE </w:instrText>
      </w:r>
      <w:r w:rsidR="00DD31E9">
        <w:rPr>
          <w:szCs w:val="24"/>
        </w:rPr>
        <w:fldChar w:fldCharType="begin">
          <w:fldData xml:space="preserve">PEVuZE5vdGU+PENpdGU+PEF1dGhvcj5NZXR6Z2VyPC9BdXRob3I+PFllYXI+MjAwNTwvWWVhcj48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</w:fldData>
        </w:fldChar>
      </w:r>
      <w:r w:rsidR="00DD31E9">
        <w:rPr>
          <w:szCs w:val="24"/>
        </w:rPr>
        <w:instrText xml:space="preserve"> ADDIN EN.CITE.DATA </w:instrText>
      </w:r>
      <w:r w:rsidR="00DD31E9">
        <w:rPr>
          <w:szCs w:val="24"/>
        </w:rPr>
      </w:r>
      <w:r w:rsidR="00DD31E9">
        <w:rPr>
          <w:szCs w:val="24"/>
        </w:rPr>
        <w:fldChar w:fldCharType="end"/>
      </w:r>
      <w:r w:rsidR="003D7D1F">
        <w:rPr>
          <w:szCs w:val="24"/>
        </w:rPr>
      </w:r>
      <w:r w:rsidR="003D7D1F">
        <w:rPr>
          <w:szCs w:val="24"/>
        </w:rPr>
        <w:fldChar w:fldCharType="separate"/>
      </w:r>
      <w:r w:rsidR="00DD31E9">
        <w:rPr>
          <w:noProof/>
          <w:szCs w:val="24"/>
        </w:rPr>
        <w:t>[</w:t>
      </w:r>
      <w:hyperlink w:anchor="_ENREF_67" w:tooltip="Metzger, 2005 #66" w:history="1">
        <w:r w:rsidR="001526E9">
          <w:rPr>
            <w:noProof/>
            <w:szCs w:val="24"/>
          </w:rPr>
          <w:t>67</w:t>
        </w:r>
      </w:hyperlink>
      <w:r w:rsidR="00DD31E9">
        <w:rPr>
          <w:noProof/>
          <w:szCs w:val="24"/>
        </w:rPr>
        <w:t>]</w:t>
      </w:r>
      <w:r w:rsidR="003D7D1F">
        <w:rPr>
          <w:szCs w:val="24"/>
        </w:rPr>
        <w:fldChar w:fldCharType="end"/>
      </w:r>
      <w:r w:rsidR="003D7D1F">
        <w:rPr>
          <w:szCs w:val="24"/>
        </w:rPr>
        <w:t xml:space="preserve">. </w:t>
      </w:r>
      <w:r w:rsidR="00A968D7">
        <w:rPr>
          <w:szCs w:val="24"/>
        </w:rPr>
        <w:t>In LSD1 knock</w:t>
      </w:r>
      <w:r w:rsidR="00EB3FFD">
        <w:rPr>
          <w:szCs w:val="24"/>
        </w:rPr>
        <w:t>-</w:t>
      </w:r>
      <w:r w:rsidR="00A968D7">
        <w:rPr>
          <w:szCs w:val="24"/>
        </w:rPr>
        <w:t xml:space="preserve">out ES cells, a strong upregulation of </w:t>
      </w:r>
      <w:r w:rsidR="002F11ED">
        <w:rPr>
          <w:szCs w:val="24"/>
        </w:rPr>
        <w:t xml:space="preserve">endogenous </w:t>
      </w:r>
      <w:r w:rsidR="00A968D7">
        <w:rPr>
          <w:szCs w:val="24"/>
        </w:rPr>
        <w:t xml:space="preserve">MERVL elements was observed </w:t>
      </w:r>
      <w:r w:rsidR="00A968D7">
        <w:rPr>
          <w:szCs w:val="24"/>
        </w:rPr>
        <w:fldChar w:fldCharType="begin">
          <w:fldData xml:space="preserve">PEVuZE5vdGU+PENpdGU+PEF1dGhvcj5NYWNmYXJsYW48L0F1dGhvcj48WWVhcj4yMDExPC9ZZWFy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</w:fldData>
        </w:fldChar>
      </w:r>
      <w:r w:rsidR="00DD31E9">
        <w:rPr>
          <w:szCs w:val="24"/>
        </w:rPr>
        <w:instrText xml:space="preserve"> ADDIN EN.CITE </w:instrText>
      </w:r>
      <w:r w:rsidR="00DD31E9">
        <w:rPr>
          <w:szCs w:val="24"/>
        </w:rPr>
        <w:fldChar w:fldCharType="begin">
          <w:fldData xml:space="preserve">PEVuZE5vdGU+PENpdGU+PEF1dGhvcj5NYWNmYXJsYW48L0F1dGhvcj48WWVhcj4yMDExPC9ZZWFy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</w:fldData>
        </w:fldChar>
      </w:r>
      <w:r w:rsidR="00DD31E9">
        <w:rPr>
          <w:szCs w:val="24"/>
        </w:rPr>
        <w:instrText xml:space="preserve"> ADDIN EN.CITE.DATA </w:instrText>
      </w:r>
      <w:r w:rsidR="00DD31E9">
        <w:rPr>
          <w:szCs w:val="24"/>
        </w:rPr>
      </w:r>
      <w:r w:rsidR="00DD31E9">
        <w:rPr>
          <w:szCs w:val="24"/>
        </w:rPr>
        <w:fldChar w:fldCharType="end"/>
      </w:r>
      <w:r w:rsidR="00A968D7">
        <w:rPr>
          <w:szCs w:val="24"/>
        </w:rPr>
      </w:r>
      <w:r w:rsidR="00A968D7">
        <w:rPr>
          <w:szCs w:val="24"/>
        </w:rPr>
        <w:fldChar w:fldCharType="separate"/>
      </w:r>
      <w:r w:rsidR="00DD31E9">
        <w:rPr>
          <w:noProof/>
          <w:szCs w:val="24"/>
        </w:rPr>
        <w:t>[</w:t>
      </w:r>
      <w:hyperlink w:anchor="_ENREF_68" w:tooltip="Macfarlan, 2011 #67" w:history="1">
        <w:r w:rsidR="001526E9">
          <w:rPr>
            <w:noProof/>
            <w:szCs w:val="24"/>
          </w:rPr>
          <w:t>68</w:t>
        </w:r>
      </w:hyperlink>
      <w:r w:rsidR="00DD31E9">
        <w:rPr>
          <w:noProof/>
          <w:szCs w:val="24"/>
        </w:rPr>
        <w:t>]</w:t>
      </w:r>
      <w:r w:rsidR="00A968D7">
        <w:rPr>
          <w:szCs w:val="24"/>
        </w:rPr>
        <w:fldChar w:fldCharType="end"/>
      </w:r>
      <w:r w:rsidR="00A1213F">
        <w:rPr>
          <w:szCs w:val="24"/>
        </w:rPr>
        <w:t>, indicating that H3K4</w:t>
      </w:r>
      <w:r w:rsidR="002F11ED">
        <w:rPr>
          <w:szCs w:val="24"/>
        </w:rPr>
        <w:t xml:space="preserve"> demethylation may play an important role in ERV silencing.</w:t>
      </w:r>
    </w:p>
    <w:p w:rsidR="002C508A" w:rsidRDefault="003D7D1F" w:rsidP="00F21087">
      <w:pPr>
        <w:rPr>
          <w:szCs w:val="24"/>
        </w:rPr>
      </w:pPr>
      <w:r>
        <w:rPr>
          <w:szCs w:val="24"/>
        </w:rPr>
        <w:t xml:space="preserve">H3K9 methylation is a hallmark of </w:t>
      </w:r>
      <w:r w:rsidR="003809E2">
        <w:rPr>
          <w:szCs w:val="24"/>
        </w:rPr>
        <w:t xml:space="preserve">transcriptionally silent </w:t>
      </w:r>
      <w:r w:rsidR="001570D2">
        <w:rPr>
          <w:szCs w:val="24"/>
        </w:rPr>
        <w:t>heterochromatin</w:t>
      </w:r>
      <w:r>
        <w:rPr>
          <w:szCs w:val="24"/>
        </w:rPr>
        <w:t xml:space="preserve"> which </w:t>
      </w:r>
      <w:r w:rsidR="001570D2">
        <w:rPr>
          <w:szCs w:val="24"/>
        </w:rPr>
        <w:t>is known to contribute to several biological processes such as X chromosome inactivation</w:t>
      </w:r>
      <w:r w:rsidR="0038329E">
        <w:rPr>
          <w:szCs w:val="24"/>
        </w:rPr>
        <w:t>, gene imprinting</w:t>
      </w:r>
      <w:r>
        <w:rPr>
          <w:szCs w:val="24"/>
        </w:rPr>
        <w:t xml:space="preserve">, </w:t>
      </w:r>
      <w:r w:rsidR="0001351F">
        <w:rPr>
          <w:szCs w:val="24"/>
        </w:rPr>
        <w:t>nuclear organis</w:t>
      </w:r>
      <w:r>
        <w:rPr>
          <w:szCs w:val="24"/>
        </w:rPr>
        <w:t xml:space="preserve">ation and transcriptional regulation of gene expression </w:t>
      </w:r>
      <w:r>
        <w:rPr>
          <w:szCs w:val="24"/>
        </w:rPr>
        <w:fldChar w:fldCharType="begin"/>
      </w:r>
      <w:r w:rsidR="00DD31E9">
        <w:rPr>
          <w:szCs w:val="24"/>
        </w:rPr>
        <w:instrText xml:space="preserve"> ADDIN EN.CITE &lt;EndNote&gt;&lt;Cite&gt;&lt;Author&gt;Grewal&lt;/Author&gt;&lt;Year&gt;2007&lt;/Year&gt;&lt;RecNum&gt;68&lt;/RecNum&gt;&lt;DisplayText&gt;[69]&lt;/DisplayText&gt;&lt;record&gt;&lt;rec-number&gt;68&lt;/rec-number&gt;&lt;foreign-keys&gt;&lt;key app="EN" db-id="tzfp5vpxsp522xeefx3xp5rdz9ar9fwxdeax"&gt;68&lt;/key&gt;&lt;/foreign-keys&gt;&lt;ref-type name="Journal Article"&gt;17&lt;/ref-type&gt;&lt;contributors&gt;&lt;authors&gt;&lt;author&gt;Grewal, S. I.&lt;/author&gt;&lt;author&gt;Jia, S.&lt;/author&gt;&lt;/authors&gt;&lt;/contributors&gt;&lt;auth-address&gt;Laboratory of Molecular Cell Biology, National Cancer Institute, National Institutes of Health, Bethesda, Maryland 20892, USA. grewals@mail.nih.gov&lt;/auth-address&gt;&lt;titles&gt;&lt;title&gt;Heterochromatin revisited&lt;/title&gt;&lt;secondary-title&gt;Nat Rev Genet&lt;/secondary-title&gt;&lt;/titles&gt;&lt;periodical&gt;&lt;full-title&gt;Nat Rev Genet&lt;/full-title&gt;&lt;/periodical&gt;&lt;pages&gt;35-46&lt;/pages&gt;&lt;volume&gt;8&lt;/volume&gt;&lt;number&gt;1&lt;/number&gt;&lt;edition&gt;2006/12/19&lt;/edition&gt;&lt;keywords&gt;&lt;keyword&gt;Animals&lt;/keyword&gt;&lt;keyword&gt;Chromatin Assembly and Disassembly&lt;/keyword&gt;&lt;keyword&gt;Chromosomal Proteins, Non-Histone/genetics/metabolism&lt;/keyword&gt;&lt;keyword&gt;Ciliophora/genetics/metabolism&lt;/keyword&gt;&lt;keyword&gt;Epigenesis, Genetic&lt;/keyword&gt;&lt;keyword&gt;Heterochromatin/*genetics/*metabolism&lt;/keyword&gt;&lt;keyword&gt;Histones/genetics/metabolism&lt;/keyword&gt;&lt;keyword&gt;Mammals/genetics/metabolism&lt;/keyword&gt;&lt;keyword&gt;Models, Genetic&lt;/keyword&gt;&lt;keyword&gt;Plants/genetics/metabolism&lt;/keyword&gt;&lt;keyword&gt;RNA Interference&lt;/keyword&gt;&lt;keyword&gt;Schizosaccharomyces/genetics/metabolism&lt;/keyword&gt;&lt;keyword&gt;Schizosaccharomyces pombe Proteins/genetics/metabolism&lt;/keyword&gt;&lt;/keywords&gt;&lt;dates&gt;&lt;year&gt;2007&lt;/year&gt;&lt;pub-dates&gt;&lt;date&gt;Jan&lt;/date&gt;&lt;/pub-dates&gt;&lt;/dates&gt;&lt;isbn&gt;1471-0056 (Print)&amp;#xD;1471-0056 (Linking)&lt;/isbn&gt;&lt;accession-num&gt;17173056&lt;/accession-num&gt;&lt;urls&gt;&lt;related-urls&gt;&lt;url&gt;http://www.ncbi.nlm.nih.gov/pubmed/17173056&lt;/url&gt;&lt;/related-urls&gt;&lt;/urls&gt;&lt;electronic-resource-num&gt;nrg2008 [pii]&amp;#xD;10.1038/nrg2008&lt;/electronic-resource-num&gt;&lt;language&gt;eng&lt;/language&gt;&lt;/record&gt;&lt;/Cite&gt;&lt;/EndNote&gt;</w:instrText>
      </w:r>
      <w:r>
        <w:rPr>
          <w:szCs w:val="24"/>
        </w:rPr>
        <w:fldChar w:fldCharType="separate"/>
      </w:r>
      <w:r w:rsidR="00DD31E9">
        <w:rPr>
          <w:noProof/>
          <w:szCs w:val="24"/>
        </w:rPr>
        <w:t>[</w:t>
      </w:r>
      <w:hyperlink w:anchor="_ENREF_69" w:tooltip="Grewal, 2007 #68" w:history="1">
        <w:r w:rsidR="001526E9">
          <w:rPr>
            <w:noProof/>
            <w:szCs w:val="24"/>
          </w:rPr>
          <w:t>69</w:t>
        </w:r>
      </w:hyperlink>
      <w:r w:rsidR="00DD31E9">
        <w:rPr>
          <w:noProof/>
          <w:szCs w:val="24"/>
        </w:rPr>
        <w:t>]</w:t>
      </w:r>
      <w:r>
        <w:rPr>
          <w:szCs w:val="24"/>
        </w:rPr>
        <w:fldChar w:fldCharType="end"/>
      </w:r>
      <w:r>
        <w:rPr>
          <w:szCs w:val="24"/>
        </w:rPr>
        <w:t xml:space="preserve">. However, </w:t>
      </w:r>
      <w:r w:rsidR="001570D2">
        <w:rPr>
          <w:szCs w:val="24"/>
        </w:rPr>
        <w:t xml:space="preserve">heterochromatin silencing has been suggested to have </w:t>
      </w:r>
      <w:r>
        <w:rPr>
          <w:szCs w:val="24"/>
        </w:rPr>
        <w:t xml:space="preserve">originally </w:t>
      </w:r>
      <w:r w:rsidR="001570D2">
        <w:rPr>
          <w:szCs w:val="24"/>
        </w:rPr>
        <w:t xml:space="preserve">evolved as a control mechanism </w:t>
      </w:r>
      <w:r w:rsidR="003809E2">
        <w:rPr>
          <w:szCs w:val="24"/>
        </w:rPr>
        <w:t>to</w:t>
      </w:r>
      <w:r w:rsidR="002F11ED">
        <w:rPr>
          <w:szCs w:val="24"/>
        </w:rPr>
        <w:t xml:space="preserve"> prevent</w:t>
      </w:r>
      <w:r w:rsidR="001570D2">
        <w:rPr>
          <w:szCs w:val="24"/>
        </w:rPr>
        <w:t xml:space="preserve"> recombination between repetitive DNA elements </w:t>
      </w:r>
      <w:r>
        <w:rPr>
          <w:szCs w:val="24"/>
        </w:rPr>
        <w:fldChar w:fldCharType="begin"/>
      </w:r>
      <w:r w:rsidR="00DD31E9">
        <w:rPr>
          <w:szCs w:val="24"/>
        </w:rPr>
        <w:instrText xml:space="preserve"> ADDIN EN.CITE &lt;EndNote&gt;&lt;Cite&gt;&lt;Author&gt;Grewal&lt;/Author&gt;&lt;Year&gt;2007&lt;/Year&gt;&lt;RecNum&gt;68&lt;/RecNum&gt;&lt;DisplayText&gt;[69]&lt;/DisplayText&gt;&lt;record&gt;&lt;rec-number&gt;68&lt;/rec-number&gt;&lt;foreign-keys&gt;&lt;key app="EN" db-id="tzfp5vpxsp522xeefx3xp5rdz9ar9fwxdeax"&gt;68&lt;/key&gt;&lt;/foreign-keys&gt;&lt;ref-type name="Journal Article"&gt;17&lt;/ref-type&gt;&lt;contributors&gt;&lt;authors&gt;&lt;author&gt;Grewal, S. I.&lt;/author&gt;&lt;author&gt;Jia, S.&lt;/author&gt;&lt;/authors&gt;&lt;/contributors&gt;&lt;auth-address&gt;Laboratory of Molecular Cell Biology, National Cancer Institute, National Institutes of Health, Bethesda, Maryland 20892, USA. grewals@mail.nih.gov&lt;/auth-address&gt;&lt;titles&gt;&lt;title&gt;Heterochromatin revisited&lt;/title&gt;&lt;secondary-title&gt;Nat Rev Genet&lt;/secondary-title&gt;&lt;/titles&gt;&lt;periodical&gt;&lt;full-title&gt;Nat Rev Genet&lt;/full-title&gt;&lt;/periodical&gt;&lt;pages&gt;35-46&lt;/pages&gt;&lt;volume&gt;8&lt;/volume&gt;&lt;number&gt;1&lt;/number&gt;&lt;edition&gt;2006/12/19&lt;/edition&gt;&lt;keywords&gt;&lt;keyword&gt;Animals&lt;/keyword&gt;&lt;keyword&gt;Chromatin Assembly and Disassembly&lt;/keyword&gt;&lt;keyword&gt;Chromosomal Proteins, Non-Histone/genetics/metabolism&lt;/keyword&gt;&lt;keyword&gt;Ciliophora/genetics/metabolism&lt;/keyword&gt;&lt;keyword&gt;Epigenesis, Genetic&lt;/keyword&gt;&lt;keyword&gt;Heterochromatin/*genetics/*metabolism&lt;/keyword&gt;&lt;keyword&gt;Histones/genetics/metabolism&lt;/keyword&gt;&lt;keyword&gt;Mammals/genetics/metabolism&lt;/keyword&gt;&lt;keyword&gt;Models, Genetic&lt;/keyword&gt;&lt;keyword&gt;Plants/genetics/metabolism&lt;/keyword&gt;&lt;keyword&gt;RNA Interference&lt;/keyword&gt;&lt;keyword&gt;Schizosaccharomyces/genetics/metabolism&lt;/keyword&gt;&lt;keyword&gt;Schizosaccharomyces pombe Proteins/genetics/metabolism&lt;/keyword&gt;&lt;/keywords&gt;&lt;dates&gt;&lt;year&gt;2007&lt;/year&gt;&lt;pub-dates&gt;&lt;date&gt;Jan&lt;/date&gt;&lt;/pub-dates&gt;&lt;/dates&gt;&lt;isbn&gt;1471-0056 (Print)&amp;#xD;1471-0056 (Linking)&lt;/isbn&gt;&lt;accession-num&gt;17173056&lt;/accession-num&gt;&lt;urls&gt;&lt;related-urls&gt;&lt;url&gt;http://www.ncbi.nlm.nih.gov/pubmed/17173056&lt;/url&gt;&lt;/related-urls&gt;&lt;/urls&gt;&lt;electronic-resource-num&gt;nrg2008 [pii]&amp;#xD;10.1038/nrg2008&lt;/electronic-resource-num&gt;&lt;language&gt;eng&lt;/language&gt;&lt;/record&gt;&lt;/Cite&gt;&lt;/EndNote&gt;</w:instrText>
      </w:r>
      <w:r>
        <w:rPr>
          <w:szCs w:val="24"/>
        </w:rPr>
        <w:fldChar w:fldCharType="separate"/>
      </w:r>
      <w:r w:rsidR="00DD31E9">
        <w:rPr>
          <w:noProof/>
          <w:szCs w:val="24"/>
        </w:rPr>
        <w:t>[</w:t>
      </w:r>
      <w:hyperlink w:anchor="_ENREF_69" w:tooltip="Grewal, 2007 #68" w:history="1">
        <w:r w:rsidR="001526E9">
          <w:rPr>
            <w:noProof/>
            <w:szCs w:val="24"/>
          </w:rPr>
          <w:t>69</w:t>
        </w:r>
      </w:hyperlink>
      <w:r w:rsidR="00DD31E9">
        <w:rPr>
          <w:noProof/>
          <w:szCs w:val="24"/>
        </w:rPr>
        <w:t>]</w:t>
      </w:r>
      <w:r>
        <w:rPr>
          <w:szCs w:val="24"/>
        </w:rPr>
        <w:fldChar w:fldCharType="end"/>
      </w:r>
      <w:r>
        <w:rPr>
          <w:szCs w:val="24"/>
        </w:rPr>
        <w:t xml:space="preserve">. </w:t>
      </w:r>
      <w:r w:rsidR="00A24DB0">
        <w:t>Earli</w:t>
      </w:r>
      <w:r w:rsidR="00A71169">
        <w:t xml:space="preserve">er studies </w:t>
      </w:r>
      <w:r w:rsidR="00515E01">
        <w:t xml:space="preserve">that </w:t>
      </w:r>
      <w:r w:rsidR="0048304C">
        <w:t>have described</w:t>
      </w:r>
      <w:r w:rsidR="00A71169">
        <w:t xml:space="preserve"> repressiv</w:t>
      </w:r>
      <w:r w:rsidR="00A24DB0">
        <w:t>e</w:t>
      </w:r>
      <w:r w:rsidR="003A3540">
        <w:t xml:space="preserve"> histone methylations </w:t>
      </w:r>
      <w:r w:rsidR="00A24DB0">
        <w:t xml:space="preserve">at </w:t>
      </w:r>
      <w:r w:rsidR="004A7CDF">
        <w:t>LTR elements</w:t>
      </w:r>
      <w:r w:rsidR="00A24DB0">
        <w:t xml:space="preserve"> </w:t>
      </w:r>
      <w:r w:rsidR="003A3540">
        <w:t xml:space="preserve">in murine ES cells </w:t>
      </w:r>
      <w:r w:rsidR="003A3540">
        <w:fldChar w:fldCharType="begin">
          <w:fldData xml:space="preserve">PEVuZE5vdGU+PENpdGU+PEF1dGhvcj5NYXJ0ZW5zPC9BdXRob3I+PFllYXI+MjAwNTwvWWVhcj48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</w:fldData>
        </w:fldChar>
      </w:r>
      <w:r w:rsidR="00DD31E9">
        <w:instrText xml:space="preserve"> ADDIN EN.CITE </w:instrText>
      </w:r>
      <w:r w:rsidR="00DD31E9">
        <w:fldChar w:fldCharType="begin">
          <w:fldData xml:space="preserve">PEVuZE5vdGU+PENpdGU+PEF1dGhvcj5NYXJ0ZW5zPC9BdXRob3I+PFllYXI+MjAwNTwvWWVhcj48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</w:fldData>
        </w:fldChar>
      </w:r>
      <w:r w:rsidR="00DD31E9">
        <w:instrText xml:space="preserve"> ADDIN EN.CITE.DATA </w:instrText>
      </w:r>
      <w:r w:rsidR="00DD31E9">
        <w:fldChar w:fldCharType="end"/>
      </w:r>
      <w:r w:rsidR="003A3540">
        <w:fldChar w:fldCharType="separate"/>
      </w:r>
      <w:r w:rsidR="00DD31E9">
        <w:rPr>
          <w:noProof/>
        </w:rPr>
        <w:t>[</w:t>
      </w:r>
      <w:hyperlink w:anchor="_ENREF_70" w:tooltip="Martens, 2005 #69" w:history="1">
        <w:r w:rsidR="001526E9">
          <w:rPr>
            <w:noProof/>
          </w:rPr>
          <w:t>70</w:t>
        </w:r>
      </w:hyperlink>
      <w:r w:rsidR="00DD31E9">
        <w:rPr>
          <w:noProof/>
        </w:rPr>
        <w:t>]</w:t>
      </w:r>
      <w:r w:rsidR="003A3540">
        <w:fldChar w:fldCharType="end"/>
      </w:r>
      <w:r w:rsidR="00A24DB0">
        <w:t xml:space="preserve"> have been later confirmed by chromatin</w:t>
      </w:r>
      <w:r w:rsidR="004A7CDF">
        <w:t xml:space="preserve"> immunoprecipitation</w:t>
      </w:r>
      <w:r w:rsidR="002F11ED">
        <w:t xml:space="preserve"> (ChIP)</w:t>
      </w:r>
      <w:r w:rsidR="004A7CDF">
        <w:t xml:space="preserve"> </w:t>
      </w:r>
      <w:r w:rsidR="002F11ED">
        <w:t xml:space="preserve">in combination with high-throughput sequencing </w:t>
      </w:r>
      <w:r w:rsidR="004A7CDF">
        <w:t>(ChIP-seq)</w:t>
      </w:r>
      <w:r w:rsidR="00EE66BA">
        <w:t>.</w:t>
      </w:r>
      <w:r w:rsidR="004A7CDF">
        <w:t xml:space="preserve"> </w:t>
      </w:r>
      <w:r w:rsidR="00EE66BA">
        <w:t>ChIP-seq analysis revealed</w:t>
      </w:r>
      <w:r w:rsidR="004A7CDF">
        <w:t xml:space="preserve"> that</w:t>
      </w:r>
      <w:r w:rsidR="00A6342E">
        <w:t xml:space="preserve"> ERVs </w:t>
      </w:r>
      <w:r w:rsidR="004A7CDF">
        <w:t>are</w:t>
      </w:r>
      <w:r w:rsidR="00A6342E">
        <w:t xml:space="preserve"> </w:t>
      </w:r>
      <w:r w:rsidR="003809E2">
        <w:t xml:space="preserve">generally </w:t>
      </w:r>
      <w:r w:rsidR="00EE66BA">
        <w:t>marked by both</w:t>
      </w:r>
      <w:r w:rsidR="00A6342E">
        <w:t xml:space="preserve"> the repressive histone modifications trimethylation of lysine-9 on histone 3 (H3K9me3) and </w:t>
      </w:r>
      <w:r w:rsidR="00EB3FFD">
        <w:t xml:space="preserve">trimethylation of </w:t>
      </w:r>
      <w:r w:rsidR="00A6342E">
        <w:t xml:space="preserve">lysine-20 on histone 4 (H4K20me3) </w:t>
      </w:r>
      <w:r w:rsidR="004A7CDF">
        <w:t xml:space="preserve">in murine </w:t>
      </w:r>
      <w:r w:rsidR="002F11ED">
        <w:t>ES</w:t>
      </w:r>
      <w:r w:rsidR="004A7CDF">
        <w:t xml:space="preserve"> cells</w:t>
      </w:r>
      <w:r w:rsidR="003809E2">
        <w:t xml:space="preserve"> but not in differentiated MEFs and neural progenitor cells</w:t>
      </w:r>
      <w:r w:rsidR="004A7CDF">
        <w:rPr>
          <w:szCs w:val="24"/>
        </w:rPr>
        <w:t xml:space="preserve"> </w:t>
      </w:r>
      <w:r w:rsidR="00A6342E">
        <w:rPr>
          <w:szCs w:val="24"/>
        </w:rP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rPr>
          <w:szCs w:val="24"/>
        </w:rPr>
        <w:instrText xml:space="preserve"> ADDIN EN.CITE </w:instrText>
      </w:r>
      <w:r w:rsidR="00DD31E9">
        <w:rPr>
          <w:szCs w:val="24"/>
        </w:rP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rPr>
          <w:szCs w:val="24"/>
        </w:rPr>
        <w:instrText xml:space="preserve"> ADDIN EN.CITE.DATA </w:instrText>
      </w:r>
      <w:r w:rsidR="00DD31E9">
        <w:rPr>
          <w:szCs w:val="24"/>
        </w:rPr>
      </w:r>
      <w:r w:rsidR="00DD31E9">
        <w:rPr>
          <w:szCs w:val="24"/>
        </w:rPr>
        <w:fldChar w:fldCharType="end"/>
      </w:r>
      <w:r w:rsidR="00A6342E">
        <w:rPr>
          <w:szCs w:val="24"/>
        </w:rPr>
      </w:r>
      <w:r w:rsidR="00A6342E">
        <w:rPr>
          <w:szCs w:val="24"/>
        </w:rPr>
        <w:fldChar w:fldCharType="separate"/>
      </w:r>
      <w:r w:rsidR="00DD31E9">
        <w:rPr>
          <w:noProof/>
          <w:szCs w:val="24"/>
        </w:rPr>
        <w:t>[</w:t>
      </w:r>
      <w:hyperlink w:anchor="_ENREF_71" w:tooltip="Mikkelsen, 2007 #70" w:history="1">
        <w:r w:rsidR="001526E9">
          <w:rPr>
            <w:noProof/>
            <w:szCs w:val="24"/>
          </w:rPr>
          <w:t>71</w:t>
        </w:r>
      </w:hyperlink>
      <w:r w:rsidR="00DD31E9">
        <w:rPr>
          <w:noProof/>
          <w:szCs w:val="24"/>
        </w:rPr>
        <w:t>]</w:t>
      </w:r>
      <w:r w:rsidR="00A6342E">
        <w:rPr>
          <w:szCs w:val="24"/>
        </w:rPr>
        <w:fldChar w:fldCharType="end"/>
      </w:r>
      <w:r w:rsidR="00A6342E">
        <w:rPr>
          <w:szCs w:val="24"/>
        </w:rPr>
        <w:t>.</w:t>
      </w:r>
      <w:r w:rsidR="002609B4">
        <w:rPr>
          <w:szCs w:val="24"/>
        </w:rPr>
        <w:t xml:space="preserve"> A recent study re-evaluated the raw sequencing data obtained by </w:t>
      </w:r>
      <w:proofErr w:type="spellStart"/>
      <w:r w:rsidR="002609B4" w:rsidRPr="00180310">
        <w:rPr>
          <w:szCs w:val="24"/>
        </w:rPr>
        <w:t>Mikkelsen</w:t>
      </w:r>
      <w:proofErr w:type="spellEnd"/>
      <w:r w:rsidR="002609B4" w:rsidRPr="002609B4">
        <w:rPr>
          <w:i/>
          <w:szCs w:val="24"/>
        </w:rPr>
        <w:t xml:space="preserve"> et al.</w:t>
      </w:r>
      <w:r w:rsidR="002609B4">
        <w:rPr>
          <w:szCs w:val="24"/>
        </w:rPr>
        <w:t xml:space="preserve"> </w:t>
      </w:r>
      <w:r w:rsidR="002609B4">
        <w:rPr>
          <w:szCs w:val="24"/>
        </w:rP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rPr>
          <w:szCs w:val="24"/>
        </w:rPr>
        <w:instrText xml:space="preserve"> ADDIN EN.CITE </w:instrText>
      </w:r>
      <w:r w:rsidR="00DD31E9">
        <w:rPr>
          <w:szCs w:val="24"/>
        </w:rP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rPr>
          <w:szCs w:val="24"/>
        </w:rPr>
        <w:instrText xml:space="preserve"> ADDIN EN.CITE.DATA </w:instrText>
      </w:r>
      <w:r w:rsidR="00DD31E9">
        <w:rPr>
          <w:szCs w:val="24"/>
        </w:rPr>
      </w:r>
      <w:r w:rsidR="00DD31E9">
        <w:rPr>
          <w:szCs w:val="24"/>
        </w:rPr>
        <w:fldChar w:fldCharType="end"/>
      </w:r>
      <w:r w:rsidR="002609B4">
        <w:rPr>
          <w:szCs w:val="24"/>
        </w:rPr>
      </w:r>
      <w:r w:rsidR="002609B4">
        <w:rPr>
          <w:szCs w:val="24"/>
        </w:rPr>
        <w:fldChar w:fldCharType="separate"/>
      </w:r>
      <w:r w:rsidR="00DD31E9">
        <w:rPr>
          <w:noProof/>
          <w:szCs w:val="24"/>
        </w:rPr>
        <w:t>[</w:t>
      </w:r>
      <w:hyperlink w:anchor="_ENREF_71" w:tooltip="Mikkelsen, 2007 #70" w:history="1">
        <w:r w:rsidR="001526E9">
          <w:rPr>
            <w:noProof/>
            <w:szCs w:val="24"/>
          </w:rPr>
          <w:t>71</w:t>
        </w:r>
      </w:hyperlink>
      <w:r w:rsidR="00DD31E9">
        <w:rPr>
          <w:noProof/>
          <w:szCs w:val="24"/>
        </w:rPr>
        <w:t>]</w:t>
      </w:r>
      <w:r w:rsidR="002609B4">
        <w:rPr>
          <w:szCs w:val="24"/>
        </w:rPr>
        <w:fldChar w:fldCharType="end"/>
      </w:r>
      <w:r w:rsidR="002609B4">
        <w:rPr>
          <w:szCs w:val="24"/>
        </w:rPr>
        <w:t xml:space="preserve"> </w:t>
      </w:r>
      <w:r w:rsidR="004A7CDF">
        <w:rPr>
          <w:szCs w:val="24"/>
        </w:rPr>
        <w:t>using improved computational methods for the enrichment of repet</w:t>
      </w:r>
      <w:r w:rsidR="002F11ED">
        <w:rPr>
          <w:szCs w:val="24"/>
        </w:rPr>
        <w:t>itive elements in ChIP-seq data</w:t>
      </w:r>
      <w:r w:rsidR="00B775D3">
        <w:rPr>
          <w:szCs w:val="24"/>
        </w:rPr>
        <w:t xml:space="preserve"> </w:t>
      </w:r>
      <w:r w:rsidR="002609B4">
        <w:rPr>
          <w:szCs w:val="24"/>
        </w:rPr>
        <w:t xml:space="preserve">and </w:t>
      </w:r>
      <w:r w:rsidR="00F21087">
        <w:rPr>
          <w:szCs w:val="24"/>
        </w:rPr>
        <w:t>revealed that ERV-K and</w:t>
      </w:r>
      <w:r w:rsidR="003809E2">
        <w:rPr>
          <w:szCs w:val="24"/>
        </w:rPr>
        <w:t xml:space="preserve"> ERV1</w:t>
      </w:r>
      <w:r w:rsidR="00F21087">
        <w:rPr>
          <w:szCs w:val="24"/>
        </w:rPr>
        <w:t xml:space="preserve"> families are preferably marked by H3K9me3 and H4K20me3 </w:t>
      </w:r>
      <w:r w:rsidR="003809E2">
        <w:rPr>
          <w:szCs w:val="24"/>
        </w:rPr>
        <w:t xml:space="preserve">in ES cells </w:t>
      </w:r>
      <w:r w:rsidR="00F21087">
        <w:rPr>
          <w:szCs w:val="24"/>
        </w:rPr>
        <w:t xml:space="preserve">whereas </w:t>
      </w:r>
      <w:r w:rsidR="00002A84">
        <w:rPr>
          <w:szCs w:val="24"/>
        </w:rPr>
        <w:t xml:space="preserve">the </w:t>
      </w:r>
      <w:r w:rsidR="00F21087">
        <w:rPr>
          <w:szCs w:val="24"/>
        </w:rPr>
        <w:t xml:space="preserve">ERV-L and </w:t>
      </w:r>
      <w:proofErr w:type="spellStart"/>
      <w:r w:rsidR="00F21087">
        <w:rPr>
          <w:szCs w:val="24"/>
        </w:rPr>
        <w:t>MaLR</w:t>
      </w:r>
      <w:proofErr w:type="spellEnd"/>
      <w:r w:rsidR="00F21087">
        <w:rPr>
          <w:szCs w:val="24"/>
        </w:rPr>
        <w:t xml:space="preserve"> families a</w:t>
      </w:r>
      <w:r w:rsidR="00EE66BA">
        <w:rPr>
          <w:szCs w:val="24"/>
        </w:rPr>
        <w:t>re rather marked by histone H3 l</w:t>
      </w:r>
      <w:r w:rsidR="00F21087">
        <w:rPr>
          <w:szCs w:val="24"/>
        </w:rPr>
        <w:t xml:space="preserve">ysine-27 trimethylation (H3K27me3) </w:t>
      </w:r>
      <w:r w:rsidR="00F21087">
        <w:rPr>
          <w:szCs w:val="24"/>
        </w:rPr>
        <w:fldChar w:fldCharType="begin"/>
      </w:r>
      <w:r w:rsidR="00DD31E9">
        <w:rPr>
          <w:szCs w:val="24"/>
        </w:rPr>
        <w:instrText xml:space="preserve"> ADDIN EN.CITE &lt;EndNote&gt;&lt;Cite&gt;&lt;Author&gt;Day&lt;/Author&gt;&lt;Year&gt;2010&lt;/Year&gt;&lt;RecNum&gt;71&lt;/RecNum&gt;&lt;DisplayText&gt;[72]&lt;/DisplayText&gt;&lt;record&gt;&lt;rec-number&gt;71&lt;/rec-number&gt;&lt;foreign-keys&gt;&lt;key app="EN" db-id="tzfp5vpxsp522xeefx3xp5rdz9ar9fwxdeax"&gt;71&lt;/key&gt;&lt;/foreign-keys&gt;&lt;ref-type name="Journal Article"&gt;17&lt;/ref-type&gt;&lt;contributors&gt;&lt;authors&gt;&lt;author&gt;Day, D. S.&lt;/author&gt;&lt;author&gt;Luquette, L. J.&lt;/author&gt;&lt;author&gt;Park, P. J.&lt;/author&gt;&lt;author&gt;Kharchenko, P. V.&lt;/author&gt;&lt;/authors&gt;&lt;/contributors&gt;&lt;auth-address&gt;Harvard-MIT Health Sciences and Technology, 77 Massachusetts Avenue, Cambridge, MA 02139, USA.&lt;/auth-address&gt;&lt;titles&gt;&lt;title&gt;Estimating enrichment of repetitive elements from high-throughput sequence data&lt;/title&gt;&lt;secondary-title&gt;Genome Biol&lt;/secondary-title&gt;&lt;/titles&gt;&lt;periodical&gt;&lt;full-title&gt;Genome Biol&lt;/full-title&gt;&lt;/periodical&gt;&lt;pages&gt;R69&lt;/pages&gt;&lt;volume&gt;11&lt;/volume&gt;&lt;number&gt;6&lt;/number&gt;&lt;edition&gt;2010/06/30&lt;/edition&gt;&lt;keywords&gt;&lt;keyword&gt;Animals&lt;/keyword&gt;&lt;keyword&gt;Base Sequence&lt;/keyword&gt;&lt;keyword&gt;CD4-Positive T-Lymphocytes/metabolism&lt;/keyword&gt;&lt;keyword&gt;Cell Line&lt;/keyword&gt;&lt;keyword&gt;*Databases, Nucleic Acid&lt;/keyword&gt;&lt;keyword&gt;Embryo, Mammalian/cytology&lt;/keyword&gt;&lt;keyword&gt;Fibroblasts/metabolism&lt;/keyword&gt;&lt;keyword&gt;High-Throughput Screening Assays/*methods&lt;/keyword&gt;&lt;keyword&gt;Histones/metabolism&lt;/keyword&gt;&lt;keyword&gt;Humans&lt;/keyword&gt;&lt;keyword&gt;Mice&lt;/keyword&gt;&lt;keyword&gt;Phylogeny&lt;/keyword&gt;&lt;keyword&gt;Protein Processing, Post-Translational&lt;/keyword&gt;&lt;keyword&gt;Repetitive Sequences, Nucleic Acid/*genetics&lt;/keyword&gt;&lt;keyword&gt;Sequence Analysis, DNA/*methods&lt;/keyword&gt;&lt;/keywords&gt;&lt;dates&gt;&lt;year&gt;2010&lt;/year&gt;&lt;/dates&gt;&lt;isbn&gt;1465-6914 (Electronic)&amp;#xD;1465-6906 (Linking)&lt;/isbn&gt;&lt;accession-num&gt;20584328&lt;/accession-num&gt;&lt;urls&gt;&lt;related-urls&gt;&lt;url&gt;http://www.ncbi.nlm.nih.gov/pubmed/20584328&lt;/url&gt;&lt;/related-urls&gt;&lt;/urls&gt;&lt;custom2&gt;2911117&lt;/custom2&gt;&lt;electronic-resource-num&gt;gb-2010-11-6-r69 [pii]&amp;#xD;10.1186/gb-2010-11-6-r69&lt;/electronic-resource-num&gt;&lt;language&gt;eng&lt;/language&gt;&lt;/record&gt;&lt;/Cite&gt;&lt;/EndNote&gt;</w:instrText>
      </w:r>
      <w:r w:rsidR="00F21087">
        <w:rPr>
          <w:szCs w:val="24"/>
        </w:rPr>
        <w:fldChar w:fldCharType="separate"/>
      </w:r>
      <w:r w:rsidR="00DD31E9">
        <w:rPr>
          <w:noProof/>
          <w:szCs w:val="24"/>
        </w:rPr>
        <w:t>[</w:t>
      </w:r>
      <w:hyperlink w:anchor="_ENREF_72" w:tooltip="Day, 2010 #71" w:history="1">
        <w:r w:rsidR="001526E9">
          <w:rPr>
            <w:noProof/>
            <w:szCs w:val="24"/>
          </w:rPr>
          <w:t>72</w:t>
        </w:r>
      </w:hyperlink>
      <w:r w:rsidR="00DD31E9">
        <w:rPr>
          <w:noProof/>
          <w:szCs w:val="24"/>
        </w:rPr>
        <w:t>]</w:t>
      </w:r>
      <w:r w:rsidR="00F21087">
        <w:rPr>
          <w:szCs w:val="24"/>
        </w:rPr>
        <w:fldChar w:fldCharType="end"/>
      </w:r>
      <w:r w:rsidR="00F21087">
        <w:rPr>
          <w:szCs w:val="24"/>
        </w:rPr>
        <w:t xml:space="preserve">. </w:t>
      </w:r>
      <w:r w:rsidR="00515E01">
        <w:rPr>
          <w:szCs w:val="24"/>
        </w:rPr>
        <w:t>The authors also found</w:t>
      </w:r>
      <w:r w:rsidR="002C508A">
        <w:rPr>
          <w:szCs w:val="24"/>
        </w:rPr>
        <w:t xml:space="preserve"> that several ERV types in MEFs but not neural progenitor cells remain significantl</w:t>
      </w:r>
      <w:r w:rsidR="002F11ED">
        <w:rPr>
          <w:szCs w:val="24"/>
        </w:rPr>
        <w:t xml:space="preserve">y enriched in the H3K9me3 mark, indicating that ERV silencing by histone methylation is not </w:t>
      </w:r>
      <w:r w:rsidR="00515E01">
        <w:rPr>
          <w:szCs w:val="24"/>
        </w:rPr>
        <w:t xml:space="preserve">strictly </w:t>
      </w:r>
      <w:r w:rsidR="002F11ED">
        <w:rPr>
          <w:szCs w:val="24"/>
        </w:rPr>
        <w:t xml:space="preserve">restricted to </w:t>
      </w:r>
      <w:r w:rsidR="00515E01">
        <w:rPr>
          <w:szCs w:val="24"/>
        </w:rPr>
        <w:t xml:space="preserve">undifferentiated </w:t>
      </w:r>
      <w:r w:rsidR="002F11ED">
        <w:rPr>
          <w:szCs w:val="24"/>
        </w:rPr>
        <w:t>ES cells</w:t>
      </w:r>
      <w:r w:rsidR="00515E01">
        <w:rPr>
          <w:szCs w:val="24"/>
        </w:rPr>
        <w:t xml:space="preserve"> </w:t>
      </w:r>
      <w:r w:rsidR="00515E01">
        <w:rPr>
          <w:szCs w:val="24"/>
        </w:rPr>
        <w:fldChar w:fldCharType="begin"/>
      </w:r>
      <w:r w:rsidR="00DD31E9">
        <w:rPr>
          <w:szCs w:val="24"/>
        </w:rPr>
        <w:instrText xml:space="preserve"> ADDIN EN.CITE &lt;EndNote&gt;&lt;Cite&gt;&lt;Author&gt;Day&lt;/Author&gt;&lt;Year&gt;2010&lt;/Year&gt;&lt;RecNum&gt;71&lt;/RecNum&gt;&lt;DisplayText&gt;[72]&lt;/DisplayText&gt;&lt;record&gt;&lt;rec-number&gt;71&lt;/rec-number&gt;&lt;foreign-keys&gt;&lt;key app="EN" db-id="tzfp5vpxsp522xeefx3xp5rdz9ar9fwxdeax"&gt;71&lt;/key&gt;&lt;/foreign-keys&gt;&lt;ref-type name="Journal Article"&gt;17&lt;/ref-type&gt;&lt;contributors&gt;&lt;authors&gt;&lt;author&gt;Day, D. S.&lt;/author&gt;&lt;author&gt;Luquette, L. J.&lt;/author&gt;&lt;author&gt;Park, P. J.&lt;/author&gt;&lt;author&gt;Kharchenko, P. V.&lt;/author&gt;&lt;/authors&gt;&lt;/contributors&gt;&lt;auth-address&gt;Harvard-MIT Health Sciences and Technology, 77 Massachusetts Avenue, Cambridge, MA 02139, USA.&lt;/auth-address&gt;&lt;titles&gt;&lt;title&gt;Estimating enrichment of repetitive elements from high-throughput sequence data&lt;/title&gt;&lt;secondary-title&gt;Genome Biol&lt;/secondary-title&gt;&lt;/titles&gt;&lt;periodical&gt;&lt;full-title&gt;Genome Biol&lt;/full-title&gt;&lt;/periodical&gt;&lt;pages&gt;R69&lt;/pages&gt;&lt;volume&gt;11&lt;/volume&gt;&lt;number&gt;6&lt;/number&gt;&lt;edition&gt;2010/06/30&lt;/edition&gt;&lt;keywords&gt;&lt;keyword&gt;Animals&lt;/keyword&gt;&lt;keyword&gt;Base Sequence&lt;/keyword&gt;&lt;keyword&gt;CD4-Positive T-Lymphocytes/metabolism&lt;/keyword&gt;&lt;keyword&gt;Cell Line&lt;/keyword&gt;&lt;keyword&gt;*Databases, Nucleic Acid&lt;/keyword&gt;&lt;keyword&gt;Embryo, Mammalian/cytology&lt;/keyword&gt;&lt;keyword&gt;Fibroblasts/metabolism&lt;/keyword&gt;&lt;keyword&gt;High-Throughput Screening Assays/*methods&lt;/keyword&gt;&lt;keyword&gt;Histones/metabolism&lt;/keyword&gt;&lt;keyword&gt;Humans&lt;/keyword&gt;&lt;keyword&gt;Mice&lt;/keyword&gt;&lt;keyword&gt;Phylogeny&lt;/keyword&gt;&lt;keyword&gt;Protein Processing, Post-Translational&lt;/keyword&gt;&lt;keyword&gt;Repetitive Sequences, Nucleic Acid/*genetics&lt;/keyword&gt;&lt;keyword&gt;Sequence Analysis, DNA/*methods&lt;/keyword&gt;&lt;/keywords&gt;&lt;dates&gt;&lt;year&gt;2010&lt;/year&gt;&lt;/dates&gt;&lt;isbn&gt;1465-6914 (Electronic)&amp;#xD;1465-6906 (Linking)&lt;/isbn&gt;&lt;accession-num&gt;20584328&lt;/accession-num&gt;&lt;urls&gt;&lt;related-urls&gt;&lt;url&gt;http://www.ncbi.nlm.nih.gov/pubmed/20584328&lt;/url&gt;&lt;/related-urls&gt;&lt;/urls&gt;&lt;custom2&gt;2911117&lt;/custom2&gt;&lt;electronic-resource-num&gt;gb-2010-11-6-r69 [pii]&amp;#xD;10.1186/gb-2010-11-6-r69&lt;/electronic-resource-num&gt;&lt;language&gt;eng&lt;/language&gt;&lt;/record&gt;&lt;/Cite&gt;&lt;/EndNote&gt;</w:instrText>
      </w:r>
      <w:r w:rsidR="00515E01">
        <w:rPr>
          <w:szCs w:val="24"/>
        </w:rPr>
        <w:fldChar w:fldCharType="separate"/>
      </w:r>
      <w:r w:rsidR="00DD31E9">
        <w:rPr>
          <w:noProof/>
          <w:szCs w:val="24"/>
        </w:rPr>
        <w:t>[</w:t>
      </w:r>
      <w:hyperlink w:anchor="_ENREF_72" w:tooltip="Day, 2010 #71" w:history="1">
        <w:r w:rsidR="001526E9">
          <w:rPr>
            <w:noProof/>
            <w:szCs w:val="24"/>
          </w:rPr>
          <w:t>72</w:t>
        </w:r>
      </w:hyperlink>
      <w:r w:rsidR="00DD31E9">
        <w:rPr>
          <w:noProof/>
          <w:szCs w:val="24"/>
        </w:rPr>
        <w:t>]</w:t>
      </w:r>
      <w:r w:rsidR="00515E01">
        <w:rPr>
          <w:szCs w:val="24"/>
        </w:rPr>
        <w:fldChar w:fldCharType="end"/>
      </w:r>
      <w:r w:rsidR="002F11ED">
        <w:rPr>
          <w:szCs w:val="24"/>
        </w:rPr>
        <w:t>.</w:t>
      </w:r>
    </w:p>
    <w:p w:rsidR="003809E2" w:rsidRDefault="00EB3FFD" w:rsidP="00F21087">
      <w:pPr>
        <w:rPr>
          <w:szCs w:val="24"/>
        </w:rPr>
      </w:pPr>
      <w:r>
        <w:rPr>
          <w:szCs w:val="24"/>
        </w:rPr>
        <w:lastRenderedPageBreak/>
        <w:t>H3K27 trimethylation is catalys</w:t>
      </w:r>
      <w:r w:rsidR="00F21087">
        <w:rPr>
          <w:szCs w:val="24"/>
        </w:rPr>
        <w:t xml:space="preserve">ed by </w:t>
      </w:r>
      <w:proofErr w:type="spellStart"/>
      <w:r w:rsidR="00F21087">
        <w:rPr>
          <w:szCs w:val="24"/>
        </w:rPr>
        <w:t>Polycomb</w:t>
      </w:r>
      <w:proofErr w:type="spellEnd"/>
      <w:r w:rsidR="00F21087">
        <w:rPr>
          <w:szCs w:val="24"/>
        </w:rPr>
        <w:t xml:space="preserve"> </w:t>
      </w:r>
      <w:r w:rsidR="000B5395">
        <w:rPr>
          <w:szCs w:val="24"/>
        </w:rPr>
        <w:t xml:space="preserve">complexes and has been associated with transcriptional repression of developmental regulators in murine and human ES cells </w:t>
      </w:r>
      <w:r w:rsidR="000B5395">
        <w:rPr>
          <w:szCs w:val="24"/>
        </w:rPr>
        <w:fldChar w:fldCharType="begin">
          <w:fldData xml:space="preserve">PEVuZE5vdGU+PENpdGU+PEF1dGhvcj5MZWU8L0F1dGhvcj48WWVhcj4yMDA2PC9ZZWFyPjxSZWNO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</w:fldData>
        </w:fldChar>
      </w:r>
      <w:r w:rsidR="00DD31E9">
        <w:rPr>
          <w:szCs w:val="24"/>
        </w:rPr>
        <w:instrText xml:space="preserve"> ADDIN EN.CITE </w:instrText>
      </w:r>
      <w:r w:rsidR="00DD31E9">
        <w:rPr>
          <w:szCs w:val="24"/>
        </w:rPr>
        <w:fldChar w:fldCharType="begin">
          <w:fldData xml:space="preserve">PEVuZE5vdGU+PENpdGU+PEF1dGhvcj5MZWU8L0F1dGhvcj48WWVhcj4yMDA2PC9ZZWFyPjxSZWNO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</w:fldData>
        </w:fldChar>
      </w:r>
      <w:r w:rsidR="00DD31E9">
        <w:rPr>
          <w:szCs w:val="24"/>
        </w:rPr>
        <w:instrText xml:space="preserve"> ADDIN EN.CITE.DATA </w:instrText>
      </w:r>
      <w:r w:rsidR="00DD31E9">
        <w:rPr>
          <w:szCs w:val="24"/>
        </w:rPr>
      </w:r>
      <w:r w:rsidR="00DD31E9">
        <w:rPr>
          <w:szCs w:val="24"/>
        </w:rPr>
        <w:fldChar w:fldCharType="end"/>
      </w:r>
      <w:r w:rsidR="000B5395">
        <w:rPr>
          <w:szCs w:val="24"/>
        </w:rPr>
      </w:r>
      <w:r w:rsidR="000B5395">
        <w:rPr>
          <w:szCs w:val="24"/>
        </w:rPr>
        <w:fldChar w:fldCharType="separate"/>
      </w:r>
      <w:r w:rsidR="00DD31E9">
        <w:rPr>
          <w:noProof/>
          <w:szCs w:val="24"/>
        </w:rPr>
        <w:t>[</w:t>
      </w:r>
      <w:hyperlink w:anchor="_ENREF_73" w:tooltip="Lee, 2006 #72" w:history="1">
        <w:r w:rsidR="001526E9">
          <w:rPr>
            <w:noProof/>
            <w:szCs w:val="24"/>
          </w:rPr>
          <w:t>73</w:t>
        </w:r>
      </w:hyperlink>
      <w:r w:rsidR="00DD31E9">
        <w:rPr>
          <w:noProof/>
          <w:szCs w:val="24"/>
        </w:rPr>
        <w:t>,</w:t>
      </w:r>
      <w:hyperlink w:anchor="_ENREF_74" w:tooltip="Boyer, 2006 #73" w:history="1">
        <w:r w:rsidR="001526E9">
          <w:rPr>
            <w:noProof/>
            <w:szCs w:val="24"/>
          </w:rPr>
          <w:t>74</w:t>
        </w:r>
      </w:hyperlink>
      <w:r w:rsidR="00DD31E9">
        <w:rPr>
          <w:noProof/>
          <w:szCs w:val="24"/>
        </w:rPr>
        <w:t>]</w:t>
      </w:r>
      <w:r w:rsidR="000B5395">
        <w:rPr>
          <w:szCs w:val="24"/>
        </w:rPr>
        <w:fldChar w:fldCharType="end"/>
      </w:r>
      <w:r w:rsidR="000B5395">
        <w:rPr>
          <w:szCs w:val="24"/>
        </w:rPr>
        <w:t xml:space="preserve">. Recently, it has been shown that depletion of both of the </w:t>
      </w:r>
      <w:proofErr w:type="spellStart"/>
      <w:r w:rsidR="000B5395">
        <w:rPr>
          <w:szCs w:val="24"/>
        </w:rPr>
        <w:t>Polycomb</w:t>
      </w:r>
      <w:proofErr w:type="spellEnd"/>
      <w:r w:rsidR="000B5395">
        <w:rPr>
          <w:szCs w:val="24"/>
        </w:rPr>
        <w:t xml:space="preserve">-repressive complexes PRC1 and PRC2 </w:t>
      </w:r>
      <w:r w:rsidR="002F11ED">
        <w:rPr>
          <w:szCs w:val="24"/>
        </w:rPr>
        <w:t>leads to</w:t>
      </w:r>
      <w:r w:rsidR="000B5395">
        <w:rPr>
          <w:szCs w:val="24"/>
        </w:rPr>
        <w:t xml:space="preserve"> a strong upregulation of endogenous MLV elements</w:t>
      </w:r>
      <w:r w:rsidR="003809E2">
        <w:rPr>
          <w:szCs w:val="24"/>
        </w:rPr>
        <w:t xml:space="preserve"> </w:t>
      </w:r>
      <w:r w:rsidR="002F11ED">
        <w:rPr>
          <w:szCs w:val="24"/>
        </w:rPr>
        <w:t>(</w:t>
      </w:r>
      <w:r w:rsidR="003809E2">
        <w:rPr>
          <w:szCs w:val="24"/>
        </w:rPr>
        <w:t>which belong to the ERV1 subfamily</w:t>
      </w:r>
      <w:r w:rsidR="002F11ED">
        <w:rPr>
          <w:szCs w:val="24"/>
        </w:rPr>
        <w:t>)</w:t>
      </w:r>
      <w:r w:rsidR="000B5395">
        <w:rPr>
          <w:szCs w:val="24"/>
        </w:rPr>
        <w:t xml:space="preserve"> </w:t>
      </w:r>
      <w:r w:rsidR="000B5395">
        <w:rPr>
          <w:szCs w:val="24"/>
        </w:rPr>
        <w:fldChar w:fldCharType="begin"/>
      </w:r>
      <w:r w:rsidR="00DD31E9">
        <w:rPr>
          <w:szCs w:val="24"/>
        </w:rPr>
        <w:instrText xml:space="preserve"> ADDIN EN.CITE &lt;EndNote&gt;&lt;Cite&gt;&lt;Author&gt;Leeb&lt;/Author&gt;&lt;Year&gt;2010&lt;/Year&gt;&lt;RecNum&gt;74&lt;/RecNum&gt;&lt;DisplayText&gt;[75]&lt;/DisplayText&gt;&lt;record&gt;&lt;rec-number&gt;74&lt;/rec-number&gt;&lt;foreign-keys&gt;&lt;key app="EN" db-id="tzfp5vpxsp522xeefx3xp5rdz9ar9fwxdeax"&gt;74&lt;/key&gt;&lt;/foreign-keys&gt;&lt;ref-type name="Journal Article"&gt;17&lt;/ref-type&gt;&lt;contributors&gt;&lt;authors&gt;&lt;author&gt;Leeb, M.&lt;/author&gt;&lt;author&gt;Pasini, D.&lt;/author&gt;&lt;author&gt;Novatchkova, M.&lt;/author&gt;&lt;author&gt;Jaritz, M.&lt;/author&gt;&lt;author&gt;Helin, K.&lt;/author&gt;&lt;author&gt;Wutz, A.&lt;/author&gt;&lt;/authors&gt;&lt;/contributors&gt;&lt;auth-address&gt;Research Institute of Molecular Pathology, Dr. Bohr-Gasse 7, 1030 Vienna, Austria.&lt;/auth-address&gt;&lt;titles&gt;&lt;title&gt;Polycomb complexes act redundantly to repress genomic repeats and genes&lt;/title&gt;&lt;secondary-title&gt;Genes Dev&lt;/secondary-title&gt;&lt;/titles&gt;&lt;periodical&gt;&lt;full-title&gt;Genes Dev&lt;/full-title&gt;&lt;/periodical&gt;&lt;pages&gt;265-76&lt;/pages&gt;&lt;volume&gt;24&lt;/volume&gt;&lt;number&gt;3&lt;/number&gt;&lt;edition&gt;2010/02/04&lt;/edition&gt;&lt;keywords&gt;&lt;keyword&gt;Animals&lt;/keyword&gt;&lt;keyword&gt;Cell Differentiation&lt;/keyword&gt;&lt;keyword&gt;Cell Line&lt;/keyword&gt;&lt;keyword&gt;Embryo, Mammalian/metabolism&lt;/keyword&gt;&lt;keyword&gt;Fluorescent Antibody Technique&lt;/keyword&gt;&lt;keyword&gt;Gene Silencing&lt;/keyword&gt;&lt;keyword&gt;Mice&lt;/keyword&gt;&lt;keyword&gt;Multiprotein Complexes/genetics/metabolism&lt;/keyword&gt;&lt;keyword&gt;Pluripotent Stem Cells/metabolism&lt;/keyword&gt;&lt;keyword&gt;Repressor Proteins/*genetics/metabolism&lt;/keyword&gt;&lt;keyword&gt;Terminal Repeat Sequences&lt;/keyword&gt;&lt;/keywords&gt;&lt;dates&gt;&lt;year&gt;2010&lt;/year&gt;&lt;pub-dates&gt;&lt;date&gt;Feb 1&lt;/date&gt;&lt;/pub-dates&gt;&lt;/dates&gt;&lt;isbn&gt;1549-5477 (Electronic)&amp;#xD;0890-9369 (Linking)&lt;/isbn&gt;&lt;accession-num&gt;20123906&lt;/accession-num&gt;&lt;urls&gt;&lt;related-urls&gt;&lt;url&gt;http://www.ncbi.nlm.nih.gov/pubmed/20123906&lt;/url&gt;&lt;/related-urls&gt;&lt;/urls&gt;&lt;custom2&gt;2811828&lt;/custom2&gt;&lt;electronic-resource-num&gt;24/3/265 [pii]&amp;#xD;10.1101/gad.544410&lt;/electronic-resource-num&gt;&lt;language&gt;eng&lt;/language&gt;&lt;/record&gt;&lt;/Cite&gt;&lt;/EndNote&gt;</w:instrText>
      </w:r>
      <w:r w:rsidR="000B5395">
        <w:rPr>
          <w:szCs w:val="24"/>
        </w:rPr>
        <w:fldChar w:fldCharType="separate"/>
      </w:r>
      <w:r w:rsidR="00DD31E9">
        <w:rPr>
          <w:noProof/>
          <w:szCs w:val="24"/>
        </w:rPr>
        <w:t>[</w:t>
      </w:r>
      <w:hyperlink w:anchor="_ENREF_75" w:tooltip="Leeb, 2010 #74" w:history="1">
        <w:r w:rsidR="001526E9">
          <w:rPr>
            <w:noProof/>
            <w:szCs w:val="24"/>
          </w:rPr>
          <w:t>75</w:t>
        </w:r>
      </w:hyperlink>
      <w:r w:rsidR="00DD31E9">
        <w:rPr>
          <w:noProof/>
          <w:szCs w:val="24"/>
        </w:rPr>
        <w:t>]</w:t>
      </w:r>
      <w:r w:rsidR="000B5395">
        <w:rPr>
          <w:szCs w:val="24"/>
        </w:rPr>
        <w:fldChar w:fldCharType="end"/>
      </w:r>
      <w:r w:rsidR="000B5395">
        <w:rPr>
          <w:szCs w:val="24"/>
        </w:rPr>
        <w:t xml:space="preserve"> yet upregulation of other ERVs has not be</w:t>
      </w:r>
      <w:r w:rsidR="00515E01">
        <w:rPr>
          <w:szCs w:val="24"/>
        </w:rPr>
        <w:t>en investigated in these cells so far.</w:t>
      </w:r>
    </w:p>
    <w:p w:rsidR="006A7705" w:rsidRPr="001309A5" w:rsidRDefault="00E5119E" w:rsidP="001309A5">
      <w:r>
        <w:t>Although knock</w:t>
      </w:r>
      <w:r w:rsidR="003924A5">
        <w:t>-</w:t>
      </w:r>
      <w:r w:rsidR="00CB328E">
        <w:t>out</w:t>
      </w:r>
      <w:r>
        <w:t xml:space="preserve"> of the histone methyltransferase</w:t>
      </w:r>
      <w:r w:rsidR="006E786A">
        <w:t>s</w:t>
      </w:r>
      <w:r>
        <w:t xml:space="preserve"> (</w:t>
      </w:r>
      <w:proofErr w:type="spellStart"/>
      <w:r>
        <w:t>HMT</w:t>
      </w:r>
      <w:r w:rsidR="006E786A">
        <w:t>ases</w:t>
      </w:r>
      <w:proofErr w:type="spellEnd"/>
      <w:r w:rsidR="002F11ED">
        <w:t>) S</w:t>
      </w:r>
      <w:r w:rsidR="00F838BD">
        <w:t>uv</w:t>
      </w:r>
      <w:r w:rsidR="002F11ED">
        <w:t>39h1 and S</w:t>
      </w:r>
      <w:r w:rsidR="00F838BD">
        <w:t>uv</w:t>
      </w:r>
      <w:r>
        <w:t xml:space="preserve">39h2 resulted in a loss of the H3K9me3 mark at major satellite repeats, no H3K9me3 reduction was observed at ERVs, indicating that different HMTs may be required for various </w:t>
      </w:r>
      <w:r w:rsidR="00DC6405">
        <w:t xml:space="preserve">heterochromatin </w:t>
      </w:r>
      <w:r>
        <w:t xml:space="preserve">targets </w:t>
      </w:r>
      <w:r w:rsidR="00DC6405">
        <w:fldChar w:fldCharType="begin">
          <w:fldData xml:space="preserve">PEVuZE5vdGU+PENpdGU+PEF1dGhvcj5MZWhuZXJ0ejwvQXV0aG9yPjxZZWFyPjIwMDM8L1llYXI+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</w:fldData>
        </w:fldChar>
      </w:r>
      <w:r w:rsidR="00DD31E9">
        <w:instrText xml:space="preserve"> ADDIN EN.CITE </w:instrText>
      </w:r>
      <w:r w:rsidR="00DD31E9">
        <w:fldChar w:fldCharType="begin">
          <w:fldData xml:space="preserve">PEVuZE5vdGU+PENpdGU+PEF1dGhvcj5MZWhuZXJ0ejwvQXV0aG9yPjxZZWFyPjIwMDM8L1llYXI+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</w:fldData>
        </w:fldChar>
      </w:r>
      <w:r w:rsidR="00DD31E9">
        <w:instrText xml:space="preserve"> ADDIN EN.CITE.DATA </w:instrText>
      </w:r>
      <w:r w:rsidR="00DD31E9">
        <w:fldChar w:fldCharType="end"/>
      </w:r>
      <w:r w:rsidR="00DC6405">
        <w:fldChar w:fldCharType="separate"/>
      </w:r>
      <w:r w:rsidR="00DD31E9">
        <w:rPr>
          <w:noProof/>
        </w:rPr>
        <w:t>[</w:t>
      </w:r>
      <w:hyperlink w:anchor="_ENREF_76" w:tooltip="Lehnertz, 2003 #75" w:history="1">
        <w:r w:rsidR="001526E9">
          <w:rPr>
            <w:noProof/>
          </w:rPr>
          <w:t>76</w:t>
        </w:r>
      </w:hyperlink>
      <w:r w:rsidR="00DD31E9">
        <w:rPr>
          <w:noProof/>
        </w:rPr>
        <w:t>]</w:t>
      </w:r>
      <w:r w:rsidR="00DC6405">
        <w:fldChar w:fldCharType="end"/>
      </w:r>
      <w:r>
        <w:t>.</w:t>
      </w:r>
      <w:r w:rsidR="006E786A">
        <w:t xml:space="preserve"> Recently, </w:t>
      </w:r>
      <w:r w:rsidR="001602C4">
        <w:t>knock</w:t>
      </w:r>
      <w:r w:rsidR="00515E01">
        <w:t>-</w:t>
      </w:r>
      <w:r w:rsidR="00CB328E">
        <w:t>out</w:t>
      </w:r>
      <w:r w:rsidR="001602C4">
        <w:t xml:space="preserve"> of the</w:t>
      </w:r>
      <w:r w:rsidR="006E786A">
        <w:t xml:space="preserve"> </w:t>
      </w:r>
      <w:proofErr w:type="spellStart"/>
      <w:r w:rsidR="006E786A">
        <w:t>HMTase</w:t>
      </w:r>
      <w:proofErr w:type="spellEnd"/>
      <w:r w:rsidR="0038329E" w:rsidRPr="00154495">
        <w:t xml:space="preserve"> </w:t>
      </w:r>
      <w:r w:rsidR="006711CD">
        <w:t>SETDB1</w:t>
      </w:r>
      <w:r w:rsidR="0038329E">
        <w:t xml:space="preserve"> (also known as </w:t>
      </w:r>
      <w:r w:rsidR="006711CD">
        <w:t>ESET</w:t>
      </w:r>
      <w:r w:rsidR="0038329E">
        <w:t xml:space="preserve"> or KMT1E)</w:t>
      </w:r>
      <w:r w:rsidR="0038329E" w:rsidRPr="00154495">
        <w:t xml:space="preserve"> was </w:t>
      </w:r>
      <w:r w:rsidR="001602C4">
        <w:t xml:space="preserve">shown to result in a </w:t>
      </w:r>
      <w:r w:rsidR="00251B20">
        <w:t xml:space="preserve">general </w:t>
      </w:r>
      <w:r w:rsidR="001602C4">
        <w:t xml:space="preserve">loss of the H3K9me3 mark at ERV </w:t>
      </w:r>
      <w:r w:rsidR="0038329E" w:rsidRPr="00154495">
        <w:t>genomes</w:t>
      </w:r>
      <w:r w:rsidR="00515E01">
        <w:t xml:space="preserve"> </w:t>
      </w:r>
      <w:r w:rsidR="00251B20">
        <w:t xml:space="preserve">in </w:t>
      </w:r>
      <w:r w:rsidR="00515E01">
        <w:t xml:space="preserve">murine ES cells, accompanied by transcriptional upregulation of various ERVs such as IAP and MLV </w:t>
      </w:r>
      <w:r w:rsidR="0038329E">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 </w:instrText>
      </w:r>
      <w:r w:rsidR="00DD31E9">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DATA </w:instrText>
      </w:r>
      <w:r w:rsidR="00DD31E9">
        <w:fldChar w:fldCharType="end"/>
      </w:r>
      <w:r w:rsidR="0038329E">
        <w:fldChar w:fldCharType="separate"/>
      </w:r>
      <w:r w:rsidR="00DD31E9">
        <w:rPr>
          <w:noProof/>
        </w:rPr>
        <w:t>[</w:t>
      </w:r>
      <w:hyperlink w:anchor="_ENREF_77" w:tooltip="Matsui, 2010 #76" w:history="1">
        <w:r w:rsidR="001526E9">
          <w:rPr>
            <w:noProof/>
          </w:rPr>
          <w:t>77</w:t>
        </w:r>
      </w:hyperlink>
      <w:r w:rsidR="00DD31E9">
        <w:rPr>
          <w:noProof/>
        </w:rPr>
        <w:t>]</w:t>
      </w:r>
      <w:r w:rsidR="0038329E">
        <w:fldChar w:fldCharType="end"/>
      </w:r>
      <w:r w:rsidR="0038329E" w:rsidRPr="00154495">
        <w:t>.</w:t>
      </w:r>
      <w:r w:rsidR="0038329E">
        <w:t xml:space="preserve"> </w:t>
      </w:r>
      <w:r w:rsidR="00515E01">
        <w:t>SETDB1</w:t>
      </w:r>
      <w:r w:rsidR="009C544A">
        <w:t xml:space="preserve"> knock-out</w:t>
      </w:r>
      <w:r w:rsidR="0038329E">
        <w:t xml:space="preserve"> also resulted in a reduction of the H4K20me3 mark, which was shown to exhibit a similar distribution </w:t>
      </w:r>
      <w:r w:rsidR="002F11ED">
        <w:t xml:space="preserve">in </w:t>
      </w:r>
      <w:r w:rsidR="0038329E">
        <w:t>murine ES cells</w:t>
      </w:r>
      <w:r w:rsidR="002F11ED">
        <w:t xml:space="preserve"> as H3K9me3</w:t>
      </w:r>
      <w:r w:rsidR="0038329E">
        <w:t xml:space="preserve"> </w:t>
      </w:r>
      <w:r w:rsidR="0038329E">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instrText xml:space="preserve"> ADDIN EN.CITE </w:instrText>
      </w:r>
      <w:r w:rsidR="00DD31E9">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instrText xml:space="preserve"> ADDIN EN.CITE.DATA </w:instrText>
      </w:r>
      <w:r w:rsidR="00DD31E9">
        <w:fldChar w:fldCharType="end"/>
      </w:r>
      <w:r w:rsidR="0038329E">
        <w:fldChar w:fldCharType="separate"/>
      </w:r>
      <w:r w:rsidR="00DD31E9">
        <w:rPr>
          <w:noProof/>
        </w:rPr>
        <w:t>[</w:t>
      </w:r>
      <w:hyperlink w:anchor="_ENREF_71" w:tooltip="Mikkelsen, 2007 #70" w:history="1">
        <w:r w:rsidR="001526E9">
          <w:rPr>
            <w:noProof/>
          </w:rPr>
          <w:t>71</w:t>
        </w:r>
      </w:hyperlink>
      <w:r w:rsidR="00DD31E9">
        <w:rPr>
          <w:noProof/>
        </w:rPr>
        <w:t>]</w:t>
      </w:r>
      <w:r w:rsidR="0038329E">
        <w:fldChar w:fldCharType="end"/>
      </w:r>
      <w:r w:rsidR="0038329E">
        <w:t>. However, although knock</w:t>
      </w:r>
      <w:r w:rsidR="002E73B8">
        <w:t>-</w:t>
      </w:r>
      <w:r w:rsidR="0038329E">
        <w:t xml:space="preserve">out of the H4K20 </w:t>
      </w:r>
      <w:proofErr w:type="spellStart"/>
      <w:r w:rsidR="002E0553">
        <w:t>H</w:t>
      </w:r>
      <w:r w:rsidR="003924A5">
        <w:t>MTases</w:t>
      </w:r>
      <w:proofErr w:type="spellEnd"/>
      <w:r w:rsidR="003924A5">
        <w:t xml:space="preserve"> Suv420h1 and Suv420h</w:t>
      </w:r>
      <w:r w:rsidR="0038329E">
        <w:t xml:space="preserve">2 in murine ES cells led to a loss of the H4K20me3 mark at ERVs, no </w:t>
      </w:r>
      <w:r w:rsidR="00CB328E">
        <w:t xml:space="preserve">H3K9me3 reduction or </w:t>
      </w:r>
      <w:r w:rsidR="0038329E">
        <w:t>ERV upregulation was observed</w:t>
      </w:r>
      <w:r w:rsidR="002F11ED">
        <w:t xml:space="preserve"> in these cells</w:t>
      </w:r>
      <w:r w:rsidR="0038329E">
        <w:t xml:space="preserve"> </w:t>
      </w:r>
      <w:r w:rsidR="0038329E">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 </w:instrText>
      </w:r>
      <w:r w:rsidR="00DD31E9">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DATA </w:instrText>
      </w:r>
      <w:r w:rsidR="00DD31E9">
        <w:fldChar w:fldCharType="end"/>
      </w:r>
      <w:r w:rsidR="0038329E">
        <w:fldChar w:fldCharType="separate"/>
      </w:r>
      <w:r w:rsidR="00DD31E9">
        <w:rPr>
          <w:noProof/>
        </w:rPr>
        <w:t>[</w:t>
      </w:r>
      <w:hyperlink w:anchor="_ENREF_77" w:tooltip="Matsui, 2010 #76" w:history="1">
        <w:r w:rsidR="001526E9">
          <w:rPr>
            <w:noProof/>
          </w:rPr>
          <w:t>77</w:t>
        </w:r>
      </w:hyperlink>
      <w:r w:rsidR="00DD31E9">
        <w:rPr>
          <w:noProof/>
        </w:rPr>
        <w:t>]</w:t>
      </w:r>
      <w:r w:rsidR="0038329E">
        <w:fldChar w:fldCharType="end"/>
      </w:r>
      <w:r w:rsidR="0038329E">
        <w:t xml:space="preserve">, indicating that </w:t>
      </w:r>
      <w:r w:rsidR="002F11ED">
        <w:t>trimethylation</w:t>
      </w:r>
      <w:r w:rsidR="0038329E">
        <w:t xml:space="preserve"> </w:t>
      </w:r>
      <w:r w:rsidR="002F11ED">
        <w:t>of H4K20</w:t>
      </w:r>
      <w:r w:rsidR="0038329E">
        <w:t xml:space="preserve"> is rather a secondary effect </w:t>
      </w:r>
      <w:r w:rsidR="006711CD">
        <w:t xml:space="preserve">downstream </w:t>
      </w:r>
      <w:r w:rsidR="0038329E">
        <w:t xml:space="preserve">of </w:t>
      </w:r>
      <w:r w:rsidR="002F11ED">
        <w:t xml:space="preserve">H3K9 trimethylation and not </w:t>
      </w:r>
      <w:r w:rsidR="004B38BC">
        <w:t>essential</w:t>
      </w:r>
      <w:r w:rsidR="002F11ED">
        <w:t xml:space="preserve"> for ERV silencing.</w:t>
      </w:r>
      <w:r w:rsidR="0038329E">
        <w:t xml:space="preserve"> </w:t>
      </w:r>
      <w:r w:rsidR="004B38BC">
        <w:t>Importantly, the H3K9me3 mark at ERVs remained unaffected i</w:t>
      </w:r>
      <w:r w:rsidR="002C5AE8" w:rsidRPr="00883006">
        <w:t xml:space="preserve">n ES cells </w:t>
      </w:r>
      <w:r w:rsidR="004B38BC">
        <w:t>depleted of all three</w:t>
      </w:r>
      <w:r w:rsidR="002C5AE8" w:rsidRPr="00883006">
        <w:t xml:space="preserve"> catalytically active </w:t>
      </w:r>
      <w:r w:rsidR="00515E01">
        <w:t>DNMTs</w:t>
      </w:r>
      <w:r w:rsidR="002C5AE8" w:rsidRPr="00883006">
        <w:t xml:space="preserve"> </w:t>
      </w:r>
      <w:r w:rsidR="002C5AE8" w:rsidRPr="00883006">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 </w:instrText>
      </w:r>
      <w:r w:rsidR="00DD31E9">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DATA </w:instrText>
      </w:r>
      <w:r w:rsidR="00DD31E9">
        <w:fldChar w:fldCharType="end"/>
      </w:r>
      <w:r w:rsidR="002C5AE8" w:rsidRPr="00883006">
        <w:fldChar w:fldCharType="separate"/>
      </w:r>
      <w:r w:rsidR="00DD31E9">
        <w:rPr>
          <w:noProof/>
        </w:rPr>
        <w:t>[</w:t>
      </w:r>
      <w:hyperlink w:anchor="_ENREF_77" w:tooltip="Matsui, 2010 #76" w:history="1">
        <w:r w:rsidR="001526E9">
          <w:rPr>
            <w:noProof/>
          </w:rPr>
          <w:t>77</w:t>
        </w:r>
      </w:hyperlink>
      <w:r w:rsidR="00DD31E9">
        <w:rPr>
          <w:noProof/>
        </w:rPr>
        <w:t>]</w:t>
      </w:r>
      <w:r w:rsidR="002C5AE8" w:rsidRPr="00883006">
        <w:fldChar w:fldCharType="end"/>
      </w:r>
      <w:r w:rsidR="004B38BC">
        <w:t xml:space="preserve">, indicating that H3K9 trimethylation is not merely a consequence of DNA methylation. On the other hand, </w:t>
      </w:r>
      <w:r w:rsidR="002C5AE8">
        <w:t xml:space="preserve">DNA methylation of </w:t>
      </w:r>
      <w:r w:rsidR="004B38BC">
        <w:t xml:space="preserve">some </w:t>
      </w:r>
      <w:r w:rsidR="002C5AE8">
        <w:t xml:space="preserve">ERVs </w:t>
      </w:r>
      <w:r w:rsidR="004B38BC">
        <w:rPr>
          <w:szCs w:val="24"/>
        </w:rPr>
        <w:t>was</w:t>
      </w:r>
      <w:r w:rsidR="002C5AE8">
        <w:rPr>
          <w:szCs w:val="24"/>
        </w:rPr>
        <w:t xml:space="preserve"> </w:t>
      </w:r>
      <w:r w:rsidR="004B38BC">
        <w:rPr>
          <w:szCs w:val="24"/>
        </w:rPr>
        <w:t xml:space="preserve">moderately </w:t>
      </w:r>
      <w:r w:rsidR="002C5AE8">
        <w:rPr>
          <w:szCs w:val="24"/>
        </w:rPr>
        <w:t xml:space="preserve">reduced in </w:t>
      </w:r>
      <w:r w:rsidR="00CB328E">
        <w:rPr>
          <w:szCs w:val="24"/>
        </w:rPr>
        <w:t>SETDB1</w:t>
      </w:r>
      <w:r w:rsidR="002C5AE8">
        <w:rPr>
          <w:szCs w:val="24"/>
        </w:rPr>
        <w:t xml:space="preserve"> knock-out </w:t>
      </w:r>
      <w:r w:rsidR="004B38BC">
        <w:rPr>
          <w:szCs w:val="24"/>
        </w:rPr>
        <w:t xml:space="preserve">ES </w:t>
      </w:r>
      <w:r w:rsidR="002C5AE8">
        <w:rPr>
          <w:szCs w:val="24"/>
        </w:rPr>
        <w:t xml:space="preserve">cells </w:t>
      </w:r>
      <w:r w:rsidR="002C5AE8" w:rsidRPr="00883006">
        <w:rPr>
          <w:szCs w:val="24"/>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szCs w:val="24"/>
        </w:rPr>
        <w:instrText xml:space="preserve"> ADDIN EN.CITE </w:instrText>
      </w:r>
      <w:r w:rsidR="00DD31E9">
        <w:rPr>
          <w:szCs w:val="24"/>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szCs w:val="24"/>
        </w:rPr>
        <w:instrText xml:space="preserve"> ADDIN EN.CITE.DATA </w:instrText>
      </w:r>
      <w:r w:rsidR="00DD31E9">
        <w:rPr>
          <w:szCs w:val="24"/>
        </w:rPr>
      </w:r>
      <w:r w:rsidR="00DD31E9">
        <w:rPr>
          <w:szCs w:val="24"/>
        </w:rPr>
        <w:fldChar w:fldCharType="end"/>
      </w:r>
      <w:r w:rsidR="002C5AE8" w:rsidRPr="00883006">
        <w:rPr>
          <w:szCs w:val="24"/>
        </w:rPr>
      </w:r>
      <w:r w:rsidR="002C5AE8" w:rsidRPr="00883006">
        <w:rPr>
          <w:szCs w:val="24"/>
        </w:rPr>
        <w:fldChar w:fldCharType="separate"/>
      </w:r>
      <w:r w:rsidR="00DD31E9">
        <w:rPr>
          <w:noProof/>
          <w:szCs w:val="24"/>
        </w:rPr>
        <w:t>[</w:t>
      </w:r>
      <w:hyperlink w:anchor="_ENREF_77" w:tooltip="Matsui, 2010 #76" w:history="1">
        <w:r w:rsidR="001526E9">
          <w:rPr>
            <w:noProof/>
            <w:szCs w:val="24"/>
          </w:rPr>
          <w:t>77</w:t>
        </w:r>
      </w:hyperlink>
      <w:r w:rsidR="00DD31E9">
        <w:rPr>
          <w:noProof/>
          <w:szCs w:val="24"/>
        </w:rPr>
        <w:t>]</w:t>
      </w:r>
      <w:r w:rsidR="002C5AE8" w:rsidRPr="00883006">
        <w:rPr>
          <w:szCs w:val="24"/>
        </w:rPr>
        <w:fldChar w:fldCharType="end"/>
      </w:r>
      <w:r w:rsidR="004B38BC">
        <w:rPr>
          <w:szCs w:val="24"/>
        </w:rPr>
        <w:t xml:space="preserve">, suggesting that H3K9 trimethylation by SETDB1 might also </w:t>
      </w:r>
      <w:r w:rsidR="001309A5">
        <w:rPr>
          <w:szCs w:val="24"/>
        </w:rPr>
        <w:t>affect</w:t>
      </w:r>
      <w:r w:rsidR="004B38BC">
        <w:rPr>
          <w:szCs w:val="24"/>
        </w:rPr>
        <w:t xml:space="preserve"> DNA methylation of ERVs.</w:t>
      </w:r>
    </w:p>
    <w:p w:rsidR="006B75DC" w:rsidRPr="00190FF7" w:rsidRDefault="006B75DC" w:rsidP="006B75DC">
      <w:pPr>
        <w:rPr>
          <w:color w:val="B8CCE4" w:themeColor="accent1" w:themeTint="66"/>
          <w:szCs w:val="24"/>
        </w:rPr>
      </w:pPr>
      <w:r>
        <w:rPr>
          <w:szCs w:val="24"/>
        </w:rPr>
        <w:t>The mechanism, by which H3K9 trimethylation represses ERV transcription</w:t>
      </w:r>
      <w:r w:rsidR="00CB328E">
        <w:rPr>
          <w:szCs w:val="24"/>
        </w:rPr>
        <w:t>,</w:t>
      </w:r>
      <w:r>
        <w:rPr>
          <w:szCs w:val="24"/>
        </w:rPr>
        <w:t xml:space="preserve"> is not fully understood yet. </w:t>
      </w:r>
      <w:r w:rsidR="00F838BD">
        <w:rPr>
          <w:szCs w:val="24"/>
        </w:rPr>
        <w:t>A large number of p</w:t>
      </w:r>
      <w:r>
        <w:rPr>
          <w:szCs w:val="24"/>
        </w:rPr>
        <w:t>roteins</w:t>
      </w:r>
      <w:r w:rsidR="0077380B">
        <w:rPr>
          <w:szCs w:val="24"/>
        </w:rPr>
        <w:t xml:space="preserve"> (e.g. HP1)</w:t>
      </w:r>
      <w:r>
        <w:rPr>
          <w:szCs w:val="24"/>
        </w:rPr>
        <w:t xml:space="preserve"> </w:t>
      </w:r>
      <w:r w:rsidR="00F838BD">
        <w:rPr>
          <w:szCs w:val="24"/>
        </w:rPr>
        <w:t xml:space="preserve">that are known to </w:t>
      </w:r>
      <w:r>
        <w:rPr>
          <w:szCs w:val="24"/>
        </w:rPr>
        <w:t xml:space="preserve">bind to methylated histones were found to be dispensable for ERV silencing in ES cells </w:t>
      </w:r>
      <w:r>
        <w:rPr>
          <w:szCs w:val="24"/>
        </w:rPr>
        <w:fldChar w:fldCharType="begin"/>
      </w:r>
      <w:r w:rsidR="00DD31E9">
        <w:rPr>
          <w:szCs w:val="24"/>
        </w:rPr>
        <w:instrText xml:space="preserve"> ADDIN EN.CITE &lt;EndNote&gt;&lt;Cite&gt;&lt;Author&gt;Maksakova&lt;/Author&gt;&lt;Year&gt;2011&lt;/Year&gt;&lt;RecNum&gt;77&lt;/RecNum&gt;&lt;DisplayText&gt;[78]&lt;/DisplayText&gt;&lt;record&gt;&lt;rec-number&gt;77&lt;/rec-number&gt;&lt;foreign-keys&gt;&lt;key app="EN" db-id="tzfp5vpxsp522xeefx3xp5rdz9ar9fwxdeax"&gt;77&lt;/key&gt;&lt;/foreign-keys&gt;&lt;ref-type name="Journal Article"&gt;17&lt;/ref-type&gt;&lt;contributors&gt;&lt;authors&gt;&lt;author&gt;Maksakova, I. A.&lt;/author&gt;&lt;author&gt;Goyal, P.&lt;/author&gt;&lt;author&gt;Bullwinkel, J.&lt;/author&gt;&lt;author&gt;Brown, J. P.&lt;/author&gt;&lt;author&gt;Bilenky, M.&lt;/author&gt;&lt;author&gt;Mager, D. L.&lt;/author&gt;&lt;author&gt;Singh, P. B.&lt;/author&gt;&lt;author&gt;Lorincz, M. C.&lt;/author&gt;&lt;/authors&gt;&lt;/contributors&gt;&lt;auth-address&gt;Department of Medical Genetics, Life Sciences Institute, University of British Columbia, 2350 Health Sciences Mall, Vancouver, BC, Canada, V6T 1Z3. mlorincz@interchange.ubc.ca.&lt;/auth-address&gt;&lt;titles&gt;&lt;title&gt;H3K9me3-binding proteins are dispensable for SETDB1/H3K9me3-dependent retroviral silencing&lt;/title&gt;&lt;secondary-title&gt;Epigenetics Chromatin&lt;/secondary-title&gt;&lt;/titles&gt;&lt;periodical&gt;&lt;full-title&gt;Epigenetics Chromatin&lt;/full-title&gt;&lt;/periodical&gt;&lt;pages&gt;12&lt;/pages&gt;&lt;volume&gt;4&lt;/volume&gt;&lt;number&gt;1&lt;/number&gt;&lt;edition&gt;2011/07/22&lt;/edition&gt;&lt;dates&gt;&lt;year&gt;2011&lt;/year&gt;&lt;/dates&gt;&lt;isbn&gt;1756-8935 (Electronic)&amp;#xD;1756-8935 (Linking)&lt;/isbn&gt;&lt;accession-num&gt;21774827&lt;/accession-num&gt;&lt;urls&gt;&lt;related-urls&gt;&lt;url&gt;http://www.ncbi.nlm.nih.gov/pubmed/21774827&lt;/url&gt;&lt;/related-urls&gt;&lt;/urls&gt;&lt;custom2&gt;3169442&lt;/custom2&gt;&lt;electronic-resource-num&gt;1756-8935-4-12 [pii]&amp;#xD;10.1186/1756-8935-4-12&lt;/electronic-resource-num&gt;&lt;language&gt;eng&lt;/language&gt;&lt;/record&gt;&lt;/Cite&gt;&lt;/EndNote&gt;</w:instrText>
      </w:r>
      <w:r>
        <w:rPr>
          <w:szCs w:val="24"/>
        </w:rPr>
        <w:fldChar w:fldCharType="separate"/>
      </w:r>
      <w:r w:rsidR="00DD31E9">
        <w:rPr>
          <w:noProof/>
          <w:szCs w:val="24"/>
        </w:rPr>
        <w:t>[</w:t>
      </w:r>
      <w:hyperlink w:anchor="_ENREF_78" w:tooltip="Maksakova, 2011 #77" w:history="1">
        <w:r w:rsidR="001526E9">
          <w:rPr>
            <w:noProof/>
            <w:szCs w:val="24"/>
          </w:rPr>
          <w:t>78</w:t>
        </w:r>
      </w:hyperlink>
      <w:r w:rsidR="00DD31E9">
        <w:rPr>
          <w:noProof/>
          <w:szCs w:val="24"/>
        </w:rPr>
        <w:t>]</w:t>
      </w:r>
      <w:r>
        <w:rPr>
          <w:szCs w:val="24"/>
        </w:rPr>
        <w:fldChar w:fldCharType="end"/>
      </w:r>
      <w:r w:rsidR="00F838BD">
        <w:rPr>
          <w:szCs w:val="24"/>
        </w:rPr>
        <w:t xml:space="preserve">. </w:t>
      </w:r>
      <w:r>
        <w:rPr>
          <w:szCs w:val="24"/>
        </w:rPr>
        <w:t xml:space="preserve">It was therefore </w:t>
      </w:r>
      <w:r w:rsidR="00F838BD">
        <w:rPr>
          <w:szCs w:val="24"/>
        </w:rPr>
        <w:t>speculated</w:t>
      </w:r>
      <w:r>
        <w:rPr>
          <w:szCs w:val="24"/>
        </w:rPr>
        <w:t xml:space="preserve"> that H3K9 </w:t>
      </w:r>
      <w:r w:rsidR="00F838BD">
        <w:rPr>
          <w:szCs w:val="24"/>
        </w:rPr>
        <w:t>tri</w:t>
      </w:r>
      <w:r>
        <w:rPr>
          <w:szCs w:val="24"/>
        </w:rPr>
        <w:t xml:space="preserve">methylation </w:t>
      </w:r>
      <w:r w:rsidR="00F838BD">
        <w:rPr>
          <w:szCs w:val="24"/>
        </w:rPr>
        <w:t xml:space="preserve">simply </w:t>
      </w:r>
      <w:r>
        <w:rPr>
          <w:szCs w:val="24"/>
        </w:rPr>
        <w:t>prevents acetylation at this residue</w:t>
      </w:r>
      <w:r w:rsidR="00F838BD">
        <w:rPr>
          <w:szCs w:val="24"/>
        </w:rPr>
        <w:t xml:space="preserve"> and, thus, transcriptional activation by chromatin opening</w:t>
      </w:r>
      <w:r>
        <w:rPr>
          <w:szCs w:val="24"/>
        </w:rPr>
        <w:t xml:space="preserve"> </w:t>
      </w:r>
      <w:r>
        <w:rPr>
          <w:szCs w:val="24"/>
        </w:rPr>
        <w:fldChar w:fldCharType="begin"/>
      </w:r>
      <w:r w:rsidR="00DD31E9">
        <w:rPr>
          <w:szCs w:val="24"/>
        </w:rPr>
        <w:instrText xml:space="preserve"> ADDIN EN.CITE &lt;EndNote&gt;&lt;Cite&gt;&lt;Author&gt;Maksakova&lt;/Author&gt;&lt;Year&gt;2011&lt;/Year&gt;&lt;RecNum&gt;77&lt;/RecNum&gt;&lt;DisplayText&gt;[78]&lt;/DisplayText&gt;&lt;record&gt;&lt;rec-number&gt;77&lt;/rec-number&gt;&lt;foreign-keys&gt;&lt;key app="EN" db-id="tzfp5vpxsp522xeefx3xp5rdz9ar9fwxdeax"&gt;77&lt;/key&gt;&lt;/foreign-keys&gt;&lt;ref-type name="Journal Article"&gt;17&lt;/ref-type&gt;&lt;contributors&gt;&lt;authors&gt;&lt;author&gt;Maksakova, I. A.&lt;/author&gt;&lt;author&gt;Goyal, P.&lt;/author&gt;&lt;author&gt;Bullwinkel, J.&lt;/author&gt;&lt;author&gt;Brown, J. P.&lt;/author&gt;&lt;author&gt;Bilenky, M.&lt;/author&gt;&lt;author&gt;Mager, D. L.&lt;/author&gt;&lt;author&gt;Singh, P. B.&lt;/author&gt;&lt;author&gt;Lorincz, M. C.&lt;/author&gt;&lt;/authors&gt;&lt;/contributors&gt;&lt;auth-address&gt;Department of Medical Genetics, Life Sciences Institute, University of British Columbia, 2350 Health Sciences Mall, Vancouver, BC, Canada, V6T 1Z3. mlorincz@interchange.ubc.ca.&lt;/auth-address&gt;&lt;titles&gt;&lt;title&gt;H3K9me3-binding proteins are dispensable for SETDB1/H3K9me3-dependent retroviral silencing&lt;/title&gt;&lt;secondary-title&gt;Epigenetics Chromatin&lt;/secondary-title&gt;&lt;/titles&gt;&lt;periodical&gt;&lt;full-title&gt;Epigenetics Chromatin&lt;/full-title&gt;&lt;/periodical&gt;&lt;pages&gt;12&lt;/pages&gt;&lt;volume&gt;4&lt;/volume&gt;&lt;number&gt;1&lt;/number&gt;&lt;edition&gt;2011/07/22&lt;/edition&gt;&lt;dates&gt;&lt;year&gt;2011&lt;/year&gt;&lt;/dates&gt;&lt;isbn&gt;1756-8935 (Electronic)&amp;#xD;1756-8935 (Linking)&lt;/isbn&gt;&lt;accession-num&gt;21774827&lt;/accession-num&gt;&lt;urls&gt;&lt;related-urls&gt;&lt;url&gt;http://www.ncbi.nlm.nih.gov/pubmed/21774827&lt;/url&gt;&lt;/related-urls&gt;&lt;/urls&gt;&lt;custom2&gt;3169442&lt;/custom2&gt;&lt;electronic-resource-num&gt;1756-8935-4-12 [pii]&amp;#xD;10.1186/1756-8935-4-12&lt;/electronic-resource-num&gt;&lt;language&gt;eng&lt;/language&gt;&lt;/record&gt;&lt;/Cite&gt;&lt;/EndNote&gt;</w:instrText>
      </w:r>
      <w:r>
        <w:rPr>
          <w:szCs w:val="24"/>
        </w:rPr>
        <w:fldChar w:fldCharType="separate"/>
      </w:r>
      <w:r w:rsidR="00DD31E9">
        <w:rPr>
          <w:noProof/>
          <w:szCs w:val="24"/>
        </w:rPr>
        <w:t>[</w:t>
      </w:r>
      <w:hyperlink w:anchor="_ENREF_78" w:tooltip="Maksakova, 2011 #77" w:history="1">
        <w:r w:rsidR="001526E9">
          <w:rPr>
            <w:noProof/>
            <w:szCs w:val="24"/>
          </w:rPr>
          <w:t>78</w:t>
        </w:r>
      </w:hyperlink>
      <w:r w:rsidR="00DD31E9">
        <w:rPr>
          <w:noProof/>
          <w:szCs w:val="24"/>
        </w:rPr>
        <w:t>]</w:t>
      </w:r>
      <w:r>
        <w:rPr>
          <w:szCs w:val="24"/>
        </w:rPr>
        <w:fldChar w:fldCharType="end"/>
      </w:r>
      <w:r w:rsidR="00515E01">
        <w:rPr>
          <w:szCs w:val="24"/>
        </w:rPr>
        <w:t>.</w:t>
      </w:r>
    </w:p>
    <w:p w:rsidR="00DC24BD" w:rsidRPr="004B1F10" w:rsidRDefault="00251B20" w:rsidP="00666A98">
      <w:pPr>
        <w:pStyle w:val="Heading2"/>
      </w:pPr>
      <w:bookmarkStart w:id="14" w:name="_Toc343249305"/>
      <w:r>
        <w:t>Target-</w:t>
      </w:r>
      <w:r w:rsidR="00666A98">
        <w:t xml:space="preserve">specific </w:t>
      </w:r>
      <w:r w:rsidR="00DA45A9">
        <w:t xml:space="preserve">retroviral </w:t>
      </w:r>
      <w:r w:rsidR="00DC24BD" w:rsidRPr="004B1F10">
        <w:t>silencing</w:t>
      </w:r>
      <w:bookmarkEnd w:id="14"/>
      <w:r w:rsidR="00666A98">
        <w:t xml:space="preserve"> </w:t>
      </w:r>
    </w:p>
    <w:p w:rsidR="007C3F1B" w:rsidRDefault="00666A98" w:rsidP="00FC333A">
      <w:pPr>
        <w:rPr>
          <w:szCs w:val="24"/>
        </w:rPr>
      </w:pPr>
      <w:r>
        <w:rPr>
          <w:szCs w:val="24"/>
        </w:rPr>
        <w:t xml:space="preserve">Most </w:t>
      </w:r>
      <w:r w:rsidR="002640D5">
        <w:rPr>
          <w:szCs w:val="24"/>
        </w:rPr>
        <w:t>TEs</w:t>
      </w:r>
      <w:r w:rsidR="008D39C5">
        <w:rPr>
          <w:szCs w:val="24"/>
        </w:rPr>
        <w:t xml:space="preserve">, such as </w:t>
      </w:r>
      <w:r w:rsidR="00251B20">
        <w:rPr>
          <w:szCs w:val="24"/>
        </w:rPr>
        <w:t>long and short nuclear interspersed elements (</w:t>
      </w:r>
      <w:r w:rsidR="008D39C5">
        <w:rPr>
          <w:szCs w:val="24"/>
        </w:rPr>
        <w:t>LINE</w:t>
      </w:r>
      <w:r w:rsidR="00CB328E">
        <w:rPr>
          <w:szCs w:val="24"/>
        </w:rPr>
        <w:t>s</w:t>
      </w:r>
      <w:r w:rsidR="008D39C5">
        <w:rPr>
          <w:szCs w:val="24"/>
        </w:rPr>
        <w:t xml:space="preserve"> and SINE</w:t>
      </w:r>
      <w:r w:rsidR="00CB328E">
        <w:rPr>
          <w:szCs w:val="24"/>
        </w:rPr>
        <w:t>s</w:t>
      </w:r>
      <w:r w:rsidR="00251B20">
        <w:rPr>
          <w:szCs w:val="24"/>
        </w:rPr>
        <w:t>)</w:t>
      </w:r>
      <w:r w:rsidR="008D39C5">
        <w:rPr>
          <w:szCs w:val="24"/>
        </w:rPr>
        <w:t>,</w:t>
      </w:r>
      <w:r>
        <w:rPr>
          <w:szCs w:val="24"/>
        </w:rPr>
        <w:t xml:space="preserve"> are engaged in a long-term evolutionary relationship with their hosts, allowing them to evolve </w:t>
      </w:r>
      <w:r>
        <w:rPr>
          <w:szCs w:val="24"/>
        </w:rPr>
        <w:lastRenderedPageBreak/>
        <w:t xml:space="preserve">defence mechanism that restrict </w:t>
      </w:r>
      <w:r w:rsidR="00CB328E">
        <w:rPr>
          <w:szCs w:val="24"/>
        </w:rPr>
        <w:t>TE</w:t>
      </w:r>
      <w:r>
        <w:rPr>
          <w:szCs w:val="24"/>
        </w:rPr>
        <w:t xml:space="preserve"> activity. </w:t>
      </w:r>
      <w:r w:rsidR="00E97139">
        <w:rPr>
          <w:szCs w:val="24"/>
        </w:rPr>
        <w:t xml:space="preserve">Unlike </w:t>
      </w:r>
      <w:r w:rsidR="00666079">
        <w:rPr>
          <w:szCs w:val="24"/>
        </w:rPr>
        <w:t>LINEs and SINEs</w:t>
      </w:r>
      <w:r w:rsidR="00E97139">
        <w:rPr>
          <w:szCs w:val="24"/>
        </w:rPr>
        <w:t xml:space="preserve">, </w:t>
      </w:r>
      <w:r>
        <w:rPr>
          <w:szCs w:val="24"/>
        </w:rPr>
        <w:t xml:space="preserve">many </w:t>
      </w:r>
      <w:r w:rsidR="00E97139">
        <w:rPr>
          <w:szCs w:val="24"/>
        </w:rPr>
        <w:t>ERVs</w:t>
      </w:r>
      <w:r>
        <w:rPr>
          <w:szCs w:val="24"/>
        </w:rPr>
        <w:t xml:space="preserve"> </w:t>
      </w:r>
      <w:r w:rsidR="00E97139">
        <w:rPr>
          <w:szCs w:val="24"/>
        </w:rPr>
        <w:t>express</w:t>
      </w:r>
      <w:r>
        <w:rPr>
          <w:szCs w:val="24"/>
        </w:rPr>
        <w:t xml:space="preserve"> Env protein</w:t>
      </w:r>
      <w:r w:rsidR="00666079">
        <w:rPr>
          <w:szCs w:val="24"/>
        </w:rPr>
        <w:t>s</w:t>
      </w:r>
      <w:r w:rsidR="00CB328E">
        <w:rPr>
          <w:szCs w:val="24"/>
        </w:rPr>
        <w:t>,</w:t>
      </w:r>
      <w:r>
        <w:rPr>
          <w:szCs w:val="24"/>
        </w:rPr>
        <w:t xml:space="preserve"> </w:t>
      </w:r>
      <w:r w:rsidR="00CB328E">
        <w:rPr>
          <w:szCs w:val="24"/>
        </w:rPr>
        <w:t>which enable</w:t>
      </w:r>
      <w:r>
        <w:rPr>
          <w:szCs w:val="24"/>
        </w:rPr>
        <w:t xml:space="preserve"> these elements to transfect new host cells, individuals and even new species via horizontal transmission. </w:t>
      </w:r>
      <w:r w:rsidR="00E97139">
        <w:rPr>
          <w:szCs w:val="24"/>
        </w:rPr>
        <w:t xml:space="preserve">Due to this ability, ERVs can be introduced to species which have not been confronted with these elements before and </w:t>
      </w:r>
      <w:r w:rsidR="00666079">
        <w:rPr>
          <w:szCs w:val="24"/>
        </w:rPr>
        <w:t>may</w:t>
      </w:r>
      <w:r w:rsidR="00E97139">
        <w:rPr>
          <w:szCs w:val="24"/>
        </w:rPr>
        <w:t xml:space="preserve"> therefore</w:t>
      </w:r>
      <w:r w:rsidR="00666079">
        <w:rPr>
          <w:szCs w:val="24"/>
        </w:rPr>
        <w:t xml:space="preserve"> be</w:t>
      </w:r>
      <w:r w:rsidR="00E97139">
        <w:rPr>
          <w:szCs w:val="24"/>
        </w:rPr>
        <w:t xml:space="preserve"> unable to recognise and silence these </w:t>
      </w:r>
      <w:r w:rsidR="00666079">
        <w:rPr>
          <w:szCs w:val="24"/>
        </w:rPr>
        <w:t>ERVs</w:t>
      </w:r>
      <w:r w:rsidR="00E97139">
        <w:rPr>
          <w:szCs w:val="24"/>
        </w:rPr>
        <w:t xml:space="preserve">. Furthermore, ERVs may </w:t>
      </w:r>
      <w:r w:rsidR="00666079">
        <w:rPr>
          <w:szCs w:val="24"/>
        </w:rPr>
        <w:t>re</w:t>
      </w:r>
      <w:r w:rsidR="00E97139">
        <w:rPr>
          <w:szCs w:val="24"/>
        </w:rPr>
        <w:t xml:space="preserve">turn </w:t>
      </w:r>
      <w:r w:rsidR="00666079">
        <w:rPr>
          <w:szCs w:val="24"/>
        </w:rPr>
        <w:t>to</w:t>
      </w:r>
      <w:r w:rsidR="00E97139">
        <w:rPr>
          <w:szCs w:val="24"/>
        </w:rPr>
        <w:t xml:space="preserve"> replicat</w:t>
      </w:r>
      <w:r w:rsidR="00666079">
        <w:rPr>
          <w:szCs w:val="24"/>
        </w:rPr>
        <w:t>e</w:t>
      </w:r>
      <w:r w:rsidR="00E97139">
        <w:rPr>
          <w:szCs w:val="24"/>
        </w:rPr>
        <w:t xml:space="preserve"> </w:t>
      </w:r>
      <w:r w:rsidR="00666079">
        <w:rPr>
          <w:szCs w:val="24"/>
        </w:rPr>
        <w:t xml:space="preserve">as </w:t>
      </w:r>
      <w:r w:rsidR="00E97139">
        <w:rPr>
          <w:szCs w:val="24"/>
        </w:rPr>
        <w:t xml:space="preserve">exogenous retroviruses that, after replication cycles in which they mutate </w:t>
      </w:r>
      <w:r>
        <w:rPr>
          <w:szCs w:val="24"/>
        </w:rPr>
        <w:t>at</w:t>
      </w:r>
      <w:r w:rsidR="00E97139">
        <w:rPr>
          <w:szCs w:val="24"/>
        </w:rPr>
        <w:t xml:space="preserve"> a much</w:t>
      </w:r>
      <w:r>
        <w:rPr>
          <w:szCs w:val="24"/>
        </w:rPr>
        <w:t xml:space="preserve"> hi</w:t>
      </w:r>
      <w:r w:rsidR="00E97139">
        <w:rPr>
          <w:szCs w:val="24"/>
        </w:rPr>
        <w:t xml:space="preserve">gher frequency than their hosts, </w:t>
      </w:r>
      <w:r w:rsidR="00666079">
        <w:rPr>
          <w:szCs w:val="24"/>
        </w:rPr>
        <w:t xml:space="preserve">can </w:t>
      </w:r>
      <w:r w:rsidR="00E97139">
        <w:rPr>
          <w:szCs w:val="24"/>
        </w:rPr>
        <w:t xml:space="preserve">re-infect the germ line. ERVs therefore need to be considered as rather unstable elements that may not </w:t>
      </w:r>
      <w:r w:rsidR="009F668C">
        <w:rPr>
          <w:szCs w:val="24"/>
        </w:rPr>
        <w:t xml:space="preserve">be </w:t>
      </w:r>
      <w:r w:rsidR="00E97139">
        <w:rPr>
          <w:szCs w:val="24"/>
        </w:rPr>
        <w:t xml:space="preserve">sufficiently </w:t>
      </w:r>
      <w:r w:rsidR="00123F95">
        <w:rPr>
          <w:szCs w:val="24"/>
        </w:rPr>
        <w:t xml:space="preserve">recognised and </w:t>
      </w:r>
      <w:r w:rsidR="00E97139">
        <w:rPr>
          <w:szCs w:val="24"/>
        </w:rPr>
        <w:t>repressed by the mechanisms that have evolved to restrict other TEs such as SINEs and LINEs.</w:t>
      </w:r>
      <w:r w:rsidR="00FC333A">
        <w:rPr>
          <w:szCs w:val="24"/>
        </w:rPr>
        <w:t xml:space="preserve"> ERVs </w:t>
      </w:r>
      <w:r>
        <w:rPr>
          <w:szCs w:val="24"/>
        </w:rPr>
        <w:t xml:space="preserve">may have forced mammals and other vertebrates to develop </w:t>
      </w:r>
      <w:r w:rsidR="00FC333A">
        <w:rPr>
          <w:szCs w:val="24"/>
        </w:rPr>
        <w:t>flexible</w:t>
      </w:r>
      <w:r>
        <w:rPr>
          <w:szCs w:val="24"/>
        </w:rPr>
        <w:t xml:space="preserve"> defence mechanisms that can </w:t>
      </w:r>
      <w:r w:rsidR="00CB328E">
        <w:rPr>
          <w:szCs w:val="24"/>
        </w:rPr>
        <w:t xml:space="preserve">rapidly </w:t>
      </w:r>
      <w:r w:rsidR="00FC333A">
        <w:rPr>
          <w:szCs w:val="24"/>
        </w:rPr>
        <w:t>adapt to newly emerging</w:t>
      </w:r>
      <w:r>
        <w:rPr>
          <w:szCs w:val="24"/>
        </w:rPr>
        <w:t xml:space="preserve"> </w:t>
      </w:r>
      <w:r w:rsidR="00FC333A">
        <w:rPr>
          <w:szCs w:val="24"/>
        </w:rPr>
        <w:t>ERV groups in the genome.</w:t>
      </w:r>
      <w:r>
        <w:rPr>
          <w:szCs w:val="24"/>
        </w:rPr>
        <w:t xml:space="preserve"> </w:t>
      </w:r>
    </w:p>
    <w:p w:rsidR="001D556D" w:rsidRDefault="007C3F1B" w:rsidP="001D556D">
      <w:pPr>
        <w:rPr>
          <w:szCs w:val="24"/>
        </w:rPr>
      </w:pPr>
      <w:r>
        <w:rPr>
          <w:szCs w:val="24"/>
        </w:rPr>
        <w:t>I</w:t>
      </w:r>
      <w:r w:rsidR="001D556D">
        <w:rPr>
          <w:szCs w:val="24"/>
        </w:rPr>
        <w:t xml:space="preserve">n the late 1970s, it </w:t>
      </w:r>
      <w:r w:rsidR="009F668C">
        <w:rPr>
          <w:szCs w:val="24"/>
        </w:rPr>
        <w:t>was</w:t>
      </w:r>
      <w:r w:rsidR="001D556D">
        <w:rPr>
          <w:szCs w:val="24"/>
        </w:rPr>
        <w:t xml:space="preserve"> observed that murine </w:t>
      </w:r>
      <w:r w:rsidR="00FC333A">
        <w:rPr>
          <w:szCs w:val="24"/>
        </w:rPr>
        <w:t>EC</w:t>
      </w:r>
      <w:r w:rsidR="001D556D">
        <w:rPr>
          <w:szCs w:val="24"/>
        </w:rPr>
        <w:t xml:space="preserve"> cells, a widely used </w:t>
      </w:r>
      <w:r w:rsidR="00123F95">
        <w:rPr>
          <w:szCs w:val="24"/>
        </w:rPr>
        <w:t xml:space="preserve">cell </w:t>
      </w:r>
      <w:r w:rsidR="001D556D">
        <w:rPr>
          <w:szCs w:val="24"/>
        </w:rPr>
        <w:t xml:space="preserve">model for </w:t>
      </w:r>
      <w:r w:rsidR="00123F95">
        <w:rPr>
          <w:szCs w:val="24"/>
        </w:rPr>
        <w:t>ES</w:t>
      </w:r>
      <w:r w:rsidR="001D556D">
        <w:rPr>
          <w:szCs w:val="24"/>
        </w:rPr>
        <w:t xml:space="preserve"> cells, are non-permissive for expression of</w:t>
      </w:r>
      <w:r w:rsidR="00190FF7">
        <w:rPr>
          <w:szCs w:val="24"/>
        </w:rPr>
        <w:t xml:space="preserve"> </w:t>
      </w:r>
      <w:r w:rsidR="00190FF7" w:rsidRPr="00190FF7">
        <w:rPr>
          <w:i/>
          <w:szCs w:val="24"/>
        </w:rPr>
        <w:t>de novo</w:t>
      </w:r>
      <w:r w:rsidR="00190FF7">
        <w:rPr>
          <w:szCs w:val="24"/>
        </w:rPr>
        <w:t xml:space="preserve"> integrated</w:t>
      </w:r>
      <w:r w:rsidR="001D556D">
        <w:rPr>
          <w:szCs w:val="24"/>
        </w:rPr>
        <w:t xml:space="preserve"> MLV </w:t>
      </w:r>
      <w:r w:rsidR="001D556D">
        <w:rPr>
          <w:szCs w:val="24"/>
        </w:rPr>
        <w:fldChar w:fldCharType="begin"/>
      </w:r>
      <w:r w:rsidR="00DD31E9">
        <w:rPr>
          <w:szCs w:val="24"/>
        </w:rPr>
        <w:instrText xml:space="preserve"> ADDIN EN.CITE &lt;EndNote&gt;&lt;Cite&gt;&lt;Author&gt;Dexter&lt;/Author&gt;&lt;Year&gt;1977&lt;/Year&gt;&lt;RecNum&gt;79&lt;/RecNum&gt;&lt;DisplayText&gt;[79]&lt;/DisplayText&gt;&lt;record&gt;&lt;rec-number&gt;79&lt;/rec-number&gt;&lt;foreign-keys&gt;&lt;key app="EN" db-id="tzfp5vpxsp522xeefx3xp5rdz9ar9fwxdeax"&gt;79&lt;/key&gt;&lt;/foreign-keys&gt;&lt;ref-type name="Journal Article"&gt;17&lt;/ref-type&gt;&lt;contributors&gt;&lt;authors&gt;&lt;author&gt;Dexter, T. M.&lt;/author&gt;&lt;author&gt;Scott, D.&lt;/author&gt;&lt;author&gt;Teich, N. M.&lt;/author&gt;&lt;/authors&gt;&lt;/contributors&gt;&lt;titles&gt;&lt;title&gt;Infection of bone marrow cells in vitro with FLV: effects on stem cell proliferation, differentiation and leukemogenic capacity&lt;/title&gt;&lt;secondary-title&gt;Cell&lt;/secondary-title&gt;&lt;/titles&gt;&lt;periodical&gt;&lt;full-title&gt;Cell&lt;/full-title&gt;&lt;/periodical&gt;&lt;pages&gt;355-64&lt;/pages&gt;&lt;volume&gt;12&lt;/volume&gt;&lt;number&gt;2&lt;/number&gt;&lt;edition&gt;1977/10/01&lt;/edition&gt;&lt;keywords&gt;&lt;keyword&gt;Animals&lt;/keyword&gt;&lt;keyword&gt;Cell Adhesion&lt;/keyword&gt;&lt;keyword&gt;Cell Division&lt;/keyword&gt;&lt;keyword&gt;Cells, Cultured&lt;/keyword&gt;&lt;keyword&gt;Clone Cells&lt;/keyword&gt;&lt;keyword&gt;Dimethyl Sulfoxide/pharmacology&lt;/keyword&gt;&lt;keyword&gt;Erythropoietin/pharmacology&lt;/keyword&gt;&lt;keyword&gt;Friend murine leukemia virus/*growth &amp;amp; development&lt;/keyword&gt;&lt;keyword&gt;*Hematopoiesis&lt;/keyword&gt;&lt;keyword&gt;Hematopoietic Stem Cells/*cytology&lt;/keyword&gt;&lt;keyword&gt;Leukemia, Experimental/*etiology&lt;/keyword&gt;&lt;keyword&gt;Mice&lt;/keyword&gt;&lt;keyword&gt;Moloney murine leukemia virus/*growth &amp;amp; development&lt;/keyword&gt;&lt;keyword&gt;Temperature&lt;/keyword&gt;&lt;/keywords&gt;&lt;dates&gt;&lt;year&gt;1977&lt;/year&gt;&lt;pub-dates&gt;&lt;date&gt;Oct&lt;/date&gt;&lt;/pub-dates&gt;&lt;/dates&gt;&lt;isbn&gt;0092-8674 (Print)&amp;#xD;0092-8674 (Linking)&lt;/isbn&gt;&lt;accession-num&gt;912746&lt;/accession-num&gt;&lt;urls&gt;&lt;related-urls&gt;&lt;url&gt;http://www.ncbi.nlm.nih.gov/pubmed/912746&lt;/url&gt;&lt;/related-urls&gt;&lt;/urls&gt;&lt;electronic-resource-num&gt;0092-8674(77)90111-8 [pii]&lt;/electronic-resource-num&gt;&lt;language&gt;eng&lt;/language&gt;&lt;/record&gt;&lt;/Cite&gt;&lt;/EndNote&gt;</w:instrText>
      </w:r>
      <w:r w:rsidR="001D556D">
        <w:rPr>
          <w:szCs w:val="24"/>
        </w:rPr>
        <w:fldChar w:fldCharType="separate"/>
      </w:r>
      <w:r w:rsidR="00DD31E9">
        <w:rPr>
          <w:noProof/>
          <w:szCs w:val="24"/>
        </w:rPr>
        <w:t>[</w:t>
      </w:r>
      <w:hyperlink w:anchor="_ENREF_79" w:tooltip="Dexter, 1977 #79" w:history="1">
        <w:r w:rsidR="001526E9">
          <w:rPr>
            <w:noProof/>
            <w:szCs w:val="24"/>
          </w:rPr>
          <w:t>79</w:t>
        </w:r>
      </w:hyperlink>
      <w:r w:rsidR="00DD31E9">
        <w:rPr>
          <w:noProof/>
          <w:szCs w:val="24"/>
        </w:rPr>
        <w:t>]</w:t>
      </w:r>
      <w:r w:rsidR="001D556D">
        <w:rPr>
          <w:szCs w:val="24"/>
        </w:rPr>
        <w:fldChar w:fldCharType="end"/>
      </w:r>
      <w:r w:rsidR="001D556D">
        <w:rPr>
          <w:szCs w:val="24"/>
        </w:rPr>
        <w:t>. Although infection of EC cells le</w:t>
      </w:r>
      <w:r w:rsidR="00123F95">
        <w:rPr>
          <w:szCs w:val="24"/>
        </w:rPr>
        <w:t>d</w:t>
      </w:r>
      <w:r w:rsidR="001D556D">
        <w:rPr>
          <w:szCs w:val="24"/>
        </w:rPr>
        <w:t xml:space="preserve"> to efficient integration of the provirus, expression from the viral promoter </w:t>
      </w:r>
      <w:r w:rsidR="00123F95">
        <w:rPr>
          <w:szCs w:val="24"/>
        </w:rPr>
        <w:t>was</w:t>
      </w:r>
      <w:r w:rsidR="001D556D">
        <w:rPr>
          <w:szCs w:val="24"/>
        </w:rPr>
        <w:t xml:space="preserve"> heavily impaired. This is partially due to the lack of the proper LTR enhancer binding transcription factors in these cells </w:t>
      </w:r>
      <w:r w:rsidR="001D556D">
        <w:rPr>
          <w:szCs w:val="24"/>
        </w:rPr>
        <w:fldChar w:fldCharType="begin"/>
      </w:r>
      <w:r w:rsidR="00DD31E9">
        <w:rPr>
          <w:szCs w:val="24"/>
        </w:rPr>
        <w:instrText xml:space="preserve"> ADDIN EN.CITE &lt;EndNote&gt;&lt;Cite&gt;&lt;Author&gt;Linney&lt;/Author&gt;&lt;Year&gt;1984&lt;/Year&gt;&lt;RecNum&gt;80&lt;/RecNum&gt;&lt;DisplayText&gt;[80]&lt;/DisplayText&gt;&lt;record&gt;&lt;rec-number&gt;80&lt;/rec-number&gt;&lt;foreign-keys&gt;&lt;key app="EN" db-id="tzfp5vpxsp522xeefx3xp5rdz9ar9fwxdeax"&gt;80&lt;/key&gt;&lt;/foreign-keys&gt;&lt;ref-type name="Journal Article"&gt;17&lt;/ref-type&gt;&lt;contributors&gt;&lt;authors&gt;&lt;author&gt;Linney, E.&lt;/author&gt;&lt;author&gt;Davis, B.&lt;/author&gt;&lt;author&gt;Overhauser, J.&lt;/author&gt;&lt;author&gt;Chao, E.&lt;/author&gt;&lt;author&gt;Fan, H.&lt;/author&gt;&lt;/authors&gt;&lt;/contributors&gt;&lt;titles&gt;&lt;title&gt;Non-function of a Moloney murine leukaemia virus regulatory sequence in F9 embryonal carcinoma cells&lt;/title&gt;&lt;secondary-title&gt;Nature&lt;/secondary-title&gt;&lt;/titles&gt;&lt;periodical&gt;&lt;full-title&gt;Nature&lt;/full-title&gt;&lt;/periodical&gt;&lt;pages&gt;470-2&lt;/pages&gt;&lt;volume&gt;308&lt;/volume&gt;&lt;number&gt;5958&lt;/number&gt;&lt;edition&gt;1984/03/04&lt;/edition&gt;&lt;keywords&gt;&lt;keyword&gt;Acetyltransferases/genetics&lt;/keyword&gt;&lt;keyword&gt;Animals&lt;/keyword&gt;&lt;keyword&gt;Base Sequence&lt;/keyword&gt;&lt;keyword&gt;Cell Line&lt;/keyword&gt;&lt;keyword&gt;Cells, Cultured&lt;/keyword&gt;&lt;keyword&gt;Chloramphenicol O-Acetyltransferase&lt;/keyword&gt;&lt;keyword&gt;Cloning, Molecular&lt;/keyword&gt;&lt;keyword&gt;DNA/isolation &amp;amp; purification&lt;/keyword&gt;&lt;keyword&gt;DNA Restriction Enzymes&lt;/keyword&gt;&lt;keyword&gt;Embryonal Carcinoma Stem Cells&lt;/keyword&gt;&lt;keyword&gt;*Genes, Regulator&lt;/keyword&gt;&lt;keyword&gt;*Genes, Viral&lt;/keyword&gt;&lt;keyword&gt;Mice&lt;/keyword&gt;&lt;keyword&gt;Moloney murine leukemia virus/*genetics&lt;/keyword&gt;&lt;keyword&gt;Neoplastic Stem Cells/*physiopathology&lt;/keyword&gt;&lt;keyword&gt;Plasmids&lt;/keyword&gt;&lt;keyword&gt;Stem Cells/*physiopathology&lt;/keyword&gt;&lt;keyword&gt;Teratoma/*microbiology&lt;/keyword&gt;&lt;keyword&gt;Transfection&lt;/keyword&gt;&lt;/keywords&gt;&lt;dates&gt;&lt;year&gt;1984&lt;/year&gt;&lt;pub-dates&gt;&lt;date&gt;Mar 29-Apr 4&lt;/date&gt;&lt;/pub-dates&gt;&lt;/dates&gt;&lt;isbn&gt;0028-0836 (Print)&amp;#xD;0028-0836 (Linking)&lt;/isbn&gt;&lt;accession-num&gt;6323996&lt;/accession-num&gt;&lt;urls&gt;&lt;related-urls&gt;&lt;url&gt;http://www.ncbi.nlm.nih.gov/entrez/query.fcgi?cmd=Retrieve&amp;amp;db=PubMed&amp;amp;dopt=Citation&amp;amp;list_uids=6323996&lt;/url&gt;&lt;/related-urls&gt;&lt;/urls&gt;&lt;language&gt;eng&lt;/language&gt;&lt;/record&gt;&lt;/Cite&gt;&lt;/EndNote&gt;</w:instrText>
      </w:r>
      <w:r w:rsidR="001D556D">
        <w:rPr>
          <w:szCs w:val="24"/>
        </w:rPr>
        <w:fldChar w:fldCharType="separate"/>
      </w:r>
      <w:r w:rsidR="00DD31E9">
        <w:rPr>
          <w:noProof/>
          <w:szCs w:val="24"/>
        </w:rPr>
        <w:t>[</w:t>
      </w:r>
      <w:hyperlink w:anchor="_ENREF_80" w:tooltip="Linney, 1984 #80" w:history="1">
        <w:r w:rsidR="001526E9">
          <w:rPr>
            <w:noProof/>
            <w:szCs w:val="24"/>
          </w:rPr>
          <w:t>80</w:t>
        </w:r>
      </w:hyperlink>
      <w:r w:rsidR="00DD31E9">
        <w:rPr>
          <w:noProof/>
          <w:szCs w:val="24"/>
        </w:rPr>
        <w:t>]</w:t>
      </w:r>
      <w:r w:rsidR="001D556D">
        <w:rPr>
          <w:szCs w:val="24"/>
        </w:rPr>
        <w:fldChar w:fldCharType="end"/>
      </w:r>
      <w:r w:rsidR="001D556D">
        <w:rPr>
          <w:szCs w:val="24"/>
        </w:rPr>
        <w:t xml:space="preserve">. More importantly, a 17 bp </w:t>
      </w:r>
      <w:r>
        <w:rPr>
          <w:szCs w:val="24"/>
        </w:rPr>
        <w:t xml:space="preserve">long </w:t>
      </w:r>
      <w:r w:rsidR="001D556D">
        <w:rPr>
          <w:szCs w:val="24"/>
        </w:rPr>
        <w:t xml:space="preserve">sequence, named the repressor binding site (RBS), which is contained within the 18 bp of the MLV proline </w:t>
      </w:r>
      <w:r>
        <w:rPr>
          <w:szCs w:val="24"/>
        </w:rPr>
        <w:t>PBS</w:t>
      </w:r>
      <w:r w:rsidR="001D556D">
        <w:rPr>
          <w:szCs w:val="24"/>
        </w:rPr>
        <w:t xml:space="preserve"> (Pro-PBS), was found to be the major target of MLV repression in EC cells </w:t>
      </w:r>
      <w:r w:rsidR="001D556D">
        <w:rPr>
          <w:szCs w:val="24"/>
        </w:rPr>
        <w:fldChar w:fldCharType="begin">
          <w:fldData xml:space="preserve">PEVuZE5vdGU+PENpdGU+PEF1dGhvcj5CYXJrbGlzPC9BdXRob3I+PFllYXI+MTk4NjwvWWVhcj48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</w:fldData>
        </w:fldChar>
      </w:r>
      <w:r w:rsidR="00DD31E9">
        <w:rPr>
          <w:szCs w:val="24"/>
        </w:rPr>
        <w:instrText xml:space="preserve"> ADDIN EN.CITE </w:instrText>
      </w:r>
      <w:r w:rsidR="00DD31E9">
        <w:rPr>
          <w:szCs w:val="24"/>
        </w:rPr>
        <w:fldChar w:fldCharType="begin">
          <w:fldData xml:space="preserve">PEVuZE5vdGU+PENpdGU+PEF1dGhvcj5CYXJrbGlzPC9BdXRob3I+PFllYXI+MTk4NjwvWWVhcj48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</w:fldData>
        </w:fldChar>
      </w:r>
      <w:r w:rsidR="00DD31E9">
        <w:rPr>
          <w:szCs w:val="24"/>
        </w:rPr>
        <w:instrText xml:space="preserve"> ADDIN EN.CITE.DATA </w:instrText>
      </w:r>
      <w:r w:rsidR="00DD31E9">
        <w:rPr>
          <w:szCs w:val="24"/>
        </w:rPr>
      </w:r>
      <w:r w:rsidR="00DD31E9">
        <w:rPr>
          <w:szCs w:val="24"/>
        </w:rPr>
        <w:fldChar w:fldCharType="end"/>
      </w:r>
      <w:r w:rsidR="001D556D">
        <w:rPr>
          <w:szCs w:val="24"/>
        </w:rPr>
      </w:r>
      <w:r w:rsidR="001D556D">
        <w:rPr>
          <w:szCs w:val="24"/>
        </w:rPr>
        <w:fldChar w:fldCharType="separate"/>
      </w:r>
      <w:r w:rsidR="00DD31E9">
        <w:rPr>
          <w:noProof/>
          <w:szCs w:val="24"/>
        </w:rPr>
        <w:t>[</w:t>
      </w:r>
      <w:hyperlink w:anchor="_ENREF_81" w:tooltip="Barklis, 1986 #81" w:history="1">
        <w:r w:rsidR="001526E9">
          <w:rPr>
            <w:noProof/>
            <w:szCs w:val="24"/>
          </w:rPr>
          <w:t>81</w:t>
        </w:r>
      </w:hyperlink>
      <w:r w:rsidR="00DD31E9">
        <w:rPr>
          <w:noProof/>
          <w:szCs w:val="24"/>
        </w:rPr>
        <w:t>,</w:t>
      </w:r>
      <w:hyperlink w:anchor="_ENREF_82" w:tooltip="Loh, 1987 #82" w:history="1">
        <w:r w:rsidR="001526E9">
          <w:rPr>
            <w:noProof/>
            <w:szCs w:val="24"/>
          </w:rPr>
          <w:t>82</w:t>
        </w:r>
      </w:hyperlink>
      <w:r w:rsidR="00DD31E9">
        <w:rPr>
          <w:noProof/>
          <w:szCs w:val="24"/>
        </w:rPr>
        <w:t>]</w:t>
      </w:r>
      <w:r w:rsidR="001D556D">
        <w:rPr>
          <w:szCs w:val="24"/>
        </w:rPr>
        <w:fldChar w:fldCharType="end"/>
      </w:r>
      <w:r w:rsidR="001D556D">
        <w:rPr>
          <w:szCs w:val="24"/>
        </w:rPr>
        <w:t xml:space="preserve">. A virus with a single G to A mutation in the </w:t>
      </w:r>
      <w:r w:rsidR="00666079">
        <w:rPr>
          <w:szCs w:val="24"/>
        </w:rPr>
        <w:t>RBS/</w:t>
      </w:r>
      <w:r w:rsidR="001D556D">
        <w:rPr>
          <w:szCs w:val="24"/>
        </w:rPr>
        <w:t xml:space="preserve">PBS, known as the B2 mutation, was isolated and found to be relieved from repression </w:t>
      </w:r>
      <w:r w:rsidR="001D556D">
        <w:rPr>
          <w:szCs w:val="24"/>
        </w:rPr>
        <w:fldChar w:fldCharType="begin"/>
      </w:r>
      <w:r w:rsidR="00DD31E9">
        <w:rPr>
          <w:szCs w:val="24"/>
        </w:rPr>
        <w:instrText xml:space="preserve"> ADDIN EN.CITE &lt;EndNote&gt;&lt;Cite&gt;&lt;Author&gt;Barklis&lt;/Author&gt;&lt;Year&gt;1986&lt;/Year&gt;&lt;RecNum&gt;81&lt;/RecNum&gt;&lt;DisplayText&gt;[81]&lt;/DisplayText&gt;&lt;record&gt;&lt;rec-number&gt;81&lt;/rec-number&gt;&lt;foreign-keys&gt;&lt;key app="EN" db-id="tzfp5vpxsp522xeefx3xp5rdz9ar9fwxdeax"&gt;81&lt;/key&gt;&lt;/foreign-keys&gt;&lt;ref-type name="Journal Article"&gt;17&lt;/ref-type&gt;&lt;contributors&gt;&lt;authors&gt;&lt;author&gt;Barklis, E.&lt;/author&gt;&lt;author&gt;Mulligan, R. C.&lt;/author&gt;&lt;author&gt;Jaenisch, R.&lt;/author&gt;&lt;/authors&gt;&lt;/contributors&gt;&lt;titles&gt;&lt;title&gt;Chromosomal position or virus mutation permits retrovirus expression in embryonal carcinoma cells&lt;/title&gt;&lt;secondary-title&gt;Cell&lt;/secondary-title&gt;&lt;/titles&gt;&lt;periodical&gt;&lt;full-title&gt;Cell&lt;/full-title&gt;&lt;/periodical&gt;&lt;pages&gt;391-9&lt;/pages&gt;&lt;volume&gt;47&lt;/volume&gt;&lt;number&gt;3&lt;/number&gt;&lt;edition&gt;1986/11/07&lt;/edition&gt;&lt;keywords&gt;&lt;keyword&gt;Base Sequence&lt;/keyword&gt;&lt;keyword&gt;*Cell Transformation, Viral&lt;/keyword&gt;&lt;keyword&gt;Cloning, Molecular&lt;/keyword&gt;&lt;keyword&gt;DNA, Viral/*analysis&lt;/keyword&gt;&lt;keyword&gt;Gene Expression Regulation&lt;/keyword&gt;&lt;keyword&gt;Genes, Viral&lt;/keyword&gt;&lt;keyword&gt;*Mutation&lt;/keyword&gt;&lt;keyword&gt;RNA, Viral/biosynthesis&lt;/keyword&gt;&lt;keyword&gt;Retroviridae/*genetics&lt;/keyword&gt;&lt;keyword&gt;Teratoma/genetics/*microbiology&lt;/keyword&gt;&lt;/keywords&gt;&lt;dates&gt;&lt;year&gt;1986&lt;/year&gt;&lt;pub-dates&gt;&lt;date&gt;Nov 7&lt;/date&gt;&lt;/pub-dates&gt;&lt;/dates&gt;&lt;isbn&gt;0092-8674 (Print)&amp;#xD;0092-8674 (Linking)&lt;/isbn&gt;&lt;accession-num&gt;3768959&lt;/accession-num&gt;&lt;urls&gt;&lt;related-urls&gt;&lt;url&gt;http://www.ncbi.nlm.nih.gov/entrez/query.fcgi?cmd=Retrieve&amp;amp;db=PubMed&amp;amp;dopt=Citation&amp;amp;list_uids=3768959&lt;/url&gt;&lt;/related-urls&gt;&lt;/urls&gt;&lt;electronic-resource-num&gt;0092-8674(86)90596-9 [pii]&lt;/electronic-resource-num&gt;&lt;language&gt;eng&lt;/language&gt;&lt;/record&gt;&lt;/Cite&gt;&lt;/EndNote&gt;</w:instrText>
      </w:r>
      <w:r w:rsidR="001D556D">
        <w:rPr>
          <w:szCs w:val="24"/>
        </w:rPr>
        <w:fldChar w:fldCharType="separate"/>
      </w:r>
      <w:r w:rsidR="00DD31E9">
        <w:rPr>
          <w:noProof/>
          <w:szCs w:val="24"/>
        </w:rPr>
        <w:t>[</w:t>
      </w:r>
      <w:hyperlink w:anchor="_ENREF_81" w:tooltip="Barklis, 1986 #81" w:history="1">
        <w:r w:rsidR="001526E9">
          <w:rPr>
            <w:noProof/>
            <w:szCs w:val="24"/>
          </w:rPr>
          <w:t>81</w:t>
        </w:r>
      </w:hyperlink>
      <w:r w:rsidR="00DD31E9">
        <w:rPr>
          <w:noProof/>
          <w:szCs w:val="24"/>
        </w:rPr>
        <w:t>]</w:t>
      </w:r>
      <w:r w:rsidR="001D556D">
        <w:rPr>
          <w:szCs w:val="24"/>
        </w:rPr>
        <w:fldChar w:fldCharType="end"/>
      </w:r>
      <w:r w:rsidR="001D556D">
        <w:rPr>
          <w:szCs w:val="24"/>
        </w:rPr>
        <w:t xml:space="preserve">. </w:t>
      </w:r>
    </w:p>
    <w:p w:rsidR="001D556D" w:rsidRDefault="001D556D" w:rsidP="001D556D">
      <w:pPr>
        <w:rPr>
          <w:szCs w:val="24"/>
        </w:rPr>
      </w:pPr>
      <w:r>
        <w:rPr>
          <w:szCs w:val="24"/>
        </w:rPr>
        <w:t xml:space="preserve">Several years later, a repressor complex was found to bind to the Pro-PBS </w:t>
      </w:r>
      <w:r w:rsidRPr="00295F67">
        <w:rPr>
          <w:i/>
          <w:szCs w:val="24"/>
        </w:rPr>
        <w:t>in vitro</w:t>
      </w:r>
      <w:r>
        <w:rPr>
          <w:szCs w:val="24"/>
        </w:rPr>
        <w:t xml:space="preserve"> </w:t>
      </w:r>
      <w:r>
        <w:rPr>
          <w:szCs w:val="24"/>
        </w:rPr>
        <w:fldChar w:fldCharType="begin">
          <w:fldData xml:space="preserve">PEVuZE5vdGU+PENpdGU+PEF1dGhvcj5Mb2g8L0F1dGhvcj48WWVhcj4xOTkwPC9ZZWFyPjxSZWNO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</w:fldData>
        </w:fldChar>
      </w:r>
      <w:r w:rsidR="00DD31E9">
        <w:rPr>
          <w:szCs w:val="24"/>
        </w:rPr>
        <w:instrText xml:space="preserve"> ADDIN EN.CITE </w:instrText>
      </w:r>
      <w:r w:rsidR="00DD31E9">
        <w:rPr>
          <w:szCs w:val="24"/>
        </w:rPr>
        <w:fldChar w:fldCharType="begin">
          <w:fldData xml:space="preserve">PEVuZE5vdGU+PENpdGU+PEF1dGhvcj5Mb2g8L0F1dGhvcj48WWVhcj4xOTkwPC9ZZWFyPjxSZWNO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3" w:tooltip="Loh, 1990 #83" w:history="1">
        <w:r w:rsidR="001526E9">
          <w:rPr>
            <w:noProof/>
            <w:szCs w:val="24"/>
          </w:rPr>
          <w:t>83</w:t>
        </w:r>
      </w:hyperlink>
      <w:r w:rsidR="00DD31E9">
        <w:rPr>
          <w:noProof/>
          <w:szCs w:val="24"/>
        </w:rPr>
        <w:t>,</w:t>
      </w:r>
      <w:hyperlink w:anchor="_ENREF_84" w:tooltip="Yamauchi, 1995 #84" w:history="1">
        <w:r w:rsidR="001526E9">
          <w:rPr>
            <w:noProof/>
            <w:szCs w:val="24"/>
          </w:rPr>
          <w:t>84</w:t>
        </w:r>
      </w:hyperlink>
      <w:r w:rsidR="00DD31E9">
        <w:rPr>
          <w:noProof/>
          <w:szCs w:val="24"/>
        </w:rPr>
        <w:t>]</w:t>
      </w:r>
      <w:r>
        <w:rPr>
          <w:szCs w:val="24"/>
        </w:rPr>
        <w:fldChar w:fldCharType="end"/>
      </w:r>
      <w:r>
        <w:rPr>
          <w:szCs w:val="24"/>
        </w:rPr>
        <w:t>. A screen of various PBS sequences for their ability to repress transcription in E</w:t>
      </w:r>
      <w:r w:rsidR="009F668C">
        <w:rPr>
          <w:szCs w:val="24"/>
        </w:rPr>
        <w:t>C cells revealed that also the l</w:t>
      </w:r>
      <w:r>
        <w:rPr>
          <w:szCs w:val="24"/>
        </w:rPr>
        <w:t>ysine1,2 PBS</w:t>
      </w:r>
      <w:r w:rsidR="007C3F1B">
        <w:rPr>
          <w:szCs w:val="24"/>
        </w:rPr>
        <w:t xml:space="preserve"> (Lys1,2-PBS)</w:t>
      </w:r>
      <w:r>
        <w:rPr>
          <w:szCs w:val="24"/>
        </w:rPr>
        <w:t xml:space="preserve">, used by Mason-Pfizer monkey virus, </w:t>
      </w:r>
      <w:proofErr w:type="spellStart"/>
      <w:r>
        <w:rPr>
          <w:szCs w:val="24"/>
        </w:rPr>
        <w:t>visna</w:t>
      </w:r>
      <w:proofErr w:type="spellEnd"/>
      <w:r>
        <w:rPr>
          <w:szCs w:val="24"/>
        </w:rPr>
        <w:t xml:space="preserve"> virus and </w:t>
      </w:r>
      <w:proofErr w:type="spellStart"/>
      <w:r>
        <w:rPr>
          <w:szCs w:val="24"/>
        </w:rPr>
        <w:t>spuma</w:t>
      </w:r>
      <w:proofErr w:type="spellEnd"/>
      <w:r>
        <w:rPr>
          <w:szCs w:val="24"/>
        </w:rPr>
        <w:t xml:space="preserve"> virus, contains a RBS that is targeted by a repressor complex </w:t>
      </w:r>
      <w:r w:rsidRPr="001A196F">
        <w:rPr>
          <w:i/>
          <w:szCs w:val="24"/>
        </w:rPr>
        <w:t>in vivo</w:t>
      </w:r>
      <w:r>
        <w:rPr>
          <w:szCs w:val="24"/>
        </w:rPr>
        <w:t xml:space="preserve"> and </w:t>
      </w:r>
      <w:r w:rsidRPr="001A196F">
        <w:rPr>
          <w:i/>
          <w:szCs w:val="24"/>
        </w:rPr>
        <w:t>in vitro</w:t>
      </w:r>
      <w:r>
        <w:rPr>
          <w:szCs w:val="24"/>
        </w:rPr>
        <w:t xml:space="preserve"> </w:t>
      </w:r>
      <w:r>
        <w:rPr>
          <w:szCs w:val="24"/>
        </w:rPr>
        <w:fldChar w:fldCharType="begin"/>
      </w:r>
      <w:r w:rsidR="00DD31E9">
        <w:rPr>
          <w:szCs w:val="24"/>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Pr>
          <w:szCs w:val="24"/>
        </w:rPr>
        <w:fldChar w:fldCharType="separate"/>
      </w:r>
      <w:r w:rsidR="00DD31E9">
        <w:rPr>
          <w:noProof/>
          <w:szCs w:val="24"/>
        </w:rPr>
        <w:t>[</w:t>
      </w:r>
      <w:hyperlink w:anchor="_ENREF_84" w:tooltip="Yamauchi, 1995 #84" w:history="1">
        <w:r w:rsidR="001526E9">
          <w:rPr>
            <w:noProof/>
            <w:szCs w:val="24"/>
          </w:rPr>
          <w:t>84</w:t>
        </w:r>
      </w:hyperlink>
      <w:r w:rsidR="00DD31E9">
        <w:rPr>
          <w:noProof/>
          <w:szCs w:val="24"/>
        </w:rPr>
        <w:t>]</w:t>
      </w:r>
      <w:r>
        <w:rPr>
          <w:szCs w:val="24"/>
        </w:rPr>
        <w:fldChar w:fldCharType="end"/>
      </w:r>
      <w:r>
        <w:rPr>
          <w:szCs w:val="24"/>
        </w:rPr>
        <w:t xml:space="preserve">. Importantly, the two repressor complexes </w:t>
      </w:r>
      <w:r w:rsidR="007C3F1B">
        <w:rPr>
          <w:szCs w:val="24"/>
        </w:rPr>
        <w:t xml:space="preserve">targeting the Pro-PBS and Lys1,2-PBS </w:t>
      </w:r>
      <w:r>
        <w:rPr>
          <w:szCs w:val="24"/>
        </w:rPr>
        <w:t xml:space="preserve">did not cross-compete in </w:t>
      </w:r>
      <w:r w:rsidRPr="00295F67">
        <w:rPr>
          <w:i/>
          <w:szCs w:val="24"/>
        </w:rPr>
        <w:t>in vitro</w:t>
      </w:r>
      <w:r>
        <w:rPr>
          <w:szCs w:val="24"/>
        </w:rPr>
        <w:t xml:space="preserve"> binding studies, suggesting that they </w:t>
      </w:r>
      <w:r w:rsidR="00FE7B7B">
        <w:rPr>
          <w:szCs w:val="24"/>
        </w:rPr>
        <w:t>were</w:t>
      </w:r>
      <w:r>
        <w:rPr>
          <w:szCs w:val="24"/>
        </w:rPr>
        <w:t xml:space="preserve"> not identical </w:t>
      </w:r>
      <w:r>
        <w:rPr>
          <w:szCs w:val="24"/>
        </w:rPr>
        <w:fldChar w:fldCharType="begin"/>
      </w:r>
      <w:r w:rsidR="00DD31E9">
        <w:rPr>
          <w:szCs w:val="24"/>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Pr>
          <w:szCs w:val="24"/>
        </w:rPr>
        <w:fldChar w:fldCharType="separate"/>
      </w:r>
      <w:r w:rsidR="00DD31E9">
        <w:rPr>
          <w:noProof/>
          <w:szCs w:val="24"/>
        </w:rPr>
        <w:t>[</w:t>
      </w:r>
      <w:hyperlink w:anchor="_ENREF_84" w:tooltip="Yamauchi, 1995 #84" w:history="1">
        <w:r w:rsidR="001526E9">
          <w:rPr>
            <w:noProof/>
            <w:szCs w:val="24"/>
          </w:rPr>
          <w:t>84</w:t>
        </w:r>
      </w:hyperlink>
      <w:r w:rsidR="00DD31E9">
        <w:rPr>
          <w:noProof/>
          <w:szCs w:val="24"/>
        </w:rPr>
        <w:t>]</w:t>
      </w:r>
      <w:r>
        <w:rPr>
          <w:szCs w:val="24"/>
        </w:rPr>
        <w:fldChar w:fldCharType="end"/>
      </w:r>
      <w:r>
        <w:rPr>
          <w:szCs w:val="24"/>
        </w:rPr>
        <w:t xml:space="preserve">. In later studies, Pro-PBS targeted repression was also observed in primary murine hematopoietic stem cells and embryonic fibroblasts </w:t>
      </w:r>
      <w:r>
        <w:rPr>
          <w:szCs w:val="24"/>
        </w:rP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rPr>
          <w:szCs w:val="24"/>
        </w:rPr>
        <w:instrText xml:space="preserve"> ADDIN EN.CITE </w:instrText>
      </w:r>
      <w:r w:rsidR="00DD31E9">
        <w:rPr>
          <w:szCs w:val="24"/>
        </w:rP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5" w:tooltip="Haas, 2003 #85" w:history="1">
        <w:r w:rsidR="001526E9">
          <w:rPr>
            <w:noProof/>
            <w:szCs w:val="24"/>
          </w:rPr>
          <w:t>85</w:t>
        </w:r>
      </w:hyperlink>
      <w:r w:rsidR="00DD31E9">
        <w:rPr>
          <w:noProof/>
          <w:szCs w:val="24"/>
        </w:rPr>
        <w:t>]</w:t>
      </w:r>
      <w:r>
        <w:rPr>
          <w:szCs w:val="24"/>
        </w:rPr>
        <w:fldChar w:fldCharType="end"/>
      </w:r>
      <w:r>
        <w:rPr>
          <w:szCs w:val="24"/>
        </w:rPr>
        <w:t xml:space="preserve">. Importantly, the Pro-PBS is able to induce transcriptional repression of various viral and cellular promoters, independent of its orientation or the vector backbone </w:t>
      </w:r>
      <w:r>
        <w:rPr>
          <w:szCs w:val="24"/>
        </w:rPr>
        <w:fldChar w:fldCharType="begin">
          <w:fldData xml:space="preserve">PEVuZE5vdGU+PENpdGU+PEF1dGhvcj5ZYW1hdWNoaTwvQXV0aG9yPjxZZWFyPjE5OTU8L1llYXI+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</w:fldData>
        </w:fldChar>
      </w:r>
      <w:r w:rsidR="00DD31E9">
        <w:rPr>
          <w:szCs w:val="24"/>
        </w:rPr>
        <w:instrText xml:space="preserve"> ADDIN EN.CITE </w:instrText>
      </w:r>
      <w:r w:rsidR="00DD31E9">
        <w:rPr>
          <w:szCs w:val="24"/>
        </w:rPr>
        <w:fldChar w:fldCharType="begin">
          <w:fldData xml:space="preserve">PEVuZE5vdGU+PENpdGU+PEF1dGhvcj5ZYW1hdWNoaTwvQXV0aG9yPjxZZWFyPjE5OTU8L1llYXI+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4" w:tooltip="Yamauchi, 1995 #84" w:history="1">
        <w:r w:rsidR="001526E9">
          <w:rPr>
            <w:noProof/>
            <w:szCs w:val="24"/>
          </w:rPr>
          <w:t>84</w:t>
        </w:r>
      </w:hyperlink>
      <w:r w:rsidR="00DD31E9">
        <w:rPr>
          <w:noProof/>
          <w:szCs w:val="24"/>
        </w:rPr>
        <w:t>,</w:t>
      </w:r>
      <w:hyperlink w:anchor="_ENREF_85" w:tooltip="Haas, 2003 #85" w:history="1">
        <w:r w:rsidR="001526E9">
          <w:rPr>
            <w:noProof/>
            <w:szCs w:val="24"/>
          </w:rPr>
          <w:t>85</w:t>
        </w:r>
      </w:hyperlink>
      <w:r w:rsidR="00DD31E9">
        <w:rPr>
          <w:noProof/>
          <w:szCs w:val="24"/>
        </w:rPr>
        <w:t>]</w:t>
      </w:r>
      <w:r>
        <w:rPr>
          <w:szCs w:val="24"/>
        </w:rPr>
        <w:fldChar w:fldCharType="end"/>
      </w:r>
      <w:r>
        <w:rPr>
          <w:szCs w:val="24"/>
        </w:rPr>
        <w:t xml:space="preserve">.  </w:t>
      </w:r>
      <w:r w:rsidR="007C3F1B">
        <w:rPr>
          <w:szCs w:val="24"/>
        </w:rPr>
        <w:t>Although</w:t>
      </w:r>
      <w:r>
        <w:rPr>
          <w:szCs w:val="24"/>
        </w:rPr>
        <w:t xml:space="preserve"> it has been </w:t>
      </w:r>
      <w:r w:rsidR="00FE7B7B">
        <w:rPr>
          <w:szCs w:val="24"/>
        </w:rPr>
        <w:t>claimed</w:t>
      </w:r>
      <w:r>
        <w:rPr>
          <w:szCs w:val="24"/>
        </w:rPr>
        <w:t xml:space="preserve"> that the Pro-PBS </w:t>
      </w:r>
      <w:r w:rsidR="007C3F1B">
        <w:rPr>
          <w:szCs w:val="24"/>
        </w:rPr>
        <w:t>is</w:t>
      </w:r>
      <w:r>
        <w:rPr>
          <w:szCs w:val="24"/>
        </w:rPr>
        <w:t xml:space="preserve"> targeted in human hematopoietic cells from the umbilical cord </w:t>
      </w:r>
      <w:r>
        <w:rPr>
          <w:szCs w:val="24"/>
        </w:rP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rPr>
          <w:szCs w:val="24"/>
        </w:rPr>
        <w:instrText xml:space="preserve"> ADDIN EN.CITE </w:instrText>
      </w:r>
      <w:r w:rsidR="00DD31E9">
        <w:rPr>
          <w:szCs w:val="24"/>
        </w:rP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5" w:tooltip="Haas, 2003 #85" w:history="1">
        <w:r w:rsidR="001526E9">
          <w:rPr>
            <w:noProof/>
            <w:szCs w:val="24"/>
          </w:rPr>
          <w:t>85</w:t>
        </w:r>
      </w:hyperlink>
      <w:r w:rsidR="00DD31E9">
        <w:rPr>
          <w:noProof/>
          <w:szCs w:val="24"/>
        </w:rPr>
        <w:t>]</w:t>
      </w:r>
      <w:r>
        <w:rPr>
          <w:szCs w:val="24"/>
        </w:rPr>
        <w:fldChar w:fldCharType="end"/>
      </w:r>
      <w:r w:rsidR="007C3F1B">
        <w:rPr>
          <w:szCs w:val="24"/>
        </w:rPr>
        <w:t xml:space="preserve">, </w:t>
      </w:r>
      <w:r>
        <w:rPr>
          <w:szCs w:val="24"/>
        </w:rPr>
        <w:t xml:space="preserve">the repression activity in </w:t>
      </w:r>
      <w:r w:rsidR="007C3F1B">
        <w:rPr>
          <w:szCs w:val="24"/>
        </w:rPr>
        <w:lastRenderedPageBreak/>
        <w:t>these</w:t>
      </w:r>
      <w:r>
        <w:rPr>
          <w:szCs w:val="24"/>
        </w:rPr>
        <w:t xml:space="preserve"> cells was </w:t>
      </w:r>
      <w:r w:rsidR="007C3F1B">
        <w:rPr>
          <w:szCs w:val="24"/>
        </w:rPr>
        <w:t>rather weak</w:t>
      </w:r>
      <w:r>
        <w:rPr>
          <w:szCs w:val="24"/>
        </w:rPr>
        <w:t xml:space="preserve"> and this </w:t>
      </w:r>
      <w:r w:rsidR="007C3F1B">
        <w:rPr>
          <w:szCs w:val="24"/>
        </w:rPr>
        <w:t>hypothesis</w:t>
      </w:r>
      <w:r>
        <w:rPr>
          <w:szCs w:val="24"/>
        </w:rPr>
        <w:t xml:space="preserve"> has not been supported by further evidence so far. </w:t>
      </w:r>
    </w:p>
    <w:p w:rsidR="001D556D" w:rsidRDefault="001D556D" w:rsidP="002F3130">
      <w:pPr>
        <w:rPr>
          <w:szCs w:val="24"/>
        </w:rPr>
      </w:pPr>
      <w:r>
        <w:rPr>
          <w:szCs w:val="24"/>
        </w:rPr>
        <w:t>In 2007, the tripartite motif-containing protein 28 (TRIM28)</w:t>
      </w:r>
      <w:r w:rsidR="00FE7B7B">
        <w:rPr>
          <w:szCs w:val="24"/>
        </w:rPr>
        <w:t xml:space="preserve">, also known as KAP1 </w:t>
      </w:r>
      <w:r w:rsidR="00DF570D">
        <w:rPr>
          <w:szCs w:val="24"/>
        </w:rPr>
        <w:t>or</w:t>
      </w:r>
      <w:r w:rsidR="00FE7B7B">
        <w:rPr>
          <w:szCs w:val="24"/>
        </w:rPr>
        <w:t xml:space="preserve"> TIF1</w:t>
      </w:r>
      <w:r w:rsidR="00DF570D">
        <w:rPr>
          <w:szCs w:val="24"/>
        </w:rPr>
        <w:t>-</w:t>
      </w:r>
      <w:r w:rsidR="00FE7B7B">
        <w:rPr>
          <w:szCs w:val="24"/>
        </w:rPr>
        <w:t>β,</w:t>
      </w:r>
      <w:r>
        <w:rPr>
          <w:szCs w:val="24"/>
        </w:rPr>
        <w:t xml:space="preserve"> was identified as an integral component of the repressor complex targeting the Pro-PBS in mice </w:t>
      </w:r>
      <w:r>
        <w:rPr>
          <w:szCs w:val="24"/>
        </w:rPr>
        <w:fldChar w:fldCharType="begin">
          <w:fldData xml:space="preserve">PEVuZE5vdGU+PENpdGU+PEF1dGhvcj5Xb2xmPC9BdXRob3I+PFllYXI+MjAwNzwvWWVhcj48UmVj
TnVtPjg2PC9SZWNOdW0+PERpc3BsYXlUZXh0Pls4Nl08L0Rpc3BsYXlUZXh0PjxyZWNvcmQ+PHJl
Yy1udW1iZXI+ODY8L3JlYy1udW1iZXI+PGZvcmVpZ24ta2V5cz48a2V5IGFwcD0iRU4iIGRiLWlk
PSJ0emZwNXZweHNwNTIyeGVlZngzeHA1cmR6OWFyOWZ3eGRlYXgiPjg2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GxlZ2Ugb2YgUGh5c2ljaWFucyBhbmQgU3VyZ2Vv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</w:fldData>
        </w:fldChar>
      </w:r>
      <w:r w:rsidR="00DD31E9">
        <w:rPr>
          <w:szCs w:val="24"/>
        </w:rPr>
        <w:instrText xml:space="preserve"> ADDIN EN.CITE </w:instrText>
      </w:r>
      <w:r w:rsidR="00DD31E9">
        <w:rPr>
          <w:szCs w:val="24"/>
        </w:rPr>
        <w:fldChar w:fldCharType="begin">
          <w:fldData xml:space="preserve">PEVuZE5vdGU+PENpdGU+PEF1dGhvcj5Xb2xmPC9BdXRob3I+PFllYXI+MjAwNzwvWWVhcj48UmVj
TnVtPjg2PC9SZWNOdW0+PERpc3BsYXlUZXh0Pls4Nl08L0Rpc3BsYXlUZXh0PjxyZWNvcmQ+PHJl
Yy1udW1iZXI+ODY8L3JlYy1udW1iZXI+PGZvcmVpZ24ta2V5cz48a2V5IGFwcD0iRU4iIGRiLWlk
PSJ0emZwNXZweHNwNTIyeGVlZngzeHA1cmR6OWFyOWZ3eGRlYXgiPjg2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GxlZ2Ugb2YgUGh5c2ljaWFucyBhbmQgU3VyZ2Vv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6" w:tooltip="Wolf, 2007 #86" w:history="1">
        <w:r w:rsidR="001526E9">
          <w:rPr>
            <w:noProof/>
            <w:szCs w:val="24"/>
          </w:rPr>
          <w:t>86</w:t>
        </w:r>
      </w:hyperlink>
      <w:r w:rsidR="00DD31E9">
        <w:rPr>
          <w:noProof/>
          <w:szCs w:val="24"/>
        </w:rPr>
        <w:t>]</w:t>
      </w:r>
      <w:r>
        <w:rPr>
          <w:szCs w:val="24"/>
        </w:rPr>
        <w:fldChar w:fldCharType="end"/>
      </w:r>
      <w:r>
        <w:rPr>
          <w:szCs w:val="24"/>
        </w:rPr>
        <w:t>. TRIM28 was also identified as a component of the repressor complex that targets the Lys1</w:t>
      </w:r>
      <w:proofErr w:type="gramStart"/>
      <w:r>
        <w:rPr>
          <w:szCs w:val="24"/>
        </w:rPr>
        <w:t>,2</w:t>
      </w:r>
      <w:proofErr w:type="gramEnd"/>
      <w:r>
        <w:rPr>
          <w:szCs w:val="24"/>
        </w:rPr>
        <w:t xml:space="preserve">-PBS </w:t>
      </w:r>
      <w:r>
        <w:rPr>
          <w:szCs w:val="24"/>
        </w:rPr>
        <w:fldChar w:fldCharType="begin">
          <w:fldData xml:space="preserve">PEVuZE5vdGU+PENpdGU+PEF1dGhvcj5Xb2xmPC9BdXRob3I+PFllYXI+MjAwODwvWWVhcj48UmVj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</w:fldData>
        </w:fldChar>
      </w:r>
      <w:r w:rsidR="00DD31E9">
        <w:rPr>
          <w:szCs w:val="24"/>
        </w:rPr>
        <w:instrText xml:space="preserve"> ADDIN EN.CITE </w:instrText>
      </w:r>
      <w:r w:rsidR="00DD31E9">
        <w:rPr>
          <w:szCs w:val="24"/>
        </w:rPr>
        <w:fldChar w:fldCharType="begin">
          <w:fldData xml:space="preserve">PEVuZE5vdGU+PENpdGU+PEF1dGhvcj5Xb2xmPC9BdXRob3I+PFllYXI+MjAwODwvWWVhcj48UmVj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7" w:tooltip="Wolf, 2008 #87" w:history="1">
        <w:r w:rsidR="001526E9">
          <w:rPr>
            <w:noProof/>
            <w:szCs w:val="24"/>
          </w:rPr>
          <w:t>87</w:t>
        </w:r>
      </w:hyperlink>
      <w:r w:rsidR="00DD31E9">
        <w:rPr>
          <w:noProof/>
          <w:szCs w:val="24"/>
        </w:rPr>
        <w:t>]</w:t>
      </w:r>
      <w:r>
        <w:rPr>
          <w:szCs w:val="24"/>
        </w:rPr>
        <w:fldChar w:fldCharType="end"/>
      </w:r>
      <w:r>
        <w:rPr>
          <w:szCs w:val="24"/>
        </w:rPr>
        <w:t xml:space="preserve">. TRIM28 is known to represses transcription via recruitment of histone modifying factors such as the </w:t>
      </w:r>
      <w:proofErr w:type="spellStart"/>
      <w:r>
        <w:rPr>
          <w:szCs w:val="24"/>
        </w:rPr>
        <w:t>NuRD</w:t>
      </w:r>
      <w:proofErr w:type="spellEnd"/>
      <w:r>
        <w:rPr>
          <w:szCs w:val="24"/>
        </w:rPr>
        <w:t xml:space="preserve"> </w:t>
      </w:r>
      <w:r w:rsidR="002E75A6">
        <w:rPr>
          <w:szCs w:val="24"/>
        </w:rPr>
        <w:t>HDAC</w:t>
      </w:r>
      <w:r>
        <w:rPr>
          <w:szCs w:val="24"/>
        </w:rPr>
        <w:t xml:space="preserve"> complex and SETDB1 via its </w:t>
      </w:r>
      <w:proofErr w:type="spellStart"/>
      <w:r>
        <w:rPr>
          <w:szCs w:val="24"/>
        </w:rPr>
        <w:t>bromodomain</w:t>
      </w:r>
      <w:proofErr w:type="spellEnd"/>
      <w:r>
        <w:rPr>
          <w:szCs w:val="24"/>
        </w:rPr>
        <w:t xml:space="preserve"> and COOH-terminal plant </w:t>
      </w:r>
      <w:proofErr w:type="spellStart"/>
      <w:r>
        <w:rPr>
          <w:szCs w:val="24"/>
        </w:rPr>
        <w:t>homeodomain</w:t>
      </w:r>
      <w:proofErr w:type="spellEnd"/>
      <w:r>
        <w:rPr>
          <w:szCs w:val="24"/>
        </w:rPr>
        <w:t xml:space="preserve"> (PHD), respectively </w:t>
      </w:r>
      <w:r>
        <w:rPr>
          <w:szCs w:val="24"/>
        </w:rPr>
        <w:fldChar w:fldCharType="begin">
          <w:fldData xml:space="preserve">PEVuZE5vdGU+PENpdGU+PEF1dGhvcj5TY2h1bHR6PC9BdXRob3I+PFllYXI+MjAwMTwvWWVhcj48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</w:fldData>
        </w:fldChar>
      </w:r>
      <w:r w:rsidR="00DD31E9">
        <w:rPr>
          <w:szCs w:val="24"/>
        </w:rPr>
        <w:instrText xml:space="preserve"> ADDIN EN.CITE </w:instrText>
      </w:r>
      <w:r w:rsidR="00DD31E9">
        <w:rPr>
          <w:szCs w:val="24"/>
        </w:rPr>
        <w:fldChar w:fldCharType="begin">
          <w:fldData xml:space="preserve">PEVuZE5vdGU+PENpdGU+PEF1dGhvcj5TY2h1bHR6PC9BdXRob3I+PFllYXI+MjAwMTwvWWVhcj48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88" w:tooltip="Schultz, 2001 #88" w:history="1">
        <w:r w:rsidR="001526E9">
          <w:rPr>
            <w:noProof/>
            <w:szCs w:val="24"/>
          </w:rPr>
          <w:t>88</w:t>
        </w:r>
      </w:hyperlink>
      <w:r w:rsidR="00DD31E9">
        <w:rPr>
          <w:noProof/>
          <w:szCs w:val="24"/>
        </w:rPr>
        <w:t>,</w:t>
      </w:r>
      <w:hyperlink w:anchor="_ENREF_89" w:tooltip="Schultz, 2002 #89" w:history="1">
        <w:r w:rsidR="001526E9">
          <w:rPr>
            <w:noProof/>
            <w:szCs w:val="24"/>
          </w:rPr>
          <w:t>89</w:t>
        </w:r>
      </w:hyperlink>
      <w:r w:rsidR="00DD31E9">
        <w:rPr>
          <w:noProof/>
          <w:szCs w:val="24"/>
        </w:rPr>
        <w:t>]</w:t>
      </w:r>
      <w:r>
        <w:rPr>
          <w:szCs w:val="24"/>
        </w:rPr>
        <w:fldChar w:fldCharType="end"/>
      </w:r>
      <w:r>
        <w:rPr>
          <w:szCs w:val="24"/>
        </w:rPr>
        <w:t xml:space="preserve">. TRIM28 also recruits the heterochromatin protein 1 (HP1) through a </w:t>
      </w:r>
      <w:proofErr w:type="spellStart"/>
      <w:r>
        <w:rPr>
          <w:szCs w:val="24"/>
        </w:rPr>
        <w:t>PxVxL</w:t>
      </w:r>
      <w:proofErr w:type="spellEnd"/>
      <w:r>
        <w:rPr>
          <w:szCs w:val="24"/>
        </w:rPr>
        <w:t xml:space="preserve"> motif in the HP1 binding domain </w:t>
      </w:r>
      <w:r>
        <w:rPr>
          <w:szCs w:val="24"/>
        </w:rPr>
        <w:fldChar w:fldCharType="begin">
          <w:fldData xml:space="preserve">PEVuZE5vdGU+PENpdGU+PEF1dGhvcj5MZWNobmVyPC9BdXRob3I+PFllYXI+MjAwMDwvWWVhcj48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==
</w:fldData>
        </w:fldChar>
      </w:r>
      <w:r w:rsidR="00DD31E9">
        <w:rPr>
          <w:szCs w:val="24"/>
        </w:rPr>
        <w:instrText xml:space="preserve"> ADDIN EN.CITE </w:instrText>
      </w:r>
      <w:r w:rsidR="00DD31E9">
        <w:rPr>
          <w:szCs w:val="24"/>
        </w:rPr>
        <w:fldChar w:fldCharType="begin">
          <w:fldData xml:space="preserve">PEVuZE5vdGU+PENpdGU+PEF1dGhvcj5MZWNobmVyPC9BdXRob3I+PFllYXI+MjAwMDwvWWVhcj48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==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90" w:tooltip="Lechner, 2000 #90" w:history="1">
        <w:r w:rsidR="001526E9">
          <w:rPr>
            <w:noProof/>
            <w:szCs w:val="24"/>
          </w:rPr>
          <w:t>90</w:t>
        </w:r>
      </w:hyperlink>
      <w:r w:rsidR="00DD31E9">
        <w:rPr>
          <w:noProof/>
          <w:szCs w:val="24"/>
        </w:rPr>
        <w:t>]</w:t>
      </w:r>
      <w:r>
        <w:rPr>
          <w:szCs w:val="24"/>
        </w:rPr>
        <w:fldChar w:fldCharType="end"/>
      </w:r>
      <w:r w:rsidR="003245EB">
        <w:rPr>
          <w:szCs w:val="24"/>
        </w:rPr>
        <w:t>,</w:t>
      </w:r>
      <w:r>
        <w:rPr>
          <w:szCs w:val="24"/>
        </w:rPr>
        <w:t xml:space="preserve"> which was shown to be essential for Pro-PBS targeted silencing </w:t>
      </w:r>
      <w:r>
        <w:rPr>
          <w:szCs w:val="24"/>
        </w:rPr>
        <w:fldChar w:fldCharType="begin"/>
      </w:r>
      <w:r w:rsidR="00DD31E9">
        <w:rPr>
          <w:szCs w:val="24"/>
        </w:rPr>
        <w:instrText xml:space="preserve"> ADDIN EN.CITE &lt;EndNote&gt;&lt;Cite&gt;&lt;Author&gt;Wolf&lt;/Author&gt;&lt;Year&gt;2008&lt;/Year&gt;&lt;RecNum&gt;91&lt;/RecNum&gt;&lt;DisplayText&gt;[91]&lt;/DisplayText&gt;&lt;record&gt;&lt;rec-number&gt;91&lt;/rec-number&gt;&lt;foreign-keys&gt;&lt;key app="EN" db-id="tzfp5vpxsp522xeefx3xp5rdz9ar9fwxdeax"&gt;91&lt;/key&gt;&lt;/foreign-keys&gt;&lt;ref-type name="Journal Article"&gt;17&lt;/ref-type&gt;&lt;contributors&gt;&lt;authors&gt;&lt;author&gt;Wolf, D.&lt;/author&gt;&lt;author&gt;Cammas, F.&lt;/author&gt;&lt;author&gt;Losson, R.&lt;/author&gt;&lt;author&gt;Goff, S. P.&lt;/author&gt;&lt;/authors&gt;&lt;/contributors&gt;&lt;auth-address&gt;Department of Biochemistry and Molecular Biophysics, Howard Hughes Medical Institute, Columbia University, HHSC 1310, 701 West 168th Street, New York, NY 10032, USA.&lt;/auth-address&gt;&lt;titles&gt;&lt;title&gt;Primer binding site-dependent restriction of murine leukemia virus requires HP1 binding by TRIM28&lt;/title&gt;&lt;secondary-title&gt;J Virol&lt;/secondary-title&gt;&lt;/titles&gt;&lt;periodical&gt;&lt;full-title&gt;J Virol&lt;/full-title&gt;&lt;/periodical&gt;&lt;pages&gt;4675-9&lt;/pages&gt;&lt;volume&gt;82&lt;/volume&gt;&lt;number&gt;9&lt;/number&gt;&lt;edition&gt;2008/02/22&lt;/edition&gt;&lt;keywords&gt;&lt;keyword&gt;Animals&lt;/keyword&gt;&lt;keyword&gt;Binding Sites&lt;/keyword&gt;&lt;keyword&gt;Cell Line&lt;/keyword&gt;&lt;keyword&gt;Chromosomal Proteins, Non-Histone/*metabolism&lt;/keyword&gt;&lt;keyword&gt;Embryonal Carcinoma Stem Cells/virology&lt;/keyword&gt;&lt;keyword&gt;Embryonic Stem Cells/virology&lt;/keyword&gt;&lt;keyword&gt;Leukemia Virus, Murine/*physiology&lt;/keyword&gt;&lt;keyword&gt;Mice&lt;/keyword&gt;&lt;keyword&gt;Nuclear Proteins/metabolism&lt;/keyword&gt;&lt;keyword&gt;Point Mutation&lt;/keyword&gt;&lt;keyword&gt;Protein Binding/genetics&lt;/keyword&gt;&lt;keyword&gt;Repressor Proteins/*metabolism&lt;/keyword&gt;&lt;keyword&gt;Transcription Factors/metabolism&lt;/keyword&gt;&lt;keyword&gt;*Virus Replication&lt;/keyword&gt;&lt;/keywords&gt;&lt;dates&gt;&lt;year&gt;2008&lt;/year&gt;&lt;pub-dates&gt;&lt;date&gt;May&lt;/date&gt;&lt;/pub-dates&gt;&lt;/dates&gt;&lt;isbn&gt;1098-5514 (Electronic)&amp;#xD;0022-538X (Linking)&lt;/isbn&gt;&lt;accession-num&gt;18287239&lt;/accession-num&gt;&lt;urls&gt;&lt;related-urls&gt;&lt;url&gt;http://www.ncbi.nlm.nih.gov/pubmed/18287239&lt;/url&gt;&lt;/related-urls&gt;&lt;/urls&gt;&lt;custom2&gt;2293057&lt;/custom2&gt;&lt;electronic-resource-num&gt;JVI.02445-07 [pii]&amp;#xD;10.1128/JVI.02445-07&lt;/electronic-resource-num&gt;&lt;language&gt;eng&lt;/language&gt;&lt;/record&gt;&lt;/Cite&gt;&lt;/EndNote&gt;</w:instrText>
      </w:r>
      <w:r>
        <w:rPr>
          <w:szCs w:val="24"/>
        </w:rPr>
        <w:fldChar w:fldCharType="separate"/>
      </w:r>
      <w:r w:rsidR="00DD31E9">
        <w:rPr>
          <w:noProof/>
          <w:szCs w:val="24"/>
        </w:rPr>
        <w:t>[</w:t>
      </w:r>
      <w:hyperlink w:anchor="_ENREF_91" w:tooltip="Wolf, 2008 #91" w:history="1">
        <w:r w:rsidR="001526E9">
          <w:rPr>
            <w:noProof/>
            <w:szCs w:val="24"/>
          </w:rPr>
          <w:t>91</w:t>
        </w:r>
      </w:hyperlink>
      <w:r w:rsidR="00DD31E9">
        <w:rPr>
          <w:noProof/>
          <w:szCs w:val="24"/>
        </w:rPr>
        <w:t>]</w:t>
      </w:r>
      <w:r>
        <w:rPr>
          <w:szCs w:val="24"/>
        </w:rPr>
        <w:fldChar w:fldCharType="end"/>
      </w:r>
      <w:r w:rsidR="002C5AE8">
        <w:rPr>
          <w:szCs w:val="24"/>
        </w:rPr>
        <w:t>.</w:t>
      </w:r>
    </w:p>
    <w:p w:rsidR="002C5AE8" w:rsidRDefault="00AC7846" w:rsidP="002F3130">
      <w:pPr>
        <w:rPr>
          <w:szCs w:val="24"/>
        </w:rPr>
      </w:pPr>
      <w:r>
        <w:rPr>
          <w:szCs w:val="24"/>
        </w:rPr>
        <w:t xml:space="preserve">TRIM28 lacks DNA binding domains but can be recruited to genomic targets via interaction </w:t>
      </w:r>
      <w:r w:rsidR="00082F12">
        <w:rPr>
          <w:szCs w:val="24"/>
        </w:rPr>
        <w:t xml:space="preserve">of </w:t>
      </w:r>
      <w:r w:rsidR="00082F12" w:rsidRPr="00DF570D">
        <w:t xml:space="preserve">its </w:t>
      </w:r>
      <w:r w:rsidR="00DF570D" w:rsidRPr="00DF570D">
        <w:t xml:space="preserve">RING-B box-coiled coil </w:t>
      </w:r>
      <w:r w:rsidR="00DF570D">
        <w:t>(</w:t>
      </w:r>
      <w:r w:rsidR="00082F12" w:rsidRPr="00DF570D">
        <w:t>RBCC</w:t>
      </w:r>
      <w:r w:rsidR="00DF570D">
        <w:t>)</w:t>
      </w:r>
      <w:r w:rsidR="00082F12">
        <w:rPr>
          <w:szCs w:val="24"/>
        </w:rPr>
        <w:t xml:space="preserve"> domain </w:t>
      </w:r>
      <w:r>
        <w:rPr>
          <w:szCs w:val="24"/>
        </w:rPr>
        <w:t>with the</w:t>
      </w:r>
      <w:r w:rsidR="001602C4">
        <w:rPr>
          <w:szCs w:val="24"/>
        </w:rPr>
        <w:t xml:space="preserve"> </w:t>
      </w:r>
      <w:proofErr w:type="spellStart"/>
      <w:r>
        <w:rPr>
          <w:color w:val="000000"/>
        </w:rPr>
        <w:t>Krüppel</w:t>
      </w:r>
      <w:proofErr w:type="spellEnd"/>
      <w:r>
        <w:rPr>
          <w:color w:val="000000"/>
        </w:rPr>
        <w:t>-associated box (KRAB)</w:t>
      </w:r>
      <w:r>
        <w:rPr>
          <w:szCs w:val="24"/>
        </w:rPr>
        <w:t xml:space="preserve"> </w:t>
      </w:r>
      <w:r w:rsidR="00DF570D">
        <w:rPr>
          <w:szCs w:val="24"/>
        </w:rPr>
        <w:t>domains of KRAB-z</w:t>
      </w:r>
      <w:r w:rsidR="001602C4">
        <w:rPr>
          <w:szCs w:val="24"/>
        </w:rPr>
        <w:t xml:space="preserve">inc finger proteins (KRAB-ZFPs) </w:t>
      </w:r>
      <w:r w:rsidR="001602C4">
        <w:rPr>
          <w:szCs w:val="24"/>
        </w:rPr>
        <w:fldChar w:fldCharType="begin"/>
      </w:r>
      <w:r w:rsidR="00DD31E9">
        <w:rPr>
          <w:szCs w:val="24"/>
        </w:rPr>
        <w:instrText xml:space="preserve"> ADDIN EN.CITE &lt;EndNote&gt;&lt;Cite&gt;&lt;Author&gt;Urrutia&lt;/Author&gt;&lt;Year&gt;2003&lt;/Year&gt;&lt;RecNum&gt;92&lt;/RecNum&gt;&lt;DisplayText&gt;[92]&lt;/DisplayText&gt;&lt;record&gt;&lt;rec-number&gt;92&lt;/rec-number&gt;&lt;foreign-keys&gt;&lt;key app="EN" db-id="tzfp5vpxsp522xeefx3xp5rdz9ar9fwxdeax"&gt;92&lt;/key&gt;&lt;/foreign-keys&gt;&lt;ref-type name="Journal Article"&gt;17&lt;/ref-type&gt;&lt;contributors&gt;&lt;authors&gt;&lt;author&gt;Urrutia, R.&lt;/author&gt;&lt;/authors&gt;&lt;/contributors&gt;&lt;auth-address&gt;Gastroenterology Research Unit, Saint Mary&amp;apos;s Hospital and Department of Biochemistry and Molecular Biology and Tumor Biology Program, Mayo Clinic, Rochester, MN 55905, USA. urrutia.raul@mayo.edu&lt;/auth-address&gt;&lt;titles&gt;&lt;title&gt;KRAB-containing zinc-finger repressor proteins&lt;/title&gt;&lt;secondary-title&gt;Genome Biol&lt;/secondary-title&gt;&lt;/titles&gt;&lt;periodical&gt;&lt;full-title&gt;Genome Biol&lt;/full-title&gt;&lt;/periodical&gt;&lt;pages&gt;231&lt;/pages&gt;&lt;volume&gt;4&lt;/volume&gt;&lt;number&gt;10&lt;/number&gt;&lt;edition&gt;2003/10/02&lt;/edition&gt;&lt;keywords&gt;&lt;keyword&gt;Amino Acid Motifs&lt;/keyword&gt;&lt;keyword&gt;Animals&lt;/keyword&gt;&lt;keyword&gt;DNA-Binding Proteins/*chemistry/*metabolism&lt;/keyword&gt;&lt;keyword&gt;Humans&lt;/keyword&gt;&lt;keyword&gt;Repressor Proteins/*chemistry/*metabolism&lt;/keyword&gt;&lt;keyword&gt;Transcription Factors/*chemistry/*metabolism&lt;/keyword&gt;&lt;keyword&gt;*Zinc Fingers&lt;/keyword&gt;&lt;/keywords&gt;&lt;dates&gt;&lt;year&gt;2003&lt;/year&gt;&lt;/dates&gt;&lt;isbn&gt;1465-6914 (Electronic)&amp;#xD;1465-6906 (Linking)&lt;/isbn&gt;&lt;accession-num&gt;14519192&lt;/accession-num&gt;&lt;urls&gt;&lt;related-urls&gt;&lt;url&gt;http://www.ncbi.nlm.nih.gov/pubmed/14519192&lt;/url&gt;&lt;/related-urls&gt;&lt;/urls&gt;&lt;custom2&gt;328446&lt;/custom2&gt;&lt;electronic-resource-num&gt;10.1186/gb-2003-4-10-231&lt;/electronic-resource-num&gt;&lt;language&gt;eng&lt;/language&gt;&lt;/record&gt;&lt;/Cite&gt;&lt;/EndNote&gt;</w:instrText>
      </w:r>
      <w:r w:rsidR="001602C4">
        <w:rPr>
          <w:szCs w:val="24"/>
        </w:rPr>
        <w:fldChar w:fldCharType="separate"/>
      </w:r>
      <w:r w:rsidR="00DD31E9">
        <w:rPr>
          <w:noProof/>
          <w:szCs w:val="24"/>
        </w:rPr>
        <w:t>[</w:t>
      </w:r>
      <w:hyperlink w:anchor="_ENREF_92" w:tooltip="Urrutia, 2003 #92" w:history="1">
        <w:r w:rsidR="001526E9">
          <w:rPr>
            <w:noProof/>
            <w:szCs w:val="24"/>
          </w:rPr>
          <w:t>92</w:t>
        </w:r>
      </w:hyperlink>
      <w:r w:rsidR="00DD31E9">
        <w:rPr>
          <w:noProof/>
          <w:szCs w:val="24"/>
        </w:rPr>
        <w:t>]</w:t>
      </w:r>
      <w:r w:rsidR="001602C4">
        <w:rPr>
          <w:szCs w:val="24"/>
        </w:rPr>
        <w:fldChar w:fldCharType="end"/>
      </w:r>
      <w:r w:rsidR="001602C4">
        <w:rPr>
          <w:szCs w:val="24"/>
        </w:rPr>
        <w:t xml:space="preserve">. </w:t>
      </w:r>
      <w:r w:rsidR="00486A54">
        <w:rPr>
          <w:szCs w:val="24"/>
        </w:rPr>
        <w:t>The KRAB-ZFP family constitutes the largest group of transcriptional repressors in higher organisms and has rapidly expanded and diverged through multiple rounds of gene duplications</w:t>
      </w:r>
      <w:r w:rsidR="00666A98">
        <w:rPr>
          <w:szCs w:val="24"/>
        </w:rPr>
        <w:t xml:space="preserve"> after first appearing in early </w:t>
      </w:r>
      <w:proofErr w:type="spellStart"/>
      <w:r w:rsidR="00666A98">
        <w:rPr>
          <w:szCs w:val="24"/>
        </w:rPr>
        <w:t>tetrapods</w:t>
      </w:r>
      <w:proofErr w:type="spellEnd"/>
      <w:r w:rsidR="00666A98">
        <w:rPr>
          <w:szCs w:val="24"/>
        </w:rPr>
        <w:t xml:space="preserve"> </w:t>
      </w:r>
      <w:r w:rsidR="00666A98">
        <w:rPr>
          <w:szCs w:val="24"/>
        </w:rPr>
        <w:fldChar w:fldCharType="begin">
          <w:fldData xml:space="preserve">PEVuZE5vdGU+PENpdGU+PEF1dGhvcj5VcnJ1dGlhPC9BdXRob3I+PFllYXI+MjAwMzwvWWVhcj48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==
</w:fldData>
        </w:fldChar>
      </w:r>
      <w:r w:rsidR="00DD31E9">
        <w:rPr>
          <w:szCs w:val="24"/>
        </w:rPr>
        <w:instrText xml:space="preserve"> ADDIN EN.CITE </w:instrText>
      </w:r>
      <w:r w:rsidR="00DD31E9">
        <w:rPr>
          <w:szCs w:val="24"/>
        </w:rPr>
        <w:fldChar w:fldCharType="begin">
          <w:fldData xml:space="preserve">PEVuZE5vdGU+PENpdGU+PEF1dGhvcj5VcnJ1dGlhPC9BdXRob3I+PFllYXI+MjAwMzwvWWVhcj48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==
</w:fldData>
        </w:fldChar>
      </w:r>
      <w:r w:rsidR="00DD31E9">
        <w:rPr>
          <w:szCs w:val="24"/>
        </w:rPr>
        <w:instrText xml:space="preserve"> ADDIN EN.CITE.DATA </w:instrText>
      </w:r>
      <w:r w:rsidR="00DD31E9">
        <w:rPr>
          <w:szCs w:val="24"/>
        </w:rPr>
      </w:r>
      <w:r w:rsidR="00DD31E9">
        <w:rPr>
          <w:szCs w:val="24"/>
        </w:rPr>
        <w:fldChar w:fldCharType="end"/>
      </w:r>
      <w:r w:rsidR="00666A98">
        <w:rPr>
          <w:szCs w:val="24"/>
        </w:rPr>
      </w:r>
      <w:r w:rsidR="00666A98">
        <w:rPr>
          <w:szCs w:val="24"/>
        </w:rPr>
        <w:fldChar w:fldCharType="separate"/>
      </w:r>
      <w:r w:rsidR="00DD31E9">
        <w:rPr>
          <w:noProof/>
          <w:szCs w:val="24"/>
        </w:rPr>
        <w:t>[</w:t>
      </w:r>
      <w:hyperlink w:anchor="_ENREF_92" w:tooltip="Urrutia, 2003 #92" w:history="1">
        <w:r w:rsidR="001526E9">
          <w:rPr>
            <w:noProof/>
            <w:szCs w:val="24"/>
          </w:rPr>
          <w:t>92</w:t>
        </w:r>
      </w:hyperlink>
      <w:r w:rsidR="00DD31E9">
        <w:rPr>
          <w:noProof/>
          <w:szCs w:val="24"/>
        </w:rPr>
        <w:t>,</w:t>
      </w:r>
      <w:hyperlink w:anchor="_ENREF_93" w:tooltip="Emerson, 2009 #93" w:history="1">
        <w:r w:rsidR="001526E9">
          <w:rPr>
            <w:noProof/>
            <w:szCs w:val="24"/>
          </w:rPr>
          <w:t>93</w:t>
        </w:r>
      </w:hyperlink>
      <w:r w:rsidR="00DD31E9">
        <w:rPr>
          <w:noProof/>
          <w:szCs w:val="24"/>
        </w:rPr>
        <w:t>]</w:t>
      </w:r>
      <w:r w:rsidR="00666A98">
        <w:rPr>
          <w:szCs w:val="24"/>
        </w:rPr>
        <w:fldChar w:fldCharType="end"/>
      </w:r>
      <w:r w:rsidR="00666A98">
        <w:rPr>
          <w:szCs w:val="24"/>
        </w:rPr>
        <w:t xml:space="preserve">. </w:t>
      </w:r>
      <w:r w:rsidR="001D650A">
        <w:rPr>
          <w:szCs w:val="24"/>
        </w:rPr>
        <w:t xml:space="preserve">KRAB-ZFPs contain </w:t>
      </w:r>
      <w:r w:rsidR="00082F12">
        <w:rPr>
          <w:szCs w:val="24"/>
        </w:rPr>
        <w:t>up to more than 30 C2H2 zinc finger domains, each of them contacting three to four nucleotides, allowing these transcription factors to bind to genomic regions</w:t>
      </w:r>
      <w:r w:rsidR="00B6347A">
        <w:rPr>
          <w:szCs w:val="24"/>
        </w:rPr>
        <w:t xml:space="preserve"> in a highly specific manner</w:t>
      </w:r>
      <w:r w:rsidR="00082F12">
        <w:rPr>
          <w:szCs w:val="24"/>
        </w:rPr>
        <w:t xml:space="preserve"> </w:t>
      </w:r>
      <w:r w:rsidR="00082F12">
        <w:rPr>
          <w:szCs w:val="24"/>
        </w:rPr>
        <w:fldChar w:fldCharType="begin"/>
      </w:r>
      <w:r w:rsidR="00DD31E9">
        <w:rPr>
          <w:szCs w:val="24"/>
        </w:rPr>
        <w:instrText xml:space="preserve"> ADDIN EN.CITE &lt;EndNote&gt;&lt;Cite&gt;&lt;Author&gt;Urrutia&lt;/Author&gt;&lt;Year&gt;2003&lt;/Year&gt;&lt;RecNum&gt;92&lt;/RecNum&gt;&lt;DisplayText&gt;[92]&lt;/DisplayText&gt;&lt;record&gt;&lt;rec-number&gt;92&lt;/rec-number&gt;&lt;foreign-keys&gt;&lt;key app="EN" db-id="tzfp5vpxsp522xeefx3xp5rdz9ar9fwxdeax"&gt;92&lt;/key&gt;&lt;/foreign-keys&gt;&lt;ref-type name="Journal Article"&gt;17&lt;/ref-type&gt;&lt;contributors&gt;&lt;authors&gt;&lt;author&gt;Urrutia, R.&lt;/author&gt;&lt;/authors&gt;&lt;/contributors&gt;&lt;auth-address&gt;Gastroenterology Research Unit, Saint Mary&amp;apos;s Hospital and Department of Biochemistry and Molecular Biology and Tumor Biology Program, Mayo Clinic, Rochester, MN 55905, USA. urrutia.raul@mayo.edu&lt;/auth-address&gt;&lt;titles&gt;&lt;title&gt;KRAB-containing zinc-finger repressor proteins&lt;/title&gt;&lt;secondary-title&gt;Genome Biol&lt;/secondary-title&gt;&lt;/titles&gt;&lt;periodical&gt;&lt;full-title&gt;Genome Biol&lt;/full-title&gt;&lt;/periodical&gt;&lt;pages&gt;231&lt;/pages&gt;&lt;volume&gt;4&lt;/volume&gt;&lt;number&gt;10&lt;/number&gt;&lt;edition&gt;2003/10/02&lt;/edition&gt;&lt;keywords&gt;&lt;keyword&gt;Amino Acid Motifs&lt;/keyword&gt;&lt;keyword&gt;Animals&lt;/keyword&gt;&lt;keyword&gt;DNA-Binding Proteins/*chemistry/*metabolism&lt;/keyword&gt;&lt;keyword&gt;Humans&lt;/keyword&gt;&lt;keyword&gt;Repressor Proteins/*chemistry/*metabolism&lt;/keyword&gt;&lt;keyword&gt;Transcription Factors/*chemistry/*metabolism&lt;/keyword&gt;&lt;keyword&gt;*Zinc Fingers&lt;/keyword&gt;&lt;/keywords&gt;&lt;dates&gt;&lt;year&gt;2003&lt;/year&gt;&lt;/dates&gt;&lt;isbn&gt;1465-6914 (Electronic)&amp;#xD;1465-6906 (Linking)&lt;/isbn&gt;&lt;accession-num&gt;14519192&lt;/accession-num&gt;&lt;urls&gt;&lt;related-urls&gt;&lt;url&gt;http://www.ncbi.nlm.nih.gov/pubmed/14519192&lt;/url&gt;&lt;/related-urls&gt;&lt;/urls&gt;&lt;custom2&gt;328446&lt;/custom2&gt;&lt;electronic-resource-num&gt;10.1186/gb-2003-4-10-231&lt;/electronic-resource-num&gt;&lt;language&gt;eng&lt;/language&gt;&lt;/record&gt;&lt;/Cite&gt;&lt;/EndNote&gt;</w:instrText>
      </w:r>
      <w:r w:rsidR="00082F12">
        <w:rPr>
          <w:szCs w:val="24"/>
        </w:rPr>
        <w:fldChar w:fldCharType="separate"/>
      </w:r>
      <w:r w:rsidR="00DD31E9">
        <w:rPr>
          <w:noProof/>
          <w:szCs w:val="24"/>
        </w:rPr>
        <w:t>[</w:t>
      </w:r>
      <w:hyperlink w:anchor="_ENREF_92" w:tooltip="Urrutia, 2003 #92" w:history="1">
        <w:r w:rsidR="001526E9">
          <w:rPr>
            <w:noProof/>
            <w:szCs w:val="24"/>
          </w:rPr>
          <w:t>92</w:t>
        </w:r>
      </w:hyperlink>
      <w:r w:rsidR="00DD31E9">
        <w:rPr>
          <w:noProof/>
          <w:szCs w:val="24"/>
        </w:rPr>
        <w:t>]</w:t>
      </w:r>
      <w:r w:rsidR="00082F12">
        <w:rPr>
          <w:szCs w:val="24"/>
        </w:rPr>
        <w:fldChar w:fldCharType="end"/>
      </w:r>
      <w:r w:rsidR="00082F12">
        <w:rPr>
          <w:szCs w:val="24"/>
        </w:rPr>
        <w:t xml:space="preserve">. </w:t>
      </w:r>
      <w:r w:rsidR="001D556D">
        <w:rPr>
          <w:szCs w:val="24"/>
        </w:rPr>
        <w:t xml:space="preserve">Indeed, </w:t>
      </w:r>
      <w:r w:rsidR="00190FF7">
        <w:rPr>
          <w:szCs w:val="24"/>
        </w:rPr>
        <w:t>a KRAB-ZFP, ZFP809,</w:t>
      </w:r>
      <w:r w:rsidR="001D556D">
        <w:rPr>
          <w:szCs w:val="24"/>
        </w:rPr>
        <w:t xml:space="preserve"> was identified as the recognition module that </w:t>
      </w:r>
      <w:r w:rsidR="008D5DDF">
        <w:rPr>
          <w:szCs w:val="24"/>
        </w:rPr>
        <w:t>targets</w:t>
      </w:r>
      <w:r w:rsidR="001D556D">
        <w:rPr>
          <w:szCs w:val="24"/>
        </w:rPr>
        <w:t xml:space="preserve"> the Pro-PBS and recruits TRIM28 </w:t>
      </w:r>
      <w:r w:rsidR="001D556D">
        <w:rPr>
          <w:szCs w:val="24"/>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szCs w:val="24"/>
        </w:rPr>
        <w:instrText xml:space="preserve"> ADDIN EN.CITE </w:instrText>
      </w:r>
      <w:r w:rsidR="00DD31E9">
        <w:rPr>
          <w:szCs w:val="24"/>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szCs w:val="24"/>
        </w:rPr>
        <w:instrText xml:space="preserve"> ADDIN EN.CITE.DATA </w:instrText>
      </w:r>
      <w:r w:rsidR="00DD31E9">
        <w:rPr>
          <w:szCs w:val="24"/>
        </w:rPr>
      </w:r>
      <w:r w:rsidR="00DD31E9">
        <w:rPr>
          <w:szCs w:val="24"/>
        </w:rPr>
        <w:fldChar w:fldCharType="end"/>
      </w:r>
      <w:r w:rsidR="001D556D">
        <w:rPr>
          <w:szCs w:val="24"/>
        </w:rPr>
      </w:r>
      <w:r w:rsidR="001D556D">
        <w:rPr>
          <w:szCs w:val="24"/>
        </w:rPr>
        <w:fldChar w:fldCharType="separate"/>
      </w:r>
      <w:r w:rsidR="00DD31E9">
        <w:rPr>
          <w:noProof/>
          <w:szCs w:val="24"/>
        </w:rPr>
        <w:t>[</w:t>
      </w:r>
      <w:hyperlink w:anchor="_ENREF_94" w:tooltip="Wolf, 2009 #94" w:history="1">
        <w:r w:rsidR="001526E9">
          <w:rPr>
            <w:noProof/>
            <w:szCs w:val="24"/>
          </w:rPr>
          <w:t>94</w:t>
        </w:r>
      </w:hyperlink>
      <w:r w:rsidR="00DD31E9">
        <w:rPr>
          <w:noProof/>
          <w:szCs w:val="24"/>
        </w:rPr>
        <w:t>]</w:t>
      </w:r>
      <w:r w:rsidR="001D556D">
        <w:rPr>
          <w:szCs w:val="24"/>
        </w:rPr>
        <w:fldChar w:fldCharType="end"/>
      </w:r>
      <w:r w:rsidR="003245EB">
        <w:rPr>
          <w:szCs w:val="24"/>
        </w:rPr>
        <w:t xml:space="preserve">. </w:t>
      </w:r>
      <w:r w:rsidR="001D556D">
        <w:rPr>
          <w:szCs w:val="24"/>
        </w:rPr>
        <w:t xml:space="preserve">Knock-down of ZFP809 in </w:t>
      </w:r>
      <w:r w:rsidR="00B6347A">
        <w:rPr>
          <w:szCs w:val="24"/>
        </w:rPr>
        <w:t xml:space="preserve">murine </w:t>
      </w:r>
      <w:r w:rsidR="001D556D">
        <w:rPr>
          <w:szCs w:val="24"/>
        </w:rPr>
        <w:t>F9 EC cells l</w:t>
      </w:r>
      <w:r w:rsidR="00B6347A">
        <w:rPr>
          <w:szCs w:val="24"/>
        </w:rPr>
        <w:t>ed</w:t>
      </w:r>
      <w:r w:rsidR="001D556D">
        <w:rPr>
          <w:szCs w:val="24"/>
        </w:rPr>
        <w:t xml:space="preserve"> to a loss of </w:t>
      </w:r>
      <w:r w:rsidR="00B6347A">
        <w:rPr>
          <w:szCs w:val="24"/>
        </w:rPr>
        <w:t>Pro-PBS repression activity and</w:t>
      </w:r>
      <w:r w:rsidR="001D556D">
        <w:rPr>
          <w:szCs w:val="24"/>
        </w:rPr>
        <w:t xml:space="preserve"> </w:t>
      </w:r>
      <w:r w:rsidR="00B6347A">
        <w:rPr>
          <w:szCs w:val="24"/>
        </w:rPr>
        <w:t xml:space="preserve">ZFP809 </w:t>
      </w:r>
      <w:r w:rsidR="001D556D">
        <w:rPr>
          <w:szCs w:val="24"/>
        </w:rPr>
        <w:t xml:space="preserve">overexpression in human 293A cells was sufficient to induce Pro-PBS targeted silencing in these cells </w:t>
      </w:r>
      <w:r w:rsidR="001D556D">
        <w:rPr>
          <w:szCs w:val="24"/>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szCs w:val="24"/>
        </w:rPr>
        <w:instrText xml:space="preserve"> ADDIN EN.CITE </w:instrText>
      </w:r>
      <w:r w:rsidR="00DD31E9">
        <w:rPr>
          <w:szCs w:val="24"/>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szCs w:val="24"/>
        </w:rPr>
        <w:instrText xml:space="preserve"> ADDIN EN.CITE.DATA </w:instrText>
      </w:r>
      <w:r w:rsidR="00DD31E9">
        <w:rPr>
          <w:szCs w:val="24"/>
        </w:rPr>
      </w:r>
      <w:r w:rsidR="00DD31E9">
        <w:rPr>
          <w:szCs w:val="24"/>
        </w:rPr>
        <w:fldChar w:fldCharType="end"/>
      </w:r>
      <w:r w:rsidR="001D556D">
        <w:rPr>
          <w:szCs w:val="24"/>
        </w:rPr>
      </w:r>
      <w:r w:rsidR="001D556D">
        <w:rPr>
          <w:szCs w:val="24"/>
        </w:rPr>
        <w:fldChar w:fldCharType="separate"/>
      </w:r>
      <w:r w:rsidR="00DD31E9">
        <w:rPr>
          <w:noProof/>
          <w:szCs w:val="24"/>
        </w:rPr>
        <w:t>[</w:t>
      </w:r>
      <w:hyperlink w:anchor="_ENREF_94" w:tooltip="Wolf, 2009 #94" w:history="1">
        <w:r w:rsidR="001526E9">
          <w:rPr>
            <w:noProof/>
            <w:szCs w:val="24"/>
          </w:rPr>
          <w:t>94</w:t>
        </w:r>
      </w:hyperlink>
      <w:r w:rsidR="00DD31E9">
        <w:rPr>
          <w:noProof/>
          <w:szCs w:val="24"/>
        </w:rPr>
        <w:t>]</w:t>
      </w:r>
      <w:r w:rsidR="001D556D">
        <w:rPr>
          <w:szCs w:val="24"/>
        </w:rPr>
        <w:fldChar w:fldCharType="end"/>
      </w:r>
      <w:r w:rsidR="00B6347A">
        <w:rPr>
          <w:szCs w:val="24"/>
        </w:rPr>
        <w:t xml:space="preserve">. </w:t>
      </w:r>
      <w:r w:rsidR="00190FF7">
        <w:rPr>
          <w:szCs w:val="24"/>
        </w:rPr>
        <w:t>S</w:t>
      </w:r>
      <w:r w:rsidR="00B6347A">
        <w:rPr>
          <w:szCs w:val="24"/>
        </w:rPr>
        <w:t>oon</w:t>
      </w:r>
      <w:r w:rsidR="00190FF7">
        <w:rPr>
          <w:szCs w:val="24"/>
        </w:rPr>
        <w:t xml:space="preserve"> after TRIM28</w:t>
      </w:r>
      <w:r w:rsidR="00ED512E">
        <w:rPr>
          <w:szCs w:val="24"/>
        </w:rPr>
        <w:t xml:space="preserve"> and ZFP809 had</w:t>
      </w:r>
      <w:r w:rsidR="00190FF7">
        <w:rPr>
          <w:szCs w:val="24"/>
        </w:rPr>
        <w:t xml:space="preserve"> been identified as </w:t>
      </w:r>
      <w:r w:rsidR="00B6347A">
        <w:rPr>
          <w:szCs w:val="24"/>
        </w:rPr>
        <w:t xml:space="preserve">components of the Pro-PBS targeting repressor complex, </w:t>
      </w:r>
      <w:r w:rsidR="00190FF7">
        <w:rPr>
          <w:szCs w:val="24"/>
        </w:rPr>
        <w:t>TRIM28 k</w:t>
      </w:r>
      <w:r w:rsidR="0038329E">
        <w:rPr>
          <w:szCs w:val="24"/>
        </w:rPr>
        <w:t>nock</w:t>
      </w:r>
      <w:r w:rsidR="00B6347A">
        <w:rPr>
          <w:szCs w:val="24"/>
        </w:rPr>
        <w:t>-out</w:t>
      </w:r>
      <w:r w:rsidR="0038329E">
        <w:rPr>
          <w:szCs w:val="24"/>
        </w:rPr>
        <w:t xml:space="preserve"> </w:t>
      </w:r>
      <w:r w:rsidR="008D5DDF">
        <w:rPr>
          <w:szCs w:val="24"/>
        </w:rPr>
        <w:t>has been</w:t>
      </w:r>
      <w:r w:rsidR="00190FF7">
        <w:rPr>
          <w:szCs w:val="24"/>
        </w:rPr>
        <w:t xml:space="preserve"> shown to be accompanied by </w:t>
      </w:r>
      <w:r w:rsidR="00B6347A">
        <w:rPr>
          <w:szCs w:val="24"/>
        </w:rPr>
        <w:t xml:space="preserve">a </w:t>
      </w:r>
      <w:r w:rsidR="00190FF7">
        <w:rPr>
          <w:szCs w:val="24"/>
        </w:rPr>
        <w:t>strong</w:t>
      </w:r>
      <w:r w:rsidR="0038329E">
        <w:rPr>
          <w:szCs w:val="24"/>
        </w:rPr>
        <w:t xml:space="preserve"> upregulation of </w:t>
      </w:r>
      <w:r w:rsidR="00B6347A">
        <w:rPr>
          <w:szCs w:val="24"/>
        </w:rPr>
        <w:t>various ERV groups</w:t>
      </w:r>
      <w:r w:rsidR="0038329E">
        <w:rPr>
          <w:szCs w:val="24"/>
        </w:rPr>
        <w:t xml:space="preserve"> in murine ES cells </w:t>
      </w:r>
      <w:r w:rsidR="0038329E">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38329E">
        <w:fldChar w:fldCharType="separate"/>
      </w:r>
      <w:r w:rsidR="00DD31E9">
        <w:rPr>
          <w:noProof/>
        </w:rPr>
        <w:t>[</w:t>
      </w:r>
      <w:hyperlink w:anchor="_ENREF_95" w:tooltip="Rowe, 2010 #95" w:history="1">
        <w:r w:rsidR="001526E9">
          <w:rPr>
            <w:noProof/>
          </w:rPr>
          <w:t>95</w:t>
        </w:r>
      </w:hyperlink>
      <w:r w:rsidR="00DD31E9">
        <w:rPr>
          <w:noProof/>
        </w:rPr>
        <w:t>]</w:t>
      </w:r>
      <w:r w:rsidR="0038329E">
        <w:fldChar w:fldCharType="end"/>
      </w:r>
      <w:r w:rsidR="0038329E">
        <w:t xml:space="preserve">. </w:t>
      </w:r>
      <w:r w:rsidR="006D0D78">
        <w:rPr>
          <w:szCs w:val="24"/>
        </w:rPr>
        <w:t xml:space="preserve">Whereas </w:t>
      </w:r>
      <w:r w:rsidR="00975FEA">
        <w:rPr>
          <w:szCs w:val="24"/>
        </w:rPr>
        <w:t xml:space="preserve">TRIM28 enrichment at endogenous retroviruses </w:t>
      </w:r>
      <w:r w:rsidR="006D0D78">
        <w:rPr>
          <w:szCs w:val="24"/>
        </w:rPr>
        <w:t>was</w:t>
      </w:r>
      <w:r w:rsidR="00975FEA">
        <w:rPr>
          <w:szCs w:val="24"/>
        </w:rPr>
        <w:t xml:space="preserve"> not impaired in </w:t>
      </w:r>
      <w:r w:rsidR="00B6347A">
        <w:rPr>
          <w:szCs w:val="24"/>
        </w:rPr>
        <w:t>SETDB1</w:t>
      </w:r>
      <w:r w:rsidR="00975FEA">
        <w:rPr>
          <w:szCs w:val="24"/>
        </w:rPr>
        <w:t xml:space="preserve"> knock-out ES cells, </w:t>
      </w:r>
      <w:r w:rsidR="006D0D78">
        <w:rPr>
          <w:szCs w:val="24"/>
        </w:rPr>
        <w:t xml:space="preserve">TRIM28 </w:t>
      </w:r>
      <w:r w:rsidR="009C544A">
        <w:rPr>
          <w:szCs w:val="24"/>
        </w:rPr>
        <w:t>depletion</w:t>
      </w:r>
      <w:r w:rsidR="006D0D78">
        <w:rPr>
          <w:szCs w:val="24"/>
        </w:rPr>
        <w:t xml:space="preserve"> led to a loss of SETDB1 at ERVs, </w:t>
      </w:r>
      <w:r w:rsidR="00975FEA">
        <w:rPr>
          <w:szCs w:val="24"/>
        </w:rPr>
        <w:t xml:space="preserve">indicating that </w:t>
      </w:r>
      <w:r w:rsidR="006D0D78">
        <w:rPr>
          <w:szCs w:val="24"/>
        </w:rPr>
        <w:t>SETDB1</w:t>
      </w:r>
      <w:r w:rsidR="00975FEA">
        <w:rPr>
          <w:szCs w:val="24"/>
        </w:rPr>
        <w:t xml:space="preserve"> acts </w:t>
      </w:r>
      <w:r w:rsidR="00975FEA" w:rsidRPr="00883006">
        <w:rPr>
          <w:szCs w:val="24"/>
        </w:rPr>
        <w:t xml:space="preserve">downstream of TRIM28 </w:t>
      </w:r>
      <w:r w:rsidR="00975FEA" w:rsidRPr="00883006">
        <w:rPr>
          <w:szCs w:val="24"/>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szCs w:val="24"/>
        </w:rPr>
        <w:instrText xml:space="preserve"> ADDIN EN.CITE </w:instrText>
      </w:r>
      <w:r w:rsidR="00DD31E9">
        <w:rPr>
          <w:szCs w:val="24"/>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szCs w:val="24"/>
        </w:rPr>
        <w:instrText xml:space="preserve"> ADDIN EN.CITE.DATA </w:instrText>
      </w:r>
      <w:r w:rsidR="00DD31E9">
        <w:rPr>
          <w:szCs w:val="24"/>
        </w:rPr>
      </w:r>
      <w:r w:rsidR="00DD31E9">
        <w:rPr>
          <w:szCs w:val="24"/>
        </w:rPr>
        <w:fldChar w:fldCharType="end"/>
      </w:r>
      <w:r w:rsidR="00975FEA" w:rsidRPr="00883006">
        <w:rPr>
          <w:szCs w:val="24"/>
        </w:rPr>
      </w:r>
      <w:r w:rsidR="00975FEA" w:rsidRPr="00883006">
        <w:rPr>
          <w:szCs w:val="24"/>
        </w:rPr>
        <w:fldChar w:fldCharType="separate"/>
      </w:r>
      <w:r w:rsidR="00DD31E9">
        <w:rPr>
          <w:noProof/>
          <w:szCs w:val="24"/>
        </w:rPr>
        <w:t>[</w:t>
      </w:r>
      <w:hyperlink w:anchor="_ENREF_77" w:tooltip="Matsui, 2010 #76" w:history="1">
        <w:r w:rsidR="001526E9">
          <w:rPr>
            <w:noProof/>
            <w:szCs w:val="24"/>
          </w:rPr>
          <w:t>77</w:t>
        </w:r>
      </w:hyperlink>
      <w:r w:rsidR="00DD31E9">
        <w:rPr>
          <w:noProof/>
          <w:szCs w:val="24"/>
        </w:rPr>
        <w:t>]</w:t>
      </w:r>
      <w:r w:rsidR="00975FEA" w:rsidRPr="00883006">
        <w:rPr>
          <w:szCs w:val="24"/>
        </w:rPr>
        <w:fldChar w:fldCharType="end"/>
      </w:r>
      <w:r w:rsidR="00975FEA" w:rsidRPr="00883006">
        <w:rPr>
          <w:szCs w:val="24"/>
        </w:rPr>
        <w:t xml:space="preserve">. </w:t>
      </w:r>
      <w:r w:rsidR="002C5AE8" w:rsidRPr="00883006">
        <w:rPr>
          <w:szCs w:val="24"/>
        </w:rPr>
        <w:t>TRIM28</w:t>
      </w:r>
      <w:r w:rsidR="00B6347A">
        <w:rPr>
          <w:szCs w:val="24"/>
        </w:rPr>
        <w:t xml:space="preserve"> binding to ERVs was unaffected</w:t>
      </w:r>
      <w:r w:rsidR="002C5AE8">
        <w:rPr>
          <w:szCs w:val="24"/>
        </w:rPr>
        <w:t xml:space="preserve"> in DN</w:t>
      </w:r>
      <w:r w:rsidR="00DF570D">
        <w:rPr>
          <w:szCs w:val="24"/>
        </w:rPr>
        <w:t>MT depleted ES cells</w:t>
      </w:r>
      <w:r w:rsidR="002C5AE8" w:rsidRPr="00883006">
        <w:rPr>
          <w:szCs w:val="24"/>
        </w:rPr>
        <w:t xml:space="preserve"> </w:t>
      </w:r>
      <w:r w:rsidR="002C5AE8" w:rsidRPr="00883006">
        <w:rPr>
          <w:szCs w:val="24"/>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szCs w:val="24"/>
        </w:rPr>
        <w:instrText xml:space="preserve"> ADDIN EN.CITE </w:instrText>
      </w:r>
      <w:r w:rsidR="00DD31E9">
        <w:rPr>
          <w:szCs w:val="24"/>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szCs w:val="24"/>
        </w:rPr>
        <w:instrText xml:space="preserve"> ADDIN EN.CITE.DATA </w:instrText>
      </w:r>
      <w:r w:rsidR="00DD31E9">
        <w:rPr>
          <w:szCs w:val="24"/>
        </w:rPr>
      </w:r>
      <w:r w:rsidR="00DD31E9">
        <w:rPr>
          <w:szCs w:val="24"/>
        </w:rPr>
        <w:fldChar w:fldCharType="end"/>
      </w:r>
      <w:r w:rsidR="002C5AE8" w:rsidRPr="00883006">
        <w:rPr>
          <w:szCs w:val="24"/>
        </w:rPr>
      </w:r>
      <w:r w:rsidR="002C5AE8" w:rsidRPr="00883006">
        <w:rPr>
          <w:szCs w:val="24"/>
        </w:rPr>
        <w:fldChar w:fldCharType="separate"/>
      </w:r>
      <w:r w:rsidR="00DD31E9">
        <w:rPr>
          <w:noProof/>
          <w:szCs w:val="24"/>
        </w:rPr>
        <w:t>[</w:t>
      </w:r>
      <w:hyperlink w:anchor="_ENREF_77" w:tooltip="Matsui, 2010 #76" w:history="1">
        <w:r w:rsidR="001526E9">
          <w:rPr>
            <w:noProof/>
            <w:szCs w:val="24"/>
          </w:rPr>
          <w:t>77</w:t>
        </w:r>
      </w:hyperlink>
      <w:r w:rsidR="00DD31E9">
        <w:rPr>
          <w:noProof/>
          <w:szCs w:val="24"/>
        </w:rPr>
        <w:t>]</w:t>
      </w:r>
      <w:r w:rsidR="002C5AE8" w:rsidRPr="00883006">
        <w:rPr>
          <w:szCs w:val="24"/>
        </w:rPr>
        <w:fldChar w:fldCharType="end"/>
      </w:r>
      <w:r w:rsidR="00B6347A">
        <w:rPr>
          <w:szCs w:val="24"/>
        </w:rPr>
        <w:t>, indicating that TRIM28 mediated silencing in ES cells is</w:t>
      </w:r>
      <w:r w:rsidR="00DF570D">
        <w:rPr>
          <w:szCs w:val="24"/>
        </w:rPr>
        <w:t xml:space="preserve"> independent of DNA methylation.</w:t>
      </w:r>
    </w:p>
    <w:p w:rsidR="001F2E8D" w:rsidRDefault="00975FEA" w:rsidP="001F2E8D">
      <w:pPr>
        <w:keepNext/>
      </w:pPr>
      <w:r>
        <w:rPr>
          <w:szCs w:val="24"/>
        </w:rPr>
        <w:t>In agreement with the model of TRIM28 mediated silencing by histone modifications, endogenous IAP elements in TRIM28 knock-</w:t>
      </w:r>
      <w:r w:rsidR="008D5DDF">
        <w:rPr>
          <w:szCs w:val="24"/>
        </w:rPr>
        <w:t>out</w:t>
      </w:r>
      <w:r>
        <w:rPr>
          <w:szCs w:val="24"/>
        </w:rPr>
        <w:t xml:space="preserve"> </w:t>
      </w:r>
      <w:r w:rsidR="00DF570D">
        <w:rPr>
          <w:szCs w:val="24"/>
        </w:rPr>
        <w:t xml:space="preserve">ES </w:t>
      </w:r>
      <w:r>
        <w:rPr>
          <w:szCs w:val="24"/>
        </w:rPr>
        <w:t>cells show reduc</w:t>
      </w:r>
      <w:r w:rsidR="00DF570D">
        <w:rPr>
          <w:szCs w:val="24"/>
        </w:rPr>
        <w:t xml:space="preserve">ed levels of H3K9me3 </w:t>
      </w:r>
      <w:r w:rsidR="00BD6D08">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BD6D08">
        <w:fldChar w:fldCharType="separate"/>
      </w:r>
      <w:r w:rsidR="00DD31E9">
        <w:rPr>
          <w:noProof/>
        </w:rPr>
        <w:t>[</w:t>
      </w:r>
      <w:hyperlink w:anchor="_ENREF_95" w:tooltip="Rowe, 2010 #95" w:history="1">
        <w:r w:rsidR="001526E9">
          <w:rPr>
            <w:noProof/>
          </w:rPr>
          <w:t>95</w:t>
        </w:r>
      </w:hyperlink>
      <w:r w:rsidR="00DD31E9">
        <w:rPr>
          <w:noProof/>
        </w:rPr>
        <w:t>]</w:t>
      </w:r>
      <w:r w:rsidR="00BD6D08">
        <w:fldChar w:fldCharType="end"/>
      </w:r>
      <w:r>
        <w:rPr>
          <w:szCs w:val="24"/>
        </w:rPr>
        <w:t>.</w:t>
      </w:r>
      <w:r w:rsidR="0097382C">
        <w:rPr>
          <w:szCs w:val="24"/>
        </w:rPr>
        <w:t xml:space="preserve"> </w:t>
      </w:r>
      <w:r w:rsidR="001D556D">
        <w:rPr>
          <w:szCs w:val="24"/>
        </w:rPr>
        <w:t>IAP elements use various P</w:t>
      </w:r>
      <w:r w:rsidR="00DF570D">
        <w:rPr>
          <w:szCs w:val="24"/>
        </w:rPr>
        <w:t xml:space="preserve">BS </w:t>
      </w:r>
      <w:r w:rsidR="008D5DDF">
        <w:rPr>
          <w:szCs w:val="24"/>
        </w:rPr>
        <w:t xml:space="preserve">sequences </w:t>
      </w:r>
      <w:r w:rsidR="00DF570D">
        <w:rPr>
          <w:szCs w:val="24"/>
        </w:rPr>
        <w:t>that are complementary to p</w:t>
      </w:r>
      <w:r w:rsidR="001D556D">
        <w:rPr>
          <w:szCs w:val="24"/>
        </w:rPr>
        <w:t xml:space="preserve">henylalanine </w:t>
      </w:r>
      <w:proofErr w:type="spellStart"/>
      <w:proofErr w:type="gramStart"/>
      <w:r w:rsidR="001D556D">
        <w:rPr>
          <w:szCs w:val="24"/>
        </w:rPr>
        <w:lastRenderedPageBreak/>
        <w:t>tRNA</w:t>
      </w:r>
      <w:r w:rsidR="00DF570D">
        <w:rPr>
          <w:szCs w:val="24"/>
        </w:rPr>
        <w:t>s</w:t>
      </w:r>
      <w:proofErr w:type="spellEnd"/>
      <w:proofErr w:type="gramEnd"/>
      <w:r w:rsidR="008D5DDF">
        <w:rPr>
          <w:szCs w:val="24"/>
        </w:rPr>
        <w:t>, but these</w:t>
      </w:r>
      <w:r w:rsidR="001D556D">
        <w:rPr>
          <w:szCs w:val="24"/>
        </w:rPr>
        <w:t xml:space="preserve"> sequences </w:t>
      </w:r>
      <w:r w:rsidR="00DF570D">
        <w:rPr>
          <w:szCs w:val="24"/>
        </w:rPr>
        <w:t>were</w:t>
      </w:r>
      <w:r w:rsidR="001D556D">
        <w:rPr>
          <w:szCs w:val="24"/>
        </w:rPr>
        <w:t xml:space="preserve"> not sufficient to induce silencing of a reporter gene </w:t>
      </w:r>
      <w:r w:rsidR="001D556D">
        <w:rPr>
          <w:szCs w:val="24"/>
        </w:rPr>
        <w:fldChar w:fldCharType="begin">
          <w:fldData xml:space="preserve">PEVuZE5vdGU+PENpdGU+PEF1dGhvcj5Nb2RpbjwvQXV0aG9yPjxZZWFyPjIwMDA8L1llYXI+PFJl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=
</w:fldData>
        </w:fldChar>
      </w:r>
      <w:r w:rsidR="00DD31E9">
        <w:rPr>
          <w:szCs w:val="24"/>
        </w:rPr>
        <w:instrText xml:space="preserve"> ADDIN EN.CITE </w:instrText>
      </w:r>
      <w:r w:rsidR="00DD31E9">
        <w:rPr>
          <w:szCs w:val="24"/>
        </w:rPr>
        <w:fldChar w:fldCharType="begin">
          <w:fldData xml:space="preserve">PEVuZE5vdGU+PENpdGU+PEF1dGhvcj5Nb2RpbjwvQXV0aG9yPjxZZWFyPjIwMDA8L1llYXI+PFJl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=
</w:fldData>
        </w:fldChar>
      </w:r>
      <w:r w:rsidR="00DD31E9">
        <w:rPr>
          <w:szCs w:val="24"/>
        </w:rPr>
        <w:instrText xml:space="preserve"> ADDIN EN.CITE.DATA </w:instrText>
      </w:r>
      <w:r w:rsidR="00DD31E9">
        <w:rPr>
          <w:szCs w:val="24"/>
        </w:rPr>
      </w:r>
      <w:r w:rsidR="00DD31E9">
        <w:rPr>
          <w:szCs w:val="24"/>
        </w:rPr>
        <w:fldChar w:fldCharType="end"/>
      </w:r>
      <w:r w:rsidR="001D556D">
        <w:rPr>
          <w:szCs w:val="24"/>
        </w:rPr>
      </w:r>
      <w:r w:rsidR="001D556D">
        <w:rPr>
          <w:szCs w:val="24"/>
        </w:rPr>
        <w:fldChar w:fldCharType="separate"/>
      </w:r>
      <w:r w:rsidR="00DD31E9">
        <w:rPr>
          <w:noProof/>
          <w:szCs w:val="24"/>
        </w:rPr>
        <w:t>[</w:t>
      </w:r>
      <w:hyperlink w:anchor="_ENREF_95" w:tooltip="Rowe, 2010 #95" w:history="1">
        <w:r w:rsidR="001526E9">
          <w:rPr>
            <w:noProof/>
            <w:szCs w:val="24"/>
          </w:rPr>
          <w:t>95</w:t>
        </w:r>
      </w:hyperlink>
      <w:r w:rsidR="00DD31E9">
        <w:rPr>
          <w:noProof/>
          <w:szCs w:val="24"/>
        </w:rPr>
        <w:t>,</w:t>
      </w:r>
      <w:hyperlink w:anchor="_ENREF_96" w:tooltip="Modin, 2000 #96" w:history="1">
        <w:r w:rsidR="001526E9">
          <w:rPr>
            <w:noProof/>
            <w:szCs w:val="24"/>
          </w:rPr>
          <w:t>96</w:t>
        </w:r>
      </w:hyperlink>
      <w:r w:rsidR="00DD31E9">
        <w:rPr>
          <w:noProof/>
          <w:szCs w:val="24"/>
        </w:rPr>
        <w:t>]</w:t>
      </w:r>
      <w:r w:rsidR="001D556D">
        <w:rPr>
          <w:szCs w:val="24"/>
        </w:rPr>
        <w:fldChar w:fldCharType="end"/>
      </w:r>
      <w:r w:rsidR="001D556D">
        <w:rPr>
          <w:szCs w:val="24"/>
        </w:rPr>
        <w:t xml:space="preserve">. However, a </w:t>
      </w:r>
      <w:r w:rsidR="003245EB">
        <w:rPr>
          <w:szCs w:val="24"/>
        </w:rPr>
        <w:t xml:space="preserve">500 </w:t>
      </w:r>
      <w:r w:rsidR="001D556D">
        <w:rPr>
          <w:szCs w:val="24"/>
        </w:rPr>
        <w:t>b</w:t>
      </w:r>
      <w:r w:rsidR="003245EB">
        <w:rPr>
          <w:szCs w:val="24"/>
        </w:rPr>
        <w:t>p</w:t>
      </w:r>
      <w:r w:rsidR="001D556D">
        <w:rPr>
          <w:szCs w:val="24"/>
        </w:rPr>
        <w:t xml:space="preserve"> </w:t>
      </w:r>
      <w:r w:rsidR="00DF570D">
        <w:rPr>
          <w:szCs w:val="24"/>
        </w:rPr>
        <w:t xml:space="preserve">long fragment </w:t>
      </w:r>
      <w:r w:rsidR="003245EB">
        <w:rPr>
          <w:szCs w:val="24"/>
        </w:rPr>
        <w:t>within</w:t>
      </w:r>
      <w:r w:rsidR="00DF570D">
        <w:rPr>
          <w:szCs w:val="24"/>
        </w:rPr>
        <w:t xml:space="preserve"> the 5’UTR of IAP elements induced</w:t>
      </w:r>
      <w:r w:rsidR="001D556D">
        <w:rPr>
          <w:szCs w:val="24"/>
        </w:rPr>
        <w:t xml:space="preserve"> TRIM28 </w:t>
      </w:r>
      <w:r w:rsidR="009F668C">
        <w:rPr>
          <w:szCs w:val="24"/>
        </w:rPr>
        <w:t>depende</w:t>
      </w:r>
      <w:r w:rsidR="00DF570D">
        <w:rPr>
          <w:szCs w:val="24"/>
        </w:rPr>
        <w:t>nt silencing in EC cells</w:t>
      </w:r>
      <w:r w:rsidR="001D556D">
        <w:rPr>
          <w:szCs w:val="24"/>
        </w:rPr>
        <w:t xml:space="preserve"> at comparable levels as the Pro-PBS </w:t>
      </w:r>
      <w:r w:rsidR="001D556D">
        <w:rPr>
          <w:szCs w:val="24"/>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szCs w:val="24"/>
        </w:rPr>
        <w:instrText xml:space="preserve"> ADDIN EN.CITE </w:instrText>
      </w:r>
      <w:r w:rsidR="00DD31E9">
        <w:rPr>
          <w:szCs w:val="24"/>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szCs w:val="24"/>
        </w:rPr>
        <w:instrText xml:space="preserve"> ADDIN EN.CITE.DATA </w:instrText>
      </w:r>
      <w:r w:rsidR="00DD31E9">
        <w:rPr>
          <w:szCs w:val="24"/>
        </w:rPr>
      </w:r>
      <w:r w:rsidR="00DD31E9">
        <w:rPr>
          <w:szCs w:val="24"/>
        </w:rPr>
        <w:fldChar w:fldCharType="end"/>
      </w:r>
      <w:r w:rsidR="001D556D">
        <w:rPr>
          <w:szCs w:val="24"/>
        </w:rPr>
      </w:r>
      <w:r w:rsidR="001D556D">
        <w:rPr>
          <w:szCs w:val="24"/>
        </w:rPr>
        <w:fldChar w:fldCharType="separate"/>
      </w:r>
      <w:r w:rsidR="00DD31E9">
        <w:rPr>
          <w:noProof/>
          <w:szCs w:val="24"/>
        </w:rPr>
        <w:t>[</w:t>
      </w:r>
      <w:hyperlink w:anchor="_ENREF_95" w:tooltip="Rowe, 2010 #95" w:history="1">
        <w:r w:rsidR="001526E9">
          <w:rPr>
            <w:noProof/>
            <w:szCs w:val="24"/>
          </w:rPr>
          <w:t>95</w:t>
        </w:r>
      </w:hyperlink>
      <w:r w:rsidR="00DD31E9">
        <w:rPr>
          <w:noProof/>
          <w:szCs w:val="24"/>
        </w:rPr>
        <w:t>]</w:t>
      </w:r>
      <w:r w:rsidR="001D556D">
        <w:rPr>
          <w:szCs w:val="24"/>
        </w:rPr>
        <w:fldChar w:fldCharType="end"/>
      </w:r>
      <w:r w:rsidR="001D556D">
        <w:rPr>
          <w:szCs w:val="24"/>
        </w:rPr>
        <w:t xml:space="preserve">, indicating that retroviral repression can be targeted by TRIM28 containing repressor complexes </w:t>
      </w:r>
      <w:r w:rsidR="00DF570D">
        <w:rPr>
          <w:szCs w:val="24"/>
        </w:rPr>
        <w:t>to</w:t>
      </w:r>
      <w:r w:rsidR="001D556D">
        <w:rPr>
          <w:szCs w:val="24"/>
        </w:rPr>
        <w:t xml:space="preserve"> </w:t>
      </w:r>
      <w:r w:rsidR="00DF570D">
        <w:rPr>
          <w:szCs w:val="24"/>
        </w:rPr>
        <w:t xml:space="preserve">retroviral </w:t>
      </w:r>
      <w:r w:rsidR="001D556D">
        <w:rPr>
          <w:szCs w:val="24"/>
        </w:rPr>
        <w:t>sequences other than the PB</w:t>
      </w:r>
      <w:r w:rsidR="00190FF7">
        <w:rPr>
          <w:szCs w:val="24"/>
        </w:rPr>
        <w:t xml:space="preserve">S. </w:t>
      </w:r>
    </w:p>
    <w:bookmarkEnd w:id="12"/>
    <w:p w:rsidR="00BB6BFD" w:rsidRDefault="001F2E8D" w:rsidP="008D5DDF">
      <w:pPr>
        <w:keepNext/>
        <w:rPr>
          <w:szCs w:val="24"/>
        </w:rPr>
      </w:pPr>
      <w:r>
        <w:rPr>
          <w:noProof/>
          <w:lang w:eastAsia="en-GB"/>
        </w:rPr>
        <mc:AlternateContent>
          <mc:Choice Requires="wpg">
            <w:drawing>
              <wp:anchor distT="0" distB="0" distL="114300" distR="114300" simplePos="0" relativeHeight="251850752" behindDoc="0" locked="0" layoutInCell="1" allowOverlap="1" wp14:anchorId="0450A718" wp14:editId="25270270">
                <wp:simplePos x="0" y="0"/>
                <wp:positionH relativeFrom="column">
                  <wp:posOffset>-116840</wp:posOffset>
                </wp:positionH>
                <wp:positionV relativeFrom="paragraph">
                  <wp:posOffset>1682750</wp:posOffset>
                </wp:positionV>
                <wp:extent cx="5762625" cy="4304030"/>
                <wp:effectExtent l="0" t="0" r="9525" b="1270"/>
                <wp:wrapTopAndBottom/>
                <wp:docPr id="617" name="Group 617"/>
                <wp:cNvGraphicFramePr/>
                <a:graphic xmlns:a="http://schemas.openxmlformats.org/drawingml/2006/main">
                  <a:graphicData uri="http://schemas.microsoft.com/office/word/2010/wordprocessingGroup">
                    <wpg:wgp>
                      <wpg:cNvGrpSpPr/>
                      <wpg:grpSpPr>
                        <a:xfrm>
                          <a:off x="0" y="0"/>
                          <a:ext cx="5762625" cy="4304030"/>
                          <a:chOff x="0" y="0"/>
                          <a:chExt cx="5762847" cy="4304030"/>
                        </a:xfrm>
                      </wpg:grpSpPr>
                      <pic:pic xmlns:pic="http://schemas.openxmlformats.org/drawingml/2006/picture">
                        <pic:nvPicPr>
                          <pic:cNvPr id="615" name="Picture 61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2847" cy="2860158"/>
                          </a:xfrm>
                          <a:prstGeom prst="rect">
                            <a:avLst/>
                          </a:prstGeom>
                        </pic:spPr>
                      </pic:pic>
                      <wps:wsp>
                        <wps:cNvPr id="616" name="Text Box 616"/>
                        <wps:cNvSpPr txBox="1"/>
                        <wps:spPr>
                          <a:xfrm>
                            <a:off x="0" y="2912745"/>
                            <a:ext cx="5760720" cy="1391285"/>
                          </a:xfrm>
                          <a:prstGeom prst="rect">
                            <a:avLst/>
                          </a:prstGeom>
                          <a:solidFill>
                            <a:prstClr val="white"/>
                          </a:solidFill>
                          <a:ln>
                            <a:noFill/>
                          </a:ln>
                          <a:effectLst/>
                        </wps:spPr>
                        <wps:txbx>
                          <w:txbxContent>
                            <w:p w:rsidR="00D96F2A" w:rsidRPr="00CD15E0" w:rsidRDefault="00D96F2A" w:rsidP="001F2E8D">
                              <w:pPr>
                                <w:pStyle w:val="Caption"/>
                              </w:pPr>
                              <w:r w:rsidRPr="006E2C3A">
                                <w:rPr>
                                  <w:b/>
                                </w:rPr>
                                <w:t>Figure2: Model of Pro-PBS targeted retroviral silencing and heterochromatin spreading</w:t>
                              </w:r>
                              <w:r>
                                <w:t>. ZFP</w:t>
                              </w:r>
                              <w:r w:rsidRPr="00C92BB7">
                                <w:t>809</w:t>
                              </w:r>
                              <w:r>
                                <w:t xml:space="preserve"> binds specifically to the RBS within the retroviral Pro-PBS via its seven zinc fingers and recruits TRIM28 through the KRAB domain. TRIM28 recruits HDACs and SETDB1, which catalyse H3K9 deacetylation and trimethylation, respectively. Trim28 also interacts with HP1, which recruits more SETDB1, HDACs and HP1, leading to heterochromatin spreading. HP1 and SETDB1 are able to recruit DNMTs, which methylate cytosines at CpG sites. Methylated CpG dinucleotides are bound by CpG binding proteins (e.g. MeCP2), which in turn, can recruit more histone modifying enzymes. ZFP809/TRIM28 initiated heterochromatin can spread in both directions and may lead to heterochromatin formation over the entire provirus.</w:t>
                              </w:r>
                            </w:p>
                            <w:p w:rsidR="00D96F2A" w:rsidRPr="001F6C4A" w:rsidRDefault="00D96F2A" w:rsidP="001F2E8D">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17" o:spid="_x0000_s1029" style="position:absolute;left:0;text-align:left;margin-left:-9.2pt;margin-top:132.5pt;width:453.75pt;height:338.9pt;z-index:251850752" coordsize="57628,4304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">
                <v:shape id="Picture 615" o:spid="_x0000_s1030" type="#_x0000_t75" style="position:absolute;width:57628;height:286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HqPHCAAAA3AAAAA8AAABkcnMvZG93bnJldi54bWxEj0FrAjEUhO8F/0N4greaVanIahQRFU+F&#10;qnh+Js/d1c3LkkRd/70pFHocZuYbZrZobS0e5EPlWMGgn4Eg1s5UXCg4HjafExAhIhusHZOCFwVY&#10;zDsfM8yNe/IPPfaxEAnCIUcFZYxNLmXQJVkMfdcQJ+/ivMWYpC+k8fhMcFvLYZaNpcWK00KJDa1K&#10;0rf93SrQ4Ztvp9MQj/qw3trR9Xy9b71SvW67nIKI1Mb/8F97ZxSMB1/weyYdATl/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h6jxwgAAANwAAAAPAAAAAAAAAAAAAAAAAJ8C&#10;AABkcnMvZG93bnJldi54bWxQSwUGAAAAAAQABAD3AAAAjgMAAAAA&#10;">
                  <v:imagedata r:id="rId17" o:title=""/>
                  <v:path arrowok="t"/>
                </v:shape>
                <v:shape id="Text Box 616" o:spid="_x0000_s1031" type="#_x0000_t202" style="position:absolute;top:29127;width:57607;height:13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BPIccA&#10;AADcAAAADwAAAGRycy9kb3ducmV2LnhtbESPzWrDMBCE74G+g9hCLqGR84MpbpQQQgtNLyFOLr0t&#10;1sZya62MJCfu21eFQo7DzHzDrDaDbcWVfGgcK5hNMxDEldMN1wrOp7enZxAhImtsHZOCHwqwWT+M&#10;Vlhod+MjXctYiwThUKACE2NXSBkqQxbD1HXEybs4bzEm6WupPd4S3LZynmW5tNhwWjDY0c5Q9V32&#10;VsFh+Xkwk/7y+rFdLvz+3O/yr7pUavw4bF9ARBriPfzfftcK8lkOf2fS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gTyHHAAAA3AAAAA8AAAAAAAAAAAAAAAAAmAIAAGRy&#10;cy9kb3ducmV2LnhtbFBLBQYAAAAABAAEAPUAAACMAwAAAAA=&#10;" stroked="f">
                  <v:textbox style="mso-fit-shape-to-text:t" inset="0,0,0,0">
                    <w:txbxContent>
                      <w:p w:rsidR="00D96F2A" w:rsidRPr="00CD15E0" w:rsidRDefault="00D96F2A" w:rsidP="001F2E8D">
                        <w:pPr>
                          <w:pStyle w:val="Caption"/>
                        </w:pPr>
                        <w:r w:rsidRPr="006E2C3A">
                          <w:rPr>
                            <w:b/>
                          </w:rPr>
                          <w:t>Figure2: Model of Pro-PBS targeted retroviral silencing and heterochromatin spreading</w:t>
                        </w:r>
                        <w:r>
                          <w:t>. ZFP</w:t>
                        </w:r>
                        <w:r w:rsidRPr="00C92BB7">
                          <w:t>809</w:t>
                        </w:r>
                        <w:r>
                          <w:t xml:space="preserve"> binds specifically to the RBS within the retroviral Pro-PBS via its seven zinc fingers and recruits TRIM28 through the KRAB domain. TRIM28 recruits HDACs and SETDB1, which catalyse H3K9 deacetylation and trimethylation, respectively. Trim28 also interacts with HP1, which recruits more SETDB1, HDACs and HP1, leading to heterochromatin spreading. HP1 and SETDB1 are able to recruit DNMTs, which methylate cytosines at CpG sites. Methylated CpG dinucleotides are bound by CpG binding proteins (e.g. MeCP2), which in turn, can recruit more histone modifying enzymes. ZFP809/TRIM28 initiated heterochromatin can spread in both directions and may lead to heterochromatin formation over the entire provirus.</w:t>
                        </w:r>
                      </w:p>
                      <w:p w:rsidR="00D96F2A" w:rsidRPr="001F6C4A" w:rsidRDefault="00D96F2A" w:rsidP="001F2E8D">
                        <w:pPr>
                          <w:pStyle w:val="Caption"/>
                          <w:rPr>
                            <w:sz w:val="24"/>
                            <w:szCs w:val="24"/>
                          </w:rPr>
                        </w:pPr>
                      </w:p>
                    </w:txbxContent>
                  </v:textbox>
                </v:shape>
                <w10:wrap type="topAndBottom"/>
              </v:group>
            </w:pict>
          </mc:Fallback>
        </mc:AlternateContent>
      </w:r>
      <w:r w:rsidR="00190703">
        <w:t xml:space="preserve"> </w:t>
      </w:r>
      <w:r w:rsidR="00FE1D9F">
        <w:rPr>
          <w:szCs w:val="24"/>
        </w:rPr>
        <w:t>The TRIM28/KRAB-ZFP</w:t>
      </w:r>
      <w:r w:rsidR="00190703">
        <w:rPr>
          <w:szCs w:val="24"/>
        </w:rPr>
        <w:t xml:space="preserve"> silencing complex can act </w:t>
      </w:r>
      <w:r w:rsidR="008D5DDF">
        <w:rPr>
          <w:szCs w:val="24"/>
        </w:rPr>
        <w:t>over</w:t>
      </w:r>
      <w:r w:rsidR="00190703">
        <w:rPr>
          <w:szCs w:val="24"/>
        </w:rPr>
        <w:t xml:space="preserve"> l</w:t>
      </w:r>
      <w:r w:rsidR="008D5DDF">
        <w:rPr>
          <w:szCs w:val="24"/>
        </w:rPr>
        <w:t>ong</w:t>
      </w:r>
      <w:r w:rsidR="00190703">
        <w:rPr>
          <w:szCs w:val="24"/>
        </w:rPr>
        <w:t xml:space="preserve"> distances </w:t>
      </w:r>
      <w:r w:rsidR="00174D7E">
        <w:rPr>
          <w:szCs w:val="24"/>
        </w:rPr>
        <w:fldChar w:fldCharType="begin"/>
      </w:r>
      <w:r w:rsidR="00DD31E9">
        <w:rPr>
          <w:szCs w:val="24"/>
        </w:rPr>
        <w:instrText xml:space="preserve"> ADDIN EN.CITE &lt;EndNote&gt;&lt;Cite&gt;&lt;Author&gt;Groner&lt;/Author&gt;&lt;Year&gt;2010&lt;/Year&gt;&lt;RecNum&gt;134&lt;/RecNum&gt;&lt;DisplayText&gt;[97]&lt;/DisplayText&gt;&lt;record&gt;&lt;rec-number&gt;134&lt;/rec-number&gt;&lt;foreign-keys&gt;&lt;key app="EN" db-id="tzfp5vpxsp522xeefx3xp5rdz9ar9fwxdeax"&gt;134&lt;/key&gt;&lt;/foreign-keys&gt;&lt;ref-type name="Journal Article"&gt;17&lt;/ref-type&gt;&lt;contributors&gt;&lt;authors&gt;&lt;author&gt;Groner, A. C.&lt;/author&gt;&lt;author&gt;Meylan, S.&lt;/author&gt;&lt;author&gt;Ciuffi, A.&lt;/author&gt;&lt;author&gt;Zangger, N.&lt;/author&gt;&lt;author&gt;Ambrosini, G.&lt;/author&gt;&lt;author&gt;Denervaud, N.&lt;/author&gt;&lt;author&gt;Bucher, P.&lt;/author&gt;&lt;author&gt;Trono, D.&lt;/author&gt;&lt;/authors&gt;&lt;/contributors&gt;&lt;auth-address&gt;School of Life Sciences, Ecole Polytechnique Federale de Lausanne (EPFL), Lausanne, Switzerland.&lt;/auth-address&gt;&lt;titles&gt;&lt;title&gt;KRAB-zinc finger proteins and KAP1 can mediate long-range transcriptional repression through heterochromatin spreading&lt;/title&gt;&lt;secondary-title&gt;PLoS Genet&lt;/secondary-title&gt;&lt;/titles&gt;&lt;periodical&gt;&lt;full-title&gt;PLoS Genet&lt;/full-title&gt;&lt;/periodical&gt;&lt;pages&gt;e1000869&lt;/pages&gt;&lt;volume&gt;6&lt;/volume&gt;&lt;number&gt;3&lt;/number&gt;&lt;edition&gt;2010/03/12&lt;/edition&gt;&lt;keywords&gt;&lt;keyword&gt;Acetylation&lt;/keyword&gt;&lt;keyword&gt;Base Pairing&lt;/keyword&gt;&lt;keyword&gt;Binding Sites&lt;/keyword&gt;&lt;keyword&gt;Cell Line&lt;/keyword&gt;&lt;keyword&gt;Chromosomal Proteins, Non-Histone/metabolism&lt;/keyword&gt;&lt;keyword&gt;Gene Silencing&lt;/keyword&gt;&lt;keyword&gt;Heterochromatin/*metabolism&lt;/keyword&gt;&lt;keyword&gt;Histones/metabolism&lt;/keyword&gt;&lt;keyword&gt;Humans&lt;/keyword&gt;&lt;keyword&gt;Methylation&lt;/keyword&gt;&lt;keyword&gt;Promoter Regions, Genetic/genetics&lt;/keyword&gt;&lt;keyword&gt;RNA Polymerase II/metabolism&lt;/keyword&gt;&lt;keyword&gt;Repressor Proteins/*metabolism&lt;/keyword&gt;&lt;keyword&gt;*Transcription, Genetic&lt;/keyword&gt;&lt;keyword&gt;*Zinc Fingers&lt;/keyword&gt;&lt;/keywords&gt;&lt;dates&gt;&lt;year&gt;2010&lt;/year&gt;&lt;pub-dates&gt;&lt;date&gt;Mar&lt;/date&gt;&lt;/pub-dates&gt;&lt;/dates&gt;&lt;isbn&gt;1553-7404 (Electronic)&amp;#xD;1553-7390 (Linking)&lt;/isbn&gt;&lt;accession-num&gt;20221260&lt;/accession-num&gt;&lt;urls&gt;&lt;related-urls&gt;&lt;url&gt;http://www.ncbi.nlm.nih.gov/pubmed/20221260&lt;/url&gt;&lt;/related-urls&gt;&lt;/urls&gt;&lt;custom2&gt;2832679&lt;/custom2&gt;&lt;electronic-resource-num&gt;10.1371/journal.pgen.1000869&lt;/electronic-resource-num&gt;&lt;language&gt;eng&lt;/language&gt;&lt;/record&gt;&lt;/Cite&gt;&lt;/EndNote&gt;</w:instrText>
      </w:r>
      <w:r w:rsidR="00174D7E">
        <w:rPr>
          <w:szCs w:val="24"/>
        </w:rPr>
        <w:fldChar w:fldCharType="separate"/>
      </w:r>
      <w:r w:rsidR="00DD31E9">
        <w:rPr>
          <w:noProof/>
          <w:szCs w:val="24"/>
        </w:rPr>
        <w:t>[</w:t>
      </w:r>
      <w:hyperlink w:anchor="_ENREF_97" w:tooltip="Groner, 2010 #134" w:history="1">
        <w:r w:rsidR="001526E9">
          <w:rPr>
            <w:noProof/>
            <w:szCs w:val="24"/>
          </w:rPr>
          <w:t>97</w:t>
        </w:r>
      </w:hyperlink>
      <w:r w:rsidR="00DD31E9">
        <w:rPr>
          <w:noProof/>
          <w:szCs w:val="24"/>
        </w:rPr>
        <w:t>]</w:t>
      </w:r>
      <w:r w:rsidR="00174D7E">
        <w:rPr>
          <w:szCs w:val="24"/>
        </w:rPr>
        <w:fldChar w:fldCharType="end"/>
      </w:r>
      <w:r w:rsidR="00190703">
        <w:rPr>
          <w:szCs w:val="24"/>
        </w:rPr>
        <w:t xml:space="preserve"> since heterochromatin marks and heterochromatin associated proteins are able to spread out via a self-propagating loop</w:t>
      </w:r>
      <w:r w:rsidR="009518E3">
        <w:rPr>
          <w:szCs w:val="24"/>
        </w:rPr>
        <w:t xml:space="preserve"> (Fig. 2)</w:t>
      </w:r>
      <w:r w:rsidR="00190703">
        <w:rPr>
          <w:szCs w:val="24"/>
        </w:rPr>
        <w:t>. PBS targeted ERV silencing can therefore lead to heterochromatin formation througho</w:t>
      </w:r>
      <w:r w:rsidR="00FE1D9F">
        <w:rPr>
          <w:szCs w:val="24"/>
        </w:rPr>
        <w:t>ut the entire retroviral promote</w:t>
      </w:r>
      <w:r w:rsidR="00190703">
        <w:rPr>
          <w:szCs w:val="24"/>
        </w:rPr>
        <w:t>r, as well as viral coding regions and flanking genomic regions. HP1 was found to be a crucial factor for heterochromatin spreading. It</w:t>
      </w:r>
      <w:r w:rsidR="00190703">
        <w:t xml:space="preserve"> is targeted to H3K9me3 marks by the </w:t>
      </w:r>
      <w:r w:rsidR="001602C4">
        <w:t>histone K9 methyltransferase Suv</w:t>
      </w:r>
      <w:r w:rsidR="009518E3">
        <w:t>39h</w:t>
      </w:r>
      <w:r w:rsidR="00190703">
        <w:t>1</w:t>
      </w:r>
      <w:r w:rsidR="001602C4">
        <w:t xml:space="preserve"> and, in turn, recruits more Suv</w:t>
      </w:r>
      <w:r w:rsidR="009518E3">
        <w:t>39h</w:t>
      </w:r>
      <w:r w:rsidR="00190703">
        <w:t xml:space="preserve">1 </w:t>
      </w:r>
      <w:r w:rsidR="00190703">
        <w:fldChar w:fldCharType="begin">
          <w:fldData xml:space="preserve">PEVuZE5vdGU+PENpdGU+PEF1dGhvcj5MYWNobmVyPC9BdXRob3I+PFllYXI+MjAwMTwvWWVhcj48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</w:fldData>
        </w:fldChar>
      </w:r>
      <w:r w:rsidR="00DD31E9">
        <w:instrText xml:space="preserve"> ADDIN EN.CITE </w:instrText>
      </w:r>
      <w:r w:rsidR="00DD31E9">
        <w:fldChar w:fldCharType="begin">
          <w:fldData xml:space="preserve">PEVuZE5vdGU+PENpdGU+PEF1dGhvcj5MYWNobmVyPC9BdXRob3I+PFllYXI+MjAwMTwvWWVhcj48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</w:fldData>
        </w:fldChar>
      </w:r>
      <w:r w:rsidR="00DD31E9">
        <w:instrText xml:space="preserve"> ADDIN EN.CITE.DATA </w:instrText>
      </w:r>
      <w:r w:rsidR="00DD31E9">
        <w:fldChar w:fldCharType="end"/>
      </w:r>
      <w:r w:rsidR="00190703">
        <w:fldChar w:fldCharType="separate"/>
      </w:r>
      <w:r w:rsidR="00DD31E9">
        <w:rPr>
          <w:noProof/>
        </w:rPr>
        <w:t>[</w:t>
      </w:r>
      <w:hyperlink w:anchor="_ENREF_98" w:tooltip="Lachner, 2001 #98" w:history="1">
        <w:r w:rsidR="001526E9">
          <w:rPr>
            <w:noProof/>
          </w:rPr>
          <w:t>98</w:t>
        </w:r>
      </w:hyperlink>
      <w:r w:rsidR="00DD31E9">
        <w:rPr>
          <w:noProof/>
        </w:rPr>
        <w:t>,</w:t>
      </w:r>
      <w:hyperlink w:anchor="_ENREF_99" w:tooltip="Stewart, 2005 #99" w:history="1">
        <w:r w:rsidR="001526E9">
          <w:rPr>
            <w:noProof/>
          </w:rPr>
          <w:t>99</w:t>
        </w:r>
      </w:hyperlink>
      <w:r w:rsidR="00DD31E9">
        <w:rPr>
          <w:noProof/>
        </w:rPr>
        <w:t>]</w:t>
      </w:r>
      <w:r w:rsidR="00190703">
        <w:fldChar w:fldCharType="end"/>
      </w:r>
      <w:r w:rsidR="00190703">
        <w:t xml:space="preserve">. </w:t>
      </w:r>
      <w:r w:rsidR="00B6347A">
        <w:t xml:space="preserve">Surprisingly, HP1 was found to be dispensable for H3K9 trimethylation of ERVs in ES cells </w:t>
      </w:r>
      <w:r w:rsidR="00C92BB7">
        <w:rPr>
          <w:szCs w:val="24"/>
        </w:rPr>
        <w:fldChar w:fldCharType="begin"/>
      </w:r>
      <w:r w:rsidR="00DD31E9">
        <w:rPr>
          <w:szCs w:val="24"/>
        </w:rPr>
        <w:instrText xml:space="preserve"> ADDIN EN.CITE &lt;EndNote&gt;&lt;Cite&gt;&lt;Author&gt;Maksakova&lt;/Author&gt;&lt;Year&gt;2011&lt;/Year&gt;&lt;RecNum&gt;77&lt;/RecNum&gt;&lt;DisplayText&gt;[78]&lt;/DisplayText&gt;&lt;record&gt;&lt;rec-number&gt;77&lt;/rec-number&gt;&lt;foreign-keys&gt;&lt;key app="EN" db-id="tzfp5vpxsp522xeefx3xp5rdz9ar9fwxdeax"&gt;77&lt;/key&gt;&lt;/foreign-keys&gt;&lt;ref-type name="Journal Article"&gt;17&lt;/ref-type&gt;&lt;contributors&gt;&lt;authors&gt;&lt;author&gt;Maksakova, I. A.&lt;/author&gt;&lt;author&gt;Goyal, P.&lt;/author&gt;&lt;author&gt;Bullwinkel, J.&lt;/author&gt;&lt;author&gt;Brown, J. P.&lt;/author&gt;&lt;author&gt;Bilenky, M.&lt;/author&gt;&lt;author&gt;Mager, D. L.&lt;/author&gt;&lt;author&gt;Singh, P. B.&lt;/author&gt;&lt;author&gt;Lorincz, M. C.&lt;/author&gt;&lt;/authors&gt;&lt;/contributors&gt;&lt;auth-address&gt;Department of Medical Genetics, Life Sciences Institute, University of British Columbia, 2350 Health Sciences Mall, Vancouver, BC, Canada, V6T 1Z3. mlorincz@interchange.ubc.ca.&lt;/auth-address&gt;&lt;titles&gt;&lt;title&gt;H3K9me3-binding proteins are dispensable for SETDB1/H3K9me3-dependent retroviral silencing&lt;/title&gt;&lt;secondary-title&gt;Epigenetics Chromatin&lt;/secondary-title&gt;&lt;/titles&gt;&lt;periodical&gt;&lt;full-title&gt;Epigenetics Chromatin&lt;/full-title&gt;&lt;/periodical&gt;&lt;pages&gt;12&lt;/pages&gt;&lt;volume&gt;4&lt;/volume&gt;&lt;number&gt;1&lt;/number&gt;&lt;edition&gt;2011/07/22&lt;/edition&gt;&lt;dates&gt;&lt;year&gt;2011&lt;/year&gt;&lt;/dates&gt;&lt;isbn&gt;1756-8935 (Electronic)&amp;#xD;1756-8935 (Linking)&lt;/isbn&gt;&lt;accession-num&gt;21774827&lt;/accession-num&gt;&lt;urls&gt;&lt;related-urls&gt;&lt;url&gt;http://www.ncbi.nlm.nih.gov/pubmed/21774827&lt;/url&gt;&lt;/related-urls&gt;&lt;/urls&gt;&lt;custom2&gt;3169442&lt;/custom2&gt;&lt;electronic-resource-num&gt;1756-8935-4-12 [pii]&amp;#xD;10.1186/1756-8935-4-12&lt;/electronic-resource-num&gt;&lt;language&gt;eng&lt;/language&gt;&lt;/record&gt;&lt;/Cite&gt;&lt;/EndNote&gt;</w:instrText>
      </w:r>
      <w:r w:rsidR="00C92BB7">
        <w:rPr>
          <w:szCs w:val="24"/>
        </w:rPr>
        <w:fldChar w:fldCharType="separate"/>
      </w:r>
      <w:r w:rsidR="00DD31E9">
        <w:rPr>
          <w:noProof/>
          <w:szCs w:val="24"/>
        </w:rPr>
        <w:t>[</w:t>
      </w:r>
      <w:hyperlink w:anchor="_ENREF_78" w:tooltip="Maksakova, 2011 #77" w:history="1">
        <w:r w:rsidR="001526E9">
          <w:rPr>
            <w:noProof/>
            <w:szCs w:val="24"/>
          </w:rPr>
          <w:t>78</w:t>
        </w:r>
      </w:hyperlink>
      <w:r w:rsidR="00DD31E9">
        <w:rPr>
          <w:noProof/>
          <w:szCs w:val="24"/>
        </w:rPr>
        <w:t>]</w:t>
      </w:r>
      <w:r w:rsidR="00C92BB7">
        <w:rPr>
          <w:szCs w:val="24"/>
        </w:rPr>
        <w:fldChar w:fldCharType="end"/>
      </w:r>
      <w:r w:rsidR="00C92BB7">
        <w:rPr>
          <w:szCs w:val="24"/>
        </w:rPr>
        <w:t>, indicating that the mechanisms by which TRIM28 represses newly integrated retroviruses and ERVs might be not identical.</w:t>
      </w:r>
      <w:r w:rsidR="00B6347A">
        <w:t xml:space="preserve"> </w:t>
      </w:r>
      <w:r w:rsidR="00FE1D9F">
        <w:rPr>
          <w:szCs w:val="24"/>
        </w:rPr>
        <w:t>TRIM28/KRAB-ZFP</w:t>
      </w:r>
      <w:r w:rsidR="00190703">
        <w:rPr>
          <w:szCs w:val="24"/>
        </w:rPr>
        <w:t xml:space="preserve"> mediated silencing </w:t>
      </w:r>
      <w:r w:rsidR="00C92BB7">
        <w:rPr>
          <w:szCs w:val="24"/>
        </w:rPr>
        <w:t>may also</w:t>
      </w:r>
      <w:r w:rsidR="00190703">
        <w:rPr>
          <w:szCs w:val="24"/>
        </w:rPr>
        <w:t xml:space="preserve"> lead to DNA methylation via HP1</w:t>
      </w:r>
      <w:r w:rsidR="009518E3">
        <w:rPr>
          <w:szCs w:val="24"/>
        </w:rPr>
        <w:t xml:space="preserve"> and Suv39h</w:t>
      </w:r>
      <w:r w:rsidR="00190703" w:rsidRPr="00883006">
        <w:rPr>
          <w:szCs w:val="24"/>
        </w:rPr>
        <w:t>1</w:t>
      </w:r>
      <w:r w:rsidR="00190703">
        <w:rPr>
          <w:szCs w:val="24"/>
        </w:rPr>
        <w:t>, which</w:t>
      </w:r>
      <w:r w:rsidR="00190703" w:rsidRPr="00883006">
        <w:rPr>
          <w:szCs w:val="24"/>
        </w:rPr>
        <w:t xml:space="preserve"> </w:t>
      </w:r>
      <w:r w:rsidR="00190703">
        <w:rPr>
          <w:szCs w:val="24"/>
        </w:rPr>
        <w:t xml:space="preserve">can </w:t>
      </w:r>
      <w:r w:rsidR="009518E3">
        <w:rPr>
          <w:szCs w:val="24"/>
        </w:rPr>
        <w:t xml:space="preserve">both </w:t>
      </w:r>
      <w:r w:rsidR="00FE1D9F">
        <w:rPr>
          <w:szCs w:val="24"/>
        </w:rPr>
        <w:t>recruit DNMTs</w:t>
      </w:r>
      <w:r w:rsidR="00190703" w:rsidRPr="00883006">
        <w:rPr>
          <w:szCs w:val="24"/>
        </w:rPr>
        <w:t xml:space="preserve"> </w:t>
      </w:r>
      <w:r w:rsidR="00190703" w:rsidRPr="00883006">
        <w:rPr>
          <w:szCs w:val="24"/>
        </w:rPr>
        <w:fldChar w:fldCharType="begin">
          <w:fldData xml:space="preserve">PEVuZE5vdGU+PENpdGU+PEF1dGhvcj5GdWtzPC9BdXRob3I+PFllYXI+MjAwMzwvWWVhcj48UmVj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</w:fldData>
        </w:fldChar>
      </w:r>
      <w:r w:rsidR="00DD31E9">
        <w:rPr>
          <w:szCs w:val="24"/>
        </w:rPr>
        <w:instrText xml:space="preserve"> ADDIN EN.CITE </w:instrText>
      </w:r>
      <w:r w:rsidR="00DD31E9">
        <w:rPr>
          <w:szCs w:val="24"/>
        </w:rPr>
        <w:fldChar w:fldCharType="begin">
          <w:fldData xml:space="preserve">PEVuZE5vdGU+PENpdGU+PEF1dGhvcj5GdWtzPC9BdXRob3I+PFllYXI+MjAwMzwvWWVhcj48UmVj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</w:fldData>
        </w:fldChar>
      </w:r>
      <w:r w:rsidR="00DD31E9">
        <w:rPr>
          <w:szCs w:val="24"/>
        </w:rPr>
        <w:instrText xml:space="preserve"> ADDIN EN.CITE.DATA </w:instrText>
      </w:r>
      <w:r w:rsidR="00DD31E9">
        <w:rPr>
          <w:szCs w:val="24"/>
        </w:rPr>
      </w:r>
      <w:r w:rsidR="00DD31E9">
        <w:rPr>
          <w:szCs w:val="24"/>
        </w:rPr>
        <w:fldChar w:fldCharType="end"/>
      </w:r>
      <w:r w:rsidR="00190703" w:rsidRPr="00883006">
        <w:rPr>
          <w:szCs w:val="24"/>
        </w:rPr>
      </w:r>
      <w:r w:rsidR="00190703" w:rsidRPr="00883006">
        <w:rPr>
          <w:szCs w:val="24"/>
        </w:rPr>
        <w:fldChar w:fldCharType="separate"/>
      </w:r>
      <w:r w:rsidR="00DD31E9">
        <w:rPr>
          <w:noProof/>
          <w:szCs w:val="24"/>
        </w:rPr>
        <w:t>[</w:t>
      </w:r>
      <w:hyperlink w:anchor="_ENREF_100" w:tooltip="Fuks, 2003 #100" w:history="1">
        <w:r w:rsidR="001526E9">
          <w:rPr>
            <w:noProof/>
            <w:szCs w:val="24"/>
          </w:rPr>
          <w:t>100</w:t>
        </w:r>
      </w:hyperlink>
      <w:r w:rsidR="00DD31E9">
        <w:rPr>
          <w:noProof/>
          <w:szCs w:val="24"/>
        </w:rPr>
        <w:t>,</w:t>
      </w:r>
      <w:hyperlink w:anchor="_ENREF_101" w:tooltip="Honda, 2008 #101" w:history="1">
        <w:r w:rsidR="001526E9">
          <w:rPr>
            <w:noProof/>
            <w:szCs w:val="24"/>
          </w:rPr>
          <w:t>101</w:t>
        </w:r>
      </w:hyperlink>
      <w:r w:rsidR="00DD31E9">
        <w:rPr>
          <w:noProof/>
          <w:szCs w:val="24"/>
        </w:rPr>
        <w:t>]</w:t>
      </w:r>
      <w:r w:rsidR="00190703" w:rsidRPr="00883006">
        <w:rPr>
          <w:szCs w:val="24"/>
        </w:rPr>
        <w:fldChar w:fldCharType="end"/>
      </w:r>
      <w:r w:rsidR="00190703">
        <w:rPr>
          <w:szCs w:val="24"/>
        </w:rPr>
        <w:t xml:space="preserve">, and thus mediate inheritable </w:t>
      </w:r>
      <w:r w:rsidR="00190703">
        <w:rPr>
          <w:szCs w:val="24"/>
        </w:rPr>
        <w:lastRenderedPageBreak/>
        <w:t>transcriptional repression</w:t>
      </w:r>
      <w:r w:rsidR="00190FF7">
        <w:rPr>
          <w:szCs w:val="24"/>
        </w:rPr>
        <w:t xml:space="preserve"> (Fig. 2</w:t>
      </w:r>
      <w:r w:rsidR="00190703" w:rsidRPr="00911675">
        <w:rPr>
          <w:szCs w:val="24"/>
        </w:rPr>
        <w:t>).</w:t>
      </w:r>
      <w:r w:rsidR="00190703">
        <w:rPr>
          <w:szCs w:val="24"/>
        </w:rPr>
        <w:t xml:space="preserve"> Importantly, </w:t>
      </w:r>
      <w:r w:rsidR="00190703">
        <w:t xml:space="preserve">the </w:t>
      </w:r>
      <w:r w:rsidR="00C92BB7">
        <w:t>MDB</w:t>
      </w:r>
      <w:r w:rsidR="00190703">
        <w:t xml:space="preserve"> protein MeCP2 was shown to associate</w:t>
      </w:r>
      <w:r w:rsidR="00C92BB7">
        <w:t xml:space="preserve"> with methylated MLV proviruses</w:t>
      </w:r>
      <w:r w:rsidR="00190703">
        <w:t xml:space="preserve"> </w:t>
      </w:r>
      <w:r w:rsidR="00C92BB7">
        <w:t>and</w:t>
      </w:r>
      <w:r w:rsidR="00190703">
        <w:t xml:space="preserve"> recruit HDACs </w:t>
      </w:r>
      <w:r w:rsidR="00190703">
        <w:fldChar w:fldCharType="begin">
          <w:fldData xml:space="preserve">PEVuZE5vdGU+PENpdGU+PEF1dGhvcj5Mb3JpbmN6PC9BdXRob3I+PFllYXI+MjAwMTwvWWVhcj48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</w:fldData>
        </w:fldChar>
      </w:r>
      <w:r w:rsidR="00DD31E9">
        <w:instrText xml:space="preserve"> ADDIN EN.CITE </w:instrText>
      </w:r>
      <w:r w:rsidR="00DD31E9">
        <w:fldChar w:fldCharType="begin">
          <w:fldData xml:space="preserve">PEVuZE5vdGU+PENpdGU+PEF1dGhvcj5Mb3JpbmN6PC9BdXRob3I+PFllYXI+MjAwMTwvWWVhcj48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</w:fldData>
        </w:fldChar>
      </w:r>
      <w:r w:rsidR="00DD31E9">
        <w:instrText xml:space="preserve"> ADDIN EN.CITE.DATA </w:instrText>
      </w:r>
      <w:r w:rsidR="00DD31E9">
        <w:fldChar w:fldCharType="end"/>
      </w:r>
      <w:r w:rsidR="00190703">
        <w:fldChar w:fldCharType="separate"/>
      </w:r>
      <w:r w:rsidR="00DD31E9">
        <w:rPr>
          <w:noProof/>
        </w:rPr>
        <w:t>[</w:t>
      </w:r>
      <w:hyperlink w:anchor="_ENREF_102" w:tooltip="Lorincz, 2001 #102" w:history="1">
        <w:r w:rsidR="001526E9">
          <w:rPr>
            <w:noProof/>
          </w:rPr>
          <w:t>102</w:t>
        </w:r>
      </w:hyperlink>
      <w:r w:rsidR="00DD31E9">
        <w:rPr>
          <w:noProof/>
        </w:rPr>
        <w:t>]</w:t>
      </w:r>
      <w:r w:rsidR="00190703">
        <w:fldChar w:fldCharType="end"/>
      </w:r>
      <w:r w:rsidR="00190703">
        <w:t xml:space="preserve">, </w:t>
      </w:r>
      <w:r w:rsidR="00C92BB7">
        <w:t xml:space="preserve">during </w:t>
      </w:r>
      <w:r w:rsidR="00190703">
        <w:rPr>
          <w:szCs w:val="24"/>
        </w:rPr>
        <w:t>heterochromatin formation</w:t>
      </w:r>
      <w:r w:rsidR="00C92BB7">
        <w:rPr>
          <w:szCs w:val="24"/>
        </w:rPr>
        <w:t xml:space="preserve"> at these elements</w:t>
      </w:r>
      <w:r w:rsidR="00190703">
        <w:rPr>
          <w:szCs w:val="24"/>
        </w:rPr>
        <w:t xml:space="preserve">. </w:t>
      </w:r>
    </w:p>
    <w:p w:rsidR="00F97FCD" w:rsidRDefault="00F97FCD" w:rsidP="00185D9A">
      <w:pPr>
        <w:rPr>
          <w:szCs w:val="24"/>
        </w:rPr>
      </w:pPr>
      <w:r>
        <w:rPr>
          <w:szCs w:val="24"/>
        </w:rPr>
        <w:t>Although retroviral vectors containing a Pro-PBS target site for ZFP809 binding are silenced faster and more efficient</w:t>
      </w:r>
      <w:r w:rsidR="00105B3D">
        <w:rPr>
          <w:szCs w:val="24"/>
        </w:rPr>
        <w:t>ly</w:t>
      </w:r>
      <w:r>
        <w:rPr>
          <w:szCs w:val="24"/>
        </w:rPr>
        <w:t xml:space="preserve"> than vectors lacking this sequence, it has been shown that also proviral DNA without the Pro-PBS is transcriptionally repressed by histone modifications and DNA methylation </w:t>
      </w:r>
      <w:r w:rsidR="00B27157">
        <w:rPr>
          <w:szCs w:val="24"/>
        </w:rPr>
        <w:t xml:space="preserve">in EC and ES cell </w:t>
      </w:r>
      <w:r>
        <w:rPr>
          <w:szCs w:val="24"/>
        </w:rPr>
        <w:t xml:space="preserve">over time </w:t>
      </w:r>
      <w:r>
        <w:rPr>
          <w:szCs w:val="24"/>
        </w:rPr>
        <w:fldChar w:fldCharType="begin">
          <w:fldData xml:space="preserve">PEVuZE5vdGU+PENpdGU+PEF1dGhvcj5NYXRzdWk8L0F1dGhvcj48WWVhcj4yMDEwPC9ZZWFyPjxS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</w:fldData>
        </w:fldChar>
      </w:r>
      <w:r w:rsidR="00DD31E9">
        <w:rPr>
          <w:szCs w:val="24"/>
        </w:rPr>
        <w:instrText xml:space="preserve"> ADDIN EN.CITE </w:instrText>
      </w:r>
      <w:r w:rsidR="00DD31E9">
        <w:rPr>
          <w:szCs w:val="24"/>
        </w:rPr>
        <w:fldChar w:fldCharType="begin">
          <w:fldData xml:space="preserve">PEVuZE5vdGU+PENpdGU+PEF1dGhvcj5NYXRzdWk8L0F1dGhvcj48WWVhcj4yMDEwPC9ZZWFyPjxS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77" w:tooltip="Matsui, 2010 #76" w:history="1">
        <w:r w:rsidR="001526E9">
          <w:rPr>
            <w:noProof/>
            <w:szCs w:val="24"/>
          </w:rPr>
          <w:t>77</w:t>
        </w:r>
      </w:hyperlink>
      <w:r w:rsidR="00DD31E9">
        <w:rPr>
          <w:noProof/>
          <w:szCs w:val="24"/>
        </w:rPr>
        <w:t>,</w:t>
      </w:r>
      <w:hyperlink w:anchor="_ENREF_103" w:tooltip="Schlesinger, 2012 #103" w:history="1">
        <w:r w:rsidR="001526E9">
          <w:rPr>
            <w:noProof/>
            <w:szCs w:val="24"/>
          </w:rPr>
          <w:t>103</w:t>
        </w:r>
      </w:hyperlink>
      <w:r w:rsidR="00DD31E9">
        <w:rPr>
          <w:noProof/>
          <w:szCs w:val="24"/>
        </w:rPr>
        <w:t>]</w:t>
      </w:r>
      <w:r>
        <w:rPr>
          <w:szCs w:val="24"/>
        </w:rPr>
        <w:fldChar w:fldCharType="end"/>
      </w:r>
      <w:r w:rsidR="00B27157">
        <w:rPr>
          <w:szCs w:val="24"/>
        </w:rPr>
        <w:t>, indicating that ZFP809 independent repression mechanisms are active in these cells.</w:t>
      </w:r>
    </w:p>
    <w:p w:rsidR="005D48D1" w:rsidRPr="00630A86" w:rsidRDefault="00185D9A" w:rsidP="00185D9A">
      <w:r>
        <w:rPr>
          <w:szCs w:val="24"/>
        </w:rPr>
        <w:t xml:space="preserve">The </w:t>
      </w:r>
      <w:r w:rsidR="00BB6BFD">
        <w:rPr>
          <w:szCs w:val="24"/>
        </w:rPr>
        <w:t>finding that ZFP809</w:t>
      </w:r>
      <w:r>
        <w:rPr>
          <w:szCs w:val="24"/>
        </w:rPr>
        <w:t xml:space="preserve"> </w:t>
      </w:r>
      <w:r w:rsidR="004B4381">
        <w:rPr>
          <w:szCs w:val="24"/>
        </w:rPr>
        <w:t>targets a</w:t>
      </w:r>
      <w:r w:rsidR="00BB6BFD">
        <w:rPr>
          <w:szCs w:val="24"/>
        </w:rPr>
        <w:t xml:space="preserve"> retroviral sequence </w:t>
      </w:r>
      <w:r w:rsidR="00BB6BFD">
        <w:rPr>
          <w:szCs w:val="24"/>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szCs w:val="24"/>
        </w:rPr>
        <w:instrText xml:space="preserve"> ADDIN EN.CITE </w:instrText>
      </w:r>
      <w:r w:rsidR="00DD31E9">
        <w:rPr>
          <w:szCs w:val="24"/>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szCs w:val="24"/>
        </w:rPr>
        <w:instrText xml:space="preserve"> ADDIN EN.CITE.DATA </w:instrText>
      </w:r>
      <w:r w:rsidR="00DD31E9">
        <w:rPr>
          <w:szCs w:val="24"/>
        </w:rPr>
      </w:r>
      <w:r w:rsidR="00DD31E9">
        <w:rPr>
          <w:szCs w:val="24"/>
        </w:rPr>
        <w:fldChar w:fldCharType="end"/>
      </w:r>
      <w:r w:rsidR="00BB6BFD">
        <w:rPr>
          <w:szCs w:val="24"/>
        </w:rPr>
      </w:r>
      <w:r w:rsidR="00BB6BFD">
        <w:rPr>
          <w:szCs w:val="24"/>
        </w:rPr>
        <w:fldChar w:fldCharType="separate"/>
      </w:r>
      <w:r w:rsidR="00DD31E9">
        <w:rPr>
          <w:noProof/>
          <w:szCs w:val="24"/>
        </w:rPr>
        <w:t>[</w:t>
      </w:r>
      <w:hyperlink w:anchor="_ENREF_94" w:tooltip="Wolf, 2009 #94" w:history="1">
        <w:r w:rsidR="001526E9">
          <w:rPr>
            <w:noProof/>
            <w:szCs w:val="24"/>
          </w:rPr>
          <w:t>94</w:t>
        </w:r>
      </w:hyperlink>
      <w:r w:rsidR="00DD31E9">
        <w:rPr>
          <w:noProof/>
          <w:szCs w:val="24"/>
        </w:rPr>
        <w:t>]</w:t>
      </w:r>
      <w:r w:rsidR="00BB6BFD">
        <w:rPr>
          <w:szCs w:val="24"/>
        </w:rPr>
        <w:fldChar w:fldCharType="end"/>
      </w:r>
      <w:r w:rsidR="00BB6BFD">
        <w:rPr>
          <w:szCs w:val="24"/>
        </w:rPr>
        <w:t xml:space="preserve"> and the observed upregulation of ERVs in </w:t>
      </w:r>
      <w:r w:rsidR="009242ED">
        <w:rPr>
          <w:szCs w:val="24"/>
        </w:rPr>
        <w:t xml:space="preserve">murine </w:t>
      </w:r>
      <w:r w:rsidR="00BB6BFD">
        <w:rPr>
          <w:szCs w:val="24"/>
        </w:rPr>
        <w:t>TRIM28 knock</w:t>
      </w:r>
      <w:r w:rsidR="009242ED">
        <w:rPr>
          <w:szCs w:val="24"/>
        </w:rPr>
        <w:t>-</w:t>
      </w:r>
      <w:r w:rsidR="00BB6BFD">
        <w:rPr>
          <w:szCs w:val="24"/>
        </w:rPr>
        <w:t xml:space="preserve">out ES cells </w:t>
      </w:r>
      <w:r w:rsidR="00BB6BFD">
        <w:rPr>
          <w:szCs w:val="24"/>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szCs w:val="24"/>
        </w:rPr>
        <w:instrText xml:space="preserve"> ADDIN EN.CITE </w:instrText>
      </w:r>
      <w:r w:rsidR="00DD31E9">
        <w:rPr>
          <w:szCs w:val="24"/>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szCs w:val="24"/>
        </w:rPr>
        <w:instrText xml:space="preserve"> ADDIN EN.CITE.DATA </w:instrText>
      </w:r>
      <w:r w:rsidR="00DD31E9">
        <w:rPr>
          <w:szCs w:val="24"/>
        </w:rPr>
      </w:r>
      <w:r w:rsidR="00DD31E9">
        <w:rPr>
          <w:szCs w:val="24"/>
        </w:rPr>
        <w:fldChar w:fldCharType="end"/>
      </w:r>
      <w:r w:rsidR="00BB6BFD">
        <w:rPr>
          <w:szCs w:val="24"/>
        </w:rPr>
      </w:r>
      <w:r w:rsidR="00BB6BFD">
        <w:rPr>
          <w:szCs w:val="24"/>
        </w:rPr>
        <w:fldChar w:fldCharType="separate"/>
      </w:r>
      <w:r w:rsidR="00DD31E9">
        <w:rPr>
          <w:noProof/>
          <w:szCs w:val="24"/>
        </w:rPr>
        <w:t>[</w:t>
      </w:r>
      <w:hyperlink w:anchor="_ENREF_95" w:tooltip="Rowe, 2010 #95" w:history="1">
        <w:r w:rsidR="001526E9">
          <w:rPr>
            <w:noProof/>
            <w:szCs w:val="24"/>
          </w:rPr>
          <w:t>95</w:t>
        </w:r>
      </w:hyperlink>
      <w:r w:rsidR="00DD31E9">
        <w:rPr>
          <w:noProof/>
          <w:szCs w:val="24"/>
        </w:rPr>
        <w:t>]</w:t>
      </w:r>
      <w:r w:rsidR="00BB6BFD">
        <w:rPr>
          <w:szCs w:val="24"/>
        </w:rPr>
        <w:fldChar w:fldCharType="end"/>
      </w:r>
      <w:r w:rsidR="00BB6BFD">
        <w:rPr>
          <w:szCs w:val="24"/>
        </w:rPr>
        <w:t xml:space="preserve"> </w:t>
      </w:r>
      <w:r>
        <w:rPr>
          <w:szCs w:val="24"/>
        </w:rPr>
        <w:t xml:space="preserve">led to the speculation that </w:t>
      </w:r>
      <w:r w:rsidR="00BB6BFD">
        <w:rPr>
          <w:szCs w:val="24"/>
        </w:rPr>
        <w:t>ERVs might be generally</w:t>
      </w:r>
      <w:r>
        <w:rPr>
          <w:szCs w:val="24"/>
        </w:rPr>
        <w:t xml:space="preserve"> </w:t>
      </w:r>
      <w:r w:rsidR="00BB6BFD">
        <w:rPr>
          <w:szCs w:val="24"/>
        </w:rPr>
        <w:t>repressed</w:t>
      </w:r>
      <w:r>
        <w:rPr>
          <w:szCs w:val="24"/>
        </w:rPr>
        <w:t xml:space="preserve"> </w:t>
      </w:r>
      <w:r w:rsidR="00630A86">
        <w:rPr>
          <w:szCs w:val="24"/>
        </w:rPr>
        <w:t xml:space="preserve">in a target-specific manner </w:t>
      </w:r>
      <w:r>
        <w:rPr>
          <w:szCs w:val="24"/>
        </w:rPr>
        <w:t>by KRAB-ZFPs</w:t>
      </w:r>
      <w:r w:rsidR="00BB6BFD">
        <w:rPr>
          <w:szCs w:val="24"/>
        </w:rPr>
        <w:t xml:space="preserve"> in mammalian germ cells</w:t>
      </w:r>
      <w:r>
        <w:rPr>
          <w:szCs w:val="24"/>
        </w:rPr>
        <w:t xml:space="preserve"> </w:t>
      </w:r>
      <w:r>
        <w:fldChar w:fldCharType="begin">
          <w:fldData xml:space="preserve">PEVuZE5vdGU+PENpdGU+PEF1dGhvcj5Sb3dlPC9BdXRob3I+PFllYXI+MjAxMDwvWWVhcj48UmVj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</w:fldData>
        </w:fldChar>
      </w:r>
      <w:r w:rsidR="00DD31E9">
        <w:instrText xml:space="preserve"> ADDIN EN.CITE </w:instrText>
      </w:r>
      <w:r w:rsidR="00DD31E9">
        <w:fldChar w:fldCharType="begin">
          <w:fldData xml:space="preserve">PEVuZE5vdGU+PENpdGU+PEF1dGhvcj5Sb3dlPC9BdXRob3I+PFllYXI+MjAxMDwvWWVhcj48UmVj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</w:fldData>
        </w:fldChar>
      </w:r>
      <w:r w:rsidR="00DD31E9">
        <w:instrText xml:space="preserve"> ADDIN EN.CITE.DATA </w:instrText>
      </w:r>
      <w:r w:rsidR="00DD31E9">
        <w:fldChar w:fldCharType="end"/>
      </w:r>
      <w:r>
        <w:fldChar w:fldCharType="separate"/>
      </w:r>
      <w:r w:rsidR="00DD31E9">
        <w:rPr>
          <w:noProof/>
        </w:rPr>
        <w:t>[</w:t>
      </w:r>
      <w:hyperlink w:anchor="_ENREF_95" w:tooltip="Rowe, 2010 #95" w:history="1">
        <w:r w:rsidR="001526E9">
          <w:rPr>
            <w:noProof/>
          </w:rPr>
          <w:t>95</w:t>
        </w:r>
      </w:hyperlink>
      <w:r w:rsidR="00DD31E9">
        <w:rPr>
          <w:noProof/>
        </w:rPr>
        <w:t>,</w:t>
      </w:r>
      <w:hyperlink w:anchor="_ENREF_104" w:tooltip="Thomas, 2011 #104" w:history="1">
        <w:r w:rsidR="001526E9">
          <w:rPr>
            <w:noProof/>
          </w:rPr>
          <w:t>104</w:t>
        </w:r>
      </w:hyperlink>
      <w:r w:rsidR="00DD31E9">
        <w:rPr>
          <w:noProof/>
        </w:rPr>
        <w:t>]</w:t>
      </w:r>
      <w:r>
        <w:fldChar w:fldCharType="end"/>
      </w:r>
      <w:r>
        <w:t xml:space="preserve">. </w:t>
      </w:r>
      <w:r w:rsidR="00BB6BFD">
        <w:t xml:space="preserve">Indeed, </w:t>
      </w:r>
      <w:r>
        <w:t>KRAB-</w:t>
      </w:r>
      <w:r>
        <w:rPr>
          <w:szCs w:val="24"/>
        </w:rPr>
        <w:t>ZFPs</w:t>
      </w:r>
      <w:r>
        <w:t xml:space="preserve"> are the most diverse transcription factors in mammals</w:t>
      </w:r>
      <w:r w:rsidR="00BB6BFD">
        <w:t xml:space="preserve"> and </w:t>
      </w:r>
      <w:r w:rsidR="00C92BB7">
        <w:t xml:space="preserve">only few of these </w:t>
      </w:r>
      <w:r w:rsidR="009518E3">
        <w:t>proteins</w:t>
      </w:r>
      <w:r w:rsidR="00C92BB7">
        <w:t xml:space="preserve"> </w:t>
      </w:r>
      <w:r w:rsidR="009518E3">
        <w:t>are</w:t>
      </w:r>
      <w:r w:rsidR="00C92BB7">
        <w:t xml:space="preserve"> </w:t>
      </w:r>
      <w:r w:rsidR="009518E3">
        <w:t>well</w:t>
      </w:r>
      <w:r w:rsidR="00C92BB7">
        <w:t xml:space="preserve"> characterised </w:t>
      </w:r>
      <w:r>
        <w:fldChar w:fldCharType="begin"/>
      </w:r>
      <w:r w:rsidR="00DD31E9">
        <w:instrText xml:space="preserve"> ADDIN EN.CITE &lt;EndNote&gt;&lt;Cite&gt;&lt;Author&gt;Urrutia&lt;/Author&gt;&lt;Year&gt;2003&lt;/Year&gt;&lt;RecNum&gt;92&lt;/RecNum&gt;&lt;DisplayText&gt;[92]&lt;/DisplayText&gt;&lt;record&gt;&lt;rec-number&gt;92&lt;/rec-number&gt;&lt;foreign-keys&gt;&lt;key app="EN" db-id="tzfp5vpxsp522xeefx3xp5rdz9ar9fwxdeax"&gt;92&lt;/key&gt;&lt;/foreign-keys&gt;&lt;ref-type name="Journal Article"&gt;17&lt;/ref-type&gt;&lt;contributors&gt;&lt;authors&gt;&lt;author&gt;Urrutia, R.&lt;/author&gt;&lt;/authors&gt;&lt;/contributors&gt;&lt;auth-address&gt;Gastroenterology Research Unit, Saint Mary&amp;apos;s Hospital and Department of Biochemistry and Molecular Biology and Tumor Biology Program, Mayo Clinic, Rochester, MN 55905, USA. urrutia.raul@mayo.edu&lt;/auth-address&gt;&lt;titles&gt;&lt;title&gt;KRAB-containing zinc-finger repressor proteins&lt;/title&gt;&lt;secondary-title&gt;Genome Biol&lt;/secondary-title&gt;&lt;/titles&gt;&lt;periodical&gt;&lt;full-title&gt;Genome Biol&lt;/full-title&gt;&lt;/periodical&gt;&lt;pages&gt;231&lt;/pages&gt;&lt;volume&gt;4&lt;/volume&gt;&lt;number&gt;10&lt;/number&gt;&lt;edition&gt;2003/10/02&lt;/edition&gt;&lt;keywords&gt;&lt;keyword&gt;Amino Acid Motifs&lt;/keyword&gt;&lt;keyword&gt;Animals&lt;/keyword&gt;&lt;keyword&gt;DNA-Binding Proteins/*chemistry/*metabolism&lt;/keyword&gt;&lt;keyword&gt;Humans&lt;/keyword&gt;&lt;keyword&gt;Repressor Proteins/*chemistry/*metabolism&lt;/keyword&gt;&lt;keyword&gt;Transcription Factors/*chemistry/*metabolism&lt;/keyword&gt;&lt;keyword&gt;*Zinc Fingers&lt;/keyword&gt;&lt;/keywords&gt;&lt;dates&gt;&lt;year&gt;2003&lt;/year&gt;&lt;/dates&gt;&lt;isbn&gt;1465-6914 (Electronic)&amp;#xD;1465-6906 (Linking)&lt;/isbn&gt;&lt;accession-num&gt;14519192&lt;/accession-num&gt;&lt;urls&gt;&lt;related-urls&gt;&lt;url&gt;http://www.ncbi.nlm.nih.gov/pubmed/14519192&lt;/url&gt;&lt;/related-urls&gt;&lt;/urls&gt;&lt;custom2&gt;328446&lt;/custom2&gt;&lt;electronic-resource-num&gt;10.1186/gb-2003-4-10-231&lt;/electronic-resource-num&gt;&lt;language&gt;eng&lt;/language&gt;&lt;/record&gt;&lt;/Cite&gt;&lt;/EndNote&gt;</w:instrText>
      </w:r>
      <w:r>
        <w:fldChar w:fldCharType="separate"/>
      </w:r>
      <w:r w:rsidR="00DD31E9">
        <w:rPr>
          <w:noProof/>
        </w:rPr>
        <w:t>[</w:t>
      </w:r>
      <w:hyperlink w:anchor="_ENREF_92" w:tooltip="Urrutia, 2003 #92" w:history="1">
        <w:r w:rsidR="001526E9">
          <w:rPr>
            <w:noProof/>
          </w:rPr>
          <w:t>92</w:t>
        </w:r>
      </w:hyperlink>
      <w:r w:rsidR="00DD31E9">
        <w:rPr>
          <w:noProof/>
        </w:rPr>
        <w:t>]</w:t>
      </w:r>
      <w:r>
        <w:fldChar w:fldCharType="end"/>
      </w:r>
      <w:r w:rsidR="009242ED">
        <w:t>. Furthermore, s</w:t>
      </w:r>
      <w:r>
        <w:t>igns of positive selection at</w:t>
      </w:r>
      <w:r w:rsidR="007D0C21">
        <w:t xml:space="preserve"> the</w:t>
      </w:r>
      <w:r>
        <w:t xml:space="preserve"> </w:t>
      </w:r>
      <w:r w:rsidR="007D0C21">
        <w:t xml:space="preserve">binding </w:t>
      </w:r>
      <w:r>
        <w:t xml:space="preserve">specificity conferring residues </w:t>
      </w:r>
      <w:r w:rsidR="007D0C21">
        <w:t>of</w:t>
      </w:r>
      <w:r>
        <w:t xml:space="preserve"> </w:t>
      </w:r>
      <w:r w:rsidR="007D0C21">
        <w:t xml:space="preserve">primate </w:t>
      </w:r>
      <w:r>
        <w:t>KRAB-</w:t>
      </w:r>
      <w:r>
        <w:rPr>
          <w:szCs w:val="24"/>
        </w:rPr>
        <w:t>ZFPs</w:t>
      </w:r>
      <w:r>
        <w:t xml:space="preserve"> have been found </w:t>
      </w:r>
      <w:r>
        <w:rPr>
          <w:szCs w:val="24"/>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szCs w:val="24"/>
        </w:rPr>
        <w:instrText xml:space="preserve"> ADDIN EN.CITE </w:instrText>
      </w:r>
      <w:r w:rsidR="00DD31E9">
        <w:rPr>
          <w:szCs w:val="24"/>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szCs w:val="24"/>
        </w:rPr>
        <w:instrText xml:space="preserve"> ADDIN EN.CITE.DATA </w:instrText>
      </w:r>
      <w:r w:rsidR="00DD31E9">
        <w:rPr>
          <w:szCs w:val="24"/>
        </w:rPr>
      </w:r>
      <w:r w:rsidR="00DD31E9">
        <w:rPr>
          <w:szCs w:val="24"/>
        </w:rPr>
        <w:fldChar w:fldCharType="end"/>
      </w:r>
      <w:r>
        <w:rPr>
          <w:szCs w:val="24"/>
        </w:rPr>
      </w:r>
      <w:r>
        <w:rPr>
          <w:szCs w:val="24"/>
        </w:rPr>
        <w:fldChar w:fldCharType="separate"/>
      </w:r>
      <w:r w:rsidR="00DD31E9">
        <w:rPr>
          <w:noProof/>
          <w:szCs w:val="24"/>
        </w:rPr>
        <w:t>[</w:t>
      </w:r>
      <w:hyperlink w:anchor="_ENREF_95" w:tooltip="Rowe, 2010 #95" w:history="1">
        <w:r w:rsidR="001526E9">
          <w:rPr>
            <w:noProof/>
            <w:szCs w:val="24"/>
          </w:rPr>
          <w:t>95</w:t>
        </w:r>
      </w:hyperlink>
      <w:r w:rsidR="00DD31E9">
        <w:rPr>
          <w:noProof/>
          <w:szCs w:val="24"/>
        </w:rPr>
        <w:t>]</w:t>
      </w:r>
      <w:r>
        <w:rPr>
          <w:szCs w:val="24"/>
        </w:rPr>
        <w:fldChar w:fldCharType="end"/>
      </w:r>
      <w:r w:rsidR="009242ED">
        <w:t xml:space="preserve"> and </w:t>
      </w:r>
      <w:r w:rsidR="005D48D1">
        <w:t xml:space="preserve">a </w:t>
      </w:r>
      <w:r w:rsidR="005D48D1" w:rsidRPr="009661BB">
        <w:t xml:space="preserve">correlation between the </w:t>
      </w:r>
      <w:r w:rsidR="005D48D1">
        <w:t>abundance of ERVs and the number of KRAB-ZFPs</w:t>
      </w:r>
      <w:r w:rsidR="005D48D1" w:rsidRPr="009661BB">
        <w:t xml:space="preserve"> </w:t>
      </w:r>
      <w:r w:rsidR="005D48D1">
        <w:t xml:space="preserve">in mammalian genomes has been recently reported </w:t>
      </w:r>
      <w:r w:rsidR="005D48D1" w:rsidRPr="009661BB">
        <w:fldChar w:fldCharType="begin"/>
      </w:r>
      <w:r w:rsidR="00DD31E9">
        <w:instrText xml:space="preserve"> ADDIN EN.CITE &lt;EndNote&gt;&lt;Cite&gt;&lt;Author&gt;Thomas&lt;/Author&gt;&lt;Year&gt;2011&lt;/Year&gt;&lt;RecNum&gt;104&lt;/RecNum&gt;&lt;DisplayText&gt;[104]&lt;/DisplayText&gt;&lt;record&gt;&lt;rec-number&gt;104&lt;/rec-number&gt;&lt;foreign-keys&gt;&lt;key app="EN" db-id="tzfp5vpxsp522xeefx3xp5rdz9ar9fwxdeax"&gt;104&lt;/key&gt;&lt;/foreign-keys&gt;&lt;ref-type name="Journal Article"&gt;17&lt;/ref-type&gt;&lt;contributors&gt;&lt;authors&gt;&lt;author&gt;Thomas, J. H.&lt;/author&gt;&lt;author&gt;Schneider, S.&lt;/author&gt;&lt;/authors&gt;&lt;/contributors&gt;&lt;auth-address&gt;Department of Genome Sciences, University of Washington, Seattle, Washington 98195, USA. jht@u.washington.edu&lt;/auth-address&gt;&lt;titles&gt;&lt;title&gt;Coevolution of retroelements and tandem zinc finger genes&lt;/title&gt;&lt;secondary-title&gt;Genome Res&lt;/secondary-title&gt;&lt;/titles&gt;&lt;periodical&gt;&lt;full-title&gt;Genome Res&lt;/full-title&gt;&lt;/periodical&gt;&lt;pages&gt;1800-12&lt;/pages&gt;&lt;volume&gt;21&lt;/volume&gt;&lt;number&gt;11&lt;/number&gt;&lt;edition&gt;2011/07/26&lt;/edition&gt;&lt;dates&gt;&lt;year&gt;2011&lt;/year&gt;&lt;pub-dates&gt;&lt;date&gt;Nov&lt;/date&gt;&lt;/pub-dates&gt;&lt;/dates&gt;&lt;isbn&gt;1549-5469 (Electronic)&amp;#xD;1088-9051 (Linking)&lt;/isbn&gt;&lt;accession-num&gt;21784874&lt;/accession-num&gt;&lt;urls&gt;&lt;related-urls&gt;&lt;url&gt;http://www.ncbi.nlm.nih.gov/pubmed/21784874&lt;/url&gt;&lt;/related-urls&gt;&lt;/urls&gt;&lt;custom2&gt;3205565&lt;/custom2&gt;&lt;electronic-resource-num&gt;gr.121749.111 [pii]&amp;#xD;10.1101/gr.121749.111&lt;/electronic-resource-num&gt;&lt;language&gt;eng&lt;/language&gt;&lt;/record&gt;&lt;/Cite&gt;&lt;/EndNote&gt;</w:instrText>
      </w:r>
      <w:r w:rsidR="005D48D1" w:rsidRPr="009661BB">
        <w:fldChar w:fldCharType="separate"/>
      </w:r>
      <w:r w:rsidR="00DD31E9">
        <w:rPr>
          <w:noProof/>
        </w:rPr>
        <w:t>[</w:t>
      </w:r>
      <w:hyperlink w:anchor="_ENREF_104" w:tooltip="Thomas, 2011 #104" w:history="1">
        <w:r w:rsidR="001526E9">
          <w:rPr>
            <w:noProof/>
          </w:rPr>
          <w:t>104</w:t>
        </w:r>
      </w:hyperlink>
      <w:r w:rsidR="00DD31E9">
        <w:rPr>
          <w:noProof/>
        </w:rPr>
        <w:t>]</w:t>
      </w:r>
      <w:r w:rsidR="005D48D1" w:rsidRPr="009661BB">
        <w:fldChar w:fldCharType="end"/>
      </w:r>
      <w:r w:rsidR="009242ED">
        <w:t xml:space="preserve">. </w:t>
      </w:r>
      <w:r w:rsidR="00630A86">
        <w:t>Although KRAB-ZFPs are beyond dispute not solely restricted to retroviral repression, it is</w:t>
      </w:r>
      <w:r w:rsidR="009242ED">
        <w:t xml:space="preserve"> tempting to speculate</w:t>
      </w:r>
      <w:r w:rsidR="005D48D1">
        <w:t xml:space="preserve"> that the rapid evolution of </w:t>
      </w:r>
      <w:r w:rsidR="00630A86">
        <w:t xml:space="preserve">at least some </w:t>
      </w:r>
      <w:r w:rsidR="005D48D1">
        <w:t xml:space="preserve">KRAB-ZFPs may be the result of an </w:t>
      </w:r>
      <w:r w:rsidR="00BB6BFD">
        <w:t xml:space="preserve">evolutionary </w:t>
      </w:r>
      <w:r w:rsidR="005D48D1">
        <w:t>arm</w:t>
      </w:r>
      <w:r w:rsidR="00105B3D">
        <w:t xml:space="preserve">s </w:t>
      </w:r>
      <w:r w:rsidR="005D48D1">
        <w:t>race between retroviruses and KRAB-ZFPs.</w:t>
      </w:r>
    </w:p>
    <w:p w:rsidR="00933884" w:rsidRDefault="00BB6BFD" w:rsidP="00190703">
      <w:r>
        <w:t xml:space="preserve">However, </w:t>
      </w:r>
      <w:r w:rsidR="007D0C21">
        <w:t>r</w:t>
      </w:r>
      <w:r>
        <w:t>eplicating exogenous retroviruses evolve rapidly and may</w:t>
      </w:r>
      <w:r w:rsidR="007D0C21">
        <w:t xml:space="preserve"> easily escape KRAB-ZFP mediated</w:t>
      </w:r>
      <w:r>
        <w:t xml:space="preserve"> repression. Even </w:t>
      </w:r>
      <w:r w:rsidR="00E03B66">
        <w:t xml:space="preserve">a </w:t>
      </w:r>
      <w:r>
        <w:t xml:space="preserve">functional </w:t>
      </w:r>
      <w:r w:rsidR="00E03B66">
        <w:t xml:space="preserve">KRAB-ZFP targeted </w:t>
      </w:r>
      <w:r>
        <w:t xml:space="preserve">retroviral </w:t>
      </w:r>
      <w:r w:rsidR="00E03B66">
        <w:t>element,</w:t>
      </w:r>
      <w:r>
        <w:t xml:space="preserve"> such as </w:t>
      </w:r>
      <w:r w:rsidR="007D0C21">
        <w:t xml:space="preserve">the </w:t>
      </w:r>
      <w:r>
        <w:t>PBS, which is relatively conserved within a</w:t>
      </w:r>
      <w:r w:rsidR="008D5DDF">
        <w:t>n</w:t>
      </w:r>
      <w:r>
        <w:t xml:space="preserve"> ERV group, may be easily replaced by alternative sequences</w:t>
      </w:r>
      <w:r w:rsidR="007D0C21">
        <w:t xml:space="preserve"> to escape repression</w:t>
      </w:r>
      <w:r>
        <w:t xml:space="preserve"> </w:t>
      </w:r>
      <w:r>
        <w:fldChar w:fldCharType="begin">
          <w:fldData xml:space="preserve">PEVuZE5vdGU+PENpdGU+PEF1dGhvcj5MdW5kPC9BdXRob3I+PFllYXI+MTk5OTwvWWVhcj48UmVj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</w:fldData>
        </w:fldChar>
      </w:r>
      <w:r w:rsidR="00DD31E9">
        <w:instrText xml:space="preserve"> ADDIN EN.CITE </w:instrText>
      </w:r>
      <w:r w:rsidR="00DD31E9">
        <w:fldChar w:fldCharType="begin">
          <w:fldData xml:space="preserve">PEVuZE5vdGU+PENpdGU+PEF1dGhvcj5MdW5kPC9BdXRob3I+PFllYXI+MTk5OTwvWWVhcj48UmVj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</w:fldData>
        </w:fldChar>
      </w:r>
      <w:r w:rsidR="00DD31E9">
        <w:instrText xml:space="preserve"> ADDIN EN.CITE.DATA </w:instrText>
      </w:r>
      <w:r w:rsidR="00DD31E9">
        <w:fldChar w:fldCharType="end"/>
      </w:r>
      <w:r>
        <w:fldChar w:fldCharType="separate"/>
      </w:r>
      <w:r w:rsidR="00DD31E9">
        <w:rPr>
          <w:noProof/>
        </w:rPr>
        <w:t>[</w:t>
      </w:r>
      <w:hyperlink w:anchor="_ENREF_96" w:tooltip="Modin, 2000 #96" w:history="1">
        <w:r w:rsidR="001526E9">
          <w:rPr>
            <w:noProof/>
          </w:rPr>
          <w:t>96</w:t>
        </w:r>
      </w:hyperlink>
      <w:r w:rsidR="00DD31E9">
        <w:rPr>
          <w:noProof/>
        </w:rPr>
        <w:t>,</w:t>
      </w:r>
      <w:hyperlink w:anchor="_ENREF_105" w:tooltip="Lund, 1999 #105" w:history="1">
        <w:r w:rsidR="001526E9">
          <w:rPr>
            <w:noProof/>
          </w:rPr>
          <w:t>105</w:t>
        </w:r>
      </w:hyperlink>
      <w:r w:rsidR="00DD31E9">
        <w:rPr>
          <w:noProof/>
        </w:rPr>
        <w:t>,</w:t>
      </w:r>
      <w:hyperlink w:anchor="_ENREF_106" w:tooltip="Lund, 2000 #106" w:history="1">
        <w:r w:rsidR="001526E9">
          <w:rPr>
            <w:noProof/>
          </w:rPr>
          <w:t>106</w:t>
        </w:r>
      </w:hyperlink>
      <w:r w:rsidR="00DD31E9">
        <w:rPr>
          <w:noProof/>
        </w:rPr>
        <w:t>]</w:t>
      </w:r>
      <w:r>
        <w:fldChar w:fldCharType="end"/>
      </w:r>
      <w:r>
        <w:t>.</w:t>
      </w:r>
      <w:r w:rsidR="007D0C21">
        <w:t xml:space="preserve"> </w:t>
      </w:r>
      <w:r w:rsidR="001701DE">
        <w:t>Furthermore</w:t>
      </w:r>
      <w:r w:rsidR="007D0C21">
        <w:t>, i</w:t>
      </w:r>
      <w:r w:rsidR="0035474D">
        <w:t>t has been shown that replication competent MLV using PBS that are not repressed by ZFP809 replicate at similar rates to the Pro-PBS containing wild-type in infected mice</w:t>
      </w:r>
      <w:r w:rsidR="00CC759E">
        <w:t xml:space="preserve"> </w:t>
      </w:r>
      <w:r w:rsidR="00CC759E">
        <w:fldChar w:fldCharType="begin"/>
      </w:r>
      <w:r w:rsidR="00DD31E9">
        <w:instrText xml:space="preserve"> ADDIN EN.CITE &lt;EndNote&gt;&lt;Cite&gt;&lt;Author&gt;Lund&lt;/Author&gt;&lt;Year&gt;1999&lt;/Year&gt;&lt;RecNum&gt;105&lt;/RecNum&gt;&lt;DisplayText&gt;[105]&lt;/DisplayText&gt;&lt;record&gt;&lt;rec-number&gt;105&lt;/rec-number&gt;&lt;foreign-keys&gt;&lt;key app="EN" db-id="tzfp5vpxsp522xeefx3xp5rdz9ar9fwxdeax"&gt;105&lt;/key&gt;&lt;/foreign-keys&gt;&lt;ref-type name="Journal Article"&gt;17&lt;/ref-type&gt;&lt;contributors&gt;&lt;authors&gt;&lt;author&gt;Lund, A. H.&lt;/author&gt;&lt;author&gt;Schmidt, J.&lt;/author&gt;&lt;author&gt;Luz, A.&lt;/author&gt;&lt;author&gt;Sorensen, A. B.&lt;/author&gt;&lt;author&gt;Duch, M.&lt;/author&gt;&lt;author&gt;Pedersen, F. S.&lt;/author&gt;&lt;/authors&gt;&lt;/contributors&gt;&lt;auth-address&gt;Department of Molecular and Structural Biology, University of Aarhus, DK-8000 Aarhus C, Denmark.&lt;/auth-address&gt;&lt;titles&gt;&lt;title&gt;Replication and pathogenicity of primer binding site mutants of SL3-3 murine leukemia viruses&lt;/title&gt;&lt;secondary-title&gt;J Virol&lt;/secondary-title&gt;&lt;/titles&gt;&lt;periodical&gt;&lt;full-title&gt;J Virol&lt;/full-title&gt;&lt;/periodical&gt;&lt;pages&gt;6117-22&lt;/pages&gt;&lt;volume&gt;73&lt;/volume&gt;&lt;number&gt;7&lt;/number&gt;&lt;edition&gt;1999/06/11&lt;/edition&gt;&lt;keywords&gt;&lt;keyword&gt;3T3 Cells&lt;/keyword&gt;&lt;keyword&gt;Animals&lt;/keyword&gt;&lt;keyword&gt;Binding Sites&lt;/keyword&gt;&lt;keyword&gt;DNA, Viral/analysis&lt;/keyword&gt;&lt;keyword&gt;Leukemia Virus, Murine/genetics/*pathogenicity/*physiology&lt;/keyword&gt;&lt;keyword&gt;Leukemia, Experimental/virology&lt;/keyword&gt;&lt;keyword&gt;Mice&lt;/keyword&gt;&lt;keyword&gt;*Mutation&lt;/keyword&gt;&lt;keyword&gt;*Rna&lt;/keyword&gt;&lt;keyword&gt;RNA, Transfer&lt;/keyword&gt;&lt;keyword&gt;RNA, Transfer, Arg&lt;/keyword&gt;&lt;keyword&gt;RNA, Transfer, Gln&lt;/keyword&gt;&lt;keyword&gt;RNA, Transfer, Lys&lt;/keyword&gt;&lt;keyword&gt;RNA, Viral&lt;/keyword&gt;&lt;keyword&gt;Retroviridae Infections/virology&lt;/keyword&gt;&lt;keyword&gt;Tumor Virus Infections/virology&lt;/keyword&gt;&lt;keyword&gt;*Virus Replication&lt;/keyword&gt;&lt;/keywords&gt;&lt;dates&gt;&lt;year&gt;1999&lt;/year&gt;&lt;pub-dates&gt;&lt;date&gt;Jul&lt;/date&gt;&lt;/pub-dates&gt;&lt;/dates&gt;&lt;isbn&gt;0022-538X (Print)&amp;#xD;0022-538X (Linking)&lt;/isbn&gt;&lt;accession-num&gt;10364369&lt;/accession-num&gt;&lt;urls&gt;&lt;related-urls&gt;&lt;url&gt;http://www.ncbi.nlm.nih.gov/pubmed/10364369&lt;/url&gt;&lt;/related-urls&gt;&lt;/urls&gt;&lt;custom2&gt;112678&lt;/custom2&gt;&lt;language&gt;eng&lt;/language&gt;&lt;/record&gt;&lt;/Cite&gt;&lt;/EndNote&gt;</w:instrText>
      </w:r>
      <w:r w:rsidR="00CC759E">
        <w:fldChar w:fldCharType="separate"/>
      </w:r>
      <w:r w:rsidR="00DD31E9">
        <w:rPr>
          <w:noProof/>
        </w:rPr>
        <w:t>[</w:t>
      </w:r>
      <w:hyperlink w:anchor="_ENREF_105" w:tooltip="Lund, 1999 #105" w:history="1">
        <w:r w:rsidR="001526E9">
          <w:rPr>
            <w:noProof/>
          </w:rPr>
          <w:t>105</w:t>
        </w:r>
      </w:hyperlink>
      <w:r w:rsidR="00DD31E9">
        <w:rPr>
          <w:noProof/>
        </w:rPr>
        <w:t>]</w:t>
      </w:r>
      <w:r w:rsidR="00CC759E">
        <w:fldChar w:fldCharType="end"/>
      </w:r>
      <w:r w:rsidR="0035474D">
        <w:t xml:space="preserve">, suggesting that ZFP809 </w:t>
      </w:r>
      <w:r w:rsidR="005D48D1">
        <w:t xml:space="preserve">does not </w:t>
      </w:r>
      <w:r w:rsidR="007D0C21">
        <w:t xml:space="preserve">restrict </w:t>
      </w:r>
      <w:r w:rsidR="005D48D1">
        <w:t xml:space="preserve">retroviruses </w:t>
      </w:r>
      <w:r w:rsidR="007D0C21">
        <w:t>during the course of a</w:t>
      </w:r>
      <w:r w:rsidR="00C92BB7">
        <w:t xml:space="preserve"> regular</w:t>
      </w:r>
      <w:r w:rsidR="007D0C21">
        <w:t xml:space="preserve"> infection. </w:t>
      </w:r>
      <w:r w:rsidR="009242ED">
        <w:t xml:space="preserve">Unlike exogenous retroviruses, ERVs mutate at the same rate as the host genome and may therefore be less prone to escape target-specific repression. One might further speculate that repression of infecting retroviruses does not favour </w:t>
      </w:r>
      <w:r w:rsidR="00E146FA">
        <w:t xml:space="preserve">retroviral </w:t>
      </w:r>
      <w:r w:rsidR="009242ED">
        <w:t xml:space="preserve">escape mutants if </w:t>
      </w:r>
      <w:r w:rsidR="00630A86">
        <w:t xml:space="preserve">the </w:t>
      </w:r>
      <w:r w:rsidR="009242ED">
        <w:t>repression</w:t>
      </w:r>
      <w:r w:rsidR="00630A86">
        <w:t xml:space="preserve"> mechanism</w:t>
      </w:r>
      <w:r w:rsidR="009242ED">
        <w:t xml:space="preserve"> is absent in the primary target cells in which the retrovirus replicates during the course of an infection. </w:t>
      </w:r>
      <w:r w:rsidR="00630A86">
        <w:t xml:space="preserve">It was therefore </w:t>
      </w:r>
      <w:r w:rsidR="00C92BB7">
        <w:t>assumed</w:t>
      </w:r>
      <w:r w:rsidR="00630A86">
        <w:t xml:space="preserve"> that ERVs that amplify within the host germ line after </w:t>
      </w:r>
      <w:r w:rsidR="00630A86">
        <w:lastRenderedPageBreak/>
        <w:t>initial colonisation and reach a critical number of members will exert a selective pressure on the host organism that d</w:t>
      </w:r>
      <w:r w:rsidR="00ED23A5">
        <w:t>rives the evolution of a target-</w:t>
      </w:r>
      <w:r w:rsidR="00630A86">
        <w:t>specific KRAB-ZFP</w:t>
      </w:r>
      <w:r w:rsidR="00EA7230">
        <w:t xml:space="preserve"> restricting the ERV group </w:t>
      </w:r>
      <w:r w:rsidR="00630A86" w:rsidRPr="009661BB">
        <w:fldChar w:fldCharType="begin"/>
      </w:r>
      <w:r w:rsidR="00DD31E9">
        <w:instrText xml:space="preserve"> ADDIN EN.CITE &lt;EndNote&gt;&lt;Cite&gt;&lt;Author&gt;Thomas&lt;/Author&gt;&lt;Year&gt;2011&lt;/Year&gt;&lt;RecNum&gt;104&lt;/RecNum&gt;&lt;DisplayText&gt;[104]&lt;/DisplayText&gt;&lt;record&gt;&lt;rec-number&gt;104&lt;/rec-number&gt;&lt;foreign-keys&gt;&lt;key app="EN" db-id="tzfp5vpxsp522xeefx3xp5rdz9ar9fwxdeax"&gt;104&lt;/key&gt;&lt;/foreign-keys&gt;&lt;ref-type name="Journal Article"&gt;17&lt;/ref-type&gt;&lt;contributors&gt;&lt;authors&gt;&lt;author&gt;Thomas, J. H.&lt;/author&gt;&lt;author&gt;Schneider, S.&lt;/author&gt;&lt;/authors&gt;&lt;/contributors&gt;&lt;auth-address&gt;Department of Genome Sciences, University of Washington, Seattle, Washington 98195, USA. jht@u.washington.edu&lt;/auth-address&gt;&lt;titles&gt;&lt;title&gt;Coevolution of retroelements and tandem zinc finger genes&lt;/title&gt;&lt;secondary-title&gt;Genome Res&lt;/secondary-title&gt;&lt;/titles&gt;&lt;periodical&gt;&lt;full-title&gt;Genome Res&lt;/full-title&gt;&lt;/periodical&gt;&lt;pages&gt;1800-12&lt;/pages&gt;&lt;volume&gt;21&lt;/volume&gt;&lt;number&gt;11&lt;/number&gt;&lt;edition&gt;2011/07/26&lt;/edition&gt;&lt;dates&gt;&lt;year&gt;2011&lt;/year&gt;&lt;pub-dates&gt;&lt;date&gt;Nov&lt;/date&gt;&lt;/pub-dates&gt;&lt;/dates&gt;&lt;isbn&gt;1549-5469 (Electronic)&amp;#xD;1088-9051 (Linking)&lt;/isbn&gt;&lt;accession-num&gt;21784874&lt;/accession-num&gt;&lt;urls&gt;&lt;related-urls&gt;&lt;url&gt;http://www.ncbi.nlm.nih.gov/pubmed/21784874&lt;/url&gt;&lt;/related-urls&gt;&lt;/urls&gt;&lt;custom2&gt;3205565&lt;/custom2&gt;&lt;electronic-resource-num&gt;gr.121749.111 [pii]&amp;#xD;10.1101/gr.121749.111&lt;/electronic-resource-num&gt;&lt;language&gt;eng&lt;/language&gt;&lt;/record&gt;&lt;/Cite&gt;&lt;/EndNote&gt;</w:instrText>
      </w:r>
      <w:r w:rsidR="00630A86" w:rsidRPr="009661BB">
        <w:fldChar w:fldCharType="separate"/>
      </w:r>
      <w:r w:rsidR="00DD31E9">
        <w:rPr>
          <w:noProof/>
        </w:rPr>
        <w:t>[</w:t>
      </w:r>
      <w:hyperlink w:anchor="_ENREF_104" w:tooltip="Thomas, 2011 #104" w:history="1">
        <w:r w:rsidR="001526E9">
          <w:rPr>
            <w:noProof/>
          </w:rPr>
          <w:t>104</w:t>
        </w:r>
      </w:hyperlink>
      <w:r w:rsidR="00DD31E9">
        <w:rPr>
          <w:noProof/>
        </w:rPr>
        <w:t>]</w:t>
      </w:r>
      <w:r w:rsidR="00630A86" w:rsidRPr="009661BB">
        <w:fldChar w:fldCharType="end"/>
      </w:r>
      <w:r w:rsidR="00EA7230">
        <w:t>. Furthermore, since new ERV groups</w:t>
      </w:r>
      <w:r w:rsidR="00E146FA">
        <w:t xml:space="preserve"> are </w:t>
      </w:r>
      <w:r w:rsidR="00EA7230">
        <w:t xml:space="preserve">repeatedly </w:t>
      </w:r>
      <w:r w:rsidR="00E146FA">
        <w:t xml:space="preserve">introduced to </w:t>
      </w:r>
      <w:r w:rsidR="00EA7230">
        <w:t>a host genome over time, new KRAB-ZFP</w:t>
      </w:r>
      <w:r w:rsidR="00105B3D">
        <w:t>s</w:t>
      </w:r>
      <w:r w:rsidR="00EA7230">
        <w:t xml:space="preserve"> need to evolve </w:t>
      </w:r>
      <w:r w:rsidR="00316D27">
        <w:t>to repress these elements. Alternatively, ERV targeting</w:t>
      </w:r>
      <w:r w:rsidR="00E146FA">
        <w:t xml:space="preserve"> KRAB-ZFPs </w:t>
      </w:r>
      <w:r w:rsidR="00316D27">
        <w:t>may</w:t>
      </w:r>
      <w:r w:rsidR="00E03B66">
        <w:t xml:space="preserve"> adapt to those new targets</w:t>
      </w:r>
      <w:r w:rsidR="00EA7230">
        <w:t xml:space="preserve"> if their original</w:t>
      </w:r>
      <w:r w:rsidR="009518E3">
        <w:t>ly</w:t>
      </w:r>
      <w:r w:rsidR="00EA7230">
        <w:t xml:space="preserve"> targeted ERV group has lost its potential to harm the host. </w:t>
      </w:r>
    </w:p>
    <w:p w:rsidR="001C38B3" w:rsidRDefault="001C38B3" w:rsidP="00BE0CF6">
      <w:pPr>
        <w:pStyle w:val="Heading1"/>
        <w:pageBreakBefore/>
      </w:pPr>
      <w:bookmarkStart w:id="15" w:name="_Toc343249306"/>
      <w:r>
        <w:lastRenderedPageBreak/>
        <w:t>Aims of the study</w:t>
      </w:r>
      <w:bookmarkEnd w:id="15"/>
    </w:p>
    <w:p w:rsidR="00BA7E9F" w:rsidRDefault="009242ED" w:rsidP="00E03B66">
      <w:r>
        <w:t>D</w:t>
      </w:r>
      <w:r w:rsidR="00CC759E">
        <w:t>ifferent mammalian species have been coloni</w:t>
      </w:r>
      <w:r w:rsidR="00932258">
        <w:t>sed by different groups of ERVs</w:t>
      </w:r>
      <w:r w:rsidR="00CC759E">
        <w:t xml:space="preserve"> and are therefore expected to have evolved </w:t>
      </w:r>
      <w:r w:rsidR="00EA7230">
        <w:t xml:space="preserve">their own set of </w:t>
      </w:r>
      <w:r w:rsidR="00CC759E">
        <w:t>KRAB-ZFPs that specific</w:t>
      </w:r>
      <w:r w:rsidR="00932258">
        <w:t>ally target these</w:t>
      </w:r>
      <w:r w:rsidR="00CC759E">
        <w:t xml:space="preserve"> </w:t>
      </w:r>
      <w:r w:rsidR="00FE3097">
        <w:t xml:space="preserve">ERVs </w:t>
      </w:r>
      <w:r w:rsidR="00932258">
        <w:t>for repression</w:t>
      </w:r>
      <w:r w:rsidR="00FE3097">
        <w:t>.</w:t>
      </w:r>
      <w:r w:rsidR="00CC759E">
        <w:t xml:space="preserve"> </w:t>
      </w:r>
      <w:r w:rsidR="00BA7E9F">
        <w:t>The main goal of this study was to understand the evolutionary and functional aspects of adaptive, target-specific ERV repression by KRAB-ZFPs.</w:t>
      </w:r>
    </w:p>
    <w:p w:rsidR="00E03B66" w:rsidRPr="00DA45A9" w:rsidRDefault="00BA7E9F" w:rsidP="00E03B66">
      <w:r>
        <w:t>W</w:t>
      </w:r>
      <w:r w:rsidR="00E03B66">
        <w:t xml:space="preserve">e first aim to identify PBS sequences frequently used by </w:t>
      </w:r>
      <w:r w:rsidR="00FE3097">
        <w:t>porcine and human ERVs</w:t>
      </w:r>
      <w:r w:rsidR="00E03B66">
        <w:t xml:space="preserve"> and test </w:t>
      </w:r>
      <w:r w:rsidR="00FE3097">
        <w:t xml:space="preserve">whether </w:t>
      </w:r>
      <w:r w:rsidR="00E03B66">
        <w:t xml:space="preserve">these sequences </w:t>
      </w:r>
      <w:r w:rsidR="00FE3097">
        <w:t xml:space="preserve">represent targets for KRAB-ZFP/TRIM28 mediated repression </w:t>
      </w:r>
      <w:r w:rsidR="00E03B66">
        <w:t xml:space="preserve">in </w:t>
      </w:r>
      <w:r w:rsidR="00932258">
        <w:t xml:space="preserve">murine, </w:t>
      </w:r>
      <w:r w:rsidR="00E03B66">
        <w:t xml:space="preserve">porcine </w:t>
      </w:r>
      <w:r w:rsidR="00FE3097">
        <w:t xml:space="preserve">and </w:t>
      </w:r>
      <w:r w:rsidR="00E03B66">
        <w:t xml:space="preserve">human </w:t>
      </w:r>
      <w:r w:rsidR="00FE3097">
        <w:t>cells.</w:t>
      </w:r>
      <w:r>
        <w:t xml:space="preserve"> </w:t>
      </w:r>
      <w:r w:rsidR="00E03B66">
        <w:t xml:space="preserve">Furthermore we want to identify </w:t>
      </w:r>
      <w:r w:rsidR="00FE3097">
        <w:t>and analyse the retroviral</w:t>
      </w:r>
      <w:r w:rsidR="00E03B66">
        <w:t xml:space="preserve"> PBS sequences</w:t>
      </w:r>
      <w:r w:rsidR="00FE3097">
        <w:t xml:space="preserve"> that are most abundant</w:t>
      </w:r>
      <w:r w:rsidR="00E03B66">
        <w:t xml:space="preserve"> in the mouse genome </w:t>
      </w:r>
      <w:r w:rsidR="00FE3097">
        <w:t>and may therefore be good candidates for previously unknown targets for murine repression factors.</w:t>
      </w:r>
      <w:r w:rsidR="00932258">
        <w:t xml:space="preserve"> </w:t>
      </w:r>
      <w:r w:rsidR="00FE3097">
        <w:t xml:space="preserve">To investigate the role of ZFP809 in ERV silencing we will </w:t>
      </w:r>
      <w:r w:rsidR="00E03B66">
        <w:t>identify</w:t>
      </w:r>
      <w:r w:rsidR="00FE3097">
        <w:t xml:space="preserve"> murine</w:t>
      </w:r>
      <w:r w:rsidR="00E03B66">
        <w:t xml:space="preserve"> ERV</w:t>
      </w:r>
      <w:r w:rsidR="00FE3097">
        <w:t xml:space="preserve"> groups</w:t>
      </w:r>
      <w:r w:rsidR="00E03B66">
        <w:t xml:space="preserve"> which </w:t>
      </w:r>
      <w:r w:rsidR="00FE3097">
        <w:t>use</w:t>
      </w:r>
      <w:r w:rsidR="00E03B66">
        <w:t xml:space="preserve"> </w:t>
      </w:r>
      <w:r w:rsidR="00FE3097">
        <w:t xml:space="preserve">a </w:t>
      </w:r>
      <w:r w:rsidR="00E03B66">
        <w:t xml:space="preserve">Pro-PBS and </w:t>
      </w:r>
      <w:r w:rsidR="00FE3097">
        <w:t xml:space="preserve">analyse TRIM28 binding and repressive histone modifications at these elements. </w:t>
      </w:r>
      <w:r w:rsidR="00E03B66">
        <w:t xml:space="preserve">We also aim to investigate whether ZFP809 has undergone positive selection to adapt its binding-specificity to ERV </w:t>
      </w:r>
      <w:r w:rsidR="00FE3097">
        <w:t>groups that have colonised the mouse genome.</w:t>
      </w:r>
      <w:r>
        <w:t xml:space="preserve"> </w:t>
      </w:r>
      <w:r w:rsidR="00FE3097">
        <w:t xml:space="preserve">Since it is possible that ZFP809 does not exclusively targets </w:t>
      </w:r>
      <w:r w:rsidR="00932258">
        <w:t xml:space="preserve">retroviral </w:t>
      </w:r>
      <w:r w:rsidR="00FE3097">
        <w:t>Pro-PBS sequences, we will perform a genome-wide binding an</w:t>
      </w:r>
      <w:r w:rsidR="00932258">
        <w:t>alysis of the genomic ZFP809 binding sites using ChIP-seq technology</w:t>
      </w:r>
      <w:r w:rsidR="00EA7230">
        <w:t xml:space="preserve"> to identify potential alternative ZFP809 target sites.</w:t>
      </w:r>
      <w:r w:rsidR="00DA45A9">
        <w:t xml:space="preserve"> </w:t>
      </w:r>
      <w:r w:rsidR="00932258">
        <w:t xml:space="preserve">Furthermore, </w:t>
      </w:r>
      <w:r w:rsidR="00932258">
        <w:rPr>
          <w:szCs w:val="24"/>
        </w:rPr>
        <w:t>e</w:t>
      </w:r>
      <w:r w:rsidR="00E03B66">
        <w:rPr>
          <w:szCs w:val="24"/>
        </w:rPr>
        <w:t xml:space="preserve">xpression data </w:t>
      </w:r>
      <w:r w:rsidR="00932258">
        <w:rPr>
          <w:szCs w:val="24"/>
        </w:rPr>
        <w:t xml:space="preserve">available </w:t>
      </w:r>
      <w:r w:rsidR="00DA45A9">
        <w:rPr>
          <w:szCs w:val="24"/>
        </w:rPr>
        <w:t xml:space="preserve">on the </w:t>
      </w:r>
      <w:proofErr w:type="spellStart"/>
      <w:r w:rsidR="00DA45A9">
        <w:rPr>
          <w:szCs w:val="24"/>
        </w:rPr>
        <w:t>Bio</w:t>
      </w:r>
      <w:r w:rsidR="00E03B66">
        <w:rPr>
          <w:szCs w:val="24"/>
        </w:rPr>
        <w:t>GPS</w:t>
      </w:r>
      <w:proofErr w:type="spellEnd"/>
      <w:r w:rsidR="00E03B66">
        <w:rPr>
          <w:szCs w:val="24"/>
        </w:rPr>
        <w:t xml:space="preserve"> database</w:t>
      </w:r>
      <w:r w:rsidR="00E54DFC">
        <w:rPr>
          <w:szCs w:val="24"/>
        </w:rPr>
        <w:t xml:space="preserve"> (</w:t>
      </w:r>
      <w:r w:rsidR="00E54DFC" w:rsidRPr="00E54DFC">
        <w:rPr>
          <w:szCs w:val="24"/>
        </w:rPr>
        <w:t>http://biogps.org</w:t>
      </w:r>
      <w:r w:rsidR="00E54DFC">
        <w:rPr>
          <w:szCs w:val="24"/>
        </w:rPr>
        <w:t>)</w:t>
      </w:r>
      <w:r w:rsidR="00E03B66">
        <w:rPr>
          <w:szCs w:val="24"/>
        </w:rPr>
        <w:t xml:space="preserve"> indicate that ZFP809 is expressed in a large number of tissues at comparable </w:t>
      </w:r>
      <w:r>
        <w:rPr>
          <w:szCs w:val="24"/>
        </w:rPr>
        <w:t>levels as in</w:t>
      </w:r>
      <w:r w:rsidR="00E03B66">
        <w:rPr>
          <w:szCs w:val="24"/>
        </w:rPr>
        <w:t xml:space="preserve"> ES cells</w:t>
      </w:r>
      <w:r w:rsidR="00932258">
        <w:rPr>
          <w:szCs w:val="24"/>
        </w:rPr>
        <w:t>, indicating that germ line restriction of ERVs might be only one out of several functions of ZFP809. We therefore</w:t>
      </w:r>
      <w:r w:rsidR="00E03B66">
        <w:rPr>
          <w:szCs w:val="24"/>
        </w:rPr>
        <w:t xml:space="preserve"> </w:t>
      </w:r>
      <w:r w:rsidR="00932258">
        <w:t>aim to generate a ZFP809 knock</w:t>
      </w:r>
      <w:r w:rsidR="00DA45A9">
        <w:t>-</w:t>
      </w:r>
      <w:r w:rsidR="00932258">
        <w:t xml:space="preserve">out mouse that should allow us to study the </w:t>
      </w:r>
      <w:r w:rsidR="00932258" w:rsidRPr="00932258">
        <w:rPr>
          <w:i/>
        </w:rPr>
        <w:t>in vivo</w:t>
      </w:r>
      <w:r w:rsidR="00932258">
        <w:t xml:space="preserve"> functions of ZFP809. This model will also be used to </w:t>
      </w:r>
      <w:r>
        <w:t>investigate</w:t>
      </w:r>
      <w:r w:rsidR="00932258">
        <w:t xml:space="preserve"> the</w:t>
      </w:r>
      <w:r>
        <w:t xml:space="preserve"> functional</w:t>
      </w:r>
      <w:r w:rsidR="00932258">
        <w:t xml:space="preserve"> </w:t>
      </w:r>
      <w:r w:rsidR="00EA7230">
        <w:t>consequences</w:t>
      </w:r>
      <w:r w:rsidR="00932258">
        <w:t xml:space="preserve"> of ZFP809 </w:t>
      </w:r>
      <w:r w:rsidR="00DA45A9">
        <w:t>binding to</w:t>
      </w:r>
      <w:r w:rsidR="00932258">
        <w:t xml:space="preserve"> </w:t>
      </w:r>
      <w:r w:rsidR="00DA45A9">
        <w:t>genomic</w:t>
      </w:r>
      <w:r w:rsidR="00932258">
        <w:t xml:space="preserve"> targets identified by ChIP-seq analysis.</w:t>
      </w:r>
    </w:p>
    <w:p w:rsidR="002C5AE8" w:rsidRDefault="002C5AE8" w:rsidP="004B1F10"/>
    <w:p w:rsidR="00AA2409" w:rsidRPr="00AA2409" w:rsidRDefault="00AA2409" w:rsidP="004B1F10"/>
    <w:p w:rsidR="00AA2409" w:rsidRPr="004B1F10" w:rsidRDefault="00AA2409" w:rsidP="004B1F10"/>
    <w:p w:rsidR="00003D66" w:rsidRDefault="00DE31D5" w:rsidP="00BE0CF6">
      <w:pPr>
        <w:pStyle w:val="Heading1"/>
        <w:pageBreakBefore/>
      </w:pPr>
      <w:bookmarkStart w:id="16" w:name="_Toc343249307"/>
      <w:r>
        <w:lastRenderedPageBreak/>
        <w:t>Chapter 1</w:t>
      </w:r>
      <w:r w:rsidR="00003D66">
        <w:t xml:space="preserve">: </w:t>
      </w:r>
      <w:r w:rsidR="00003D66" w:rsidRPr="00003D66">
        <w:t>Epigenetic marking and repression of porcine endogenous retroviruses</w:t>
      </w:r>
      <w:bookmarkEnd w:id="16"/>
    </w:p>
    <w:p w:rsidR="00476CA9" w:rsidRDefault="00476CA9" w:rsidP="00476CA9">
      <w:pPr>
        <w:pStyle w:val="Heading2"/>
      </w:pPr>
      <w:bookmarkStart w:id="17" w:name="_Toc343249308"/>
      <w:r>
        <w:t>Introduction</w:t>
      </w:r>
      <w:r w:rsidR="00B576A5">
        <w:t xml:space="preserve"> and summary</w:t>
      </w:r>
      <w:bookmarkEnd w:id="17"/>
    </w:p>
    <w:p w:rsidR="00DA45A9" w:rsidRDefault="00383278" w:rsidP="00383278">
      <w:r>
        <w:t>Porcine ERV</w:t>
      </w:r>
      <w:r w:rsidR="00DA45A9">
        <w:t>s</w:t>
      </w:r>
      <w:r>
        <w:t xml:space="preserve"> (PERVs) are of special interest since viral particles derived from PERV</w:t>
      </w:r>
      <w:r w:rsidR="00DA45A9">
        <w:t xml:space="preserve"> elements</w:t>
      </w:r>
      <w:r>
        <w:t xml:space="preserve"> are able to infect and replicate in human cells </w:t>
      </w:r>
      <w:r>
        <w:fldChar w:fldCharType="begin">
          <w:fldData xml:space="preserve">PEVuZE5vdGU+PENpdGU+PEF1dGhvcj5QYXRpZW5jZTwvQXV0aG9yPjxZZWFyPjE5OTc8L1llYXI+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</w:fldData>
        </w:fldChar>
      </w:r>
      <w:r w:rsidR="00DD31E9">
        <w:instrText xml:space="preserve"> ADDIN EN.CITE </w:instrText>
      </w:r>
      <w:r w:rsidR="00DD31E9">
        <w:fldChar w:fldCharType="begin">
          <w:fldData xml:space="preserve">PEVuZE5vdGU+PENpdGU+PEF1dGhvcj5QYXRpZW5jZTwvQXV0aG9yPjxZZWFyPjE5OTc8L1llYXI+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</w:fldData>
        </w:fldChar>
      </w:r>
      <w:r w:rsidR="00DD31E9">
        <w:instrText xml:space="preserve"> ADDIN EN.CITE.DATA </w:instrText>
      </w:r>
      <w:r w:rsidR="00DD31E9">
        <w:fldChar w:fldCharType="end"/>
      </w:r>
      <w:r>
        <w:fldChar w:fldCharType="separate"/>
      </w:r>
      <w:r w:rsidR="00DD31E9">
        <w:rPr>
          <w:noProof/>
        </w:rPr>
        <w:t>[</w:t>
      </w:r>
      <w:hyperlink w:anchor="_ENREF_10" w:tooltip="Patience, 1997 #9" w:history="1">
        <w:r w:rsidR="001526E9">
          <w:rPr>
            <w:noProof/>
          </w:rPr>
          <w:t>10</w:t>
        </w:r>
      </w:hyperlink>
      <w:r w:rsidR="00DD31E9">
        <w:rPr>
          <w:noProof/>
        </w:rPr>
        <w:t>,</w:t>
      </w:r>
      <w:hyperlink w:anchor="_ENREF_107" w:tooltip="Czauderna, 2000 #107" w:history="1">
        <w:r w:rsidR="001526E9">
          <w:rPr>
            <w:noProof/>
          </w:rPr>
          <w:t>107</w:t>
        </w:r>
      </w:hyperlink>
      <w:r w:rsidR="00DD31E9">
        <w:rPr>
          <w:noProof/>
        </w:rPr>
        <w:t>]</w:t>
      </w:r>
      <w:r>
        <w:fldChar w:fldCharType="end"/>
      </w:r>
      <w:r>
        <w:t xml:space="preserve">. Furthermore, it has been shown that PERVs can infect immunodeficient mice after transplantation of </w:t>
      </w:r>
      <w:r w:rsidR="00DA45A9">
        <w:t>foetal</w:t>
      </w:r>
      <w:r>
        <w:t xml:space="preserve"> pig pancreatic cells </w:t>
      </w:r>
      <w:r>
        <w:fldChar w:fldCharType="begin"/>
      </w:r>
      <w:r w:rsidR="00DD31E9">
        <w:instrText xml:space="preserve"> ADDIN EN.CITE &lt;EndNote&gt;&lt;Cite&gt;&lt;Author&gt;Deng&lt;/Author&gt;&lt;Year&gt;2000&lt;/Year&gt;&lt;RecNum&gt;108&lt;/RecNum&gt;&lt;DisplayText&gt;[108]&lt;/DisplayText&gt;&lt;record&gt;&lt;rec-number&gt;108&lt;/rec-number&gt;&lt;foreign-keys&gt;&lt;key app="EN" db-id="tzfp5vpxsp522xeefx3xp5rdz9ar9fwxdeax"&gt;108&lt;/key&gt;&lt;/foreign-keys&gt;&lt;ref-type name="Journal Article"&gt;17&lt;/ref-type&gt;&lt;contributors&gt;&lt;authors&gt;&lt;author&gt;Deng, Y. M.&lt;/author&gt;&lt;author&gt;Tuch, B. E.&lt;/author&gt;&lt;author&gt;Rawlinson, W. D.&lt;/author&gt;&lt;/authors&gt;&lt;/contributors&gt;&lt;auth-address&gt;Department of Endocrinology, SEALS, Prince of Wales Hospital, Sydney, NSW, Australia.&lt;/auth-address&gt;&lt;titles&gt;&lt;title&gt;Transmission of porcine endogenous retroviruses in severe combined immunodeficient mice xenotransplanted with fetal porcine pancreatic cells&lt;/title&gt;&lt;secondary-title&gt;Transplantation&lt;/secondary-title&gt;&lt;/titles&gt;&lt;periodical&gt;&lt;full-title&gt;Transplantation&lt;/full-title&gt;&lt;/periodical&gt;&lt;pages&gt;1010-6&lt;/pages&gt;&lt;volume&gt;70&lt;/volume&gt;&lt;number&gt;7&lt;/number&gt;&lt;edition&gt;2000/10/25&lt;/edition&gt;&lt;keywords&gt;&lt;keyword&gt;Animals&lt;/keyword&gt;&lt;keyword&gt;Base Sequence&lt;/keyword&gt;&lt;keyword&gt;DNA, Viral/chemistry&lt;/keyword&gt;&lt;keyword&gt;Fetus&lt;/keyword&gt;&lt;keyword&gt;Islets of Langerhans/embryology&lt;/keyword&gt;&lt;keyword&gt;Islets of Langerhans Transplantation/*immunology&lt;/keyword&gt;&lt;keyword&gt;Mice&lt;/keyword&gt;&lt;keyword&gt;Mice, SCID&lt;/keyword&gt;&lt;keyword&gt;Models, Animal&lt;/keyword&gt;&lt;keyword&gt;Molecular Sequence Data&lt;/keyword&gt;&lt;keyword&gt;Polymerase Chain Reaction/methods&lt;/keyword&gt;&lt;keyword&gt;Retroviridae/genetics&lt;/keyword&gt;&lt;keyword&gt;Retroviridae Infections/*transmission&lt;/keyword&gt;&lt;keyword&gt;Swine&lt;/keyword&gt;&lt;keyword&gt;Transplantation, Heterologous/*immunology&lt;/keyword&gt;&lt;keyword&gt;Virus Replication/physiology&lt;/keyword&gt;&lt;/keywords&gt;&lt;dates&gt;&lt;year&gt;2000&lt;/year&gt;&lt;pub-dates&gt;&lt;date&gt;Oct 15&lt;/date&gt;&lt;/pub-dates&gt;&lt;/dates&gt;&lt;isbn&gt;0041-1337 (Print)&amp;#xD;0041-1337 (Linking)&lt;/isbn&gt;&lt;accession-num&gt;11045635&lt;/accession-num&gt;&lt;urls&gt;&lt;related-urls&gt;&lt;url&gt;http://www.ncbi.nlm.nih.gov/entrez/query.fcgi?cmd=Retrieve&amp;amp;db=PubMed&amp;amp;dopt=Citation&amp;amp;list_uids=11045635&lt;/url&gt;&lt;/related-urls&gt;&lt;/urls&gt;&lt;language&gt;eng&lt;/language&gt;&lt;/record&gt;&lt;/Cite&gt;&lt;/EndNote&gt;</w:instrText>
      </w:r>
      <w:r>
        <w:fldChar w:fldCharType="separate"/>
      </w:r>
      <w:r w:rsidR="00DD31E9">
        <w:rPr>
          <w:noProof/>
        </w:rPr>
        <w:t>[</w:t>
      </w:r>
      <w:hyperlink w:anchor="_ENREF_108" w:tooltip="Deng, 2000 #108" w:history="1">
        <w:r w:rsidR="001526E9">
          <w:rPr>
            <w:noProof/>
          </w:rPr>
          <w:t>108</w:t>
        </w:r>
      </w:hyperlink>
      <w:r w:rsidR="00DD31E9">
        <w:rPr>
          <w:noProof/>
        </w:rPr>
        <w:t>]</w:t>
      </w:r>
      <w:r>
        <w:fldChar w:fldCharType="end"/>
      </w:r>
      <w:r>
        <w:t xml:space="preserve">. The reported trans-species infection of PERVs is a major concern since xenotransplantations from pigs to humans are widely investigated to alleviate the shortage of human donor organs </w:t>
      </w:r>
      <w:r>
        <w:fldChar w:fldCharType="begin"/>
      </w:r>
      <w:r w:rsidR="00DD31E9">
        <w:instrText xml:space="preserve"> ADDIN EN.CITE &lt;EndNote&gt;&lt;Cite&gt;&lt;Author&gt;Boneva&lt;/Author&gt;&lt;Year&gt;2004&lt;/Year&gt;&lt;RecNum&gt;109&lt;/RecNum&gt;&lt;DisplayText&gt;[109]&lt;/DisplayText&gt;&lt;record&gt;&lt;rec-number&gt;109&lt;/rec-number&gt;&lt;foreign-keys&gt;&lt;key app="EN" db-id="tzfp5vpxsp522xeefx3xp5rdz9ar9fwxdeax"&gt;109&lt;/key&gt;&lt;/foreign-keys&gt;&lt;ref-type name="Journal Article"&gt;17&lt;/ref-type&gt;&lt;contributors&gt;&lt;authors&gt;&lt;author&gt;Boneva, R. S.&lt;/author&gt;&lt;author&gt;Folks, T. M.&lt;/author&gt;&lt;/authors&gt;&lt;/contributors&gt;&lt;auth-address&gt;HIV and Retrovirology Branch, Division of HIV, STD and TB Laboratory Research, National Center for HIV, STD and TB Prevention, Centers for Disease Control and Prevention, Atlanta, GA 30333, USA. rboneva@cdc.gov&lt;/auth-address&gt;&lt;titles&gt;&lt;title&gt;Xenotransplantation and risks of zoonotic infections&lt;/title&gt;&lt;secondary-title&gt;Ann Med&lt;/secondary-title&gt;&lt;/titles&gt;&lt;periodical&gt;&lt;full-title&gt;Ann Med&lt;/full-title&gt;&lt;/periodical&gt;&lt;pages&gt;504-17&lt;/pages&gt;&lt;volume&gt;36&lt;/volume&gt;&lt;number&gt;7&lt;/number&gt;&lt;edition&gt;2004/10/30&lt;/edition&gt;&lt;keywords&gt;&lt;keyword&gt;Animals&lt;/keyword&gt;&lt;keyword&gt;Graft Rejection&lt;/keyword&gt;&lt;keyword&gt;Humans&lt;/keyword&gt;&lt;keyword&gt;Risk Factors&lt;/keyword&gt;&lt;keyword&gt;Transplantation, Heterologous/*adverse effects&lt;/keyword&gt;&lt;keyword&gt;Zoonoses/*etiology&lt;/keyword&gt;&lt;/keywords&gt;&lt;dates&gt;&lt;year&gt;2004&lt;/year&gt;&lt;/dates&gt;&lt;isbn&gt;0785-3890 (Print)&amp;#xD;0785-3890 (Linking)&lt;/isbn&gt;&lt;accession-num&gt;15513301&lt;/accession-num&gt;&lt;urls&gt;&lt;related-urls&gt;&lt;url&gt;http://www.ncbi.nlm.nih.gov/pubmed/15513301&lt;/url&gt;&lt;/related-urls&gt;&lt;/urls&gt;&lt;electronic-resource-num&gt;N1119DLGQ7EBUVK7 [pii]&amp;#xD;10.1080/07853890410018826&lt;/electronic-resource-num&gt;&lt;language&gt;eng&lt;/language&gt;&lt;/record&gt;&lt;/Cite&gt;&lt;/EndNote&gt;</w:instrText>
      </w:r>
      <w:r>
        <w:fldChar w:fldCharType="separate"/>
      </w:r>
      <w:r w:rsidR="00DD31E9">
        <w:rPr>
          <w:noProof/>
        </w:rPr>
        <w:t>[</w:t>
      </w:r>
      <w:hyperlink w:anchor="_ENREF_109" w:tooltip="Boneva, 2004 #109" w:history="1">
        <w:r w:rsidR="001526E9">
          <w:rPr>
            <w:noProof/>
          </w:rPr>
          <w:t>109</w:t>
        </w:r>
      </w:hyperlink>
      <w:r w:rsidR="00DD31E9">
        <w:rPr>
          <w:noProof/>
        </w:rPr>
        <w:t>]</w:t>
      </w:r>
      <w:r>
        <w:fldChar w:fldCharType="end"/>
      </w:r>
      <w:r>
        <w:t xml:space="preserve">. Although trans-species infections of PERVs to humans have not been reported in porcine cell or organ transplantation trials </w:t>
      </w:r>
      <w:r>
        <w:fldChar w:fldCharType="begin">
          <w:fldData xml:space="preserve">PEVuZE5vdGU+PENpdGU+PEF1dGhvcj5QYXJhZGlzPC9BdXRob3I+PFllYXI+MTk5OTwvWWVhcj48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</w:fldData>
        </w:fldChar>
      </w:r>
      <w:r w:rsidR="00DD31E9">
        <w:instrText xml:space="preserve"> ADDIN EN.CITE </w:instrText>
      </w:r>
      <w:r w:rsidR="00DD31E9">
        <w:fldChar w:fldCharType="begin">
          <w:fldData xml:space="preserve">PEVuZE5vdGU+PENpdGU+PEF1dGhvcj5QYXJhZGlzPC9BdXRob3I+PFllYXI+MTk5OTwvWWVhcj48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</w:fldData>
        </w:fldChar>
      </w:r>
      <w:r w:rsidR="00DD31E9">
        <w:instrText xml:space="preserve"> ADDIN EN.CITE.DATA </w:instrText>
      </w:r>
      <w:r w:rsidR="00DD31E9">
        <w:fldChar w:fldCharType="end"/>
      </w:r>
      <w:r>
        <w:fldChar w:fldCharType="separate"/>
      </w:r>
      <w:r w:rsidR="00DD31E9">
        <w:rPr>
          <w:noProof/>
        </w:rPr>
        <w:t>[</w:t>
      </w:r>
      <w:hyperlink w:anchor="_ENREF_110" w:tooltip="Paradis, 1999 #110" w:history="1">
        <w:r w:rsidR="001526E9">
          <w:rPr>
            <w:noProof/>
          </w:rPr>
          <w:t>110</w:t>
        </w:r>
      </w:hyperlink>
      <w:r w:rsidR="00DD31E9">
        <w:rPr>
          <w:noProof/>
        </w:rPr>
        <w:t>,</w:t>
      </w:r>
      <w:hyperlink w:anchor="_ENREF_111" w:tooltip="Meije, 2010 #111" w:history="1">
        <w:r w:rsidR="001526E9">
          <w:rPr>
            <w:noProof/>
          </w:rPr>
          <w:t>111</w:t>
        </w:r>
      </w:hyperlink>
      <w:r w:rsidR="00DD31E9">
        <w:rPr>
          <w:noProof/>
        </w:rPr>
        <w:t>]</w:t>
      </w:r>
      <w:r>
        <w:fldChar w:fldCharType="end"/>
      </w:r>
      <w:r>
        <w:t xml:space="preserve">, concerns remain about the safety of xenotransplantation using porcine organs </w:t>
      </w:r>
      <w:r>
        <w:fldChar w:fldCharType="begin"/>
      </w:r>
      <w:r w:rsidR="00DD31E9">
        <w:instrText xml:space="preserve"> ADDIN EN.CITE &lt;EndNote&gt;&lt;Cite&gt;&lt;Author&gt;Boneva&lt;/Author&gt;&lt;Year&gt;2004&lt;/Year&gt;&lt;RecNum&gt;109&lt;/RecNum&gt;&lt;DisplayText&gt;[109]&lt;/DisplayText&gt;&lt;record&gt;&lt;rec-number&gt;109&lt;/rec-number&gt;&lt;foreign-keys&gt;&lt;key app="EN" db-id="tzfp5vpxsp522xeefx3xp5rdz9ar9fwxdeax"&gt;109&lt;/key&gt;&lt;/foreign-keys&gt;&lt;ref-type name="Journal Article"&gt;17&lt;/ref-type&gt;&lt;contributors&gt;&lt;authors&gt;&lt;author&gt;Boneva, R. S.&lt;/author&gt;&lt;author&gt;Folks, T. M.&lt;/author&gt;&lt;/authors&gt;&lt;/contributors&gt;&lt;auth-address&gt;HIV and Retrovirology Branch, Division of HIV, STD and TB Laboratory Research, National Center for HIV, STD and TB Prevention, Centers for Disease Control and Prevention, Atlanta, GA 30333, USA. rboneva@cdc.gov&lt;/auth-address&gt;&lt;titles&gt;&lt;title&gt;Xenotransplantation and risks of zoonotic infections&lt;/title&gt;&lt;secondary-title&gt;Ann Med&lt;/secondary-title&gt;&lt;/titles&gt;&lt;periodical&gt;&lt;full-title&gt;Ann Med&lt;/full-title&gt;&lt;/periodical&gt;&lt;pages&gt;504-17&lt;/pages&gt;&lt;volume&gt;36&lt;/volume&gt;&lt;number&gt;7&lt;/number&gt;&lt;edition&gt;2004/10/30&lt;/edition&gt;&lt;keywords&gt;&lt;keyword&gt;Animals&lt;/keyword&gt;&lt;keyword&gt;Graft Rejection&lt;/keyword&gt;&lt;keyword&gt;Humans&lt;/keyword&gt;&lt;keyword&gt;Risk Factors&lt;/keyword&gt;&lt;keyword&gt;Transplantation, Heterologous/*adverse effects&lt;/keyword&gt;&lt;keyword&gt;Zoonoses/*etiology&lt;/keyword&gt;&lt;/keywords&gt;&lt;dates&gt;&lt;year&gt;2004&lt;/year&gt;&lt;/dates&gt;&lt;isbn&gt;0785-3890 (Print)&amp;#xD;0785-3890 (Linking)&lt;/isbn&gt;&lt;accession-num&gt;15513301&lt;/accession-num&gt;&lt;urls&gt;&lt;related-urls&gt;&lt;url&gt;http://www.ncbi.nlm.nih.gov/pubmed/15513301&lt;/url&gt;&lt;/related-urls&gt;&lt;/urls&gt;&lt;electronic-resource-num&gt;N1119DLGQ7EBUVK7 [pii]&amp;#xD;10.1080/07853890410018826&lt;/electronic-resource-num&gt;&lt;language&gt;eng&lt;/language&gt;&lt;/record&gt;&lt;/Cite&gt;&lt;/EndNote&gt;</w:instrText>
      </w:r>
      <w:r>
        <w:fldChar w:fldCharType="separate"/>
      </w:r>
      <w:r w:rsidR="00DD31E9">
        <w:rPr>
          <w:noProof/>
        </w:rPr>
        <w:t>[</w:t>
      </w:r>
      <w:hyperlink w:anchor="_ENREF_109" w:tooltip="Boneva, 2004 #109" w:history="1">
        <w:r w:rsidR="001526E9">
          <w:rPr>
            <w:noProof/>
          </w:rPr>
          <w:t>109</w:t>
        </w:r>
      </w:hyperlink>
      <w:r w:rsidR="00DD31E9">
        <w:rPr>
          <w:noProof/>
        </w:rPr>
        <w:t>]</w:t>
      </w:r>
      <w:r>
        <w:fldChar w:fldCharType="end"/>
      </w:r>
      <w:r>
        <w:t xml:space="preserve">. Surprisingly, very little is known about </w:t>
      </w:r>
      <w:r w:rsidR="004661FA">
        <w:t xml:space="preserve">the putative </w:t>
      </w:r>
      <w:r>
        <w:t>epigenetic repression mechani</w:t>
      </w:r>
      <w:r w:rsidR="00A3642F">
        <w:t xml:space="preserve">sms </w:t>
      </w:r>
      <w:r w:rsidR="004661FA">
        <w:t>controlling</w:t>
      </w:r>
      <w:r w:rsidR="00DA45A9">
        <w:t xml:space="preserve"> PERV expression. </w:t>
      </w:r>
    </w:p>
    <w:p w:rsidR="00BD6D08" w:rsidRPr="0061130D" w:rsidRDefault="00A3642F" w:rsidP="00383278">
      <w:r>
        <w:t xml:space="preserve">Initially we attempted to identify </w:t>
      </w:r>
      <w:r w:rsidR="004661FA">
        <w:t xml:space="preserve">PERV associated </w:t>
      </w:r>
      <w:r>
        <w:t xml:space="preserve">PBS sequences that are targeted by transcriptional silencing in </w:t>
      </w:r>
      <w:r w:rsidR="007045F1">
        <w:t>porcine embryonic germ cells</w:t>
      </w:r>
      <w:r w:rsidR="00FD6464">
        <w:t xml:space="preserve"> (</w:t>
      </w:r>
      <w:proofErr w:type="spellStart"/>
      <w:r w:rsidR="00FD6464">
        <w:t>pEGCs</w:t>
      </w:r>
      <w:proofErr w:type="spellEnd"/>
      <w:r w:rsidR="00FD6464">
        <w:t>)</w:t>
      </w:r>
      <w:r w:rsidR="007045F1">
        <w:t xml:space="preserve"> and investigate species-specific differences in the restriction factors that bind these sequences in pigs and mice. We assumed that pigs have developed a different set of KRAB-ZFPs </w:t>
      </w:r>
      <w:r w:rsidR="004B4381">
        <w:t>from</w:t>
      </w:r>
      <w:r w:rsidR="007045F1">
        <w:t xml:space="preserve"> mice since the</w:t>
      </w:r>
      <w:r w:rsidR="00DA45A9">
        <w:t>se two species have been colonis</w:t>
      </w:r>
      <w:r w:rsidR="007045F1">
        <w:t xml:space="preserve">ed by different ERV families. </w:t>
      </w:r>
      <w:r w:rsidR="00F14BEA">
        <w:t>However</w:t>
      </w:r>
      <w:r w:rsidR="00B376ED">
        <w:t xml:space="preserve">, </w:t>
      </w:r>
      <w:r w:rsidR="00F14BEA">
        <w:t>none of the tested</w:t>
      </w:r>
      <w:r w:rsidR="00E31CBD">
        <w:t xml:space="preserve"> </w:t>
      </w:r>
      <w:r w:rsidR="00032709">
        <w:t xml:space="preserve">PERV </w:t>
      </w:r>
      <w:r w:rsidR="00E31CBD">
        <w:t>PBS</w:t>
      </w:r>
      <w:r w:rsidR="00F14BEA">
        <w:t xml:space="preserve"> sequences</w:t>
      </w:r>
      <w:r w:rsidR="00E31CBD">
        <w:t xml:space="preserve"> induced</w:t>
      </w:r>
      <w:r w:rsidR="00B376ED">
        <w:t xml:space="preserve"> transcriptional silencing in the investigated porcine cells. </w:t>
      </w:r>
      <w:r w:rsidR="00BD6D08">
        <w:t xml:space="preserve">Although the </w:t>
      </w:r>
      <w:proofErr w:type="spellStart"/>
      <w:r w:rsidR="00FD6464">
        <w:t>pEGCs</w:t>
      </w:r>
      <w:proofErr w:type="spellEnd"/>
      <w:r w:rsidR="00BD6D08">
        <w:t xml:space="preserve"> that have been chosen for this study seemed to be a promising model for an ES-like porcine cell line when the study was initiated, major concerns about these cells were raised when it was later shown that </w:t>
      </w:r>
      <w:r w:rsidR="004B4381">
        <w:t>they</w:t>
      </w:r>
      <w:r w:rsidR="00BD6D08">
        <w:t xml:space="preserve"> do not express many of the core </w:t>
      </w:r>
      <w:proofErr w:type="spellStart"/>
      <w:r w:rsidR="00BD6D08">
        <w:t>pluripotency</w:t>
      </w:r>
      <w:proofErr w:type="spellEnd"/>
      <w:r w:rsidR="00BD6D08">
        <w:t xml:space="preserve"> markers </w:t>
      </w:r>
      <w:r w:rsidR="00BD6D08">
        <w:fldChar w:fldCharType="begin"/>
      </w:r>
      <w:r w:rsidR="00DD31E9">
        <w:instrText xml:space="preserve"> ADDIN EN.CITE &lt;EndNote&gt;&lt;Cite&gt;&lt;Author&gt;Petkov&lt;/Author&gt;&lt;Year&gt;2011&lt;/Year&gt;&lt;RecNum&gt;112&lt;/RecNum&gt;&lt;DisplayText&gt;[112]&lt;/DisplayText&gt;&lt;record&gt;&lt;rec-number&gt;112&lt;/rec-number&gt;&lt;foreign-keys&gt;&lt;key app="EN" db-id="tzfp5vpxsp522xeefx3xp5rdz9ar9fwxdeax"&gt;112&lt;/key&gt;&lt;/foreign-keys&gt;&lt;ref-type name="Journal Article"&gt;17&lt;/ref-type&gt;&lt;contributors&gt;&lt;authors&gt;&lt;author&gt;Petkov, S. G.&lt;/author&gt;&lt;author&gt;Marks, H.&lt;/author&gt;&lt;author&gt;Klein, T.&lt;/author&gt;&lt;author&gt;Garcia, R. S.&lt;/author&gt;&lt;author&gt;Gao, Y.&lt;/author&gt;&lt;author&gt;Stunnenberg, H.&lt;/author&gt;&lt;author&gt;Hyttel, P.&lt;/author&gt;&lt;/authors&gt;&lt;/contributors&gt;&lt;auth-address&gt;Department of Basic Animal and Veterinary Sciences, University of Copenhagen, Denmark. petkov@tzv.fal.de&lt;/auth-address&gt;&lt;titles&gt;&lt;title&gt;In vitro culture and characterization of putative porcine embryonic germ cells derived from domestic breeds and Yucatan mini pig embryos at Days 20-24 of gestation&lt;/title&gt;&lt;secondary-title&gt;Stem Cell Res&lt;/secondary-title&gt;&lt;/titles&gt;&lt;periodical&gt;&lt;full-title&gt;Stem Cell Res&lt;/full-title&gt;&lt;/periodical&gt;&lt;pages&gt;226-37&lt;/pages&gt;&lt;volume&gt;6&lt;/volume&gt;&lt;number&gt;3&lt;/number&gt;&lt;edition&gt;2011/03/23&lt;/edition&gt;&lt;keywords&gt;&lt;keyword&gt;Animals&lt;/keyword&gt;&lt;keyword&gt;Cell Culture Techniques/*methods&lt;/keyword&gt;&lt;keyword&gt;*Cell Differentiation&lt;/keyword&gt;&lt;keyword&gt;Cells, Cultured&lt;/keyword&gt;&lt;keyword&gt;Embryo, Mammalian&lt;/keyword&gt;&lt;keyword&gt;Embryonic Stem Cells/*cytology/metabolism&lt;/keyword&gt;&lt;keyword&gt;Female&lt;/keyword&gt;&lt;keyword&gt;Gene Expression Regulation, Developmental&lt;/keyword&gt;&lt;keyword&gt;Mice&lt;/keyword&gt;&lt;keyword&gt;Pregnancy&lt;/keyword&gt;&lt;keyword&gt;Swine&lt;/keyword&gt;&lt;keyword&gt;Swine, Miniature&lt;/keyword&gt;&lt;keyword&gt;Transcription Factors/genetics/metabolism&lt;/keyword&gt;&lt;/keywords&gt;&lt;dates&gt;&lt;year&gt;2011&lt;/year&gt;&lt;pub-dates&gt;&lt;date&gt;May&lt;/date&gt;&lt;/pub-dates&gt;&lt;/dates&gt;&lt;isbn&gt;1876-7753 (Electronic)&lt;/isbn&gt;&lt;accession-num&gt;21419743&lt;/accession-num&gt;&lt;urls&gt;&lt;related-urls&gt;&lt;url&gt;http://www.ncbi.nlm.nih.gov/pubmed/21419743&lt;/url&gt;&lt;/related-urls&gt;&lt;/urls&gt;&lt;electronic-resource-num&gt;S1873-5061(11)00004-3 [pii]&amp;#xD;10.1016/j.scr.2011.01.003&lt;/electronic-resource-num&gt;&lt;language&gt;eng&lt;/language&gt;&lt;/record&gt;&lt;/Cite&gt;&lt;/EndNote&gt;</w:instrText>
      </w:r>
      <w:r w:rsidR="00BD6D08">
        <w:fldChar w:fldCharType="separate"/>
      </w:r>
      <w:r w:rsidR="00DD31E9">
        <w:rPr>
          <w:noProof/>
        </w:rPr>
        <w:t>[</w:t>
      </w:r>
      <w:hyperlink w:anchor="_ENREF_112" w:tooltip="Petkov, 2011 #112" w:history="1">
        <w:r w:rsidR="001526E9">
          <w:rPr>
            <w:noProof/>
          </w:rPr>
          <w:t>112</w:t>
        </w:r>
      </w:hyperlink>
      <w:r w:rsidR="00DD31E9">
        <w:rPr>
          <w:noProof/>
        </w:rPr>
        <w:t>]</w:t>
      </w:r>
      <w:r w:rsidR="00BD6D08">
        <w:fldChar w:fldCharType="end"/>
      </w:r>
      <w:r w:rsidR="00BD6D08">
        <w:t xml:space="preserve">. </w:t>
      </w:r>
    </w:p>
    <w:p w:rsidR="008E3C18" w:rsidRDefault="00B376ED" w:rsidP="00383278">
      <w:r>
        <w:t xml:space="preserve">We therefore aimed to investigate more general transcriptional repression mechanisms that have been </w:t>
      </w:r>
      <w:r w:rsidR="00E31CBD">
        <w:t xml:space="preserve">studied for murine and human, but not porcine ERVs. In the attached manuscript, </w:t>
      </w:r>
      <w:r w:rsidR="008E3C18">
        <w:t xml:space="preserve">we conducted a genome-wide </w:t>
      </w:r>
      <w:r w:rsidR="008E3C18" w:rsidRPr="008E3C18">
        <w:rPr>
          <w:i/>
        </w:rPr>
        <w:t xml:space="preserve">in </w:t>
      </w:r>
      <w:proofErr w:type="spellStart"/>
      <w:r w:rsidR="008E3C18" w:rsidRPr="008E3C18">
        <w:rPr>
          <w:i/>
        </w:rPr>
        <w:t>silico</w:t>
      </w:r>
      <w:proofErr w:type="spellEnd"/>
      <w:r w:rsidR="008E3C18">
        <w:t xml:space="preserve"> screen of the pig genome to identify ret</w:t>
      </w:r>
      <w:r w:rsidR="00DA45A9">
        <w:t>roviral elements and characteris</w:t>
      </w:r>
      <w:r w:rsidR="008E3C18">
        <w:t xml:space="preserve">e several PERV families of which some have only been poorly described before. Using the sequence information obtained by our </w:t>
      </w:r>
      <w:r w:rsidR="008E3C18" w:rsidRPr="008E3C18">
        <w:rPr>
          <w:i/>
        </w:rPr>
        <w:t xml:space="preserve">in </w:t>
      </w:r>
      <w:proofErr w:type="spellStart"/>
      <w:r w:rsidR="008E3C18" w:rsidRPr="008E3C18">
        <w:rPr>
          <w:i/>
        </w:rPr>
        <w:t>silico</w:t>
      </w:r>
      <w:proofErr w:type="spellEnd"/>
      <w:r w:rsidR="008E3C18">
        <w:t xml:space="preserve"> screen, we designed primers specifically amplifying several PERV families</w:t>
      </w:r>
      <w:r w:rsidR="00047A69">
        <w:t xml:space="preserve">. These primers were used to analyse PERV expression levels in porcine cells treated with inhibitors of DNA methylation </w:t>
      </w:r>
      <w:r w:rsidR="00047A69">
        <w:lastRenderedPageBreak/>
        <w:t>and histone deacetylation. Furthermore we analysed chromatin modifications at these elements via ChIP.</w:t>
      </w:r>
    </w:p>
    <w:p w:rsidR="00B376ED" w:rsidRDefault="00DA45A9" w:rsidP="00383278">
      <w:r>
        <w:t>In the attached manuscript</w:t>
      </w:r>
      <w:r w:rsidR="00AF6F45">
        <w:t xml:space="preserve"> (see A</w:t>
      </w:r>
      <w:r w:rsidR="00861E73">
        <w:t>ppendix)</w:t>
      </w:r>
      <w:r>
        <w:t>, w</w:t>
      </w:r>
      <w:r w:rsidR="00E31CBD">
        <w:t>e show that PERV-B, but not PERV-A, PERV-C or two</w:t>
      </w:r>
      <w:r w:rsidR="008E3C18">
        <w:t xml:space="preserve"> unrelated PERV families are upregulated in primary porcine fibroblast upon inhibition of DNA methylation. We further show that PERVs are marked by repressive histone modifications that have previously been identified </w:t>
      </w:r>
      <w:r>
        <w:t>at</w:t>
      </w:r>
      <w:r w:rsidR="008E3C18">
        <w:t xml:space="preserve"> murine ERVs. </w:t>
      </w:r>
      <w:r w:rsidR="00047A69">
        <w:t xml:space="preserve">Interestingly, we found that the only PERV family that is known to be still active in pigs was marked by higher levels of </w:t>
      </w:r>
      <w:r>
        <w:t xml:space="preserve">repressive </w:t>
      </w:r>
      <w:r w:rsidR="00047A69">
        <w:t>histone methylations than inactive PERV families which are expressed at several magnitudes</w:t>
      </w:r>
      <w:r w:rsidR="004B4381">
        <w:t>’</w:t>
      </w:r>
      <w:r w:rsidR="00047A69">
        <w:t xml:space="preserve"> lower levels. Although not conclusive, </w:t>
      </w:r>
      <w:r w:rsidR="00032709">
        <w:t>our results indicating a</w:t>
      </w:r>
      <w:r w:rsidR="008E3C18">
        <w:t xml:space="preserve"> lack of PBS dependent repression in porcine cells w</w:t>
      </w:r>
      <w:r w:rsidR="00AF6F45">
        <w:t>ere</w:t>
      </w:r>
      <w:r w:rsidR="008E3C18">
        <w:t xml:space="preserve"> </w:t>
      </w:r>
      <w:r w:rsidR="00047A69">
        <w:t xml:space="preserve">also </w:t>
      </w:r>
      <w:r w:rsidR="008E3C18">
        <w:t xml:space="preserve">included </w:t>
      </w:r>
      <w:r w:rsidR="00047A69">
        <w:t>in</w:t>
      </w:r>
      <w:r w:rsidR="008E3C18">
        <w:t xml:space="preserve"> the manuscript.</w:t>
      </w:r>
    </w:p>
    <w:p w:rsidR="00B576A5" w:rsidRDefault="00B576A5" w:rsidP="00B576A5">
      <w:pPr>
        <w:pStyle w:val="Heading2"/>
      </w:pPr>
      <w:bookmarkStart w:id="18" w:name="_Toc343249309"/>
      <w:r>
        <w:t>Discussion and future perspectives</w:t>
      </w:r>
      <w:bookmarkEnd w:id="18"/>
    </w:p>
    <w:p w:rsidR="00A52591" w:rsidRDefault="007045F1" w:rsidP="00CA4A62">
      <w:r>
        <w:t xml:space="preserve">Although we have shown that, </w:t>
      </w:r>
      <w:r w:rsidR="00047A69">
        <w:t xml:space="preserve">as </w:t>
      </w:r>
      <w:r w:rsidR="008E3C18">
        <w:t>for</w:t>
      </w:r>
      <w:r>
        <w:t xml:space="preserve"> murine ERVs, </w:t>
      </w:r>
      <w:r w:rsidR="008E3C18">
        <w:t xml:space="preserve">some </w:t>
      </w:r>
      <w:r>
        <w:t xml:space="preserve">PERVs are upregulated upon DNA methylation and marked by repressive histone methylations, we were unable to identify a </w:t>
      </w:r>
      <w:r w:rsidR="00032709">
        <w:t xml:space="preserve">retroviral </w:t>
      </w:r>
      <w:r>
        <w:t>target sequence that may initiate transcriptional repression of int</w:t>
      </w:r>
      <w:r w:rsidR="00BD6D08">
        <w:t>egrated exogenous retroviruses. Due to the limitations of the used cell lines</w:t>
      </w:r>
      <w:r w:rsidR="00047A69">
        <w:t>,</w:t>
      </w:r>
      <w:r w:rsidR="00CD616C">
        <w:t xml:space="preserve"> the observed lack of PBS-</w:t>
      </w:r>
      <w:r w:rsidR="00BD6D08">
        <w:t xml:space="preserve">dependent silencing mechanisms is inconclusive since putative repressor proteins may simply not </w:t>
      </w:r>
      <w:r w:rsidR="00CD616C">
        <w:t xml:space="preserve">be </w:t>
      </w:r>
      <w:r w:rsidR="00BD6D08">
        <w:t xml:space="preserve">expressed in these cells. </w:t>
      </w:r>
      <w:r w:rsidR="00A52591">
        <w:t>Nevertheless</w:t>
      </w:r>
      <w:r w:rsidR="00BD6D08">
        <w:t>, t</w:t>
      </w:r>
      <w:r>
        <w:t xml:space="preserve">he </w:t>
      </w:r>
      <w:r w:rsidR="00BD6D08">
        <w:t xml:space="preserve">absence of </w:t>
      </w:r>
      <w:r w:rsidR="00047A69">
        <w:t>a ZFP809-like repressor that targets the Pro-PBS</w:t>
      </w:r>
      <w:r>
        <w:t xml:space="preserve"> </w:t>
      </w:r>
      <w:r w:rsidR="00047A69">
        <w:t xml:space="preserve">in pigs </w:t>
      </w:r>
      <w:r w:rsidR="00BD6D08">
        <w:t>would not be</w:t>
      </w:r>
      <w:r w:rsidR="00BD6D08">
        <w:rPr>
          <w:rFonts w:cstheme="minorHAnsi"/>
        </w:rPr>
        <w:t xml:space="preserve"> unexpected</w:t>
      </w:r>
      <w:r>
        <w:rPr>
          <w:rFonts w:cstheme="minorHAnsi"/>
        </w:rPr>
        <w:t xml:space="preserve"> since we found that only one subgroup of </w:t>
      </w:r>
      <w:r w:rsidR="00A52591">
        <w:rPr>
          <w:rFonts w:cstheme="minorHAnsi"/>
        </w:rPr>
        <w:t>a low copy</w:t>
      </w:r>
      <w:r>
        <w:rPr>
          <w:rFonts w:cstheme="minorHAnsi"/>
        </w:rPr>
        <w:t xml:space="preserve"> PERV-γ1 family (PERV-C) contains </w:t>
      </w:r>
      <w:r w:rsidR="00A52591">
        <w:rPr>
          <w:rFonts w:cstheme="minorHAnsi"/>
        </w:rPr>
        <w:t>intact</w:t>
      </w:r>
      <w:r>
        <w:rPr>
          <w:rFonts w:cstheme="minorHAnsi"/>
        </w:rPr>
        <w:t xml:space="preserve"> Pro-PBS</w:t>
      </w:r>
      <w:r w:rsidR="00A52591">
        <w:rPr>
          <w:rFonts w:cstheme="minorHAnsi"/>
        </w:rPr>
        <w:t xml:space="preserve"> sequences</w:t>
      </w:r>
      <w:r>
        <w:rPr>
          <w:rFonts w:cstheme="minorHAnsi"/>
        </w:rPr>
        <w:t xml:space="preserve">. </w:t>
      </w:r>
      <w:r w:rsidR="00A52591">
        <w:rPr>
          <w:rFonts w:cstheme="minorHAnsi"/>
        </w:rPr>
        <w:t>PERV-C</w:t>
      </w:r>
      <w:r>
        <w:rPr>
          <w:rFonts w:cstheme="minorHAnsi"/>
        </w:rPr>
        <w:t xml:space="preserve"> elements </w:t>
      </w:r>
      <w:r w:rsidR="00A52591">
        <w:rPr>
          <w:rFonts w:cstheme="minorHAnsi"/>
        </w:rPr>
        <w:t xml:space="preserve">have </w:t>
      </w:r>
      <w:r>
        <w:rPr>
          <w:rFonts w:cstheme="minorHAnsi"/>
        </w:rPr>
        <w:t xml:space="preserve">entered the pig germ line only recently as indicated by the observation that </w:t>
      </w:r>
      <w:r w:rsidR="00FD6464">
        <w:rPr>
          <w:rFonts w:cstheme="minorHAnsi"/>
        </w:rPr>
        <w:t>P</w:t>
      </w:r>
      <w:r w:rsidR="00A52591">
        <w:rPr>
          <w:rFonts w:cstheme="minorHAnsi"/>
        </w:rPr>
        <w:t xml:space="preserve">ERVs </w:t>
      </w:r>
      <w:r>
        <w:rPr>
          <w:rFonts w:cstheme="minorHAnsi"/>
        </w:rPr>
        <w:t>ha</w:t>
      </w:r>
      <w:r w:rsidR="00A52591">
        <w:rPr>
          <w:rFonts w:cstheme="minorHAnsi"/>
        </w:rPr>
        <w:t>ve</w:t>
      </w:r>
      <w:r>
        <w:rPr>
          <w:rFonts w:cstheme="minorHAnsi"/>
        </w:rPr>
        <w:t xml:space="preserve"> not been fixed in </w:t>
      </w:r>
      <w:r w:rsidR="00A52591">
        <w:rPr>
          <w:rFonts w:cstheme="minorHAnsi"/>
        </w:rPr>
        <w:t>pigs</w:t>
      </w:r>
      <w:r>
        <w:rPr>
          <w:rFonts w:cstheme="minorHAnsi"/>
        </w:rPr>
        <w:t xml:space="preserve"> </w:t>
      </w:r>
      <w:r>
        <w:rPr>
          <w:rFonts w:cstheme="minorHAnsi"/>
        </w:rPr>
        <w:fldChar w:fldCharType="begin">
          <w:fldData xml:space="preserve">PEVuZE5vdGU+PENpdGU+PEF1dGhvcj5GdWppbXVyYTwvQXV0aG9yPjxZZWFyPjIwMDg8L1llYXI+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=
</w:fldData>
        </w:fldChar>
      </w:r>
      <w:r w:rsidR="00DD31E9">
        <w:rPr>
          <w:rFonts w:cstheme="minorHAnsi"/>
        </w:rPr>
        <w:instrText xml:space="preserve"> ADDIN EN.CITE </w:instrText>
      </w:r>
      <w:r w:rsidR="00DD31E9">
        <w:rPr>
          <w:rFonts w:cstheme="minorHAnsi"/>
        </w:rPr>
        <w:fldChar w:fldCharType="begin">
          <w:fldData xml:space="preserve">PEVuZE5vdGU+PENpdGU+PEF1dGhvcj5GdWppbXVyYTwvQXV0aG9yPjxZZWFyPjIwMDg8L1llYXI+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=
</w:fldData>
        </w:fldChar>
      </w:r>
      <w:r w:rsidR="00DD31E9">
        <w:rPr>
          <w:rFonts w:cstheme="minorHAnsi"/>
        </w:rPr>
        <w:instrText xml:space="preserve"> ADDIN EN.CITE.DATA </w:instrText>
      </w:r>
      <w:r w:rsidR="00DD31E9">
        <w:rPr>
          <w:rFonts w:cstheme="minorHAnsi"/>
        </w:rPr>
      </w:r>
      <w:r w:rsidR="00DD31E9">
        <w:rPr>
          <w:rFonts w:cstheme="minorHAnsi"/>
        </w:rPr>
        <w:fldChar w:fldCharType="end"/>
      </w:r>
      <w:r>
        <w:rPr>
          <w:rFonts w:cstheme="minorHAnsi"/>
        </w:rPr>
      </w:r>
      <w:r>
        <w:rPr>
          <w:rFonts w:cstheme="minorHAnsi"/>
        </w:rPr>
        <w:fldChar w:fldCharType="separate"/>
      </w:r>
      <w:r w:rsidR="00DD31E9">
        <w:rPr>
          <w:rFonts w:cstheme="minorHAnsi"/>
          <w:noProof/>
        </w:rPr>
        <w:t>[</w:t>
      </w:r>
      <w:hyperlink w:anchor="_ENREF_113" w:tooltip="Fujimura, 2008 #113" w:history="1">
        <w:r w:rsidR="001526E9">
          <w:rPr>
            <w:rFonts w:cstheme="minorHAnsi"/>
            <w:noProof/>
          </w:rPr>
          <w:t>113</w:t>
        </w:r>
      </w:hyperlink>
      <w:r w:rsidR="00DD31E9">
        <w:rPr>
          <w:rFonts w:cstheme="minorHAnsi"/>
          <w:noProof/>
        </w:rPr>
        <w:t>,</w:t>
      </w:r>
      <w:hyperlink w:anchor="_ENREF_114" w:tooltip="Mang, 2001 #114" w:history="1">
        <w:r w:rsidR="001526E9">
          <w:rPr>
            <w:rFonts w:cstheme="minorHAnsi"/>
            <w:noProof/>
          </w:rPr>
          <w:t>114</w:t>
        </w:r>
      </w:hyperlink>
      <w:r w:rsidR="00DD31E9">
        <w:rPr>
          <w:rFonts w:cstheme="minorHAnsi"/>
          <w:noProof/>
        </w:rPr>
        <w:t>]</w:t>
      </w:r>
      <w:r>
        <w:rPr>
          <w:rFonts w:cstheme="minorHAnsi"/>
        </w:rPr>
        <w:fldChar w:fldCharType="end"/>
      </w:r>
      <w:r>
        <w:rPr>
          <w:rFonts w:cstheme="minorHAnsi"/>
        </w:rPr>
        <w:t>. Therefore, the presence</w:t>
      </w:r>
      <w:r w:rsidR="00047A69">
        <w:rPr>
          <w:rFonts w:cstheme="minorHAnsi"/>
        </w:rPr>
        <w:t xml:space="preserve"> of a Pro-PBS binding repressor</w:t>
      </w:r>
      <w:r>
        <w:rPr>
          <w:rFonts w:cstheme="minorHAnsi"/>
        </w:rPr>
        <w:t xml:space="preserve"> in pigs seems unlikely </w:t>
      </w:r>
      <w:r w:rsidR="00047A69">
        <w:rPr>
          <w:rFonts w:cstheme="minorHAnsi"/>
        </w:rPr>
        <w:t>since the evolution of a target-</w:t>
      </w:r>
      <w:r>
        <w:rPr>
          <w:rFonts w:cstheme="minorHAnsi"/>
        </w:rPr>
        <w:t xml:space="preserve">specific retroviral restriction factor would require a selective pressure that constantly affects the fitness of a species for many generations. However, the oldest PERV-γ1 and PERV-γ2 elements </w:t>
      </w:r>
      <w:r w:rsidR="00FB1CE7">
        <w:t>are believed to have colonis</w:t>
      </w:r>
      <w:r>
        <w:t xml:space="preserve">ed the pig genome </w:t>
      </w:r>
      <w:r>
        <w:rPr>
          <w:rFonts w:cstheme="minorHAnsi"/>
        </w:rPr>
        <w:t xml:space="preserve">several million years ago </w:t>
      </w:r>
      <w:r>
        <w:fldChar w:fldCharType="begin">
          <w:fldData xml:space="preserve">PEVuZE5vdGU+PENpdGU+PEF1dGhvcj5QYXRpZW5jZTwvQXV0aG9yPjxZZWFyPjIwMDE8L1llYXI+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</w:fldData>
        </w:fldChar>
      </w:r>
      <w:r w:rsidR="00DD31E9">
        <w:instrText xml:space="preserve"> ADDIN EN.CITE </w:instrText>
      </w:r>
      <w:r w:rsidR="00DD31E9">
        <w:fldChar w:fldCharType="begin">
          <w:fldData xml:space="preserve">PEVuZE5vdGU+PENpdGU+PEF1dGhvcj5QYXRpZW5jZTwvQXV0aG9yPjxZZWFyPjIwMDE8L1llYXI+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</w:fldData>
        </w:fldChar>
      </w:r>
      <w:r w:rsidR="00DD31E9">
        <w:instrText xml:space="preserve"> ADDIN EN.CITE.DATA </w:instrText>
      </w:r>
      <w:r w:rsidR="00DD31E9">
        <w:fldChar w:fldCharType="end"/>
      </w:r>
      <w:r>
        <w:fldChar w:fldCharType="separate"/>
      </w:r>
      <w:r w:rsidR="00DD31E9">
        <w:rPr>
          <w:noProof/>
        </w:rPr>
        <w:t>[</w:t>
      </w:r>
      <w:hyperlink w:anchor="_ENREF_115" w:tooltip="Patience, 2001 #115" w:history="1">
        <w:r w:rsidR="001526E9">
          <w:rPr>
            <w:noProof/>
          </w:rPr>
          <w:t>115</w:t>
        </w:r>
      </w:hyperlink>
      <w:r w:rsidR="00DD31E9">
        <w:rPr>
          <w:noProof/>
        </w:rPr>
        <w:t>,</w:t>
      </w:r>
      <w:hyperlink w:anchor="_ENREF_116" w:tooltip="Tonjes, 2003 #116" w:history="1">
        <w:r w:rsidR="001526E9">
          <w:rPr>
            <w:noProof/>
          </w:rPr>
          <w:t>116</w:t>
        </w:r>
      </w:hyperlink>
      <w:r w:rsidR="00DD31E9">
        <w:rPr>
          <w:noProof/>
        </w:rPr>
        <w:t>]</w:t>
      </w:r>
      <w:r>
        <w:fldChar w:fldCharType="end"/>
      </w:r>
      <w:r>
        <w:t xml:space="preserve">, but their commonly used glycine-PBS sequences are not targeted by repression </w:t>
      </w:r>
      <w:r w:rsidR="00BD6D08">
        <w:t xml:space="preserve">in the </w:t>
      </w:r>
      <w:r w:rsidR="00BD6D08" w:rsidRPr="00BD6D08">
        <w:t>analysed</w:t>
      </w:r>
      <w:r w:rsidR="00BD6D08">
        <w:t xml:space="preserve"> cells </w:t>
      </w:r>
      <w:r w:rsidR="005D3F64">
        <w:t>either.</w:t>
      </w:r>
    </w:p>
    <w:p w:rsidR="00A52591" w:rsidRDefault="00A52591" w:rsidP="00A52591">
      <w:r>
        <w:t xml:space="preserve">When this study was initiated by the end of 2009, the recent identification of a PBS targeting KRAB-ZFP suggested that </w:t>
      </w:r>
      <w:r w:rsidR="00FD6464">
        <w:t>the PBS</w:t>
      </w:r>
      <w:r>
        <w:t xml:space="preserve"> may be the preferred target sequence for retroviral repressor proteins. However, in 2010 it was shown that IAPS are silenced </w:t>
      </w:r>
      <w:r w:rsidR="00CA4A62">
        <w:t>by TRIM28-dependent repression</w:t>
      </w:r>
      <w:r w:rsidR="00FD6464">
        <w:t>,</w:t>
      </w:r>
      <w:r w:rsidR="00CA4A62">
        <w:t xml:space="preserve"> </w:t>
      </w:r>
      <w:r w:rsidR="005D3F64">
        <w:t>targeted to</w:t>
      </w:r>
      <w:r w:rsidR="00CA4A62">
        <w:t xml:space="preserve"> a putative target sequence in the 5´UTR in these elements </w:t>
      </w:r>
      <w:r w:rsidR="00CA4A62">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CA4A62">
        <w:fldChar w:fldCharType="separate"/>
      </w:r>
      <w:r w:rsidR="00DD31E9">
        <w:rPr>
          <w:noProof/>
        </w:rPr>
        <w:t>[</w:t>
      </w:r>
      <w:hyperlink w:anchor="_ENREF_95" w:tooltip="Rowe, 2010 #95" w:history="1">
        <w:r w:rsidR="001526E9">
          <w:rPr>
            <w:noProof/>
          </w:rPr>
          <w:t>95</w:t>
        </w:r>
      </w:hyperlink>
      <w:r w:rsidR="00DD31E9">
        <w:rPr>
          <w:noProof/>
        </w:rPr>
        <w:t>]</w:t>
      </w:r>
      <w:r w:rsidR="00CA4A62">
        <w:fldChar w:fldCharType="end"/>
      </w:r>
      <w:r w:rsidR="00CA4A62">
        <w:t xml:space="preserve">. </w:t>
      </w:r>
      <w:r w:rsidR="004661FA">
        <w:t xml:space="preserve">If KRAB-ZFP/TRIM28 repressor complexes also target retroviral sequences </w:t>
      </w:r>
      <w:r w:rsidR="005D3F64">
        <w:lastRenderedPageBreak/>
        <w:t xml:space="preserve">that are </w:t>
      </w:r>
      <w:r w:rsidR="004661FA">
        <w:t xml:space="preserve">not overlapping with </w:t>
      </w:r>
      <w:r w:rsidR="00F421EC">
        <w:t>the retroviral PBS</w:t>
      </w:r>
      <w:r w:rsidR="004661FA">
        <w:t xml:space="preserve">, </w:t>
      </w:r>
      <w:r>
        <w:t xml:space="preserve">the number of possible </w:t>
      </w:r>
      <w:r w:rsidR="000B1A24">
        <w:t xml:space="preserve">PERV </w:t>
      </w:r>
      <w:r>
        <w:t xml:space="preserve">target sequences becomes </w:t>
      </w:r>
      <w:r w:rsidR="005D3F64">
        <w:t xml:space="preserve">simply </w:t>
      </w:r>
      <w:r>
        <w:t xml:space="preserve">too large </w:t>
      </w:r>
      <w:r w:rsidR="005D3F64">
        <w:t>to test all these sequences via transduction assays, as performed in this study.</w:t>
      </w:r>
    </w:p>
    <w:p w:rsidR="000B1A24" w:rsidRDefault="004661FA" w:rsidP="004661FA">
      <w:r>
        <w:t xml:space="preserve">We have also attempted to detect repressor complex binding </w:t>
      </w:r>
      <w:r w:rsidR="00A52591">
        <w:t xml:space="preserve">in porcine cells </w:t>
      </w:r>
      <w:r>
        <w:t>using electrophoreti</w:t>
      </w:r>
      <w:r w:rsidR="00A52591">
        <w:t>c mobility shift assays (EMSA). Although we could readily detect the previously described Pro-PBS binding complex in murine F9 cells</w:t>
      </w:r>
      <w:r w:rsidR="00210CE7">
        <w:t xml:space="preserve">, no </w:t>
      </w:r>
      <w:r w:rsidR="000B1A24">
        <w:t xml:space="preserve">such </w:t>
      </w:r>
      <w:r w:rsidR="00210CE7">
        <w:t xml:space="preserve">shift was observed in </w:t>
      </w:r>
      <w:proofErr w:type="spellStart"/>
      <w:r w:rsidR="00210CE7">
        <w:t>pEGCs</w:t>
      </w:r>
      <w:proofErr w:type="spellEnd"/>
      <w:r w:rsidR="00210CE7">
        <w:t xml:space="preserve"> (</w:t>
      </w:r>
      <w:r w:rsidR="005D3F64">
        <w:t xml:space="preserve">these </w:t>
      </w:r>
      <w:r w:rsidR="00DA45A9">
        <w:t>results</w:t>
      </w:r>
      <w:r w:rsidR="00210CE7">
        <w:t xml:space="preserve"> </w:t>
      </w:r>
      <w:r w:rsidR="005D3F64">
        <w:t>were excluded from the submitted manuscript</w:t>
      </w:r>
      <w:r w:rsidR="00210CE7">
        <w:t xml:space="preserve">). </w:t>
      </w:r>
      <w:r w:rsidR="000B1A24">
        <w:t xml:space="preserve">Although we detected some binding activity </w:t>
      </w:r>
      <w:r w:rsidR="00FD6464">
        <w:t>in</w:t>
      </w:r>
      <w:r w:rsidR="000B1A24">
        <w:t xml:space="preserve"> pEGC nuclear extracts to other PBS sequences, these complexes were of a significantly higher mobility tha</w:t>
      </w:r>
      <w:r w:rsidR="005D3F64">
        <w:t>n</w:t>
      </w:r>
      <w:r w:rsidR="000B1A24">
        <w:t xml:space="preserve"> the originally described repressor complex and the same shift were observed in murine F9 cells. The identification of proteins and complexes binding to </w:t>
      </w:r>
      <w:proofErr w:type="spellStart"/>
      <w:r w:rsidR="000B1A24">
        <w:t>oligo</w:t>
      </w:r>
      <w:proofErr w:type="spellEnd"/>
      <w:r w:rsidR="000B1A24">
        <w:t xml:space="preserve"> probes in EMSA is technically challenging and, in our opinion, not promising since we did not observe repression activity of these sequences in transduction assays. </w:t>
      </w:r>
      <w:r w:rsidR="00210CE7">
        <w:t xml:space="preserve">Furthermore, as for the retroviral transduction assays, the results obtained by EMSA are inconclusive since we did not have a reliable and stable ES-like </w:t>
      </w:r>
      <w:r w:rsidR="00FB1CE7">
        <w:t xml:space="preserve">porcine </w:t>
      </w:r>
      <w:r w:rsidR="00210CE7">
        <w:t>cell line</w:t>
      </w:r>
      <w:r w:rsidR="000B1A24">
        <w:t xml:space="preserve"> and the large number of potential target sequences remains a major technical obstacle.</w:t>
      </w:r>
      <w:r w:rsidR="00210CE7">
        <w:t xml:space="preserve"> </w:t>
      </w:r>
    </w:p>
    <w:p w:rsidR="007045F1" w:rsidRPr="00B376ED" w:rsidRDefault="00210CE7" w:rsidP="007045F1">
      <w:r>
        <w:t xml:space="preserve">Altogether, the approach to identify target- and possibly species-specific transcriptional repressor proteins in pigs by transduction assays and EMSA was not only hampered by the lack of a suitable cell line but is also unlikely to succeed due to the enormous number of possible target sequences that may be targeted by repression. </w:t>
      </w:r>
      <w:r w:rsidR="004661FA">
        <w:t xml:space="preserve">A </w:t>
      </w:r>
      <w:r>
        <w:t xml:space="preserve">perhaps </w:t>
      </w:r>
      <w:r w:rsidR="004661FA">
        <w:t>more promising approach could be t</w:t>
      </w:r>
      <w:r w:rsidR="005D3F64">
        <w:t>he generation of</w:t>
      </w:r>
      <w:r w:rsidR="004661FA">
        <w:t xml:space="preserve"> TRIM28 knock</w:t>
      </w:r>
      <w:r w:rsidR="005D3F64">
        <w:t>-</w:t>
      </w:r>
      <w:r w:rsidR="004661FA">
        <w:t>out porcine ES cells</w:t>
      </w:r>
      <w:r w:rsidR="005D3F64">
        <w:t>,</w:t>
      </w:r>
      <w:r w:rsidR="004661FA">
        <w:t xml:space="preserve"> as it has been described for murine ES cells </w:t>
      </w:r>
      <w:r w:rsidR="004661FA">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4661FA">
        <w:fldChar w:fldCharType="separate"/>
      </w:r>
      <w:r w:rsidR="00DD31E9">
        <w:rPr>
          <w:noProof/>
        </w:rPr>
        <w:t>[</w:t>
      </w:r>
      <w:hyperlink w:anchor="_ENREF_95" w:tooltip="Rowe, 2010 #95" w:history="1">
        <w:r w:rsidR="001526E9">
          <w:rPr>
            <w:noProof/>
          </w:rPr>
          <w:t>95</w:t>
        </w:r>
      </w:hyperlink>
      <w:r w:rsidR="00DD31E9">
        <w:rPr>
          <w:noProof/>
        </w:rPr>
        <w:t>]</w:t>
      </w:r>
      <w:r w:rsidR="004661FA">
        <w:fldChar w:fldCharType="end"/>
      </w:r>
      <w:r w:rsidR="005D3F64">
        <w:t>,</w:t>
      </w:r>
      <w:r w:rsidR="004661FA">
        <w:t xml:space="preserve"> and detect upregulated PERV sequences by large scale sequencing. </w:t>
      </w:r>
      <w:r w:rsidR="00B376ED">
        <w:t>However, this approach is biased since only PERVs</w:t>
      </w:r>
      <w:r w:rsidR="000B1A24">
        <w:t>,</w:t>
      </w:r>
      <w:r w:rsidR="00B376ED">
        <w:t xml:space="preserve"> which reta</w:t>
      </w:r>
      <w:r w:rsidR="000B1A24">
        <w:t>ined intact promoter and enhancer elements necess</w:t>
      </w:r>
      <w:r w:rsidR="005D3F64">
        <w:t>ary for efficient transcription</w:t>
      </w:r>
      <w:r w:rsidR="000B1A24">
        <w:t xml:space="preserve"> would be identified as targets</w:t>
      </w:r>
      <w:r w:rsidR="005D3F64">
        <w:t xml:space="preserve"> of TRIM28-</w:t>
      </w:r>
      <w:r w:rsidR="00AF3F70">
        <w:t>dependent silencing</w:t>
      </w:r>
      <w:r w:rsidR="00B376ED">
        <w:t>. Moreover, a suitable stable porcine ES ce</w:t>
      </w:r>
      <w:r w:rsidR="008E3C18">
        <w:t>ll line is not available so far and the generation of TRIM28 deficient knock</w:t>
      </w:r>
      <w:r w:rsidR="002E73B8">
        <w:t>-</w:t>
      </w:r>
      <w:r w:rsidR="008E3C18">
        <w:t xml:space="preserve">out ES cells is technically challenging since these cells lose the ability of self-renewal and, thus, </w:t>
      </w:r>
      <w:r w:rsidR="00BD6D08">
        <w:t xml:space="preserve">their </w:t>
      </w:r>
      <w:r w:rsidR="008E3C18">
        <w:t xml:space="preserve">pluripotent characteristics </w:t>
      </w:r>
      <w:r w:rsidR="00BD6D08">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BD6D08">
        <w:fldChar w:fldCharType="separate"/>
      </w:r>
      <w:r w:rsidR="00DD31E9">
        <w:rPr>
          <w:noProof/>
        </w:rPr>
        <w:t>[</w:t>
      </w:r>
      <w:hyperlink w:anchor="_ENREF_95" w:tooltip="Rowe, 2010 #95" w:history="1">
        <w:r w:rsidR="001526E9">
          <w:rPr>
            <w:noProof/>
          </w:rPr>
          <w:t>95</w:t>
        </w:r>
      </w:hyperlink>
      <w:r w:rsidR="00DD31E9">
        <w:rPr>
          <w:noProof/>
        </w:rPr>
        <w:t>]</w:t>
      </w:r>
      <w:r w:rsidR="00BD6D08">
        <w:fldChar w:fldCharType="end"/>
      </w:r>
      <w:r w:rsidR="00BD6D08">
        <w:t>.</w:t>
      </w:r>
      <w:r>
        <w:t xml:space="preserve"> Further research on epigenetic repression </w:t>
      </w:r>
      <w:r w:rsidR="005A3FD7">
        <w:t xml:space="preserve">of PERVs </w:t>
      </w:r>
      <w:r>
        <w:t>should therefore rather</w:t>
      </w:r>
      <w:r w:rsidR="005A3FD7">
        <w:t xml:space="preserve"> </w:t>
      </w:r>
      <w:r>
        <w:t>focus on medically relevant aspects</w:t>
      </w:r>
      <w:r w:rsidR="005A3FD7">
        <w:t xml:space="preserve"> of PERV silencing in porcine cells and organs that could potentially be used for transplantation</w:t>
      </w:r>
      <w:r w:rsidR="00AF3F70">
        <w:t xml:space="preserve"> into humans</w:t>
      </w:r>
      <w:r w:rsidR="005A3FD7">
        <w:t xml:space="preserve">. Our study may inspire such studies and </w:t>
      </w:r>
      <w:r w:rsidR="00AF3F70">
        <w:t>ultimately contribute</w:t>
      </w:r>
      <w:r w:rsidR="005A3FD7">
        <w:t xml:space="preserve"> to a better understanding of epigenetic PERV silencing and the potential risk of PERV derepression in xenotransplantation</w:t>
      </w:r>
      <w:r w:rsidR="00AF3F70">
        <w:t>.</w:t>
      </w:r>
    </w:p>
    <w:p w:rsidR="00003D66" w:rsidRDefault="00DE31D5" w:rsidP="00BE0CF6">
      <w:pPr>
        <w:pStyle w:val="Heading1"/>
        <w:pageBreakBefore/>
      </w:pPr>
      <w:bookmarkStart w:id="19" w:name="_Toc343249310"/>
      <w:r>
        <w:lastRenderedPageBreak/>
        <w:t>Chapter 2</w:t>
      </w:r>
      <w:r w:rsidR="00003D66">
        <w:t xml:space="preserve">: </w:t>
      </w:r>
      <w:r w:rsidR="00F421EC">
        <w:t xml:space="preserve">Murine </w:t>
      </w:r>
      <w:r w:rsidR="00003D66">
        <w:t xml:space="preserve">ERV </w:t>
      </w:r>
      <w:r w:rsidR="00F421EC">
        <w:t>targeting</w:t>
      </w:r>
      <w:r w:rsidR="00FB10C4">
        <w:t xml:space="preserve"> by </w:t>
      </w:r>
      <w:r w:rsidR="001C38B3">
        <w:t>the TRIM28/</w:t>
      </w:r>
      <w:r w:rsidR="00FB10C4">
        <w:t>ZFP809</w:t>
      </w:r>
      <w:r w:rsidR="001C38B3">
        <w:t xml:space="preserve"> repressor complex</w:t>
      </w:r>
      <w:bookmarkEnd w:id="19"/>
    </w:p>
    <w:p w:rsidR="00383278" w:rsidRDefault="00383278" w:rsidP="00383278">
      <w:pPr>
        <w:pStyle w:val="Heading2"/>
      </w:pPr>
      <w:bookmarkStart w:id="20" w:name="_Toc343249311"/>
      <w:r>
        <w:t>Introduction</w:t>
      </w:r>
      <w:r w:rsidR="00D70ABD">
        <w:t xml:space="preserve"> and summary</w:t>
      </w:r>
      <w:bookmarkEnd w:id="20"/>
    </w:p>
    <w:p w:rsidR="002E1CA1" w:rsidRDefault="00383278" w:rsidP="00383278">
      <w:r w:rsidRPr="009661BB">
        <w:t xml:space="preserve">The identification of a </w:t>
      </w:r>
      <w:r w:rsidR="00FB1CE7">
        <w:t>KRAB-ZFP</w:t>
      </w:r>
      <w:r>
        <w:t xml:space="preserve"> as a</w:t>
      </w:r>
      <w:r w:rsidRPr="009661BB">
        <w:t xml:space="preserve"> retroviral restriction factor together with the observed r</w:t>
      </w:r>
      <w:r>
        <w:t>edundancy and diversity of KRAB-ZFPs</w:t>
      </w:r>
      <w:r w:rsidRPr="009661BB">
        <w:t xml:space="preserve"> in mammals</w:t>
      </w:r>
      <w:r>
        <w:t xml:space="preserve"> le</w:t>
      </w:r>
      <w:r w:rsidRPr="009661BB">
        <w:t xml:space="preserve">d to the speculation that at least some </w:t>
      </w:r>
      <w:r>
        <w:t>KRAB-ZFPs</w:t>
      </w:r>
      <w:r w:rsidRPr="009661BB">
        <w:t xml:space="preserve"> </w:t>
      </w:r>
      <w:r>
        <w:t xml:space="preserve">have </w:t>
      </w:r>
      <w:r w:rsidRPr="009661BB">
        <w:t xml:space="preserve">evolved to repress potentially hazardous </w:t>
      </w:r>
      <w:r w:rsidR="002640D5">
        <w:t>TEs</w:t>
      </w:r>
      <w:r>
        <w:t xml:space="preserve"> such as ERVs </w:t>
      </w:r>
      <w:r>
        <w:fldChar w:fldCharType="begin">
          <w:fldData xml:space="preserve">PEVuZE5vdGU+PENpdGU+PEF1dGhvcj5Xb2xmPC9BdXRob3I+PFllYXI+MjAwOTwvWWVhcj48UmVj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</w:fldData>
        </w:fldChar>
      </w:r>
      <w:r w:rsidR="00DD31E9">
        <w:instrText xml:space="preserve"> ADDIN EN.CITE </w:instrText>
      </w:r>
      <w:r w:rsidR="00DD31E9">
        <w:fldChar w:fldCharType="begin">
          <w:fldData xml:space="preserve">PEVuZE5vdGU+PENpdGU+PEF1dGhvcj5Xb2xmPC9BdXRob3I+PFllYXI+MjAwOTwvWWVhcj48UmVj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</w:fldData>
        </w:fldChar>
      </w:r>
      <w:r w:rsidR="00DD31E9">
        <w:instrText xml:space="preserve"> ADDIN EN.CITE.DATA </w:instrText>
      </w:r>
      <w:r w:rsidR="00DD31E9">
        <w:fldChar w:fldCharType="end"/>
      </w:r>
      <w:r>
        <w:fldChar w:fldCharType="separate"/>
      </w:r>
      <w:r w:rsidR="00DD31E9">
        <w:rPr>
          <w:noProof/>
        </w:rPr>
        <w:t>[</w:t>
      </w:r>
      <w:hyperlink w:anchor="_ENREF_94" w:tooltip="Wolf, 2009 #94" w:history="1">
        <w:r w:rsidR="001526E9">
          <w:rPr>
            <w:noProof/>
          </w:rPr>
          <w:t>94</w:t>
        </w:r>
      </w:hyperlink>
      <w:r w:rsidR="00DD31E9">
        <w:rPr>
          <w:noProof/>
        </w:rPr>
        <w:t>,</w:t>
      </w:r>
      <w:hyperlink w:anchor="_ENREF_95" w:tooltip="Rowe, 2010 #95" w:history="1">
        <w:r w:rsidR="001526E9">
          <w:rPr>
            <w:noProof/>
          </w:rPr>
          <w:t>95</w:t>
        </w:r>
      </w:hyperlink>
      <w:r w:rsidR="00DD31E9">
        <w:rPr>
          <w:noProof/>
        </w:rPr>
        <w:t>]</w:t>
      </w:r>
      <w:r>
        <w:fldChar w:fldCharType="end"/>
      </w:r>
      <w:r w:rsidRPr="009661BB">
        <w:t>. This hypothesis was supported</w:t>
      </w:r>
      <w:r w:rsidR="002E73B8">
        <w:t xml:space="preserve"> by the observation that TRIM28 </w:t>
      </w:r>
      <w:r w:rsidRPr="009661BB">
        <w:t>knock</w:t>
      </w:r>
      <w:r w:rsidR="002E73B8">
        <w:t>-</w:t>
      </w:r>
      <w:r w:rsidRPr="009661BB">
        <w:t>out ES cells show ele</w:t>
      </w:r>
      <w:r>
        <w:t>vated expression of several ERVs</w:t>
      </w:r>
      <w:r w:rsidRPr="009661BB">
        <w:t xml:space="preserve"> such </w:t>
      </w:r>
      <w:r w:rsidR="005D3F64">
        <w:t>IAP</w:t>
      </w:r>
      <w:r>
        <w:t xml:space="preserve"> </w:t>
      </w:r>
      <w:r w:rsidRPr="009661BB">
        <w:t xml:space="preserve">and MusD </w:t>
      </w:r>
      <w:r w:rsidRPr="009661BB">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Pr="009661BB">
        <w:fldChar w:fldCharType="separate"/>
      </w:r>
      <w:r w:rsidR="00DD31E9">
        <w:rPr>
          <w:noProof/>
        </w:rPr>
        <w:t>[</w:t>
      </w:r>
      <w:hyperlink w:anchor="_ENREF_95" w:tooltip="Rowe, 2010 #95" w:history="1">
        <w:r w:rsidR="001526E9">
          <w:rPr>
            <w:noProof/>
          </w:rPr>
          <w:t>95</w:t>
        </w:r>
      </w:hyperlink>
      <w:r w:rsidR="00DD31E9">
        <w:rPr>
          <w:noProof/>
        </w:rPr>
        <w:t>]</w:t>
      </w:r>
      <w:r w:rsidRPr="009661BB">
        <w:fldChar w:fldCharType="end"/>
      </w:r>
      <w:r w:rsidRPr="009661BB">
        <w:t>. Furthermore</w:t>
      </w:r>
      <w:r>
        <w:t>,</w:t>
      </w:r>
      <w:r w:rsidRPr="009661BB">
        <w:t xml:space="preserve"> a correlation between the </w:t>
      </w:r>
      <w:r>
        <w:t>abundance of ERVs and the number of KRAB-ZFPs</w:t>
      </w:r>
      <w:r w:rsidRPr="009661BB">
        <w:t xml:space="preserve"> </w:t>
      </w:r>
      <w:r>
        <w:t xml:space="preserve">in mammalian genomes </w:t>
      </w:r>
      <w:r w:rsidRPr="009661BB">
        <w:t xml:space="preserve">has been </w:t>
      </w:r>
      <w:r>
        <w:t>reported recently</w:t>
      </w:r>
      <w:r w:rsidRPr="009661BB">
        <w:t xml:space="preserve"> </w:t>
      </w:r>
      <w:r w:rsidRPr="009661BB">
        <w:fldChar w:fldCharType="begin"/>
      </w:r>
      <w:r w:rsidR="00DD31E9">
        <w:instrText xml:space="preserve"> ADDIN EN.CITE &lt;EndNote&gt;&lt;Cite&gt;&lt;Author&gt;Thomas&lt;/Author&gt;&lt;Year&gt;2011&lt;/Year&gt;&lt;RecNum&gt;104&lt;/RecNum&gt;&lt;DisplayText&gt;[104]&lt;/DisplayText&gt;&lt;record&gt;&lt;rec-number&gt;104&lt;/rec-number&gt;&lt;foreign-keys&gt;&lt;key app="EN" db-id="tzfp5vpxsp522xeefx3xp5rdz9ar9fwxdeax"&gt;104&lt;/key&gt;&lt;/foreign-keys&gt;&lt;ref-type name="Journal Article"&gt;17&lt;/ref-type&gt;&lt;contributors&gt;&lt;authors&gt;&lt;author&gt;Thomas, J. H.&lt;/author&gt;&lt;author&gt;Schneider, S.&lt;/author&gt;&lt;/authors&gt;&lt;/contributors&gt;&lt;auth-address&gt;Department of Genome Sciences, University of Washington, Seattle, Washington 98195, USA. jht@u.washington.edu&lt;/auth-address&gt;&lt;titles&gt;&lt;title&gt;Coevolution of retroelements and tandem zinc finger genes&lt;/title&gt;&lt;secondary-title&gt;Genome Res&lt;/secondary-title&gt;&lt;/titles&gt;&lt;periodical&gt;&lt;full-title&gt;Genome Res&lt;/full-title&gt;&lt;/periodical&gt;&lt;pages&gt;1800-12&lt;/pages&gt;&lt;volume&gt;21&lt;/volume&gt;&lt;number&gt;11&lt;/number&gt;&lt;edition&gt;2011/07/26&lt;/edition&gt;&lt;dates&gt;&lt;year&gt;2011&lt;/year&gt;&lt;pub-dates&gt;&lt;date&gt;Nov&lt;/date&gt;&lt;/pub-dates&gt;&lt;/dates&gt;&lt;isbn&gt;1549-5469 (Electronic)&amp;#xD;1088-9051 (Linking)&lt;/isbn&gt;&lt;accession-num&gt;21784874&lt;/accession-num&gt;&lt;urls&gt;&lt;related-urls&gt;&lt;url&gt;http://www.ncbi.nlm.nih.gov/pubmed/21784874&lt;/url&gt;&lt;/related-urls&gt;&lt;/urls&gt;&lt;custom2&gt;3205565&lt;/custom2&gt;&lt;electronic-resource-num&gt;gr.121749.111 [pii]&amp;#xD;10.1101/gr.121749.111&lt;/electronic-resource-num&gt;&lt;language&gt;eng&lt;/language&gt;&lt;/record&gt;&lt;/Cite&gt;&lt;/EndNote&gt;</w:instrText>
      </w:r>
      <w:r w:rsidRPr="009661BB">
        <w:fldChar w:fldCharType="separate"/>
      </w:r>
      <w:r w:rsidR="00DD31E9">
        <w:rPr>
          <w:noProof/>
        </w:rPr>
        <w:t>[</w:t>
      </w:r>
      <w:hyperlink w:anchor="_ENREF_104" w:tooltip="Thomas, 2011 #104" w:history="1">
        <w:r w:rsidR="001526E9">
          <w:rPr>
            <w:noProof/>
          </w:rPr>
          <w:t>104</w:t>
        </w:r>
      </w:hyperlink>
      <w:r w:rsidR="00DD31E9">
        <w:rPr>
          <w:noProof/>
        </w:rPr>
        <w:t>]</w:t>
      </w:r>
      <w:r w:rsidRPr="009661BB">
        <w:fldChar w:fldCharType="end"/>
      </w:r>
      <w:r w:rsidRPr="009661BB">
        <w:t xml:space="preserve">. </w:t>
      </w:r>
    </w:p>
    <w:p w:rsidR="00D70ABD" w:rsidRPr="00077B49" w:rsidRDefault="00D70ABD" w:rsidP="00383278">
      <w:pPr>
        <w:rPr>
          <w:color w:val="000000"/>
        </w:rPr>
      </w:pPr>
      <w:r>
        <w:rPr>
          <w:color w:val="000000"/>
        </w:rPr>
        <w:t xml:space="preserve">In this chapter, we address the hypothesis that </w:t>
      </w:r>
      <w:r w:rsidR="00472D9E">
        <w:rPr>
          <w:color w:val="000000"/>
        </w:rPr>
        <w:t xml:space="preserve">murine </w:t>
      </w:r>
      <w:r>
        <w:rPr>
          <w:color w:val="000000"/>
        </w:rPr>
        <w:t>ERVs are repressed by PBS-</w:t>
      </w:r>
      <w:r w:rsidR="00F421EC">
        <w:rPr>
          <w:color w:val="000000"/>
        </w:rPr>
        <w:t>targeting repression</w:t>
      </w:r>
      <w:r>
        <w:rPr>
          <w:color w:val="000000"/>
        </w:rPr>
        <w:t xml:space="preserve"> mechanisms. We first systematically analysed the PBS usage of murine ERVs by computational data mining and tested frequently used PBS sequences for repression activity. Although all tested PBS sequences efficiently primed reverse transcription of retroviral vectors, none of them, except for the Pro-PBS control, induced repression in F9 EC cells. To assess the impact of ZFP809-dependent silencing on ERVs, we analysed expression levels, epigenetic modifications and germ line amplification rates of proviral elements of the </w:t>
      </w:r>
      <w:proofErr w:type="spellStart"/>
      <w:r>
        <w:rPr>
          <w:i/>
          <w:iCs/>
          <w:color w:val="000000"/>
        </w:rPr>
        <w:t>Mus</w:t>
      </w:r>
      <w:proofErr w:type="spellEnd"/>
      <w:r>
        <w:rPr>
          <w:i/>
          <w:iCs/>
          <w:color w:val="000000"/>
        </w:rPr>
        <w:t xml:space="preserve"> musculus</w:t>
      </w:r>
      <w:r>
        <w:rPr>
          <w:color w:val="000000"/>
        </w:rPr>
        <w:t xml:space="preserve"> ERV (MmERV) </w:t>
      </w:r>
      <w:r w:rsidR="00027556">
        <w:rPr>
          <w:color w:val="000000"/>
        </w:rPr>
        <w:t>group</w:t>
      </w:r>
      <w:r>
        <w:rPr>
          <w:color w:val="000000"/>
        </w:rPr>
        <w:t xml:space="preserve"> using a combination of computational and experimental analysis methods. Phylogenetic reconstruction revealed that MmERV elements form two closely related subgroups using two different PBS types, of which only the Pro-PBS induced transcriptional repression. Nevertheless, both subgroups have colonized the mouse genome at comparable rates and were both marked by repressive histone modifications in ES and EC cells. Finally, we identified conserved ZFP809 orthologues in wild </w:t>
      </w:r>
      <w:proofErr w:type="spellStart"/>
      <w:r>
        <w:rPr>
          <w:i/>
          <w:iCs/>
          <w:color w:val="000000"/>
        </w:rPr>
        <w:t>Mus</w:t>
      </w:r>
      <w:proofErr w:type="spellEnd"/>
      <w:r>
        <w:rPr>
          <w:color w:val="000000"/>
        </w:rPr>
        <w:t xml:space="preserve"> species and two non-murine rod</w:t>
      </w:r>
      <w:r w:rsidR="00ED23A5">
        <w:rPr>
          <w:color w:val="000000"/>
        </w:rPr>
        <w:t xml:space="preserve">ents and showed that the target </w:t>
      </w:r>
      <w:r>
        <w:rPr>
          <w:color w:val="000000"/>
        </w:rPr>
        <w:t>specificity of ZFP809 has evolved prior to the</w:t>
      </w:r>
      <w:r w:rsidR="00027556">
        <w:rPr>
          <w:color w:val="000000"/>
        </w:rPr>
        <w:t xml:space="preserve"> MmERV germ line colonization. </w:t>
      </w:r>
      <w:r>
        <w:rPr>
          <w:color w:val="000000"/>
        </w:rPr>
        <w:t>In conclusion, our results indicate that: (</w:t>
      </w:r>
      <w:proofErr w:type="spellStart"/>
      <w:r>
        <w:rPr>
          <w:color w:val="000000"/>
        </w:rPr>
        <w:t>i</w:t>
      </w:r>
      <w:proofErr w:type="spellEnd"/>
      <w:r>
        <w:rPr>
          <w:color w:val="000000"/>
        </w:rPr>
        <w:t>) ZFP809 is involved in, but not crucial for epigenetic marking of some ERVs, (ii) germ line colonization by the MmERV family was not prevented by PBS-dependent repression and (iii) ZFP809 did not adapt to new ERV targets by positive selection.</w:t>
      </w:r>
    </w:p>
    <w:p w:rsidR="00383278" w:rsidRPr="00B6190D" w:rsidRDefault="00383278" w:rsidP="00383278">
      <w:pPr>
        <w:pStyle w:val="Heading2"/>
      </w:pPr>
      <w:bookmarkStart w:id="21" w:name="_Toc343249312"/>
      <w:r>
        <w:lastRenderedPageBreak/>
        <w:t>Materials and methods</w:t>
      </w:r>
      <w:bookmarkEnd w:id="21"/>
    </w:p>
    <w:p w:rsidR="00383278" w:rsidRDefault="00383278" w:rsidP="004330D8">
      <w:pPr>
        <w:pStyle w:val="Heading4"/>
      </w:pPr>
      <w:r>
        <w:t>Cell culture</w:t>
      </w:r>
    </w:p>
    <w:p w:rsidR="00383278" w:rsidRDefault="00383278" w:rsidP="00383278">
      <w:r w:rsidRPr="006D4D10">
        <w:t xml:space="preserve">F9 </w:t>
      </w:r>
      <w:r>
        <w:t xml:space="preserve">EC cells were grown on </w:t>
      </w:r>
      <w:r w:rsidR="005D3F64">
        <w:t>gelatine</w:t>
      </w:r>
      <w:r>
        <w:t>-</w:t>
      </w:r>
      <w:r w:rsidRPr="006D4D10">
        <w:t xml:space="preserve">coated </w:t>
      </w:r>
      <w:r w:rsidRPr="00B75F70">
        <w:t>culture plates in Dulbecco's Modified Eagle's Medium</w:t>
      </w:r>
      <w:r>
        <w:t xml:space="preserve"> (</w:t>
      </w:r>
      <w:r w:rsidRPr="00B75F70">
        <w:t>DMEM</w:t>
      </w:r>
      <w:r>
        <w:t>)</w:t>
      </w:r>
      <w:r w:rsidRPr="00B75F70">
        <w:t xml:space="preserve"> supplemented with 10% FBS and antibiotics. NIH/3T3 fibroblasts were cultivated in DMEM supplemented with 10% new born calf serum and antibiotics. </w:t>
      </w:r>
      <w:proofErr w:type="spellStart"/>
      <w:r w:rsidRPr="00B75F70">
        <w:t>PlatE</w:t>
      </w:r>
      <w:proofErr w:type="spellEnd"/>
      <w:r w:rsidRPr="00B75F70">
        <w:t xml:space="preserve"> packaging cells</w:t>
      </w:r>
      <w:r>
        <w:t xml:space="preserve"> </w:t>
      </w:r>
      <w:r>
        <w:fldChar w:fldCharType="begin"/>
      </w:r>
      <w:r w:rsidR="00DD31E9">
        <w:instrText xml:space="preserve"> ADDIN EN.CITE &lt;EndNote&gt;&lt;Cite&gt;&lt;Author&gt;Morita&lt;/Author&gt;&lt;Year&gt;2000&lt;/Year&gt;&lt;RecNum&gt;117&lt;/RecNum&gt;&lt;DisplayText&gt;[117]&lt;/DisplayText&gt;&lt;record&gt;&lt;rec-number&gt;117&lt;/rec-number&gt;&lt;foreign-keys&gt;&lt;key app="EN" db-id="tzfp5vpxsp522xeefx3xp5rdz9ar9fwxdeax"&gt;117&lt;/key&gt;&lt;/foreign-keys&gt;&lt;ref-type name="Journal Article"&gt;17&lt;/ref-type&gt;&lt;contributors&gt;&lt;authors&gt;&lt;author&gt;Morita, S.&lt;/author&gt;&lt;author&gt;Kojima, T.&lt;/author&gt;&lt;author&gt;Kitamura, T.&lt;/author&gt;&lt;/authors&gt;&lt;/contributors&gt;&lt;auth-address&gt;Department of Hematopoietic Factors, Institute of Medical Science, University of Tokyo, Japan.&lt;/auth-address&gt;&lt;titles&gt;&lt;title&gt;Plat-E: an efficient and stable system for transient packaging of retroviruses&lt;/title&gt;&lt;secondary-title&gt;Gene Ther&lt;/secondary-title&gt;&lt;/titles&gt;&lt;periodical&gt;&lt;full-title&gt;Gene Ther&lt;/full-title&gt;&lt;/periodical&gt;&lt;pages&gt;1063-6&lt;/pages&gt;&lt;volume&gt;7&lt;/volume&gt;&lt;number&gt;12&lt;/number&gt;&lt;edition&gt;2000/06/29&lt;/edition&gt;&lt;keywords&gt;&lt;keyword&gt;Cell Line&lt;/keyword&gt;&lt;keyword&gt;*Gene Transfer Techniques&lt;/keyword&gt;&lt;keyword&gt;*Genetic Vectors&lt;/keyword&gt;&lt;keyword&gt;Humans&lt;/keyword&gt;&lt;keyword&gt;Peptide Elongation Factor 1/genetics&lt;/keyword&gt;&lt;keyword&gt;Promoter Regions, Genetic/genetics&lt;/keyword&gt;&lt;keyword&gt;Retroviridae/*genetics&lt;/keyword&gt;&lt;/keywords&gt;&lt;dates&gt;&lt;year&gt;2000&lt;/year&gt;&lt;pub-dates&gt;&lt;date&gt;Jun&lt;/date&gt;&lt;/pub-dates&gt;&lt;/dates&gt;&lt;isbn&gt;0969-7128 (Print)&amp;#xD;0969-7128 (Linking)&lt;/isbn&gt;&lt;accession-num&gt;10871756&lt;/accession-num&gt;&lt;urls&gt;&lt;related-urls&gt;&lt;url&gt;http://www.ncbi.nlm.nih.gov/pubmed/10871756&lt;/url&gt;&lt;/related-urls&gt;&lt;/urls&gt;&lt;electronic-resource-num&gt;10.1038/sj.gt.3301206&lt;/electronic-resource-num&gt;&lt;language&gt;eng&lt;/language&gt;&lt;/record&gt;&lt;/Cite&gt;&lt;/EndNote&gt;</w:instrText>
      </w:r>
      <w:r>
        <w:fldChar w:fldCharType="separate"/>
      </w:r>
      <w:r w:rsidR="00DD31E9">
        <w:rPr>
          <w:noProof/>
        </w:rPr>
        <w:t>[</w:t>
      </w:r>
      <w:hyperlink w:anchor="_ENREF_117" w:tooltip="Morita, 2000 #117" w:history="1">
        <w:r w:rsidR="001526E9">
          <w:rPr>
            <w:noProof/>
          </w:rPr>
          <w:t>117</w:t>
        </w:r>
      </w:hyperlink>
      <w:r w:rsidR="00DD31E9">
        <w:rPr>
          <w:noProof/>
        </w:rPr>
        <w:t>]</w:t>
      </w:r>
      <w:r>
        <w:fldChar w:fldCharType="end"/>
      </w:r>
      <w:r>
        <w:t xml:space="preserve"> were grown in same medium as F9 cells but on uncoated culture plates. Murine CJ7 ES cells were grown on inactivated feeder cells as described previously </w:t>
      </w:r>
      <w:r>
        <w:fldChar w:fldCharType="begin">
          <w:fldData xml:space="preserve">PEVuZE5vdGU+PENpdGU+PEF1dGhvcj5NYXJrZXJ0PC9BdXRob3I+PFllYXI+MjAwOTwvWWVhcj48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</w:fldData>
        </w:fldChar>
      </w:r>
      <w:r w:rsidR="00DD31E9">
        <w:instrText xml:space="preserve"> ADDIN EN.CITE </w:instrText>
      </w:r>
      <w:r w:rsidR="00DD31E9">
        <w:fldChar w:fldCharType="begin">
          <w:fldData xml:space="preserve">PEVuZE5vdGU+PENpdGU+PEF1dGhvcj5NYXJrZXJ0PC9BdXRob3I+PFllYXI+MjAwOTwvWWVhcj48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</w:fldData>
        </w:fldChar>
      </w:r>
      <w:r w:rsidR="00DD31E9">
        <w:instrText xml:space="preserve"> ADDIN EN.CITE.DATA </w:instrText>
      </w:r>
      <w:r w:rsidR="00DD31E9">
        <w:fldChar w:fldCharType="end"/>
      </w:r>
      <w:r>
        <w:fldChar w:fldCharType="separate"/>
      </w:r>
      <w:r w:rsidR="00DD31E9">
        <w:rPr>
          <w:noProof/>
        </w:rPr>
        <w:t>[</w:t>
      </w:r>
      <w:hyperlink w:anchor="_ENREF_118" w:tooltip="Markert, 2009 #118" w:history="1">
        <w:r w:rsidR="001526E9">
          <w:rPr>
            <w:noProof/>
          </w:rPr>
          <w:t>118</w:t>
        </w:r>
      </w:hyperlink>
      <w:r w:rsidR="00DD31E9">
        <w:rPr>
          <w:noProof/>
        </w:rPr>
        <w:t>]</w:t>
      </w:r>
      <w:r>
        <w:fldChar w:fldCharType="end"/>
      </w:r>
      <w:r>
        <w:t xml:space="preserve">. ES cells were transferred to </w:t>
      </w:r>
      <w:r w:rsidR="005D3F64">
        <w:t>gelatine</w:t>
      </w:r>
      <w:r>
        <w:t>-coated feeder cell-free plates two days before analysis.</w:t>
      </w:r>
    </w:p>
    <w:p w:rsidR="00383278" w:rsidRDefault="00383278" w:rsidP="004330D8">
      <w:pPr>
        <w:pStyle w:val="Heading4"/>
      </w:pPr>
      <w:r>
        <w:t>Plasmids and vectors</w:t>
      </w:r>
    </w:p>
    <w:p w:rsidR="00383278" w:rsidRPr="00483A74" w:rsidRDefault="00383278" w:rsidP="00383278">
      <w:r>
        <w:t xml:space="preserve">The </w:t>
      </w:r>
      <w:proofErr w:type="spellStart"/>
      <w:r>
        <w:t>Akv</w:t>
      </w:r>
      <w:proofErr w:type="spellEnd"/>
      <w:r>
        <w:t xml:space="preserve">-MLV derived retroviral vectors pPBS-Pro and pPBS-B2 are described elsewhere </w:t>
      </w:r>
      <w: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instrText xml:space="preserve"> ADDIN EN.CITE </w:instrText>
      </w:r>
      <w:r w:rsidR="00DD31E9">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instrText xml:space="preserve"> ADDIN EN.CITE.DATA </w:instrText>
      </w:r>
      <w:r w:rsidR="00DD31E9">
        <w:fldChar w:fldCharType="end"/>
      </w:r>
      <w:r>
        <w:fldChar w:fldCharType="separate"/>
      </w:r>
      <w:r w:rsidR="00DD31E9">
        <w:rPr>
          <w:noProof/>
        </w:rPr>
        <w:t>[</w:t>
      </w:r>
      <w:hyperlink w:anchor="_ENREF_96" w:tooltip="Modin, 2000 #96" w:history="1">
        <w:r w:rsidR="001526E9">
          <w:rPr>
            <w:noProof/>
          </w:rPr>
          <w:t>96</w:t>
        </w:r>
      </w:hyperlink>
      <w:r w:rsidR="00DD31E9">
        <w:rPr>
          <w:noProof/>
        </w:rPr>
        <w:t>]</w:t>
      </w:r>
      <w:r>
        <w:fldChar w:fldCharType="end"/>
      </w:r>
      <w:r>
        <w:t xml:space="preserve">. The vectors using alternative PBS sequences were constructed by an overlapping PCR approach as described </w:t>
      </w:r>
      <w:r w:rsidR="00FB1CE7">
        <w:t>in chapter 1 (see attached manuscript)</w:t>
      </w:r>
      <w:r>
        <w:t xml:space="preserve">. PBS sequences (mLeu1, mLeu1.2, mLys3 and mThr3) are given in Table </w:t>
      </w:r>
      <w:r w:rsidR="00FB1CE7">
        <w:t>2.</w:t>
      </w:r>
      <w:r>
        <w:t>1. The additional tested PBS sequences were as follows: mHis9 (</w:t>
      </w:r>
      <w:r w:rsidRPr="00CD5985">
        <w:t>TGGTGCCGTGACTCGGAT</w:t>
      </w:r>
      <w:r>
        <w:t>), mGlu13 (</w:t>
      </w:r>
      <w:r w:rsidRPr="00CD5985">
        <w:t>TGGTTCCCTGACCGGGAA</w:t>
      </w:r>
      <w:r>
        <w:t>), mLeu7 (</w:t>
      </w:r>
      <w:r w:rsidRPr="00CD5985">
        <w:t>TGGTGTCAGAAGTGGGAT</w:t>
      </w:r>
      <w:r>
        <w:t>), hGly2/hArg2 (</w:t>
      </w:r>
      <w:r w:rsidRPr="00CD5985">
        <w:t>TGGTGCATTGGCCAGGAA</w:t>
      </w:r>
      <w:r>
        <w:t>) and hSeC1 (</w:t>
      </w:r>
      <w:r w:rsidRPr="00CD5985">
        <w:t>TGGTGACCACAAAGGGAC</w:t>
      </w:r>
      <w:r>
        <w:t xml:space="preserve">). The vector expressing N-terminal FLAG-tagged </w:t>
      </w:r>
      <w:proofErr w:type="gramStart"/>
      <w:r>
        <w:t>ZFP809(</w:t>
      </w:r>
      <w:proofErr w:type="gramEnd"/>
      <w:r>
        <w:t>1-353) on a pCDNA3.1 background was a kind</w:t>
      </w:r>
      <w:r w:rsidR="005D3F64">
        <w:t xml:space="preserve"> gift of </w:t>
      </w:r>
      <w:r>
        <w:t xml:space="preserve">Stephen Goff </w:t>
      </w:r>
      <w: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 </w:instrText>
      </w:r>
      <w:r w:rsidR="00DD31E9">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DATA </w:instrText>
      </w:r>
      <w:r w:rsidR="00DD31E9">
        <w:fldChar w:fldCharType="end"/>
      </w:r>
      <w:r>
        <w:fldChar w:fldCharType="separate"/>
      </w:r>
      <w:r w:rsidR="00DD31E9">
        <w:rPr>
          <w:noProof/>
        </w:rPr>
        <w:t>[</w:t>
      </w:r>
      <w:hyperlink w:anchor="_ENREF_94" w:tooltip="Wolf, 2009 #94" w:history="1">
        <w:r w:rsidR="001526E9">
          <w:rPr>
            <w:noProof/>
          </w:rPr>
          <w:t>94</w:t>
        </w:r>
      </w:hyperlink>
      <w:r w:rsidR="00DD31E9">
        <w:rPr>
          <w:noProof/>
        </w:rPr>
        <w:t>]</w:t>
      </w:r>
      <w:r>
        <w:fldChar w:fldCharType="end"/>
      </w:r>
      <w:r>
        <w:t xml:space="preserve">. Since transgene expression levels from this vector were found to be unsatisfying in F9 cells, the </w:t>
      </w:r>
      <w:proofErr w:type="gramStart"/>
      <w:r w:rsidRPr="00027556">
        <w:rPr>
          <w:i/>
        </w:rPr>
        <w:t>ZFP809</w:t>
      </w:r>
      <w:r>
        <w:t>(</w:t>
      </w:r>
      <w:proofErr w:type="gramEnd"/>
      <w:r>
        <w:t xml:space="preserve">1-353) ORF was cut out with </w:t>
      </w:r>
      <w:proofErr w:type="spellStart"/>
      <w:r w:rsidRPr="00D22FAB">
        <w:rPr>
          <w:i/>
        </w:rPr>
        <w:t>NheI</w:t>
      </w:r>
      <w:proofErr w:type="spellEnd"/>
      <w:r>
        <w:t xml:space="preserve"> and </w:t>
      </w:r>
      <w:proofErr w:type="spellStart"/>
      <w:r w:rsidRPr="00D22FAB">
        <w:rPr>
          <w:i/>
        </w:rPr>
        <w:t>NotI</w:t>
      </w:r>
      <w:proofErr w:type="spellEnd"/>
      <w:r>
        <w:t xml:space="preserve"> and cloned into the pIRESpuro3 expression vector (</w:t>
      </w:r>
      <w:proofErr w:type="spellStart"/>
      <w:r>
        <w:t>Clontech</w:t>
      </w:r>
      <w:proofErr w:type="spellEnd"/>
      <w:r>
        <w:t xml:space="preserve">). To improve integration efficiency, a fragment including the full ZFP809(1-353) ORF and a part of the IRES was then amplified from the </w:t>
      </w:r>
      <w:proofErr w:type="spellStart"/>
      <w:r>
        <w:t>pIRESpuro</w:t>
      </w:r>
      <w:proofErr w:type="spellEnd"/>
      <w:r>
        <w:t xml:space="preserve"> vector and inserted between the </w:t>
      </w:r>
      <w:proofErr w:type="spellStart"/>
      <w:r w:rsidRPr="005D6C85">
        <w:rPr>
          <w:i/>
        </w:rPr>
        <w:t>NcoI</w:t>
      </w:r>
      <w:proofErr w:type="spellEnd"/>
      <w:r>
        <w:t xml:space="preserve"> and </w:t>
      </w:r>
      <w:proofErr w:type="spellStart"/>
      <w:r w:rsidRPr="005D6C85">
        <w:rPr>
          <w:i/>
        </w:rPr>
        <w:t>ApaI</w:t>
      </w:r>
      <w:proofErr w:type="spellEnd"/>
      <w:r>
        <w:t xml:space="preserve"> restriction sites of the Sleeping Beauty (SB) transposon-based vector </w:t>
      </w:r>
      <w:proofErr w:type="spellStart"/>
      <w:r>
        <w:t>pSB</w:t>
      </w:r>
      <w:proofErr w:type="spellEnd"/>
      <w:r>
        <w:t xml:space="preserve">/PGIP which was previously generated by replacing the RSV promoter of </w:t>
      </w:r>
      <w:proofErr w:type="spellStart"/>
      <w:r>
        <w:t>pSB</w:t>
      </w:r>
      <w:proofErr w:type="spellEnd"/>
      <w:r>
        <w:t xml:space="preserve">/RGIP </w:t>
      </w:r>
      <w:r>
        <w:fldChar w:fldCharType="begin"/>
      </w:r>
      <w:r w:rsidR="00DD31E9">
        <w:instrText xml:space="preserve"> ADDIN EN.CITE &lt;EndNote&gt;&lt;Cite&gt;&lt;Author&gt;Dalsgaard&lt;/Author&gt;&lt;Year&gt;2009&lt;/Year&gt;&lt;RecNum&gt;119&lt;/RecNum&gt;&lt;DisplayText&gt;[119]&lt;/DisplayText&gt;&lt;record&gt;&lt;rec-number&gt;119&lt;/rec-number&gt;&lt;foreign-keys&gt;&lt;key app="EN" db-id="tzfp5vpxsp522xeefx3xp5rdz9ar9fwxdeax"&gt;119&lt;/key&gt;&lt;/foreign-keys&gt;&lt;ref-type name="Journal Article"&gt;17&lt;/ref-type&gt;&lt;contributors&gt;&lt;authors&gt;&lt;author&gt;Dalsgaard, T.&lt;/author&gt;&lt;author&gt;Moldt, B.&lt;/author&gt;&lt;author&gt;Sharma, N.&lt;/author&gt;&lt;author&gt;Wolf, G.&lt;/author&gt;&lt;author&gt;Schmitz, A.&lt;/author&gt;&lt;author&gt;Pedersen, F. S.&lt;/author&gt;&lt;author&gt;Mikkelsen, J. G.&lt;/author&gt;&lt;/authors&gt;&lt;/contributors&gt;&lt;auth-address&gt;Department of Human Genetics, University of Aarhus, Aarhus, Denmark.&lt;/auth-address&gt;&lt;titles&gt;&lt;title&gt;Shielding of sleeping beauty DNA transposon-delivered transgene cassettes by heterologous insulators in early embryonal cells&lt;/title&gt;&lt;secondary-title&gt;Mol Ther&lt;/secondary-title&gt;&lt;/titles&gt;&lt;periodical&gt;&lt;full-title&gt;Mol Ther&lt;/full-title&gt;&lt;/periodical&gt;&lt;pages&gt;121-30&lt;/pages&gt;&lt;volume&gt;17&lt;/volume&gt;&lt;number&gt;1&lt;/number&gt;&lt;edition&gt;2008/11/06&lt;/edition&gt;&lt;keywords&gt;&lt;keyword&gt;Cell Line, Tumor&lt;/keyword&gt;&lt;keyword&gt;DNA Transposable Elements/*genetics&lt;/keyword&gt;&lt;keyword&gt;Genetic Vectors/*genetics&lt;/keyword&gt;&lt;keyword&gt;Humans&lt;/keyword&gt;&lt;keyword&gt;Teratocarcinoma/*pathology&lt;/keyword&gt;&lt;keyword&gt;Transcription, Genetic&lt;/keyword&gt;&lt;keyword&gt;Transposases/*genetics/metabolism&lt;/keyword&gt;&lt;/keywords&gt;&lt;dates&gt;&lt;year&gt;2009&lt;/year&gt;&lt;pub-dates&gt;&lt;date&gt;Jan&lt;/date&gt;&lt;/pub-dates&gt;&lt;/dates&gt;&lt;isbn&gt;1525-0024 (Electronic)&amp;#xD;1525-0016 (Linking)&lt;/isbn&gt;&lt;accession-num&gt;18985029&lt;/accession-num&gt;&lt;urls&gt;&lt;related-urls&gt;&lt;url&gt;http://www.ncbi.nlm.nih.gov/pubmed/18985029&lt;/url&gt;&lt;/related-urls&gt;&lt;/urls&gt;&lt;custom2&gt;2834987&lt;/custom2&gt;&lt;electronic-resource-num&gt;mt2008224 [pii]&amp;#xD;10.1038/mt.2008.224&lt;/electronic-resource-num&gt;&lt;language&gt;eng&lt;/language&gt;&lt;/record&gt;&lt;/Cite&gt;&lt;/EndNote&gt;</w:instrText>
      </w:r>
      <w:r>
        <w:fldChar w:fldCharType="separate"/>
      </w:r>
      <w:r w:rsidR="00DD31E9">
        <w:rPr>
          <w:noProof/>
        </w:rPr>
        <w:t>[</w:t>
      </w:r>
      <w:hyperlink w:anchor="_ENREF_119" w:tooltip="Dalsgaard, 2009 #119" w:history="1">
        <w:r w:rsidR="001526E9">
          <w:rPr>
            <w:noProof/>
          </w:rPr>
          <w:t>119</w:t>
        </w:r>
      </w:hyperlink>
      <w:r w:rsidR="00DD31E9">
        <w:rPr>
          <w:noProof/>
        </w:rPr>
        <w:t>]</w:t>
      </w:r>
      <w:r>
        <w:fldChar w:fldCharType="end"/>
      </w:r>
      <w:r>
        <w:t xml:space="preserve"> with a PGK promoter. By inserting the ZFP809 ORF, the GFP cassette of </w:t>
      </w:r>
      <w:proofErr w:type="spellStart"/>
      <w:r>
        <w:t>pSB</w:t>
      </w:r>
      <w:proofErr w:type="spellEnd"/>
      <w:r>
        <w:t xml:space="preserve">/PGIP was removed. From the resulting vector, </w:t>
      </w:r>
      <w:proofErr w:type="spellStart"/>
      <w:r>
        <w:t>pSB</w:t>
      </w:r>
      <w:proofErr w:type="spellEnd"/>
      <w:r>
        <w:t xml:space="preserve">/FLAG-MmZFP809, the FLAG-tagged </w:t>
      </w:r>
      <w:proofErr w:type="gramStart"/>
      <w:r w:rsidRPr="00027556">
        <w:rPr>
          <w:i/>
        </w:rPr>
        <w:t>Zfp809</w:t>
      </w:r>
      <w:r>
        <w:t>(</w:t>
      </w:r>
      <w:proofErr w:type="gramEnd"/>
      <w:r>
        <w:t xml:space="preserve">1-353) and </w:t>
      </w:r>
      <w:proofErr w:type="spellStart"/>
      <w:r>
        <w:t>puromycin</w:t>
      </w:r>
      <w:proofErr w:type="spellEnd"/>
      <w:r>
        <w:t xml:space="preserve"> genes were expressed as a </w:t>
      </w:r>
      <w:proofErr w:type="spellStart"/>
      <w:r>
        <w:t>bicistronic</w:t>
      </w:r>
      <w:proofErr w:type="spellEnd"/>
      <w:r>
        <w:t xml:space="preserve"> mRNA from the PGK promoter. The promoter and the expression cassette were flanked by SB inverted repeats allowing transposition of the expression unit by the hyperactive SB100X </w:t>
      </w:r>
      <w:proofErr w:type="spellStart"/>
      <w:r>
        <w:t>transposase</w:t>
      </w:r>
      <w:proofErr w:type="spellEnd"/>
      <w:r>
        <w:t xml:space="preserve">, expressed from a </w:t>
      </w:r>
      <w:proofErr w:type="spellStart"/>
      <w:r>
        <w:t>pCMV</w:t>
      </w:r>
      <w:proofErr w:type="spellEnd"/>
      <w:r>
        <w:t xml:space="preserve">(CAT)T7 vector backbone (pCMV-SB100X)  </w:t>
      </w:r>
      <w:r>
        <w:fldChar w:fldCharType="begin">
          <w:fldData xml:space="preserve">PEVuZE5vdGU+PENpdGU+PEF1dGhvcj5YdWU8L0F1dGhvcj48WWVhcj4yMDA5PC9ZZWFyPjxSZWNO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</w:fldData>
        </w:fldChar>
      </w:r>
      <w:r w:rsidR="00DD31E9">
        <w:instrText xml:space="preserve"> ADDIN EN.CITE </w:instrText>
      </w:r>
      <w:r w:rsidR="00DD31E9">
        <w:fldChar w:fldCharType="begin">
          <w:fldData xml:space="preserve">PEVuZE5vdGU+PENpdGU+PEF1dGhvcj5YdWU8L0F1dGhvcj48WWVhcj4yMDA5PC9ZZWFyPjxSZWNO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</w:fldData>
        </w:fldChar>
      </w:r>
      <w:r w:rsidR="00DD31E9">
        <w:instrText xml:space="preserve"> ADDIN EN.CITE.DATA </w:instrText>
      </w:r>
      <w:r w:rsidR="00DD31E9">
        <w:fldChar w:fldCharType="end"/>
      </w:r>
      <w:r>
        <w:fldChar w:fldCharType="separate"/>
      </w:r>
      <w:r w:rsidR="00DD31E9">
        <w:rPr>
          <w:noProof/>
        </w:rPr>
        <w:t>[</w:t>
      </w:r>
      <w:hyperlink w:anchor="_ENREF_120" w:tooltip="Xue, 2009 #120" w:history="1">
        <w:r w:rsidR="001526E9">
          <w:rPr>
            <w:noProof/>
          </w:rPr>
          <w:t>120</w:t>
        </w:r>
      </w:hyperlink>
      <w:r w:rsidR="00DD31E9">
        <w:rPr>
          <w:noProof/>
        </w:rPr>
        <w:t>]</w:t>
      </w:r>
      <w:r>
        <w:fldChar w:fldCharType="end"/>
      </w:r>
      <w:r>
        <w:t xml:space="preserve">, a kind gift of </w:t>
      </w:r>
      <w:proofErr w:type="spellStart"/>
      <w:r>
        <w:t>Zoltán</w:t>
      </w:r>
      <w:proofErr w:type="spellEnd"/>
      <w:r>
        <w:t xml:space="preserve"> </w:t>
      </w:r>
      <w:proofErr w:type="spellStart"/>
      <w:r>
        <w:t>Ivics</w:t>
      </w:r>
      <w:proofErr w:type="spellEnd"/>
      <w:r>
        <w:t xml:space="preserve">. The vector expressing a recombinant ZFP809 protein </w:t>
      </w:r>
      <w:r w:rsidR="005D3F64">
        <w:t>harbouring</w:t>
      </w:r>
      <w:r>
        <w:t xml:space="preserve"> the mutations in the DNA-binding domain of the </w:t>
      </w:r>
      <w:r>
        <w:lastRenderedPageBreak/>
        <w:t xml:space="preserve">ZFP809 homologue in </w:t>
      </w:r>
      <w:r w:rsidRPr="002B1219">
        <w:rPr>
          <w:i/>
        </w:rPr>
        <w:t>M. pahari</w:t>
      </w:r>
      <w:r>
        <w:t xml:space="preserve">, </w:t>
      </w:r>
      <w:proofErr w:type="spellStart"/>
      <w:r>
        <w:t>pSB</w:t>
      </w:r>
      <w:proofErr w:type="spellEnd"/>
      <w:r>
        <w:t xml:space="preserve">/FLAG-MpZFP809, was generated by replacing the DNA-binding domain (consisting of seven C2H2-type zinc fingers) of the Zfp809 ORF on the </w:t>
      </w:r>
      <w:proofErr w:type="spellStart"/>
      <w:r>
        <w:t>pSB</w:t>
      </w:r>
      <w:proofErr w:type="spellEnd"/>
      <w:r>
        <w:t xml:space="preserve">/FLAG-MmZFP809 vector with the corresponding fragment amplified with high fidelity </w:t>
      </w:r>
      <w:proofErr w:type="spellStart"/>
      <w:r w:rsidRPr="000906F4">
        <w:rPr>
          <w:i/>
        </w:rPr>
        <w:t>Pfu</w:t>
      </w:r>
      <w:proofErr w:type="spellEnd"/>
      <w:r>
        <w:t xml:space="preserve"> DNA Polymerase (Fermentas) from </w:t>
      </w:r>
      <w:r w:rsidRPr="002B1219">
        <w:rPr>
          <w:i/>
        </w:rPr>
        <w:t>M. pahari</w:t>
      </w:r>
      <w:r>
        <w:t xml:space="preserve"> genomic DNA using an overlapping PCR approach. All vectors and plasmids were sequenced to confirm successful cloning.</w:t>
      </w:r>
    </w:p>
    <w:p w:rsidR="00383278" w:rsidRDefault="00383278" w:rsidP="004330D8">
      <w:pPr>
        <w:pStyle w:val="Heading4"/>
      </w:pPr>
      <w:r>
        <w:t>Viral titer assays</w:t>
      </w:r>
    </w:p>
    <w:p w:rsidR="00383278" w:rsidRPr="006D4D10" w:rsidRDefault="00383278" w:rsidP="00383278">
      <w:r>
        <w:t xml:space="preserve">For viral transductions, 2.5 </w:t>
      </w:r>
      <w:r>
        <w:rPr>
          <w:rFonts w:cstheme="minorHAnsi"/>
        </w:rPr>
        <w:t>×</w:t>
      </w:r>
      <w:r>
        <w:t xml:space="preserve"> 10</w:t>
      </w:r>
      <w:r>
        <w:rPr>
          <w:vertAlign w:val="superscript"/>
        </w:rPr>
        <w:t>6</w:t>
      </w:r>
      <w:r>
        <w:t xml:space="preserve"> </w:t>
      </w:r>
      <w:proofErr w:type="spellStart"/>
      <w:r>
        <w:t>PlatE</w:t>
      </w:r>
      <w:proofErr w:type="spellEnd"/>
      <w:r>
        <w:t xml:space="preserve"> packaging cells were transfected with 10 µg of retroviral vector DNA in 57 cm</w:t>
      </w:r>
      <w:r>
        <w:rPr>
          <w:vertAlign w:val="superscript"/>
        </w:rPr>
        <w:t>2</w:t>
      </w:r>
      <w:r>
        <w:t xml:space="preserve"> culture dishes using the calcium phosphate transfection method as described elsewhere </w:t>
      </w:r>
      <w: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instrText xml:space="preserve"> ADDIN EN.CITE </w:instrText>
      </w:r>
      <w:r w:rsidR="00DD31E9">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instrText xml:space="preserve"> ADDIN EN.CITE.DATA </w:instrText>
      </w:r>
      <w:r w:rsidR="00DD31E9">
        <w:fldChar w:fldCharType="end"/>
      </w:r>
      <w:r>
        <w:fldChar w:fldCharType="separate"/>
      </w:r>
      <w:r w:rsidR="00DD31E9">
        <w:rPr>
          <w:noProof/>
        </w:rPr>
        <w:t>[</w:t>
      </w:r>
      <w:hyperlink w:anchor="_ENREF_96" w:tooltip="Modin, 2000 #96" w:history="1">
        <w:r w:rsidR="001526E9">
          <w:rPr>
            <w:noProof/>
          </w:rPr>
          <w:t>96</w:t>
        </w:r>
      </w:hyperlink>
      <w:r w:rsidR="00DD31E9">
        <w:rPr>
          <w:noProof/>
        </w:rPr>
        <w:t>]</w:t>
      </w:r>
      <w:r>
        <w:fldChar w:fldCharType="end"/>
      </w:r>
      <w:r>
        <w:t>. G</w:t>
      </w:r>
      <w:r w:rsidRPr="00DB0639">
        <w:t xml:space="preserve">rowth medium of </w:t>
      </w:r>
      <w:proofErr w:type="spellStart"/>
      <w:r>
        <w:t>PlatE</w:t>
      </w:r>
      <w:proofErr w:type="spellEnd"/>
      <w:r w:rsidRPr="00DB0639">
        <w:t xml:space="preserve"> cells was renewed one day after transfection, and cells were incubated for one more day before harvesting viral particles. Virus supernatants were harvested 48 hours post-transfection, filtered through a sterile 0.45 µm filter, and transferred serially diluted to target cells (seeded at </w:t>
      </w:r>
      <w:r>
        <w:t xml:space="preserve">a density of </w:t>
      </w:r>
      <w:r w:rsidRPr="00DB0639">
        <w:t xml:space="preserve">1 </w:t>
      </w:r>
      <w:r>
        <w:rPr>
          <w:rFonts w:cstheme="minorHAnsi"/>
        </w:rPr>
        <w:t xml:space="preserve">× </w:t>
      </w:r>
      <w:r w:rsidRPr="00DB0639">
        <w:t>10</w:t>
      </w:r>
      <w:r>
        <w:rPr>
          <w:vertAlign w:val="superscript"/>
        </w:rPr>
        <w:t>4</w:t>
      </w:r>
      <w:r>
        <w:t xml:space="preserve"> cells/cm</w:t>
      </w:r>
      <w:r>
        <w:rPr>
          <w:vertAlign w:val="superscript"/>
        </w:rPr>
        <w:t>2</w:t>
      </w:r>
      <w:r>
        <w:t xml:space="preserve"> in </w:t>
      </w:r>
      <w:r w:rsidRPr="00DB0639">
        <w:t>6-well dishes one day prior to transducti</w:t>
      </w:r>
      <w:r>
        <w:t xml:space="preserve">on) in the presence of 6 µg/ml </w:t>
      </w:r>
      <w:proofErr w:type="spellStart"/>
      <w:r>
        <w:t>Polybrene</w:t>
      </w:r>
      <w:proofErr w:type="spellEnd"/>
      <w:r>
        <w:t>. G418-</w:t>
      </w:r>
      <w:r w:rsidRPr="00DB0639">
        <w:t>containing selection medium was added 24 hours post transduction at 0.4</w:t>
      </w:r>
      <w:r>
        <w:t xml:space="preserve"> mg/ml (F9) or</w:t>
      </w:r>
      <w:r w:rsidRPr="00DB0639">
        <w:t xml:space="preserve"> 0.6 mg/ml </w:t>
      </w:r>
      <w:r>
        <w:t>(</w:t>
      </w:r>
      <w:r w:rsidRPr="00DB0639">
        <w:t>NIH/3T3</w:t>
      </w:r>
      <w:r>
        <w:t>)</w:t>
      </w:r>
      <w:r w:rsidRPr="00DB0639">
        <w:t xml:space="preserve">. Resistant colonies were counted after 10 to </w:t>
      </w:r>
      <w:r>
        <w:t>14 days of selection to deter</w:t>
      </w:r>
      <w:r w:rsidRPr="00DB0639">
        <w:t>mine viral titers (CFU/ml).</w:t>
      </w:r>
    </w:p>
    <w:p w:rsidR="00383278" w:rsidRDefault="00383278" w:rsidP="004330D8">
      <w:pPr>
        <w:pStyle w:val="Heading4"/>
      </w:pPr>
      <w:r>
        <w:t xml:space="preserve">Genomic PCR screening of wild </w:t>
      </w:r>
      <w:proofErr w:type="spellStart"/>
      <w:r w:rsidRPr="00D62314">
        <w:t>Mus</w:t>
      </w:r>
      <w:proofErr w:type="spellEnd"/>
      <w:r>
        <w:t xml:space="preserve"> species</w:t>
      </w:r>
    </w:p>
    <w:p w:rsidR="00383278" w:rsidRPr="003C4BCA" w:rsidRDefault="00383278" w:rsidP="00383278">
      <w:r>
        <w:t>Gen</w:t>
      </w:r>
      <w:r w:rsidR="00E55C83">
        <w:t>omic</w:t>
      </w:r>
      <w:r>
        <w:t xml:space="preserve"> </w:t>
      </w:r>
      <w:proofErr w:type="spellStart"/>
      <w:r w:rsidRPr="0007186D">
        <w:rPr>
          <w:i/>
        </w:rPr>
        <w:t>Mus</w:t>
      </w:r>
      <w:proofErr w:type="spellEnd"/>
      <w:r w:rsidRPr="0007186D">
        <w:rPr>
          <w:i/>
        </w:rPr>
        <w:t xml:space="preserve"> musculus</w:t>
      </w:r>
      <w:r>
        <w:t xml:space="preserve"> and </w:t>
      </w:r>
      <w:proofErr w:type="spellStart"/>
      <w:r w:rsidRPr="001A5279">
        <w:rPr>
          <w:i/>
        </w:rPr>
        <w:t>Mus</w:t>
      </w:r>
      <w:proofErr w:type="spellEnd"/>
      <w:r w:rsidRPr="001A5279">
        <w:rPr>
          <w:i/>
        </w:rPr>
        <w:t xml:space="preserve"> dunni</w:t>
      </w:r>
      <w:r>
        <w:t xml:space="preserve"> DNA was extracted from</w:t>
      </w:r>
      <w:r w:rsidRPr="006D4D10">
        <w:t xml:space="preserve"> </w:t>
      </w:r>
      <w:r>
        <w:t>N</w:t>
      </w:r>
      <w:r w:rsidR="00FB1CE7">
        <w:t>IH/3T3 fibroblasts or immortalis</w:t>
      </w:r>
      <w:r w:rsidRPr="006D4D10">
        <w:t>ed</w:t>
      </w:r>
      <w:r>
        <w:t xml:space="preserve"> </w:t>
      </w:r>
      <w:proofErr w:type="spellStart"/>
      <w:r w:rsidRPr="001A5279">
        <w:rPr>
          <w:i/>
        </w:rPr>
        <w:t>Mus</w:t>
      </w:r>
      <w:proofErr w:type="spellEnd"/>
      <w:r w:rsidRPr="001A5279">
        <w:rPr>
          <w:i/>
        </w:rPr>
        <w:t xml:space="preserve"> dunni</w:t>
      </w:r>
      <w:r>
        <w:t xml:space="preserve"> tail fibroblasts, respectively, using the </w:t>
      </w:r>
      <w:proofErr w:type="spellStart"/>
      <w:r>
        <w:t>TRIzol</w:t>
      </w:r>
      <w:proofErr w:type="spellEnd"/>
      <w:r>
        <w:t xml:space="preserve"> reagent (Invitrogen). The following DNA samples from wild </w:t>
      </w:r>
      <w:proofErr w:type="spellStart"/>
      <w:r w:rsidRPr="00483A74">
        <w:rPr>
          <w:i/>
        </w:rPr>
        <w:t>Mus</w:t>
      </w:r>
      <w:proofErr w:type="spellEnd"/>
      <w:r>
        <w:t xml:space="preserve"> species w</w:t>
      </w:r>
      <w:r w:rsidR="00E55C83">
        <w:t>ere purchased from The Jackson L</w:t>
      </w:r>
      <w:r>
        <w:t xml:space="preserve">aboratory: </w:t>
      </w:r>
      <w:proofErr w:type="spellStart"/>
      <w:r w:rsidRPr="00E05941">
        <w:rPr>
          <w:i/>
        </w:rPr>
        <w:t>Mus</w:t>
      </w:r>
      <w:proofErr w:type="spellEnd"/>
      <w:r w:rsidRPr="00E05941">
        <w:rPr>
          <w:i/>
        </w:rPr>
        <w:t xml:space="preserve"> caroli</w:t>
      </w:r>
      <w:r>
        <w:t>/</w:t>
      </w:r>
      <w:proofErr w:type="spellStart"/>
      <w:r>
        <w:t>EiJ</w:t>
      </w:r>
      <w:proofErr w:type="spellEnd"/>
      <w:r>
        <w:t xml:space="preserve">, </w:t>
      </w:r>
      <w:proofErr w:type="spellStart"/>
      <w:r w:rsidRPr="00E05941">
        <w:rPr>
          <w:i/>
        </w:rPr>
        <w:t>Mus</w:t>
      </w:r>
      <w:proofErr w:type="spellEnd"/>
      <w:r w:rsidRPr="00E05941">
        <w:rPr>
          <w:i/>
        </w:rPr>
        <w:t xml:space="preserve"> pahari</w:t>
      </w:r>
      <w:r>
        <w:t>/</w:t>
      </w:r>
      <w:proofErr w:type="spellStart"/>
      <w:r>
        <w:t>Ei</w:t>
      </w:r>
      <w:proofErr w:type="spellEnd"/>
      <w:r>
        <w:t>, PANCEVO/</w:t>
      </w:r>
      <w:proofErr w:type="spellStart"/>
      <w:r>
        <w:t>Ei</w:t>
      </w:r>
      <w:proofErr w:type="spellEnd"/>
      <w:r>
        <w:t xml:space="preserve"> (</w:t>
      </w:r>
      <w:proofErr w:type="spellStart"/>
      <w:r w:rsidRPr="001A5279">
        <w:rPr>
          <w:i/>
        </w:rPr>
        <w:t>Mus</w:t>
      </w:r>
      <w:proofErr w:type="spellEnd"/>
      <w:r w:rsidRPr="001A5279">
        <w:rPr>
          <w:i/>
        </w:rPr>
        <w:t xml:space="preserve"> spicilegus</w:t>
      </w:r>
      <w:r>
        <w:t>) and SPRET/</w:t>
      </w:r>
      <w:proofErr w:type="spellStart"/>
      <w:r>
        <w:t>Ei</w:t>
      </w:r>
      <w:proofErr w:type="spellEnd"/>
      <w:r>
        <w:t xml:space="preserve"> (</w:t>
      </w:r>
      <w:proofErr w:type="spellStart"/>
      <w:r w:rsidRPr="001A5279">
        <w:rPr>
          <w:i/>
        </w:rPr>
        <w:t>Mus</w:t>
      </w:r>
      <w:proofErr w:type="spellEnd"/>
      <w:r w:rsidRPr="001A5279">
        <w:rPr>
          <w:i/>
        </w:rPr>
        <w:t xml:space="preserve"> spretus</w:t>
      </w:r>
      <w:r>
        <w:t xml:space="preserve">). PCR reactions were performed using 50 to 100 </w:t>
      </w:r>
      <w:proofErr w:type="spellStart"/>
      <w:r>
        <w:t>ng</w:t>
      </w:r>
      <w:proofErr w:type="spellEnd"/>
      <w:r>
        <w:t xml:space="preserve"> of genomic DNA as template and </w:t>
      </w:r>
      <w:proofErr w:type="spellStart"/>
      <w:r w:rsidRPr="0007186D">
        <w:rPr>
          <w:i/>
        </w:rPr>
        <w:t>Taq</w:t>
      </w:r>
      <w:proofErr w:type="spellEnd"/>
      <w:r>
        <w:t xml:space="preserve">-Polymerase (Invitrogen). Amplified partial MmERV </w:t>
      </w:r>
      <w:r w:rsidRPr="00443391">
        <w:rPr>
          <w:i/>
        </w:rPr>
        <w:t>pol</w:t>
      </w:r>
      <w:r>
        <w:t xml:space="preserve"> sequences were sub-cloned using the TOPO</w:t>
      </w:r>
      <w:r>
        <w:rPr>
          <w:rFonts w:cstheme="minorHAnsi"/>
        </w:rPr>
        <w:t xml:space="preserve">® </w:t>
      </w:r>
      <w:r>
        <w:t>TA Cloning</w:t>
      </w:r>
      <w:r>
        <w:rPr>
          <w:rFonts w:cstheme="minorHAnsi"/>
        </w:rPr>
        <w:t>®</w:t>
      </w:r>
      <w:r>
        <w:t xml:space="preserve"> Kit (Invitrogen) and individual clones were sequenced using the </w:t>
      </w:r>
      <w:proofErr w:type="spellStart"/>
      <w:r>
        <w:t>BigDye</w:t>
      </w:r>
      <w:proofErr w:type="spellEnd"/>
      <w:r>
        <w:t xml:space="preserve"> Terminator v3.1 Cycle sequencing kit (</w:t>
      </w:r>
      <w:proofErr w:type="spellStart"/>
      <w:r>
        <w:t>Qiagen</w:t>
      </w:r>
      <w:proofErr w:type="spellEnd"/>
      <w:r>
        <w:t xml:space="preserve">). Quantitative PCR (qPCR) on genomic DNA was conducted using </w:t>
      </w:r>
      <w:r w:rsidRPr="003640A5">
        <w:t xml:space="preserve">Platinum SYBR Green qPCR </w:t>
      </w:r>
      <w:proofErr w:type="spellStart"/>
      <w:r w:rsidRPr="003640A5">
        <w:t>SuperMIX</w:t>
      </w:r>
      <w:proofErr w:type="spellEnd"/>
      <w:r w:rsidRPr="003640A5">
        <w:t xml:space="preserve"> UDG (Invitrogen)</w:t>
      </w:r>
      <w:r>
        <w:t>. The DNA-binding region on exon 5 of Zfp809 was amplified using primers anneal</w:t>
      </w:r>
      <w:r w:rsidR="00CD616C">
        <w:t>ing up- and down-stream of the z</w:t>
      </w:r>
      <w:r>
        <w:t xml:space="preserve">inc finger domain with </w:t>
      </w:r>
      <w:proofErr w:type="spellStart"/>
      <w:r w:rsidRPr="0007186D">
        <w:rPr>
          <w:i/>
        </w:rPr>
        <w:t>Taq</w:t>
      </w:r>
      <w:proofErr w:type="spellEnd"/>
      <w:r>
        <w:t>-Polymerase (Invitrogen) and sequenced without further cloning.</w:t>
      </w:r>
      <w:r w:rsidR="004054DD">
        <w:t xml:space="preserve"> Primer sequences are shown in Supplementary T</w:t>
      </w:r>
      <w:r>
        <w:t>able S</w:t>
      </w:r>
      <w:r w:rsidR="004054DD">
        <w:t>2.</w:t>
      </w:r>
      <w:r>
        <w:t>1.</w:t>
      </w:r>
    </w:p>
    <w:p w:rsidR="00383278" w:rsidRDefault="00383278" w:rsidP="004330D8">
      <w:pPr>
        <w:pStyle w:val="Heading4"/>
      </w:pPr>
      <w:r>
        <w:lastRenderedPageBreak/>
        <w:t>Inhibitor treatment</w:t>
      </w:r>
    </w:p>
    <w:p w:rsidR="00383278" w:rsidRDefault="00FB1CE7" w:rsidP="00383278">
      <w:r>
        <w:t>To optimis</w:t>
      </w:r>
      <w:r w:rsidR="00383278">
        <w:t xml:space="preserve">e inhibitor treatment, </w:t>
      </w:r>
      <w:r w:rsidR="00CC5B39">
        <w:t>Aza-dC</w:t>
      </w:r>
      <w:r w:rsidR="00383278">
        <w:t xml:space="preserve"> or </w:t>
      </w:r>
      <w:proofErr w:type="spellStart"/>
      <w:r w:rsidR="0048304C">
        <w:t>Trichostatin</w:t>
      </w:r>
      <w:proofErr w:type="spellEnd"/>
      <w:r w:rsidR="0048304C">
        <w:t xml:space="preserve"> </w:t>
      </w:r>
      <w:proofErr w:type="gramStart"/>
      <w:r w:rsidR="0048304C">
        <w:t>A</w:t>
      </w:r>
      <w:proofErr w:type="gramEnd"/>
      <w:r w:rsidR="0048304C">
        <w:t xml:space="preserve"> (</w:t>
      </w:r>
      <w:r w:rsidR="00CC5B39">
        <w:t>TSA</w:t>
      </w:r>
      <w:r w:rsidR="0048304C">
        <w:t>)</w:t>
      </w:r>
      <w:r w:rsidR="00383278">
        <w:t xml:space="preserve"> were applied to logarithmically growing NIH/3T3 cells at concentrations ranging from 0.3 µM to 10 µM or 0.1 µM to 0.8 µM, respectively. Aza-dC treatment was for 24 hours followed by one day of recovery in normal medium. TSA was applied for 24 hours without recovery. The optimal concentrations of Aza-dC and TSA for ERV derepression were determined by reverse-transcription quantitative PCR (RT-qPCR) with primers specific for VL30 elements that have been shown to be upregulated in </w:t>
      </w:r>
      <w:r w:rsidR="00515E01">
        <w:t>MEFs</w:t>
      </w:r>
      <w:r w:rsidR="00383278">
        <w:t xml:space="preserve"> </w:t>
      </w:r>
      <w:r w:rsidR="00383278">
        <w:fldChar w:fldCharType="begin"/>
      </w:r>
      <w:r w:rsidR="00DD31E9">
        <w:instrText xml:space="preserve"> ADDIN EN.CITE &lt;EndNote&gt;&lt;Cite&gt;&lt;Author&gt;Brunmeir&lt;/Author&gt;&lt;Year&gt;2010&lt;/Year&gt;&lt;RecNum&gt;47&lt;/RecNum&gt;&lt;DisplayText&gt;[48]&lt;/DisplayText&gt;&lt;record&gt;&lt;rec-number&gt;47&lt;/rec-number&gt;&lt;foreign-keys&gt;&lt;key app="EN" db-id="tzfp5vpxsp522xeefx3xp5rdz9ar9fwxdeax"&gt;47&lt;/key&gt;&lt;/foreign-keys&gt;&lt;ref-type name="Journal Article"&gt;17&lt;/ref-type&gt;&lt;contributors&gt;&lt;authors&gt;&lt;author&gt;Brunmeir, R.&lt;/author&gt;&lt;author&gt;Lagger, S.&lt;/author&gt;&lt;author&gt;Simboeck, E.&lt;/author&gt;&lt;author&gt;Sawicka, A.&lt;/author&gt;&lt;author&gt;Egger, G.&lt;/author&gt;&lt;author&gt;Hagelkruys, A.&lt;/author&gt;&lt;author&gt;Zhang, Y.&lt;/author&gt;&lt;author&gt;Matthias, P.&lt;/author&gt;&lt;author&gt;Miller, W. J.&lt;/author&gt;&lt;author&gt;Seiser, C.&lt;/author&gt;&lt;/authors&gt;&lt;/contributors&gt;&lt;auth-address&gt;Max F. Perutz Laboratories, Medical University of Vienna, Vienna Biocenter, Vienna, Austria.&lt;/auth-address&gt;&lt;titles&gt;&lt;title&gt;Epigenetic regulation of a murine retrotransposon by a dual histone modification mark&lt;/title&gt;&lt;secondary-title&gt;PLoS Genet&lt;/secondary-title&gt;&lt;/titles&gt;&lt;periodical&gt;&lt;full-title&gt;PLoS Genet&lt;/full-title&gt;&lt;/periodical&gt;&lt;pages&gt;e1000927&lt;/pages&gt;&lt;volume&gt;6&lt;/volume&gt;&lt;number&gt;4&lt;/number&gt;&lt;edition&gt;2010/05/06&lt;/edition&gt;&lt;keywords&gt;&lt;keyword&gt;Acetylation&lt;/keyword&gt;&lt;keyword&gt;Animals&lt;/keyword&gt;&lt;keyword&gt;Chromatin&lt;/keyword&gt;&lt;keyword&gt;Embryo, Mammalian/metabolism&lt;/keyword&gt;&lt;keyword&gt;*Epigenesis, Genetic&lt;/keyword&gt;&lt;keyword&gt;*Gene Expression Regulation&lt;/keyword&gt;&lt;keyword&gt;Histone Deacetylases/genetics/metabolism&lt;/keyword&gt;&lt;keyword&gt;Histones/*metabolism&lt;/keyword&gt;&lt;keyword&gt;Mice&lt;/keyword&gt;&lt;keyword&gt;Phosphorylation&lt;/keyword&gt;&lt;keyword&gt;Retroelements/*genetics&lt;/keyword&gt;&lt;/keywords&gt;&lt;dates&gt;&lt;year&gt;2010&lt;/year&gt;&lt;/dates&gt;&lt;isbn&gt;1553-7404 (Electronic)&amp;#xD;1553-7390 (Linking)&lt;/isbn&gt;&lt;accession-num&gt;20442873&lt;/accession-num&gt;&lt;urls&gt;&lt;related-urls&gt;&lt;url&gt;http://www.ncbi.nlm.nih.gov/entrez/query.fcgi?cmd=Retrieve&amp;amp;db=PubMed&amp;amp;dopt=Citation&amp;amp;list_uids=20442873&lt;/url&gt;&lt;/related-urls&gt;&lt;/urls&gt;&lt;custom2&gt;2861705&lt;/custom2&gt;&lt;electronic-resource-num&gt;10.1371/journal.pgen.1000927&lt;/electronic-resource-num&gt;&lt;language&gt;eng&lt;/language&gt;&lt;/record&gt;&lt;/Cite&gt;&lt;/EndNote&gt;</w:instrText>
      </w:r>
      <w:r w:rsidR="00383278">
        <w:fldChar w:fldCharType="separate"/>
      </w:r>
      <w:r w:rsidR="00DD31E9">
        <w:rPr>
          <w:noProof/>
        </w:rPr>
        <w:t>[</w:t>
      </w:r>
      <w:hyperlink w:anchor="_ENREF_48" w:tooltip="Brunmeir, 2010 #47" w:history="1">
        <w:r w:rsidR="001526E9">
          <w:rPr>
            <w:noProof/>
          </w:rPr>
          <w:t>48</w:t>
        </w:r>
      </w:hyperlink>
      <w:r w:rsidR="00DD31E9">
        <w:rPr>
          <w:noProof/>
        </w:rPr>
        <w:t>]</w:t>
      </w:r>
      <w:r w:rsidR="00383278">
        <w:fldChar w:fldCharType="end"/>
      </w:r>
      <w:r w:rsidR="00383278">
        <w:t xml:space="preserve">. A new batch of NIH/3T3 cells was then grown and treated with the determined optimal inhibitor concentrations (10 µM Aza-dC and 0.4 µM TSA) or a combination of both drugs at these concentrations. Double treatment with TSA and Aza-dC was performed by growing cells in medium with </w:t>
      </w:r>
      <w:r w:rsidR="00383278" w:rsidRPr="00DE46AB">
        <w:t>1</w:t>
      </w:r>
      <w:r w:rsidR="00383278">
        <w:t>0</w:t>
      </w:r>
      <w:r w:rsidR="00383278" w:rsidRPr="00DE46AB">
        <w:t xml:space="preserve"> </w:t>
      </w:r>
      <w:proofErr w:type="spellStart"/>
      <w:r w:rsidR="00383278">
        <w:t>μ</w:t>
      </w:r>
      <w:r w:rsidR="00383278" w:rsidRPr="00DE46AB">
        <w:t>M</w:t>
      </w:r>
      <w:proofErr w:type="spellEnd"/>
      <w:r w:rsidR="00383278" w:rsidRPr="00DE46AB">
        <w:t xml:space="preserve"> </w:t>
      </w:r>
      <w:r w:rsidR="00383278">
        <w:t>of Aza-dC for 24 hours, followed by treatment with 0.4 µM TSA for additional 24 hours.</w:t>
      </w:r>
    </w:p>
    <w:p w:rsidR="00383278" w:rsidRDefault="00383278" w:rsidP="004330D8">
      <w:pPr>
        <w:pStyle w:val="Heading4"/>
      </w:pPr>
      <w:r>
        <w:t>Reverse transcription quantitative PCR (RT-qPCR)</w:t>
      </w:r>
    </w:p>
    <w:p w:rsidR="00383278" w:rsidRPr="003640A5" w:rsidRDefault="00383278" w:rsidP="00383278">
      <w:r w:rsidRPr="003640A5">
        <w:t xml:space="preserve">Total RNA was extracted from logarithmically growing cells using </w:t>
      </w:r>
      <w:r>
        <w:t xml:space="preserve">the </w:t>
      </w:r>
      <w:proofErr w:type="spellStart"/>
      <w:r w:rsidRPr="003640A5">
        <w:t>TRIzol</w:t>
      </w:r>
      <w:proofErr w:type="spellEnd"/>
      <w:r w:rsidRPr="003640A5">
        <w:t xml:space="preserve"> reagent (Invitrogen) according to the manual. </w:t>
      </w:r>
      <w:r>
        <w:t>Isolated</w:t>
      </w:r>
      <w:r w:rsidRPr="003640A5">
        <w:t xml:space="preserve"> RNA was purified from</w:t>
      </w:r>
      <w:r w:rsidR="00C4065F">
        <w:t xml:space="preserve"> possible DNA contaminants</w:t>
      </w:r>
      <w:r w:rsidRPr="003640A5">
        <w:t xml:space="preserve"> using the DNA-free kit (</w:t>
      </w:r>
      <w:proofErr w:type="spellStart"/>
      <w:r w:rsidRPr="003640A5">
        <w:t>Ambion</w:t>
      </w:r>
      <w:proofErr w:type="spellEnd"/>
      <w:r w:rsidRPr="003640A5">
        <w:t xml:space="preserve">). Reverse transcription was carried out with the </w:t>
      </w:r>
      <w:proofErr w:type="spellStart"/>
      <w:r w:rsidRPr="003640A5">
        <w:t>RevertAid</w:t>
      </w:r>
      <w:proofErr w:type="spellEnd"/>
      <w:r w:rsidRPr="003640A5">
        <w:t xml:space="preserve"> H Minus First strand </w:t>
      </w:r>
      <w:proofErr w:type="spellStart"/>
      <w:r w:rsidRPr="003640A5">
        <w:t>cDNA</w:t>
      </w:r>
      <w:proofErr w:type="spellEnd"/>
      <w:r w:rsidRPr="003640A5">
        <w:t xml:space="preserve"> synthesis kit (Fermentas)</w:t>
      </w:r>
      <w:r>
        <w:t xml:space="preserve"> using</w:t>
      </w:r>
      <w:r w:rsidRPr="003640A5">
        <w:t xml:space="preserve"> </w:t>
      </w:r>
      <w:r>
        <w:t xml:space="preserve">1 to 2 µg of total RNA and random </w:t>
      </w:r>
      <w:proofErr w:type="spellStart"/>
      <w:r>
        <w:t>hexamer</w:t>
      </w:r>
      <w:proofErr w:type="spellEnd"/>
      <w:r>
        <w:t xml:space="preserve"> primer or a MmERV </w:t>
      </w:r>
      <w:r w:rsidRPr="00B64EB0">
        <w:rPr>
          <w:i/>
        </w:rPr>
        <w:t>gag</w:t>
      </w:r>
      <w:r>
        <w:t xml:space="preserve"> specific antisense primer</w:t>
      </w:r>
      <w:r w:rsidRPr="003640A5">
        <w:t>. For quantification of viral</w:t>
      </w:r>
      <w:r>
        <w:t xml:space="preserve"> mRNAs, qPCR was performed on </w:t>
      </w:r>
      <w:proofErr w:type="gramStart"/>
      <w:r>
        <w:t>a</w:t>
      </w:r>
      <w:proofErr w:type="gramEnd"/>
      <w:r w:rsidRPr="003640A5">
        <w:t xml:space="preserve"> Mx3000P </w:t>
      </w:r>
      <w:proofErr w:type="spellStart"/>
      <w:r w:rsidRPr="003640A5">
        <w:t>thermocycler</w:t>
      </w:r>
      <w:proofErr w:type="spellEnd"/>
      <w:r w:rsidRPr="003640A5">
        <w:t xml:space="preserve"> (</w:t>
      </w:r>
      <w:proofErr w:type="spellStart"/>
      <w:r w:rsidRPr="003640A5">
        <w:t>Stratagene</w:t>
      </w:r>
      <w:proofErr w:type="spellEnd"/>
      <w:r w:rsidRPr="003640A5">
        <w:t xml:space="preserve">) using Platinum SYBR Green qPCR </w:t>
      </w:r>
      <w:proofErr w:type="spellStart"/>
      <w:r w:rsidRPr="003640A5">
        <w:t>SuperMIX</w:t>
      </w:r>
      <w:proofErr w:type="spellEnd"/>
      <w:r w:rsidRPr="003640A5">
        <w:t xml:space="preserve"> UDG (Invitrogen). </w:t>
      </w:r>
      <w:r w:rsidR="00C4065F">
        <w:t>The a</w:t>
      </w:r>
      <w:r w:rsidRPr="003640A5">
        <w:t xml:space="preserve">mplification efficiency of each primer pair was determined using dilution series of </w:t>
      </w:r>
      <w:r>
        <w:t xml:space="preserve">a </w:t>
      </w:r>
      <w:proofErr w:type="spellStart"/>
      <w:r>
        <w:t>cDNA</w:t>
      </w:r>
      <w:proofErr w:type="spellEnd"/>
      <w:r>
        <w:t xml:space="preserve"> template or </w:t>
      </w:r>
      <w:r w:rsidRPr="003640A5">
        <w:t xml:space="preserve">RT-PCR products. Primer sequences are </w:t>
      </w:r>
      <w:r>
        <w:t>shown</w:t>
      </w:r>
      <w:r w:rsidRPr="003640A5">
        <w:t xml:space="preserve"> in </w:t>
      </w:r>
      <w:r w:rsidR="004054DD">
        <w:t>Supplementary Table S2.1</w:t>
      </w:r>
      <w:r w:rsidRPr="003640A5">
        <w:t>.</w:t>
      </w:r>
    </w:p>
    <w:p w:rsidR="00383278" w:rsidRPr="003339D0" w:rsidRDefault="009E77F9" w:rsidP="004330D8">
      <w:pPr>
        <w:pStyle w:val="Heading4"/>
      </w:pPr>
      <w:r>
        <w:t>ChIP-qPCR</w:t>
      </w:r>
    </w:p>
    <w:p w:rsidR="00383278" w:rsidRDefault="00383278" w:rsidP="00383278">
      <w:r w:rsidRPr="003339D0">
        <w:t xml:space="preserve">Preparation of soluble chromatin was carried out using the </w:t>
      </w:r>
      <w:proofErr w:type="spellStart"/>
      <w:r w:rsidRPr="003339D0">
        <w:t>MAGnify</w:t>
      </w:r>
      <w:proofErr w:type="spellEnd"/>
      <w:r w:rsidRPr="003339D0">
        <w:t xml:space="preserve"> Chromatin Immunoprecipitation </w:t>
      </w:r>
      <w:r>
        <w:t>kit</w:t>
      </w:r>
      <w:r w:rsidRPr="003339D0">
        <w:t xml:space="preserve"> (Invitrogen) according to the user manual. Brie</w:t>
      </w:r>
      <w:r w:rsidR="0095614A">
        <w:t>fly, cells were trypsinis</w:t>
      </w:r>
      <w:r>
        <w:t>ed at 80-95% confluence</w:t>
      </w:r>
      <w:r w:rsidRPr="003339D0">
        <w:t xml:space="preserve">, washed and </w:t>
      </w:r>
      <w:proofErr w:type="spellStart"/>
      <w:r w:rsidRPr="003339D0">
        <w:t>resuspended</w:t>
      </w:r>
      <w:proofErr w:type="spellEnd"/>
      <w:r w:rsidRPr="003339D0">
        <w:t xml:space="preserve"> in </w:t>
      </w:r>
      <w:r>
        <w:rPr>
          <w:rStyle w:val="st"/>
          <w:rFonts w:cstheme="minorHAnsi"/>
          <w:color w:val="222222"/>
        </w:rPr>
        <w:t>phosphate buffered saline</w:t>
      </w:r>
      <w:r w:rsidRPr="003339D0">
        <w:t xml:space="preserve"> buffer, and cross-linked </w:t>
      </w:r>
      <w:r>
        <w:t xml:space="preserve">for 10 minutes </w:t>
      </w:r>
      <w:r w:rsidRPr="003339D0">
        <w:t xml:space="preserve">with formaldehyde at a final concentration of 1%. After cross-linking, cells were lysed and chromatin was sheared in a </w:t>
      </w:r>
      <w:proofErr w:type="spellStart"/>
      <w:r w:rsidRPr="003339D0">
        <w:t>Covaris</w:t>
      </w:r>
      <w:proofErr w:type="spellEnd"/>
      <w:r w:rsidRPr="003339D0">
        <w:t xml:space="preserve"> S2 </w:t>
      </w:r>
      <w:proofErr w:type="spellStart"/>
      <w:r w:rsidRPr="003339D0">
        <w:t>sonicator</w:t>
      </w:r>
      <w:proofErr w:type="spellEnd"/>
      <w:r w:rsidRPr="003339D0">
        <w:t xml:space="preserve"> using the following settings: 30 cycles of 30 seconds sonication with 200 cycles/burst, 20% duty cycle and intensity set to 8. </w:t>
      </w:r>
      <w:r>
        <w:t>Fragment length of reverse-cross-lin</w:t>
      </w:r>
      <w:r w:rsidR="0095614A">
        <w:t xml:space="preserve">ked sheared chromatin </w:t>
      </w:r>
      <w:r w:rsidR="0095614A">
        <w:lastRenderedPageBreak/>
        <w:t>was analys</w:t>
      </w:r>
      <w:r>
        <w:t xml:space="preserve">ed by electrophoresis and found to be in the range of 300 to 1000 </w:t>
      </w:r>
      <w:proofErr w:type="spellStart"/>
      <w:r>
        <w:t>bp.</w:t>
      </w:r>
      <w:proofErr w:type="spellEnd"/>
      <w:r>
        <w:t xml:space="preserve"> </w:t>
      </w:r>
      <w:proofErr w:type="gramStart"/>
      <w:r w:rsidRPr="003339D0">
        <w:t>Sheared</w:t>
      </w:r>
      <w:proofErr w:type="gramEnd"/>
      <w:r w:rsidRPr="003339D0">
        <w:t xml:space="preserve"> chromatin of </w:t>
      </w:r>
      <w:r>
        <w:t xml:space="preserve">1 </w:t>
      </w:r>
      <w:r>
        <w:rPr>
          <w:rFonts w:cstheme="minorHAnsi"/>
        </w:rPr>
        <w:t>×</w:t>
      </w:r>
      <w:r>
        <w:t xml:space="preserve"> 10</w:t>
      </w:r>
      <w:r>
        <w:rPr>
          <w:vertAlign w:val="superscript"/>
        </w:rPr>
        <w:t>5</w:t>
      </w:r>
      <w:r>
        <w:t xml:space="preserve"> cells was used per immunoprecipitation</w:t>
      </w:r>
      <w:r w:rsidRPr="003339D0">
        <w:t xml:space="preserve">. Enrichment of specific ERV sequences was </w:t>
      </w:r>
      <w:r>
        <w:t>determined</w:t>
      </w:r>
      <w:r w:rsidRPr="003339D0">
        <w:t xml:space="preserve"> by qPCR</w:t>
      </w:r>
      <w:r>
        <w:t xml:space="preserve"> using an input sample as control</w:t>
      </w:r>
      <w:r w:rsidRPr="003339D0">
        <w:t>. Primer efficiency was determined by dilution series of the input control. Antibodies for immunoprecipitation of</w:t>
      </w:r>
      <w:r>
        <w:t xml:space="preserve"> modified histones were purchased</w:t>
      </w:r>
      <w:r w:rsidRPr="003339D0">
        <w:t xml:space="preserve"> from </w:t>
      </w:r>
      <w:proofErr w:type="spellStart"/>
      <w:r w:rsidRPr="003339D0">
        <w:t>Abcam</w:t>
      </w:r>
      <w:proofErr w:type="spellEnd"/>
      <w:r w:rsidRPr="003339D0">
        <w:t xml:space="preserve"> (cH3 </w:t>
      </w:r>
      <w:r>
        <w:t>(</w:t>
      </w:r>
      <w:r w:rsidRPr="003339D0">
        <w:t>ab1791</w:t>
      </w:r>
      <w:r>
        <w:t>)</w:t>
      </w:r>
      <w:r w:rsidRPr="003339D0">
        <w:t xml:space="preserve">, H3K9me3 </w:t>
      </w:r>
      <w:r>
        <w:t>(</w:t>
      </w:r>
      <w:r w:rsidRPr="003339D0">
        <w:t>ab8898</w:t>
      </w:r>
      <w:r>
        <w:t>),</w:t>
      </w:r>
      <w:r w:rsidRPr="003339D0">
        <w:t xml:space="preserve"> H4K20me3 </w:t>
      </w:r>
      <w:r>
        <w:t>(</w:t>
      </w:r>
      <w:r w:rsidRPr="003339D0">
        <w:t>ab9053)</w:t>
      </w:r>
      <w:r>
        <w:t xml:space="preserve"> and H3K27me3 (ab6002))</w:t>
      </w:r>
      <w:r w:rsidRPr="003339D0">
        <w:t xml:space="preserve">. </w:t>
      </w:r>
      <w:r>
        <w:t>The m</w:t>
      </w:r>
      <w:r w:rsidRPr="003339D0">
        <w:t>onoclonal TRIM28 antibody</w:t>
      </w:r>
      <w:r>
        <w:t xml:space="preserve"> used in this study has been described previously</w:t>
      </w:r>
      <w:r w:rsidRPr="003339D0">
        <w:t xml:space="preserve"> </w:t>
      </w:r>
      <w:r>
        <w:fldChar w:fldCharType="begin">
          <w:fldData xml:space="preserve">PEVuZE5vdGU+PENpdGU+PEF1dGhvcj5OaWVsc2VuPC9BdXRob3I+PFllYXI+MTk5OTwvWWVhcj48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</w:fldData>
        </w:fldChar>
      </w:r>
      <w:r w:rsidR="00DD31E9">
        <w:instrText xml:space="preserve"> ADDIN EN.CITE </w:instrText>
      </w:r>
      <w:r w:rsidR="00DD31E9">
        <w:fldChar w:fldCharType="begin">
          <w:fldData xml:space="preserve">PEVuZE5vdGU+PENpdGU+PEF1dGhvcj5OaWVsc2VuPC9BdXRob3I+PFllYXI+MTk5OTwvWWVhcj48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</w:fldData>
        </w:fldChar>
      </w:r>
      <w:r w:rsidR="00DD31E9">
        <w:instrText xml:space="preserve"> ADDIN EN.CITE.DATA </w:instrText>
      </w:r>
      <w:r w:rsidR="00DD31E9">
        <w:fldChar w:fldCharType="end"/>
      </w:r>
      <w:r>
        <w:fldChar w:fldCharType="separate"/>
      </w:r>
      <w:r w:rsidR="00DD31E9">
        <w:rPr>
          <w:noProof/>
        </w:rPr>
        <w:t>[</w:t>
      </w:r>
      <w:hyperlink w:anchor="_ENREF_121" w:tooltip="Nielsen, 1999 #121" w:history="1">
        <w:r w:rsidR="001526E9">
          <w:rPr>
            <w:noProof/>
          </w:rPr>
          <w:t>121</w:t>
        </w:r>
      </w:hyperlink>
      <w:r w:rsidR="00DD31E9">
        <w:rPr>
          <w:noProof/>
        </w:rPr>
        <w:t>]</w:t>
      </w:r>
      <w:r>
        <w:fldChar w:fldCharType="end"/>
      </w:r>
      <w:r>
        <w:t>. Monoclonal ANTI-FLAG</w:t>
      </w:r>
      <w:r>
        <w:rPr>
          <w:rFonts w:cstheme="minorHAnsi"/>
        </w:rPr>
        <w:t>®</w:t>
      </w:r>
      <w:r>
        <w:t xml:space="preserve"> M2 antibody was purchased from Sigma-Aldrich. An unspecific r</w:t>
      </w:r>
      <w:r w:rsidRPr="003339D0">
        <w:t xml:space="preserve">abbit IgG </w:t>
      </w:r>
      <w:r>
        <w:t xml:space="preserve">antibody </w:t>
      </w:r>
      <w:r w:rsidRPr="003339D0">
        <w:t xml:space="preserve">was used as </w:t>
      </w:r>
      <w:r>
        <w:t>a</w:t>
      </w:r>
      <w:r w:rsidRPr="003339D0">
        <w:t xml:space="preserve"> control to determine background signals caused by non-specific chromatin binding.</w:t>
      </w:r>
      <w:r>
        <w:t xml:space="preserve"> Per ChIP, 1 µg of antibody or IgG was applied.</w:t>
      </w:r>
    </w:p>
    <w:p w:rsidR="00383278" w:rsidRDefault="00383278" w:rsidP="004330D8">
      <w:pPr>
        <w:pStyle w:val="Heading4"/>
      </w:pPr>
      <w:r>
        <w:t>Generation of F9 EC cells stably expressing FLAG-tagged ZFP809</w:t>
      </w:r>
    </w:p>
    <w:p w:rsidR="00383278" w:rsidRPr="00243C95" w:rsidRDefault="00383278" w:rsidP="00383278">
      <w:r>
        <w:t xml:space="preserve">F9 EC cells were seeded at a density of 1 </w:t>
      </w:r>
      <w:r>
        <w:rPr>
          <w:rFonts w:cstheme="minorHAnsi"/>
        </w:rPr>
        <w:t>×</w:t>
      </w:r>
      <w:r w:rsidRPr="00DB0639">
        <w:t xml:space="preserve"> 10</w:t>
      </w:r>
      <w:r>
        <w:rPr>
          <w:vertAlign w:val="superscript"/>
        </w:rPr>
        <w:t>4</w:t>
      </w:r>
      <w:r>
        <w:t xml:space="preserve"> cells/cm</w:t>
      </w:r>
      <w:r>
        <w:rPr>
          <w:vertAlign w:val="superscript"/>
        </w:rPr>
        <w:t>2</w:t>
      </w:r>
      <w:r>
        <w:t xml:space="preserve"> in a 6-well dish one day prior to transfection. Cells were then </w:t>
      </w:r>
      <w:proofErr w:type="spellStart"/>
      <w:r>
        <w:t>cotransfected</w:t>
      </w:r>
      <w:proofErr w:type="spellEnd"/>
      <w:r>
        <w:t xml:space="preserve"> with 2 µg of </w:t>
      </w:r>
      <w:proofErr w:type="spellStart"/>
      <w:r>
        <w:t>pSB</w:t>
      </w:r>
      <w:proofErr w:type="spellEnd"/>
      <w:r>
        <w:t xml:space="preserve">/FLAG-MmZFP809 or </w:t>
      </w:r>
      <w:proofErr w:type="spellStart"/>
      <w:r>
        <w:t>pSB</w:t>
      </w:r>
      <w:proofErr w:type="spellEnd"/>
      <w:r>
        <w:t xml:space="preserve">/FLAG-MpZFP809 and 2 µg of pCMV-SB100X using the </w:t>
      </w:r>
      <w:proofErr w:type="spellStart"/>
      <w:r>
        <w:t>Turbofect</w:t>
      </w:r>
      <w:proofErr w:type="spellEnd"/>
      <w:r>
        <w:t xml:space="preserve"> reagent (Fermentas). One day post trans</w:t>
      </w:r>
      <w:r w:rsidR="005D3F64">
        <w:t>fection, F9 cells were trypsinis</w:t>
      </w:r>
      <w:r>
        <w:t xml:space="preserve">ed and seeded into 9 cm culture plates. After one additional day, medium containing 1 µg/ml </w:t>
      </w:r>
      <w:proofErr w:type="spellStart"/>
      <w:r>
        <w:t>puromycin</w:t>
      </w:r>
      <w:proofErr w:type="spellEnd"/>
      <w:r>
        <w:t xml:space="preserve"> was applied to start selection of stably transfected cells. After 9 days of selection, </w:t>
      </w:r>
      <w:proofErr w:type="spellStart"/>
      <w:r>
        <w:t>puromycin</w:t>
      </w:r>
      <w:proofErr w:type="spellEnd"/>
      <w:r>
        <w:t xml:space="preserve">-resistant colonies (&gt;100) were pooled and seeded into new culture plates for further selection. Pooled cells were split every 2 to 3 days and kept under selection for one more week before analysis. </w:t>
      </w:r>
    </w:p>
    <w:p w:rsidR="00383278" w:rsidRDefault="00383278" w:rsidP="00383278">
      <w:pPr>
        <w:pStyle w:val="Heading2"/>
      </w:pPr>
      <w:bookmarkStart w:id="22" w:name="_Toc343249313"/>
      <w:r>
        <w:t>Results</w:t>
      </w:r>
      <w:bookmarkEnd w:id="22"/>
    </w:p>
    <w:p w:rsidR="00383278" w:rsidRDefault="00383278" w:rsidP="00383278">
      <w:pPr>
        <w:pStyle w:val="Heading3"/>
      </w:pPr>
      <w:bookmarkStart w:id="23" w:name="_Toc343249314"/>
      <w:r>
        <w:t>Diversity and repression activity of ERV PBS sequences in the mouse genome.</w:t>
      </w:r>
      <w:bookmarkEnd w:id="23"/>
    </w:p>
    <w:p w:rsidR="00AE2C60" w:rsidRDefault="00383278" w:rsidP="003B0009">
      <w:r>
        <w:t>The majority o</w:t>
      </w:r>
      <w:r w:rsidR="00FB1CE7">
        <w:t>f retroviruses in mammals utilis</w:t>
      </w:r>
      <w:r>
        <w:t>e PBS sequences that are</w:t>
      </w:r>
      <w:r w:rsidR="00FB1CE7">
        <w:t xml:space="preserve"> complementary to the 18 most 3’</w:t>
      </w:r>
      <w:r>
        <w:t xml:space="preserve"> nucleotides of mature cellular </w:t>
      </w:r>
      <w:proofErr w:type="spellStart"/>
      <w:proofErr w:type="gramStart"/>
      <w:r>
        <w:t>tRNAs</w:t>
      </w:r>
      <w:proofErr w:type="spellEnd"/>
      <w:proofErr w:type="gramEnd"/>
      <w:r>
        <w:t>. To assess the diversity of PBS sequences in murine ERVs, we generated a library of potential PBS sequences derived from the 3´ end of all known murine tRNA sequences available at the genomic tRNA database (</w:t>
      </w:r>
      <w:r w:rsidRPr="004C7536">
        <w:t>http://gtrnadb.ucsc.edu</w:t>
      </w:r>
      <w:r>
        <w:t xml:space="preserve">). Since a CCA </w:t>
      </w:r>
      <w:proofErr w:type="spellStart"/>
      <w:r>
        <w:t>tri</w:t>
      </w:r>
      <w:r w:rsidR="00FB1CE7">
        <w:t>nucleotide</w:t>
      </w:r>
      <w:proofErr w:type="spellEnd"/>
      <w:r w:rsidR="00FB1CE7">
        <w:t xml:space="preserve"> is attached to the 3’</w:t>
      </w:r>
      <w:r>
        <w:t xml:space="preserve"> end of transcribed </w:t>
      </w:r>
      <w:proofErr w:type="spellStart"/>
      <w:proofErr w:type="gramStart"/>
      <w:r>
        <w:t>tRNAs</w:t>
      </w:r>
      <w:proofErr w:type="spellEnd"/>
      <w:proofErr w:type="gramEnd"/>
      <w:r>
        <w:t xml:space="preserve"> during processing in eukaryotes, this sequence was also added to the </w:t>
      </w:r>
      <w:proofErr w:type="spellStart"/>
      <w:r>
        <w:t>tRNAs</w:t>
      </w:r>
      <w:proofErr w:type="spellEnd"/>
      <w:r>
        <w:t xml:space="preserve"> in our library. The resulting 147 non-redundant potential PBS sequences were then screened for genomic copies by BLAST search against the mouse genome under settings allowing only perfect matches. Out of these putative PBS sequences, 54 were found in the mouse genome </w:t>
      </w:r>
      <w:r>
        <w:lastRenderedPageBreak/>
        <w:t xml:space="preserve">with copy numbers ranging from one to more than 1000 (Table </w:t>
      </w:r>
      <w:r w:rsidR="00DE31D5">
        <w:t>2</w:t>
      </w:r>
      <w:r w:rsidR="00C77A15">
        <w:t>.</w:t>
      </w:r>
      <w:r>
        <w:t xml:space="preserve">1). </w:t>
      </w:r>
      <w:r w:rsidR="004C5BBA">
        <w:t xml:space="preserve">To confirm the retroviral origin of these sequences in the murine genome, 500 bp of the downstream flanking regions of all PBS sequences that were found in more than ten genomic copies were screened for repetitive elements with the </w:t>
      </w:r>
      <w:r w:rsidR="004C5BBA" w:rsidRPr="00E928C6">
        <w:rPr>
          <w:i/>
        </w:rPr>
        <w:t>Repeatmasker</w:t>
      </w:r>
      <w:r w:rsidR="004C5BBA">
        <w:rPr>
          <w:i/>
        </w:rPr>
        <w:t xml:space="preserve"> </w:t>
      </w:r>
      <w:r w:rsidR="004C5BBA">
        <w:t>program (</w:t>
      </w:r>
      <w:r w:rsidR="004C5BBA" w:rsidRPr="00877117">
        <w:t>www.repeatmasker.org</w:t>
      </w:r>
      <w:r w:rsidR="004C5BBA">
        <w:t xml:space="preserve">). </w:t>
      </w:r>
      <w:r w:rsidR="004C5BBA" w:rsidRPr="00877117">
        <w:rPr>
          <w:i/>
        </w:rPr>
        <w:t>Repeatmasker</w:t>
      </w:r>
      <w:r w:rsidR="004C5BBA">
        <w:t xml:space="preserve"> screens sequences for repetitive elements collected in the </w:t>
      </w:r>
      <w:r w:rsidR="004C5BBA" w:rsidRPr="00877117">
        <w:rPr>
          <w:i/>
        </w:rPr>
        <w:t>Repbase</w:t>
      </w:r>
      <w:r w:rsidR="004C5BBA">
        <w:t xml:space="preserve"> database where each ERV family is deposited as two or more separate entries, one or more long terminal repeats (LTRs) and the internal regions between the LTRs.</w:t>
      </w:r>
    </w:p>
    <w:p w:rsidR="00DE31D5" w:rsidRPr="00A92C2A" w:rsidRDefault="00DE31D5" w:rsidP="00E55C83">
      <w:pPr>
        <w:pStyle w:val="Caption"/>
        <w:keepNext/>
        <w:rPr>
          <w:b/>
        </w:rPr>
      </w:pPr>
      <w:r w:rsidRPr="00A92C2A">
        <w:rPr>
          <w:b/>
        </w:rPr>
        <w:t>Table 2.1: Diversity and copy numbers of PBS sequences frequently found in murine ERV</w:t>
      </w:r>
    </w:p>
    <w:tbl>
      <w:tblPr>
        <w:tblStyle w:val="LightShading"/>
        <w:tblW w:w="9606" w:type="dxa"/>
        <w:jc w:val="center"/>
        <w:tblLayout w:type="fixed"/>
        <w:tblLook w:val="04A0" w:firstRow="1" w:lastRow="0" w:firstColumn="1" w:lastColumn="0" w:noHBand="0" w:noVBand="1"/>
      </w:tblPr>
      <w:tblGrid>
        <w:gridCol w:w="1594"/>
        <w:gridCol w:w="1886"/>
        <w:gridCol w:w="3940"/>
        <w:gridCol w:w="768"/>
        <w:gridCol w:w="1418"/>
      </w:tblGrid>
      <w:tr w:rsidR="00F978C7" w:rsidRPr="003D510C" w:rsidTr="00F978C7">
        <w:trPr>
          <w:cnfStyle w:val="100000000000" w:firstRow="1" w:lastRow="0" w:firstColumn="0" w:lastColumn="0" w:oddVBand="0" w:evenVBand="0" w:oddHBand="0" w:evenHBand="0" w:firstRowFirstColumn="0" w:firstRowLastColumn="0" w:lastRowFirstColumn="0" w:lastRowLastColumn="0"/>
          <w:trHeight w:hRule="exact" w:val="482"/>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rPr>
                <w:rFonts w:cstheme="minorHAnsi"/>
                <w:sz w:val="16"/>
                <w:szCs w:val="16"/>
                <w:lang w:eastAsia="de-AT"/>
              </w:rPr>
            </w:pPr>
            <w:r w:rsidRPr="007675CA">
              <w:rPr>
                <w:rFonts w:cstheme="minorHAnsi"/>
                <w:sz w:val="16"/>
                <w:szCs w:val="16"/>
                <w:lang w:eastAsia="de-AT"/>
              </w:rPr>
              <w:t>PBS</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100000000000" w:firstRow="1"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Sequence</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D350EE" w:rsidRDefault="00F978C7" w:rsidP="00F978C7">
            <w:pPr>
              <w:pStyle w:val="NoSpacing"/>
              <w:cnfStyle w:val="100000000000" w:firstRow="1" w:lastRow="0" w:firstColumn="0" w:lastColumn="0" w:oddVBand="0" w:evenVBand="0" w:oddHBand="0" w:evenHBand="0" w:firstRowFirstColumn="0" w:firstRowLastColumn="0" w:lastRowFirstColumn="0" w:lastRowLastColumn="0"/>
              <w:rPr>
                <w:rFonts w:cstheme="minorHAnsi"/>
                <w:sz w:val="16"/>
                <w:szCs w:val="16"/>
                <w:vertAlign w:val="superscript"/>
                <w:lang w:eastAsia="de-AT"/>
              </w:rPr>
            </w:pPr>
            <w:r w:rsidRPr="007675CA">
              <w:rPr>
                <w:rFonts w:cstheme="minorHAnsi"/>
                <w:sz w:val="16"/>
                <w:szCs w:val="16"/>
                <w:lang w:eastAsia="de-AT"/>
              </w:rPr>
              <w:t>Associated ERV</w:t>
            </w:r>
            <w:r>
              <w:rPr>
                <w:rFonts w:cstheme="minorHAnsi"/>
                <w:sz w:val="16"/>
                <w:szCs w:val="16"/>
                <w:lang w:eastAsia="de-AT"/>
              </w:rPr>
              <w:t xml:space="preserve"> elements identified by</w:t>
            </w:r>
            <w:r w:rsidRPr="007675CA">
              <w:rPr>
                <w:rFonts w:cstheme="minorHAnsi"/>
                <w:sz w:val="16"/>
                <w:szCs w:val="16"/>
                <w:lang w:eastAsia="de-AT"/>
              </w:rPr>
              <w:t xml:space="preserve"> </w:t>
            </w:r>
            <w:proofErr w:type="spellStart"/>
            <w:r w:rsidRPr="007675CA">
              <w:rPr>
                <w:rFonts w:cstheme="minorHAnsi"/>
                <w:sz w:val="16"/>
                <w:szCs w:val="16"/>
                <w:lang w:eastAsia="de-AT"/>
              </w:rPr>
              <w:t>Repeatmasker</w:t>
            </w:r>
            <w:proofErr w:type="spellEnd"/>
            <w:r>
              <w:rPr>
                <w:rFonts w:cstheme="minorHAnsi"/>
                <w:sz w:val="16"/>
                <w:szCs w:val="16"/>
                <w:vertAlign w:val="superscript"/>
                <w:lang w:eastAsia="de-AT"/>
              </w:rPr>
              <w:t>#</w:t>
            </w:r>
          </w:p>
        </w:tc>
        <w:tc>
          <w:tcPr>
            <w:tcW w:w="7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978C7" w:rsidRPr="007675CA" w:rsidRDefault="00F978C7" w:rsidP="00F978C7">
            <w:pPr>
              <w:pStyle w:val="NoSpacing"/>
              <w:cnfStyle w:val="100000000000" w:firstRow="1"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copy number</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100000000000" w:firstRow="1"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repression</w:t>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 xml:space="preserve">mPhe6/mSer1  </w:t>
            </w:r>
            <w:r>
              <w:rPr>
                <w:rFonts w:cstheme="minorHAnsi"/>
                <w:b w:val="0"/>
                <w:bCs w:val="0"/>
                <w:color w:val="000000"/>
                <w:sz w:val="16"/>
                <w:szCs w:val="16"/>
              </w:rPr>
              <w:t>(</w:t>
            </w:r>
            <w:proofErr w:type="spellStart"/>
            <w:r w:rsidRPr="007675CA">
              <w:rPr>
                <w:rFonts w:cstheme="minorHAnsi"/>
                <w:b w:val="0"/>
                <w:bCs w:val="0"/>
                <w:color w:val="000000"/>
                <w:sz w:val="16"/>
                <w:szCs w:val="16"/>
              </w:rPr>
              <w:t>Phe</w:t>
            </w:r>
            <w:proofErr w:type="spellEnd"/>
            <w:r>
              <w:rPr>
                <w:rFonts w:cstheme="minorHAnsi"/>
                <w:b w:val="0"/>
                <w:bCs w:val="0"/>
                <w:color w:val="000000"/>
                <w:sz w:val="16"/>
                <w:szCs w:val="16"/>
              </w:rPr>
              <w:t xml:space="preserve">) </w:t>
            </w:r>
            <w:proofErr w:type="spellStart"/>
            <w:r>
              <w:rPr>
                <w:rFonts w:cstheme="minorHAnsi"/>
                <w:b w:val="0"/>
                <w:bCs w:val="0"/>
                <w:color w:val="000000"/>
                <w:sz w:val="16"/>
                <w:szCs w:val="16"/>
              </w:rPr>
              <w:t>juhp</w:t>
            </w:r>
            <w:proofErr w:type="spellEnd"/>
            <w:r>
              <w:rPr>
                <w:rFonts w:cstheme="minorHAnsi"/>
                <w:b w:val="0"/>
                <w:bCs w:val="0"/>
                <w:color w:val="000000"/>
                <w:sz w:val="16"/>
                <w:szCs w:val="16"/>
              </w:rPr>
              <w:t>(P(</w:t>
            </w:r>
            <w:r w:rsidRPr="007675CA">
              <w:rPr>
                <w:rFonts w:cstheme="minorHAnsi"/>
                <w:b w:val="0"/>
                <w:bCs w:val="0"/>
                <w:color w:val="000000"/>
                <w:sz w:val="16"/>
                <w:szCs w:val="16"/>
              </w:rPr>
              <w:t>(</w:t>
            </w:r>
            <w:proofErr w:type="spellStart"/>
            <w:r w:rsidRPr="007675CA">
              <w:rPr>
                <w:rFonts w:cstheme="minorHAnsi"/>
                <w:b w:val="0"/>
                <w:bCs w:val="0"/>
                <w:color w:val="000000"/>
                <w:sz w:val="16"/>
                <w:szCs w:val="16"/>
              </w:rPr>
              <w:t>Phe</w:t>
            </w:r>
            <w:proofErr w:type="spellEnd"/>
            <w:r w:rsidRPr="007675CA">
              <w:rPr>
                <w:rFonts w:cstheme="minorHAnsi"/>
                <w:b w:val="0"/>
                <w:bCs w:val="0"/>
                <w:color w:val="000000"/>
                <w:sz w:val="16"/>
                <w:szCs w:val="16"/>
              </w:rPr>
              <w:t>)</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CCGAAACCCGGG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IAPEz</w:t>
            </w:r>
            <w:proofErr w:type="spellEnd"/>
            <w:r w:rsidRPr="007675CA">
              <w:rPr>
                <w:rFonts w:cstheme="minorHAnsi"/>
                <w:color w:val="000000"/>
                <w:sz w:val="16"/>
                <w:szCs w:val="16"/>
              </w:rPr>
              <w:t>(462), RLTR10(435), MMERVK10C(55), other(80)</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06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Pr>
                <w:rFonts w:cstheme="minorHAnsi"/>
                <w:sz w:val="16"/>
                <w:szCs w:val="16"/>
                <w:lang w:val="da-DK" w:eastAsia="de-AT"/>
              </w:rPr>
              <w:t xml:space="preserve">-     </w:t>
            </w:r>
            <w:r w:rsidRPr="007675CA">
              <w:rPr>
                <w:rFonts w:cstheme="minorHAnsi"/>
                <w:sz w:val="16"/>
                <w:szCs w:val="16"/>
                <w:lang w:val="da-DK" w:eastAsia="de-AT"/>
              </w:rPr>
              <w:fldChar w:fldCharType="begin"/>
            </w:r>
            <w:r w:rsidR="00DD31E9">
              <w:rPr>
                <w:rFonts w:cstheme="minorHAnsi"/>
                <w:sz w:val="16"/>
                <w:szCs w:val="16"/>
                <w:lang w:val="da-DK" w:eastAsia="de-AT"/>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84" w:tooltip="Yamauchi, 1995 #84" w:history="1">
              <w:r w:rsidR="001526E9">
                <w:rPr>
                  <w:rFonts w:cstheme="minorHAnsi"/>
                  <w:noProof/>
                  <w:sz w:val="16"/>
                  <w:szCs w:val="16"/>
                  <w:lang w:val="da-DK" w:eastAsia="de-AT"/>
                </w:rPr>
                <w:t>84</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r w:rsidRPr="007675CA">
              <w:rPr>
                <w:rFonts w:cstheme="minorHAnsi"/>
                <w:sz w:val="16"/>
                <w:szCs w:val="16"/>
                <w:lang w:val="da-DK" w:eastAsia="de-AT"/>
              </w:rPr>
              <w:t xml:space="preserve">, </w:t>
            </w:r>
            <w:r w:rsidRPr="007675CA">
              <w:rPr>
                <w:rFonts w:cstheme="minorHAnsi"/>
                <w:sz w:val="16"/>
                <w:szCs w:val="16"/>
                <w:lang w:val="da-DK" w:eastAsia="de-AT"/>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rFonts w:cstheme="minorHAnsi"/>
                <w:sz w:val="16"/>
                <w:szCs w:val="16"/>
                <w:lang w:val="da-DK" w:eastAsia="de-AT"/>
              </w:rPr>
              <w:instrText xml:space="preserve"> ADDIN EN.CITE </w:instrText>
            </w:r>
            <w:r w:rsidR="00DD31E9">
              <w:rPr>
                <w:rFonts w:cstheme="minorHAnsi"/>
                <w:sz w:val="16"/>
                <w:szCs w:val="16"/>
                <w:lang w:val="da-DK" w:eastAsia="de-AT"/>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rFonts w:cstheme="minorHAnsi"/>
                <w:sz w:val="16"/>
                <w:szCs w:val="16"/>
                <w:lang w:val="da-DK" w:eastAsia="de-AT"/>
              </w:rPr>
              <w:instrText xml:space="preserve"> ADDIN EN.CITE.DATA </w:instrText>
            </w:r>
            <w:r w:rsidR="00DD31E9">
              <w:rPr>
                <w:rFonts w:cstheme="minorHAnsi"/>
                <w:sz w:val="16"/>
                <w:szCs w:val="16"/>
                <w:lang w:val="da-DK" w:eastAsia="de-AT"/>
              </w:rPr>
            </w:r>
            <w:r w:rsidR="00DD31E9">
              <w:rPr>
                <w:rFonts w:cstheme="minorHAnsi"/>
                <w:sz w:val="16"/>
                <w:szCs w:val="16"/>
                <w:lang w:val="da-DK" w:eastAsia="de-AT"/>
              </w:rPr>
              <w:fldChar w:fldCharType="end"/>
            </w:r>
            <w:r w:rsidRPr="007675CA">
              <w:rPr>
                <w:rFonts w:cstheme="minorHAnsi"/>
                <w:sz w:val="16"/>
                <w:szCs w:val="16"/>
                <w:lang w:val="da-DK" w:eastAsia="de-AT"/>
              </w:rPr>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95" w:tooltip="Rowe, 2010 #95" w:history="1">
              <w:r w:rsidR="001526E9">
                <w:rPr>
                  <w:rFonts w:cstheme="minorHAnsi"/>
                  <w:noProof/>
                  <w:sz w:val="16"/>
                  <w:szCs w:val="16"/>
                  <w:lang w:val="da-DK" w:eastAsia="de-AT"/>
                </w:rPr>
                <w:t>95</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Ile9 (I)</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GCCCGTACGGGG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LTR10(618), IAP-d(9), RLTR44(7), other(3)</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64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val="da-DK" w:eastAsia="de-AT"/>
              </w:rPr>
              <w:t xml:space="preserve">-  </w:t>
            </w:r>
            <w:r>
              <w:rPr>
                <w:rFonts w:cstheme="minorHAnsi"/>
                <w:sz w:val="16"/>
                <w:szCs w:val="16"/>
                <w:lang w:val="da-DK" w:eastAsia="de-AT"/>
              </w:rPr>
              <w:t xml:space="preserve">  </w:t>
            </w:r>
            <w:r w:rsidRPr="007675CA">
              <w:rPr>
                <w:rFonts w:cstheme="minorHAnsi"/>
                <w:sz w:val="16"/>
                <w:szCs w:val="16"/>
                <w:lang w:val="da-DK" w:eastAsia="de-AT"/>
              </w:rPr>
              <w:t xml:space="preserve"> </w:t>
            </w:r>
            <w:r w:rsidRPr="007675CA">
              <w:rPr>
                <w:rFonts w:cstheme="minorHAnsi"/>
                <w:sz w:val="16"/>
                <w:szCs w:val="16"/>
                <w:lang w:val="da-DK" w:eastAsia="de-AT"/>
              </w:rPr>
              <w:fldChar w:fldCharType="begin"/>
            </w:r>
            <w:r w:rsidR="00DD31E9">
              <w:rPr>
                <w:rFonts w:cstheme="minorHAnsi"/>
                <w:sz w:val="16"/>
                <w:szCs w:val="16"/>
                <w:lang w:val="da-DK" w:eastAsia="de-AT"/>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84" w:tooltip="Yamauchi, 1995 #84" w:history="1">
              <w:r w:rsidR="001526E9">
                <w:rPr>
                  <w:rFonts w:cstheme="minorHAnsi"/>
                  <w:noProof/>
                  <w:sz w:val="16"/>
                  <w:szCs w:val="16"/>
                  <w:lang w:val="da-DK" w:eastAsia="de-AT"/>
                </w:rPr>
                <w:t>84</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eu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ACCAGGAGTGGGG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MT(292), ORR1A1(108), ORR1A3(65), other (105)</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59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AE2C60">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w:t>
            </w:r>
            <w:r>
              <w:rPr>
                <w:rFonts w:cstheme="minorHAnsi"/>
                <w:sz w:val="16"/>
                <w:szCs w:val="16"/>
                <w:lang w:eastAsia="de-AT"/>
              </w:rPr>
              <w:t xml:space="preserve">  </w:t>
            </w:r>
            <w:r w:rsidR="004054DD">
              <w:rPr>
                <w:rFonts w:cstheme="minorHAnsi"/>
                <w:sz w:val="16"/>
                <w:szCs w:val="16"/>
                <w:lang w:eastAsia="de-AT"/>
              </w:rPr>
              <w:t>Fig. 2</w:t>
            </w:r>
            <w:r w:rsidR="00AE2C60">
              <w:rPr>
                <w:rFonts w:cstheme="minorHAnsi"/>
                <w:sz w:val="16"/>
                <w:szCs w:val="16"/>
                <w:lang w:eastAsia="de-AT"/>
              </w:rPr>
              <w:t>.1</w:t>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Phe1 (Phe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CTGAAACCCGGG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IAPEz</w:t>
            </w:r>
            <w:proofErr w:type="spellEnd"/>
            <w:r w:rsidRPr="007675CA">
              <w:rPr>
                <w:rFonts w:cstheme="minorHAnsi"/>
                <w:color w:val="000000"/>
                <w:sz w:val="16"/>
                <w:szCs w:val="16"/>
              </w:rPr>
              <w:t>(169), RLTR10(184), MMERVK10C(22), other(33)</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4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AE2C60">
              <w:rPr>
                <w:rFonts w:cstheme="minorHAnsi"/>
                <w:sz w:val="16"/>
                <w:szCs w:val="16"/>
                <w:lang w:eastAsia="de-AT"/>
              </w:rPr>
              <w:t xml:space="preserve">-     </w:t>
            </w:r>
            <w:r w:rsidRPr="007675CA">
              <w:rPr>
                <w:rFonts w:cstheme="minorHAnsi"/>
                <w:sz w:val="16"/>
                <w:szCs w:val="16"/>
                <w:lang w:val="da-DK" w:eastAsia="de-AT"/>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rFonts w:cstheme="minorHAnsi"/>
                <w:sz w:val="16"/>
                <w:szCs w:val="16"/>
                <w:lang w:val="da-DK" w:eastAsia="de-AT"/>
              </w:rPr>
              <w:instrText xml:space="preserve"> ADDIN EN.CITE </w:instrText>
            </w:r>
            <w:r w:rsidR="00DD31E9">
              <w:rPr>
                <w:rFonts w:cstheme="minorHAnsi"/>
                <w:sz w:val="16"/>
                <w:szCs w:val="16"/>
                <w:lang w:val="da-DK" w:eastAsia="de-AT"/>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rFonts w:cstheme="minorHAnsi"/>
                <w:sz w:val="16"/>
                <w:szCs w:val="16"/>
                <w:lang w:val="da-DK" w:eastAsia="de-AT"/>
              </w:rPr>
              <w:instrText xml:space="preserve"> ADDIN EN.CITE.DATA </w:instrText>
            </w:r>
            <w:r w:rsidR="00DD31E9">
              <w:rPr>
                <w:rFonts w:cstheme="minorHAnsi"/>
                <w:sz w:val="16"/>
                <w:szCs w:val="16"/>
                <w:lang w:val="da-DK" w:eastAsia="de-AT"/>
              </w:rPr>
            </w:r>
            <w:r w:rsidR="00DD31E9">
              <w:rPr>
                <w:rFonts w:cstheme="minorHAnsi"/>
                <w:sz w:val="16"/>
                <w:szCs w:val="16"/>
                <w:lang w:val="da-DK" w:eastAsia="de-AT"/>
              </w:rPr>
              <w:fldChar w:fldCharType="end"/>
            </w:r>
            <w:r w:rsidRPr="007675CA">
              <w:rPr>
                <w:rFonts w:cstheme="minorHAnsi"/>
                <w:sz w:val="16"/>
                <w:szCs w:val="16"/>
                <w:lang w:val="da-DK" w:eastAsia="de-AT"/>
              </w:rPr>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95" w:tooltip="Rowe, 2010 #95" w:history="1">
              <w:r w:rsidR="001526E9">
                <w:rPr>
                  <w:rFonts w:cstheme="minorHAnsi"/>
                  <w:noProof/>
                  <w:sz w:val="16"/>
                  <w:szCs w:val="16"/>
                  <w:lang w:val="da-DK" w:eastAsia="de-AT"/>
                </w:rPr>
                <w:t>95</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eu1.2</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ACCAGAAGTGGGG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MT(113), ORR1A1(41), MERVL(20),  other ERV(39)</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2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w:t>
            </w:r>
            <w:r>
              <w:rPr>
                <w:rFonts w:cstheme="minorHAnsi"/>
                <w:sz w:val="16"/>
                <w:szCs w:val="16"/>
                <w:lang w:eastAsia="de-AT"/>
              </w:rPr>
              <w:t xml:space="preserve">  </w:t>
            </w:r>
            <w:r w:rsidR="004054DD">
              <w:rPr>
                <w:rFonts w:cstheme="minorHAnsi"/>
                <w:sz w:val="16"/>
                <w:szCs w:val="16"/>
                <w:lang w:eastAsia="de-AT"/>
              </w:rPr>
              <w:t>Fig. 2</w:t>
            </w:r>
            <w:r w:rsidR="00AE2C60">
              <w:rPr>
                <w:rFonts w:cstheme="minorHAnsi"/>
                <w:sz w:val="16"/>
                <w:szCs w:val="16"/>
                <w:lang w:eastAsia="de-AT"/>
              </w:rPr>
              <w:t>.1</w:t>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Gly14 (Gly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CATTGGCCGGGA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LTR6(69), MMVL30(76), RLTR1B(11), other(6)</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9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AE2C60">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vertAlign w:val="superscript"/>
                <w:lang w:eastAsia="de-AT"/>
              </w:rPr>
            </w:pPr>
            <w:r w:rsidRPr="007675CA">
              <w:rPr>
                <w:rFonts w:cstheme="minorHAnsi"/>
                <w:sz w:val="16"/>
                <w:szCs w:val="16"/>
                <w:lang w:eastAsia="de-AT"/>
              </w:rPr>
              <w:t xml:space="preserve">-   </w:t>
            </w:r>
            <w:r>
              <w:rPr>
                <w:rFonts w:cstheme="minorHAnsi"/>
                <w:sz w:val="16"/>
                <w:szCs w:val="16"/>
                <w:lang w:eastAsia="de-AT"/>
              </w:rPr>
              <w:t xml:space="preserve">  </w:t>
            </w:r>
            <w:r w:rsidR="004054DD">
              <w:rPr>
                <w:rFonts w:cstheme="minorHAnsi"/>
                <w:sz w:val="16"/>
                <w:szCs w:val="16"/>
                <w:lang w:eastAsia="de-AT"/>
              </w:rPr>
              <w:t>Chapter 1</w:t>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eu1/mSup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ACTGGGAGTGGGG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ORR1A1(126), MT(29), ORR1A3(7), other(7)</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7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545F72"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vertAlign w:val="superscript"/>
                <w:lang w:eastAsia="de-AT"/>
              </w:rPr>
            </w:pPr>
            <w:proofErr w:type="spellStart"/>
            <w:r w:rsidRPr="007675CA">
              <w:rPr>
                <w:rFonts w:cstheme="minorHAnsi"/>
                <w:sz w:val="16"/>
                <w:szCs w:val="16"/>
                <w:lang w:eastAsia="de-AT"/>
              </w:rPr>
              <w:t>nd</w:t>
            </w:r>
            <w:proofErr w:type="spellEnd"/>
            <w:r>
              <w:rPr>
                <w:rFonts w:cstheme="minorHAnsi"/>
                <w:sz w:val="16"/>
                <w:szCs w:val="16"/>
                <w:vertAlign w:val="superscript"/>
                <w:lang w:eastAsia="de-AT"/>
              </w:rPr>
              <w:t>*</w:t>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Pro14 (Pro)</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GGGCTCGTCCGGGA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 xml:space="preserve">RLTR6(91), </w:t>
            </w:r>
            <w:proofErr w:type="spellStart"/>
            <w:r w:rsidRPr="007675CA">
              <w:rPr>
                <w:rFonts w:cstheme="minorHAnsi"/>
                <w:color w:val="000000"/>
                <w:sz w:val="16"/>
                <w:szCs w:val="16"/>
              </w:rPr>
              <w:t>MuRRS</w:t>
            </w:r>
            <w:proofErr w:type="spellEnd"/>
            <w:r w:rsidRPr="007675CA">
              <w:rPr>
                <w:rFonts w:cstheme="minorHAnsi"/>
                <w:color w:val="000000"/>
                <w:sz w:val="16"/>
                <w:szCs w:val="16"/>
              </w:rPr>
              <w:t>(18), MMVL30(15), other(18)</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4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w:t>
            </w:r>
            <w:r>
              <w:rPr>
                <w:rFonts w:cstheme="minorHAnsi"/>
                <w:sz w:val="16"/>
                <w:szCs w:val="16"/>
                <w:lang w:eastAsia="de-AT"/>
              </w:rPr>
              <w:t xml:space="preserve">  </w:t>
            </w:r>
            <w:r w:rsidRPr="007675CA">
              <w:rPr>
                <w:rFonts w:cstheme="minorHAnsi"/>
                <w:sz w:val="16"/>
                <w:szCs w:val="16"/>
                <w:lang w:eastAsia="de-AT"/>
              </w:rPr>
              <w:t xml:space="preserve"> </w:t>
            </w:r>
            <w:r w:rsidRPr="007675CA">
              <w:rPr>
                <w:rFonts w:cstheme="minorHAnsi"/>
                <w:sz w:val="16"/>
                <w:szCs w:val="16"/>
                <w:lang w:eastAsia="de-AT"/>
              </w:rPr>
              <w:fldChar w:fldCharType="begin"/>
            </w:r>
            <w:r w:rsidR="00DD31E9">
              <w:rPr>
                <w:rFonts w:cstheme="minorHAnsi"/>
                <w:sz w:val="16"/>
                <w:szCs w:val="16"/>
                <w:lang w:eastAsia="de-AT"/>
              </w:rPr>
              <w:instrText xml:space="preserve"> ADDIN EN.CITE &lt;EndNote&gt;&lt;Cite&gt;&lt;Author&gt;Barklis&lt;/Author&gt;&lt;Year&gt;1986&lt;/Year&gt;&lt;RecNum&gt;81&lt;/RecNum&gt;&lt;DisplayText&gt;[81]&lt;/DisplayText&gt;&lt;record&gt;&lt;rec-number&gt;81&lt;/rec-number&gt;&lt;foreign-keys&gt;&lt;key app="EN" db-id="tzfp5vpxsp522xeefx3xp5rdz9ar9fwxdeax"&gt;81&lt;/key&gt;&lt;/foreign-keys&gt;&lt;ref-type name="Journal Article"&gt;17&lt;/ref-type&gt;&lt;contributors&gt;&lt;authors&gt;&lt;author&gt;Barklis, E.&lt;/author&gt;&lt;author&gt;Mulligan, R. C.&lt;/author&gt;&lt;author&gt;Jaenisch, R.&lt;/author&gt;&lt;/authors&gt;&lt;/contributors&gt;&lt;titles&gt;&lt;title&gt;Chromosomal position or virus mutation permits retrovirus expression in embryonal carcinoma cells&lt;/title&gt;&lt;secondary-title&gt;Cell&lt;/secondary-title&gt;&lt;/titles&gt;&lt;periodical&gt;&lt;full-title&gt;Cell&lt;/full-title&gt;&lt;/periodical&gt;&lt;pages&gt;391-9&lt;/pages&gt;&lt;volume&gt;47&lt;/volume&gt;&lt;number&gt;3&lt;/number&gt;&lt;edition&gt;1986/11/07&lt;/edition&gt;&lt;keywords&gt;&lt;keyword&gt;Base Sequence&lt;/keyword&gt;&lt;keyword&gt;*Cell Transformation, Viral&lt;/keyword&gt;&lt;keyword&gt;Cloning, Molecular&lt;/keyword&gt;&lt;keyword&gt;DNA, Viral/*analysis&lt;/keyword&gt;&lt;keyword&gt;Gene Expression Regulation&lt;/keyword&gt;&lt;keyword&gt;Genes, Viral&lt;/keyword&gt;&lt;keyword&gt;*Mutation&lt;/keyword&gt;&lt;keyword&gt;RNA, Viral/biosynthesis&lt;/keyword&gt;&lt;keyword&gt;Retroviridae/*genetics&lt;/keyword&gt;&lt;keyword&gt;Teratoma/genetics/*microbiology&lt;/keyword&gt;&lt;/keywords&gt;&lt;dates&gt;&lt;year&gt;1986&lt;/year&gt;&lt;pub-dates&gt;&lt;date&gt;Nov 7&lt;/date&gt;&lt;/pub-dates&gt;&lt;/dates&gt;&lt;isbn&gt;0092-8674 (Print)&amp;#xD;0092-8674 (Linking)&lt;/isbn&gt;&lt;accession-num&gt;3768959&lt;/accession-num&gt;&lt;urls&gt;&lt;related-urls&gt;&lt;url&gt;http://www.ncbi.nlm.nih.gov/entrez/query.fcgi?cmd=Retrieve&amp;amp;db=PubMed&amp;amp;dopt=Citation&amp;amp;list_uids=3768959&lt;/url&gt;&lt;/related-urls&gt;&lt;/urls&gt;&lt;electronic-resource-num&gt;0092-8674(86)90596-9 [pii]&lt;/electronic-resource-num&gt;&lt;language&gt;eng&lt;/language&gt;&lt;/record&gt;&lt;/Cite&gt;&lt;/EndNote&gt;</w:instrText>
            </w:r>
            <w:r w:rsidRPr="007675CA">
              <w:rPr>
                <w:rFonts w:cstheme="minorHAnsi"/>
                <w:sz w:val="16"/>
                <w:szCs w:val="16"/>
                <w:lang w:eastAsia="de-AT"/>
              </w:rPr>
              <w:fldChar w:fldCharType="separate"/>
            </w:r>
            <w:r w:rsidR="00DD31E9">
              <w:rPr>
                <w:rFonts w:cstheme="minorHAnsi"/>
                <w:noProof/>
                <w:sz w:val="16"/>
                <w:szCs w:val="16"/>
                <w:lang w:eastAsia="de-AT"/>
              </w:rPr>
              <w:t>[</w:t>
            </w:r>
            <w:hyperlink w:anchor="_ENREF_81" w:tooltip="Barklis, 1986 #81" w:history="1">
              <w:r w:rsidR="001526E9">
                <w:rPr>
                  <w:rFonts w:cstheme="minorHAnsi"/>
                  <w:noProof/>
                  <w:sz w:val="16"/>
                  <w:szCs w:val="16"/>
                  <w:lang w:eastAsia="de-AT"/>
                </w:rPr>
                <w:t>81</w:t>
              </w:r>
            </w:hyperlink>
            <w:r w:rsidR="00DD31E9">
              <w:rPr>
                <w:rFonts w:cstheme="minorHAnsi"/>
                <w:noProof/>
                <w:sz w:val="16"/>
                <w:szCs w:val="16"/>
                <w:lang w:eastAsia="de-AT"/>
              </w:rPr>
              <w:t>]</w:t>
            </w:r>
            <w:r w:rsidRPr="007675CA">
              <w:rPr>
                <w:rFonts w:cstheme="minorHAnsi"/>
                <w:sz w:val="16"/>
                <w:szCs w:val="16"/>
                <w:lang w:eastAsia="de-AT"/>
              </w:rPr>
              <w:fldChar w:fldCharType="end"/>
            </w:r>
            <w:r w:rsidRPr="007675CA">
              <w:rPr>
                <w:rFonts w:cstheme="minorHAnsi"/>
                <w:sz w:val="16"/>
                <w:szCs w:val="16"/>
                <w:lang w:eastAsia="de-AT"/>
              </w:rPr>
              <w:t xml:space="preserve">, </w:t>
            </w:r>
            <w:r w:rsidRPr="007675CA">
              <w:rPr>
                <w:rFonts w:cstheme="minorHAnsi"/>
                <w:sz w:val="16"/>
                <w:szCs w:val="16"/>
                <w:lang w:val="da-DK" w:eastAsia="de-AT"/>
              </w:rPr>
              <w:fldChar w:fldCharType="begin"/>
            </w:r>
            <w:r w:rsidR="00DD31E9">
              <w:rPr>
                <w:rFonts w:cstheme="minorHAnsi"/>
                <w:sz w:val="16"/>
                <w:szCs w:val="16"/>
                <w:lang w:val="da-DK" w:eastAsia="de-AT"/>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84" w:tooltip="Yamauchi, 1995 #84" w:history="1">
              <w:r w:rsidR="001526E9">
                <w:rPr>
                  <w:rFonts w:cstheme="minorHAnsi"/>
                  <w:noProof/>
                  <w:sz w:val="16"/>
                  <w:szCs w:val="16"/>
                  <w:lang w:val="da-DK" w:eastAsia="de-AT"/>
                </w:rPr>
                <w:t>84</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r w:rsidRPr="007675CA">
              <w:rPr>
                <w:rFonts w:cstheme="minorHAnsi"/>
                <w:sz w:val="16"/>
                <w:szCs w:val="16"/>
                <w:lang w:val="da-DK" w:eastAsia="de-AT"/>
              </w:rPr>
              <w:t xml:space="preserve">, </w:t>
            </w:r>
            <w:r w:rsidRPr="007675CA">
              <w:rPr>
                <w:rFonts w:cstheme="minorHAnsi"/>
                <w:sz w:val="16"/>
                <w:szCs w:val="16"/>
                <w:lang w:val="da-DK" w:eastAsia="de-AT"/>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rFonts w:cstheme="minorHAnsi"/>
                <w:sz w:val="16"/>
                <w:szCs w:val="16"/>
                <w:lang w:val="da-DK" w:eastAsia="de-AT"/>
              </w:rPr>
              <w:instrText xml:space="preserve"> ADDIN EN.CITE </w:instrText>
            </w:r>
            <w:r w:rsidR="00DD31E9">
              <w:rPr>
                <w:rFonts w:cstheme="minorHAnsi"/>
                <w:sz w:val="16"/>
                <w:szCs w:val="16"/>
                <w:lang w:val="da-DK" w:eastAsia="de-AT"/>
              </w:rP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rPr>
                <w:rFonts w:cstheme="minorHAnsi"/>
                <w:sz w:val="16"/>
                <w:szCs w:val="16"/>
                <w:lang w:val="da-DK" w:eastAsia="de-AT"/>
              </w:rPr>
              <w:instrText xml:space="preserve"> ADDIN EN.CITE.DATA </w:instrText>
            </w:r>
            <w:r w:rsidR="00DD31E9">
              <w:rPr>
                <w:rFonts w:cstheme="minorHAnsi"/>
                <w:sz w:val="16"/>
                <w:szCs w:val="16"/>
                <w:lang w:val="da-DK" w:eastAsia="de-AT"/>
              </w:rPr>
            </w:r>
            <w:r w:rsidR="00DD31E9">
              <w:rPr>
                <w:rFonts w:cstheme="minorHAnsi"/>
                <w:sz w:val="16"/>
                <w:szCs w:val="16"/>
                <w:lang w:val="da-DK" w:eastAsia="de-AT"/>
              </w:rPr>
              <w:fldChar w:fldCharType="end"/>
            </w:r>
            <w:r w:rsidRPr="007675CA">
              <w:rPr>
                <w:rFonts w:cstheme="minorHAnsi"/>
                <w:sz w:val="16"/>
                <w:szCs w:val="16"/>
                <w:lang w:val="da-DK" w:eastAsia="de-AT"/>
              </w:rPr>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94" w:tooltip="Wolf, 2009 #94" w:history="1">
              <w:r w:rsidR="001526E9">
                <w:rPr>
                  <w:rFonts w:cstheme="minorHAnsi"/>
                  <w:noProof/>
                  <w:sz w:val="16"/>
                  <w:szCs w:val="16"/>
                  <w:lang w:val="da-DK" w:eastAsia="de-AT"/>
                </w:rPr>
                <w:t>94</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Gln10</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AGGTCCCACCGAGA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MMERGLN(37), RLTR4_MM(29), RLTR1B(21), MuLV(2)</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9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ys10 (Lys1,2)</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CGCCCAACGTGGGGC</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MMETn</w:t>
            </w:r>
            <w:proofErr w:type="spellEnd"/>
            <w:r w:rsidRPr="007675CA">
              <w:rPr>
                <w:rFonts w:cstheme="minorHAnsi"/>
                <w:color w:val="000000"/>
                <w:sz w:val="16"/>
                <w:szCs w:val="16"/>
              </w:rPr>
              <w:t>(35), RLTR45(15), MMERVK9C_I(4), other(9)</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Pr>
                <w:rFonts w:cstheme="minorHAnsi"/>
                <w:sz w:val="16"/>
                <w:szCs w:val="16"/>
                <w:lang w:eastAsia="de-AT"/>
              </w:rPr>
              <w:t xml:space="preserve">+    </w:t>
            </w:r>
            <w:r w:rsidRPr="007675CA">
              <w:rPr>
                <w:rFonts w:cstheme="minorHAnsi"/>
                <w:sz w:val="16"/>
                <w:szCs w:val="16"/>
                <w:lang w:eastAsia="de-AT"/>
              </w:rPr>
              <w:fldChar w:fldCharType="begin"/>
            </w:r>
            <w:r w:rsidR="00DD31E9">
              <w:rPr>
                <w:rFonts w:cstheme="minorHAnsi"/>
                <w:sz w:val="16"/>
                <w:szCs w:val="16"/>
                <w:lang w:eastAsia="de-AT"/>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sidRPr="007675CA">
              <w:rPr>
                <w:rFonts w:cstheme="minorHAnsi"/>
                <w:sz w:val="16"/>
                <w:szCs w:val="16"/>
                <w:lang w:eastAsia="de-AT"/>
              </w:rPr>
              <w:fldChar w:fldCharType="separate"/>
            </w:r>
            <w:r w:rsidR="00DD31E9">
              <w:rPr>
                <w:rFonts w:cstheme="minorHAnsi"/>
                <w:noProof/>
                <w:sz w:val="16"/>
                <w:szCs w:val="16"/>
                <w:lang w:eastAsia="de-AT"/>
              </w:rPr>
              <w:t>[</w:t>
            </w:r>
            <w:hyperlink w:anchor="_ENREF_84" w:tooltip="Yamauchi, 1995 #84" w:history="1">
              <w:r w:rsidR="001526E9">
                <w:rPr>
                  <w:rFonts w:cstheme="minorHAnsi"/>
                  <w:noProof/>
                  <w:sz w:val="16"/>
                  <w:szCs w:val="16"/>
                  <w:lang w:eastAsia="de-AT"/>
                </w:rPr>
                <w:t>84</w:t>
              </w:r>
            </w:hyperlink>
            <w:r w:rsidR="00DD31E9">
              <w:rPr>
                <w:rFonts w:cstheme="minorHAnsi"/>
                <w:noProof/>
                <w:sz w:val="16"/>
                <w:szCs w:val="16"/>
                <w:lang w:eastAsia="de-AT"/>
              </w:rPr>
              <w:t>]</w:t>
            </w:r>
            <w:r w:rsidRPr="007675CA">
              <w:rPr>
                <w:rFonts w:cstheme="minorHAnsi"/>
                <w:sz w:val="16"/>
                <w:szCs w:val="16"/>
                <w:lang w:eastAsia="de-AT"/>
              </w:rPr>
              <w:fldChar w:fldCharType="end"/>
            </w:r>
            <w:r w:rsidRPr="007675CA">
              <w:rPr>
                <w:rFonts w:cstheme="minorHAnsi"/>
                <w:sz w:val="16"/>
                <w:szCs w:val="16"/>
                <w:lang w:eastAsia="de-AT"/>
              </w:rPr>
              <w:t xml:space="preserve">, </w:t>
            </w:r>
            <w:r w:rsidRPr="007675CA">
              <w:rPr>
                <w:rFonts w:cstheme="minorHAnsi"/>
                <w:sz w:val="16"/>
                <w:szCs w:val="16"/>
                <w:lang w:eastAsia="de-AT"/>
              </w:rP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rPr>
                <w:rFonts w:cstheme="minorHAnsi"/>
                <w:sz w:val="16"/>
                <w:szCs w:val="16"/>
                <w:lang w:eastAsia="de-AT"/>
              </w:rPr>
              <w:instrText xml:space="preserve"> ADDIN EN.CITE </w:instrText>
            </w:r>
            <w:r w:rsidR="00DD31E9">
              <w:rPr>
                <w:rFonts w:cstheme="minorHAnsi"/>
                <w:sz w:val="16"/>
                <w:szCs w:val="16"/>
                <w:lang w:eastAsia="de-AT"/>
              </w:rP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rPr>
                <w:rFonts w:cstheme="minorHAnsi"/>
                <w:sz w:val="16"/>
                <w:szCs w:val="16"/>
                <w:lang w:eastAsia="de-AT"/>
              </w:rPr>
              <w:instrText xml:space="preserve"> ADDIN EN.CITE.DATA </w:instrText>
            </w:r>
            <w:r w:rsidR="00DD31E9">
              <w:rPr>
                <w:rFonts w:cstheme="minorHAnsi"/>
                <w:sz w:val="16"/>
                <w:szCs w:val="16"/>
                <w:lang w:eastAsia="de-AT"/>
              </w:rPr>
            </w:r>
            <w:r w:rsidR="00DD31E9">
              <w:rPr>
                <w:rFonts w:cstheme="minorHAnsi"/>
                <w:sz w:val="16"/>
                <w:szCs w:val="16"/>
                <w:lang w:eastAsia="de-AT"/>
              </w:rPr>
              <w:fldChar w:fldCharType="end"/>
            </w:r>
            <w:r w:rsidRPr="007675CA">
              <w:rPr>
                <w:rFonts w:cstheme="minorHAnsi"/>
                <w:sz w:val="16"/>
                <w:szCs w:val="16"/>
                <w:lang w:eastAsia="de-AT"/>
              </w:rPr>
            </w:r>
            <w:r w:rsidRPr="007675CA">
              <w:rPr>
                <w:rFonts w:cstheme="minorHAnsi"/>
                <w:sz w:val="16"/>
                <w:szCs w:val="16"/>
                <w:lang w:eastAsia="de-AT"/>
              </w:rPr>
              <w:fldChar w:fldCharType="separate"/>
            </w:r>
            <w:r w:rsidR="00DD31E9">
              <w:rPr>
                <w:rFonts w:cstheme="minorHAnsi"/>
                <w:noProof/>
                <w:sz w:val="16"/>
                <w:szCs w:val="16"/>
                <w:lang w:eastAsia="de-AT"/>
              </w:rPr>
              <w:t>[</w:t>
            </w:r>
            <w:hyperlink w:anchor="_ENREF_96" w:tooltip="Modin, 2000 #96" w:history="1">
              <w:r w:rsidR="001526E9">
                <w:rPr>
                  <w:rFonts w:cstheme="minorHAnsi"/>
                  <w:noProof/>
                  <w:sz w:val="16"/>
                  <w:szCs w:val="16"/>
                  <w:lang w:eastAsia="de-AT"/>
                </w:rPr>
                <w:t>96</w:t>
              </w:r>
            </w:hyperlink>
            <w:r w:rsidR="00DD31E9">
              <w:rPr>
                <w:rFonts w:cstheme="minorHAnsi"/>
                <w:noProof/>
                <w:sz w:val="16"/>
                <w:szCs w:val="16"/>
                <w:lang w:eastAsia="de-AT"/>
              </w:rPr>
              <w:t>]</w:t>
            </w:r>
            <w:r w:rsidRPr="007675CA">
              <w:rPr>
                <w:rFonts w:cstheme="minorHAnsi"/>
                <w:sz w:val="16"/>
                <w:szCs w:val="16"/>
                <w:lang w:eastAsia="de-AT"/>
              </w:rPr>
              <w:fldChar w:fldCharType="end"/>
            </w:r>
            <w:r w:rsidRPr="007675CA">
              <w:rPr>
                <w:rFonts w:cstheme="minorHAnsi"/>
                <w:sz w:val="16"/>
                <w:szCs w:val="16"/>
                <w:lang w:eastAsia="de-AT"/>
              </w:rPr>
              <w:t xml:space="preserve">, </w:t>
            </w:r>
            <w:r w:rsidRPr="007675CA">
              <w:rPr>
                <w:rFonts w:cstheme="minorHAnsi"/>
                <w:sz w:val="16"/>
                <w:szCs w:val="16"/>
                <w:lang w:eastAsia="de-AT"/>
              </w:rPr>
              <w:fldChar w:fldCharType="begin">
                <w:fldData xml:space="preserve">PEVuZE5vdGU+PENpdGU+PEF1dGhvcj5Xb2xmPC9BdXRob3I+PFllYXI+MjAwODwvWWVhcj48UmVj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</w:fldData>
              </w:fldChar>
            </w:r>
            <w:r w:rsidR="00DD31E9">
              <w:rPr>
                <w:rFonts w:cstheme="minorHAnsi"/>
                <w:sz w:val="16"/>
                <w:szCs w:val="16"/>
                <w:lang w:eastAsia="de-AT"/>
              </w:rPr>
              <w:instrText xml:space="preserve"> ADDIN EN.CITE </w:instrText>
            </w:r>
            <w:r w:rsidR="00DD31E9">
              <w:rPr>
                <w:rFonts w:cstheme="minorHAnsi"/>
                <w:sz w:val="16"/>
                <w:szCs w:val="16"/>
                <w:lang w:eastAsia="de-AT"/>
              </w:rPr>
              <w:fldChar w:fldCharType="begin">
                <w:fldData xml:space="preserve">PEVuZE5vdGU+PENpdGU+PEF1dGhvcj5Xb2xmPC9BdXRob3I+PFllYXI+MjAwODwvWWVhcj48UmVj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</w:fldData>
              </w:fldChar>
            </w:r>
            <w:r w:rsidR="00DD31E9">
              <w:rPr>
                <w:rFonts w:cstheme="minorHAnsi"/>
                <w:sz w:val="16"/>
                <w:szCs w:val="16"/>
                <w:lang w:eastAsia="de-AT"/>
              </w:rPr>
              <w:instrText xml:space="preserve"> ADDIN EN.CITE.DATA </w:instrText>
            </w:r>
            <w:r w:rsidR="00DD31E9">
              <w:rPr>
                <w:rFonts w:cstheme="minorHAnsi"/>
                <w:sz w:val="16"/>
                <w:szCs w:val="16"/>
                <w:lang w:eastAsia="de-AT"/>
              </w:rPr>
            </w:r>
            <w:r w:rsidR="00DD31E9">
              <w:rPr>
                <w:rFonts w:cstheme="minorHAnsi"/>
                <w:sz w:val="16"/>
                <w:szCs w:val="16"/>
                <w:lang w:eastAsia="de-AT"/>
              </w:rPr>
              <w:fldChar w:fldCharType="end"/>
            </w:r>
            <w:r w:rsidRPr="007675CA">
              <w:rPr>
                <w:rFonts w:cstheme="minorHAnsi"/>
                <w:sz w:val="16"/>
                <w:szCs w:val="16"/>
                <w:lang w:eastAsia="de-AT"/>
              </w:rPr>
            </w:r>
            <w:r w:rsidRPr="007675CA">
              <w:rPr>
                <w:rFonts w:cstheme="minorHAnsi"/>
                <w:sz w:val="16"/>
                <w:szCs w:val="16"/>
                <w:lang w:eastAsia="de-AT"/>
              </w:rPr>
              <w:fldChar w:fldCharType="separate"/>
            </w:r>
            <w:r w:rsidR="00DD31E9">
              <w:rPr>
                <w:rFonts w:cstheme="minorHAnsi"/>
                <w:noProof/>
                <w:sz w:val="16"/>
                <w:szCs w:val="16"/>
                <w:lang w:eastAsia="de-AT"/>
              </w:rPr>
              <w:t>[</w:t>
            </w:r>
            <w:hyperlink w:anchor="_ENREF_87" w:tooltip="Wolf, 2008 #87" w:history="1">
              <w:r w:rsidR="001526E9">
                <w:rPr>
                  <w:rFonts w:cstheme="minorHAnsi"/>
                  <w:noProof/>
                  <w:sz w:val="16"/>
                  <w:szCs w:val="16"/>
                  <w:lang w:eastAsia="de-AT"/>
                </w:rPr>
                <w:t>87</w:t>
              </w:r>
            </w:hyperlink>
            <w:r w:rsidR="00DD31E9">
              <w:rPr>
                <w:rFonts w:cstheme="minorHAnsi"/>
                <w:noProof/>
                <w:sz w:val="16"/>
                <w:szCs w:val="16"/>
                <w:lang w:eastAsia="de-AT"/>
              </w:rPr>
              <w:t>]</w:t>
            </w:r>
            <w:r w:rsidRPr="007675CA">
              <w:rPr>
                <w:rFonts w:cstheme="minorHAnsi"/>
                <w:sz w:val="16"/>
                <w:szCs w:val="16"/>
                <w:lang w:eastAsia="de-AT"/>
              </w:rPr>
              <w:fldChar w:fldCharType="end"/>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ys6 (Lys3)</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CGCCCGAACAGGGAC</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ETnERV</w:t>
            </w:r>
            <w:proofErr w:type="spellEnd"/>
            <w:r w:rsidRPr="007675CA">
              <w:rPr>
                <w:rFonts w:cstheme="minorHAnsi"/>
                <w:color w:val="000000"/>
                <w:sz w:val="16"/>
                <w:szCs w:val="16"/>
              </w:rPr>
              <w:t>(32), ERVB2_1A-I_MM(14), ETnERV3(3), other(6)</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6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val="da-DK" w:eastAsia="de-AT"/>
              </w:rPr>
              <w:t xml:space="preserve">-   </w:t>
            </w:r>
            <w:r>
              <w:rPr>
                <w:rFonts w:cstheme="minorHAnsi"/>
                <w:sz w:val="16"/>
                <w:szCs w:val="16"/>
                <w:lang w:val="da-DK" w:eastAsia="de-AT"/>
              </w:rPr>
              <w:t xml:space="preserve">  </w:t>
            </w:r>
            <w:r w:rsidRPr="007675CA">
              <w:rPr>
                <w:rFonts w:cstheme="minorHAnsi"/>
                <w:sz w:val="16"/>
                <w:szCs w:val="16"/>
                <w:lang w:val="da-DK" w:eastAsia="de-AT"/>
              </w:rPr>
              <w:fldChar w:fldCharType="begin"/>
            </w:r>
            <w:r w:rsidR="00DD31E9">
              <w:rPr>
                <w:rFonts w:cstheme="minorHAnsi"/>
                <w:sz w:val="16"/>
                <w:szCs w:val="16"/>
                <w:lang w:val="da-DK" w:eastAsia="de-AT"/>
              </w:rPr>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84" w:tooltip="Yamauchi, 1995 #84" w:history="1">
              <w:r w:rsidR="001526E9">
                <w:rPr>
                  <w:rFonts w:cstheme="minorHAnsi"/>
                  <w:noProof/>
                  <w:sz w:val="16"/>
                  <w:szCs w:val="16"/>
                  <w:lang w:val="da-DK" w:eastAsia="de-AT"/>
                </w:rPr>
                <w:t>84</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r w:rsidRPr="007675CA">
              <w:rPr>
                <w:rFonts w:cstheme="minorHAnsi"/>
                <w:sz w:val="16"/>
                <w:szCs w:val="16"/>
                <w:lang w:val="da-DK" w:eastAsia="de-AT"/>
              </w:rPr>
              <w:t xml:space="preserve">, </w:t>
            </w:r>
            <w:r w:rsidRPr="007675CA">
              <w:rPr>
                <w:rFonts w:cstheme="minorHAnsi"/>
                <w:sz w:val="16"/>
                <w:szCs w:val="16"/>
                <w:lang w:val="da-DK" w:eastAsia="de-AT"/>
              </w:rP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rPr>
                <w:rFonts w:cstheme="minorHAnsi"/>
                <w:sz w:val="16"/>
                <w:szCs w:val="16"/>
                <w:lang w:val="da-DK" w:eastAsia="de-AT"/>
              </w:rPr>
              <w:instrText xml:space="preserve"> ADDIN EN.CITE </w:instrText>
            </w:r>
            <w:r w:rsidR="00DD31E9">
              <w:rPr>
                <w:rFonts w:cstheme="minorHAnsi"/>
                <w:sz w:val="16"/>
                <w:szCs w:val="16"/>
                <w:lang w:val="da-DK" w:eastAsia="de-AT"/>
              </w:rP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rPr>
                <w:rFonts w:cstheme="minorHAnsi"/>
                <w:sz w:val="16"/>
                <w:szCs w:val="16"/>
                <w:lang w:val="da-DK" w:eastAsia="de-AT"/>
              </w:rPr>
              <w:instrText xml:space="preserve"> ADDIN EN.CITE.DATA </w:instrText>
            </w:r>
            <w:r w:rsidR="00DD31E9">
              <w:rPr>
                <w:rFonts w:cstheme="minorHAnsi"/>
                <w:sz w:val="16"/>
                <w:szCs w:val="16"/>
                <w:lang w:val="da-DK" w:eastAsia="de-AT"/>
              </w:rPr>
            </w:r>
            <w:r w:rsidR="00DD31E9">
              <w:rPr>
                <w:rFonts w:cstheme="minorHAnsi"/>
                <w:sz w:val="16"/>
                <w:szCs w:val="16"/>
                <w:lang w:val="da-DK" w:eastAsia="de-AT"/>
              </w:rPr>
              <w:fldChar w:fldCharType="end"/>
            </w:r>
            <w:r w:rsidRPr="007675CA">
              <w:rPr>
                <w:rFonts w:cstheme="minorHAnsi"/>
                <w:sz w:val="16"/>
                <w:szCs w:val="16"/>
                <w:lang w:val="da-DK" w:eastAsia="de-AT"/>
              </w:rPr>
            </w:r>
            <w:r w:rsidRPr="007675CA">
              <w:rPr>
                <w:rFonts w:cstheme="minorHAnsi"/>
                <w:sz w:val="16"/>
                <w:szCs w:val="16"/>
                <w:lang w:val="da-DK" w:eastAsia="de-AT"/>
              </w:rPr>
              <w:fldChar w:fldCharType="separate"/>
            </w:r>
            <w:r w:rsidR="00DD31E9">
              <w:rPr>
                <w:rFonts w:cstheme="minorHAnsi"/>
                <w:noProof/>
                <w:sz w:val="16"/>
                <w:szCs w:val="16"/>
                <w:lang w:val="da-DK" w:eastAsia="de-AT"/>
              </w:rPr>
              <w:t>[</w:t>
            </w:r>
            <w:hyperlink w:anchor="_ENREF_96" w:tooltip="Modin, 2000 #96" w:history="1">
              <w:r w:rsidR="001526E9">
                <w:rPr>
                  <w:rFonts w:cstheme="minorHAnsi"/>
                  <w:noProof/>
                  <w:sz w:val="16"/>
                  <w:szCs w:val="16"/>
                  <w:lang w:val="da-DK" w:eastAsia="de-AT"/>
                </w:rPr>
                <w:t>96</w:t>
              </w:r>
            </w:hyperlink>
            <w:r w:rsidR="00DD31E9">
              <w:rPr>
                <w:rFonts w:cstheme="minorHAnsi"/>
                <w:noProof/>
                <w:sz w:val="16"/>
                <w:szCs w:val="16"/>
                <w:lang w:val="da-DK" w:eastAsia="de-AT"/>
              </w:rPr>
              <w:t>]</w:t>
            </w:r>
            <w:r w:rsidRPr="007675CA">
              <w:rPr>
                <w:rFonts w:cstheme="minorHAnsi"/>
                <w:sz w:val="16"/>
                <w:szCs w:val="16"/>
                <w:lang w:val="da-DK" w:eastAsia="de-AT"/>
              </w:rPr>
              <w:fldChar w:fldCharType="end"/>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Gln4 (</w:t>
            </w:r>
            <w:proofErr w:type="spellStart"/>
            <w:r w:rsidRPr="007675CA">
              <w:rPr>
                <w:rFonts w:cstheme="minorHAnsi"/>
                <w:b w:val="0"/>
                <w:bCs w:val="0"/>
                <w:color w:val="000000"/>
                <w:sz w:val="16"/>
                <w:szCs w:val="16"/>
              </w:rPr>
              <w:t>Gln</w:t>
            </w:r>
            <w:proofErr w:type="spellEnd"/>
            <w:r w:rsidRPr="007675CA">
              <w:rPr>
                <w:rFonts w:cstheme="minorHAnsi"/>
                <w:b w:val="0"/>
                <w:bCs w:val="0"/>
                <w:color w:val="000000"/>
                <w:sz w:val="16"/>
                <w:szCs w:val="16"/>
              </w:rPr>
              <w:t>)</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AGGTTCCACCGAGA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LTR4_MM(32), MMERGLN(20), RLTR1B(5), MuLV(2)</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5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1526E9">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w:t>
            </w:r>
            <w:r>
              <w:rPr>
                <w:rFonts w:cstheme="minorHAnsi"/>
                <w:sz w:val="16"/>
                <w:szCs w:val="16"/>
                <w:lang w:eastAsia="de-AT"/>
              </w:rPr>
              <w:t xml:space="preserve">  </w:t>
            </w:r>
            <w:r w:rsidRPr="007675CA">
              <w:rPr>
                <w:rFonts w:cstheme="minorHAnsi"/>
                <w:sz w:val="16"/>
                <w:szCs w:val="16"/>
                <w:lang w:eastAsia="de-AT"/>
              </w:rP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rPr>
                <w:rFonts w:cstheme="minorHAnsi"/>
                <w:sz w:val="16"/>
                <w:szCs w:val="16"/>
                <w:lang w:eastAsia="de-AT"/>
              </w:rPr>
              <w:instrText xml:space="preserve"> ADDIN EN.CITE </w:instrText>
            </w:r>
            <w:r w:rsidR="00DD31E9">
              <w:rPr>
                <w:rFonts w:cstheme="minorHAnsi"/>
                <w:sz w:val="16"/>
                <w:szCs w:val="16"/>
                <w:lang w:eastAsia="de-AT"/>
              </w:rP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rPr>
                <w:rFonts w:cstheme="minorHAnsi"/>
                <w:sz w:val="16"/>
                <w:szCs w:val="16"/>
                <w:lang w:eastAsia="de-AT"/>
              </w:rPr>
              <w:instrText xml:space="preserve"> ADDIN EN.CITE.DATA </w:instrText>
            </w:r>
            <w:r w:rsidR="00DD31E9">
              <w:rPr>
                <w:rFonts w:cstheme="minorHAnsi"/>
                <w:sz w:val="16"/>
                <w:szCs w:val="16"/>
                <w:lang w:eastAsia="de-AT"/>
              </w:rPr>
            </w:r>
            <w:r w:rsidR="00DD31E9">
              <w:rPr>
                <w:rFonts w:cstheme="minorHAnsi"/>
                <w:sz w:val="16"/>
                <w:szCs w:val="16"/>
                <w:lang w:eastAsia="de-AT"/>
              </w:rPr>
              <w:fldChar w:fldCharType="end"/>
            </w:r>
            <w:r w:rsidRPr="007675CA">
              <w:rPr>
                <w:rFonts w:cstheme="minorHAnsi"/>
                <w:sz w:val="16"/>
                <w:szCs w:val="16"/>
                <w:lang w:eastAsia="de-AT"/>
              </w:rPr>
            </w:r>
            <w:r w:rsidRPr="007675CA">
              <w:rPr>
                <w:rFonts w:cstheme="minorHAnsi"/>
                <w:sz w:val="16"/>
                <w:szCs w:val="16"/>
                <w:lang w:eastAsia="de-AT"/>
              </w:rPr>
              <w:fldChar w:fldCharType="separate"/>
            </w:r>
            <w:r w:rsidR="00DD31E9">
              <w:rPr>
                <w:rFonts w:cstheme="minorHAnsi"/>
                <w:noProof/>
                <w:sz w:val="16"/>
                <w:szCs w:val="16"/>
                <w:lang w:eastAsia="de-AT"/>
              </w:rPr>
              <w:t>[</w:t>
            </w:r>
            <w:hyperlink w:anchor="_ENREF_96" w:tooltip="Modin, 2000 #96" w:history="1">
              <w:r w:rsidR="001526E9">
                <w:rPr>
                  <w:rFonts w:cstheme="minorHAnsi"/>
                  <w:noProof/>
                  <w:sz w:val="16"/>
                  <w:szCs w:val="16"/>
                  <w:lang w:eastAsia="de-AT"/>
                </w:rPr>
                <w:t>96</w:t>
              </w:r>
            </w:hyperlink>
            <w:r w:rsidR="00DD31E9">
              <w:rPr>
                <w:rFonts w:cstheme="minorHAnsi"/>
                <w:noProof/>
                <w:sz w:val="16"/>
                <w:szCs w:val="16"/>
                <w:lang w:eastAsia="de-AT"/>
              </w:rPr>
              <w:t>]</w:t>
            </w:r>
            <w:r w:rsidRPr="007675CA">
              <w:rPr>
                <w:rFonts w:cstheme="minorHAnsi"/>
                <w:sz w:val="16"/>
                <w:szCs w:val="16"/>
                <w:lang w:eastAsia="de-AT"/>
              </w:rPr>
              <w:fldChar w:fldCharType="end"/>
            </w:r>
            <w:r w:rsidRPr="007675CA">
              <w:rPr>
                <w:rFonts w:cstheme="minorHAnsi"/>
                <w:sz w:val="16"/>
                <w:szCs w:val="16"/>
                <w:lang w:eastAsia="de-AT"/>
              </w:rPr>
              <w:t xml:space="preserve">, </w:t>
            </w:r>
            <w:r w:rsidRPr="007675CA">
              <w:rPr>
                <w:rFonts w:cstheme="minorHAnsi"/>
                <w:sz w:val="16"/>
                <w:szCs w:val="16"/>
                <w:lang w:eastAsia="de-AT"/>
              </w:rP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rPr>
                <w:rFonts w:cstheme="minorHAnsi"/>
                <w:sz w:val="16"/>
                <w:szCs w:val="16"/>
                <w:lang w:eastAsia="de-AT"/>
              </w:rPr>
              <w:instrText xml:space="preserve"> ADDIN EN.CITE </w:instrText>
            </w:r>
            <w:r w:rsidR="00DD31E9">
              <w:rPr>
                <w:rFonts w:cstheme="minorHAnsi"/>
                <w:sz w:val="16"/>
                <w:szCs w:val="16"/>
                <w:lang w:eastAsia="de-AT"/>
              </w:rP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rPr>
                <w:rFonts w:cstheme="minorHAnsi"/>
                <w:sz w:val="16"/>
                <w:szCs w:val="16"/>
                <w:lang w:eastAsia="de-AT"/>
              </w:rPr>
              <w:instrText xml:space="preserve"> ADDIN EN.CITE.DATA </w:instrText>
            </w:r>
            <w:r w:rsidR="00DD31E9">
              <w:rPr>
                <w:rFonts w:cstheme="minorHAnsi"/>
                <w:sz w:val="16"/>
                <w:szCs w:val="16"/>
                <w:lang w:eastAsia="de-AT"/>
              </w:rPr>
            </w:r>
            <w:r w:rsidR="00DD31E9">
              <w:rPr>
                <w:rFonts w:cstheme="minorHAnsi"/>
                <w:sz w:val="16"/>
                <w:szCs w:val="16"/>
                <w:lang w:eastAsia="de-AT"/>
              </w:rPr>
              <w:fldChar w:fldCharType="end"/>
            </w:r>
            <w:r w:rsidRPr="007675CA">
              <w:rPr>
                <w:rFonts w:cstheme="minorHAnsi"/>
                <w:sz w:val="16"/>
                <w:szCs w:val="16"/>
                <w:lang w:eastAsia="de-AT"/>
              </w:rPr>
            </w:r>
            <w:r w:rsidRPr="007675CA">
              <w:rPr>
                <w:rFonts w:cstheme="minorHAnsi"/>
                <w:sz w:val="16"/>
                <w:szCs w:val="16"/>
                <w:lang w:eastAsia="de-AT"/>
              </w:rPr>
              <w:fldChar w:fldCharType="separate"/>
            </w:r>
            <w:r w:rsidR="00DD31E9">
              <w:rPr>
                <w:rFonts w:cstheme="minorHAnsi"/>
                <w:noProof/>
                <w:sz w:val="16"/>
                <w:szCs w:val="16"/>
                <w:lang w:eastAsia="de-AT"/>
              </w:rPr>
              <w:t>[</w:t>
            </w:r>
            <w:hyperlink w:anchor="_ENREF_85" w:tooltip="Haas, 2003 #85" w:history="1">
              <w:r w:rsidR="001526E9">
                <w:rPr>
                  <w:rFonts w:cstheme="minorHAnsi"/>
                  <w:noProof/>
                  <w:sz w:val="16"/>
                  <w:szCs w:val="16"/>
                  <w:lang w:eastAsia="de-AT"/>
                </w:rPr>
                <w:t>85</w:t>
              </w:r>
            </w:hyperlink>
            <w:r w:rsidR="00DD31E9">
              <w:rPr>
                <w:rFonts w:cstheme="minorHAnsi"/>
                <w:noProof/>
                <w:sz w:val="16"/>
                <w:szCs w:val="16"/>
                <w:lang w:eastAsia="de-AT"/>
              </w:rPr>
              <w:t>]</w:t>
            </w:r>
            <w:r w:rsidRPr="007675CA">
              <w:rPr>
                <w:rFonts w:cstheme="minorHAnsi"/>
                <w:sz w:val="16"/>
                <w:szCs w:val="16"/>
                <w:lang w:eastAsia="de-AT"/>
              </w:rPr>
              <w:fldChar w:fldCharType="end"/>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Gly7</w:t>
            </w:r>
            <w:r w:rsidR="00C37D6D">
              <w:rPr>
                <w:rFonts w:cstheme="minorHAnsi"/>
                <w:b w:val="0"/>
                <w:bCs w:val="0"/>
                <w:color w:val="000000"/>
                <w:sz w:val="16"/>
                <w:szCs w:val="16"/>
              </w:rPr>
              <w:t xml:space="preserve"> (Gly2</w:t>
            </w:r>
            <w:r w:rsidRPr="007675CA">
              <w:rPr>
                <w:rFonts w:cstheme="minorHAnsi"/>
                <w:b w:val="0"/>
                <w:bCs w:val="0"/>
                <w:color w:val="000000"/>
                <w:sz w:val="16"/>
                <w:szCs w:val="16"/>
              </w:rPr>
              <w:t>)</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CGTTGGCCGGGA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LTR1B(25), MMVL30(16), RLTR6(8)</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5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vertAlign w:val="superscript"/>
                <w:lang w:eastAsia="de-AT"/>
              </w:rPr>
            </w:pPr>
            <w:r w:rsidRPr="007675CA">
              <w:rPr>
                <w:rFonts w:cstheme="minorHAnsi"/>
                <w:sz w:val="16"/>
                <w:szCs w:val="16"/>
                <w:lang w:eastAsia="de-AT"/>
              </w:rPr>
              <w:t xml:space="preserve">-   </w:t>
            </w:r>
            <w:r>
              <w:rPr>
                <w:rFonts w:cstheme="minorHAnsi"/>
                <w:sz w:val="16"/>
                <w:szCs w:val="16"/>
                <w:lang w:eastAsia="de-AT"/>
              </w:rPr>
              <w:t xml:space="preserve">  </w:t>
            </w:r>
            <w:r w:rsidR="004054DD">
              <w:rPr>
                <w:rFonts w:cstheme="minorHAnsi"/>
                <w:sz w:val="16"/>
                <w:szCs w:val="16"/>
                <w:lang w:eastAsia="de-AT"/>
              </w:rPr>
              <w:t>Chapter 1</w:t>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Ile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GCCCATACGGGG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LTR10(32), RLTR44(10), IAP-d(5), other(3)</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ys3</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CGCCTGAACAGGGAC</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F978C7"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lang w:val="da-DK"/>
              </w:rPr>
            </w:pPr>
            <w:r w:rsidRPr="00F978C7">
              <w:rPr>
                <w:rFonts w:cstheme="minorHAnsi"/>
                <w:color w:val="000000"/>
                <w:sz w:val="16"/>
                <w:szCs w:val="16"/>
                <w:lang w:val="da-DK"/>
              </w:rPr>
              <w:t>ETnERV(23), ERVB2_1A-I_MM(18), MMERVK9E_I(2)</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4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w:t>
            </w:r>
            <w:r>
              <w:rPr>
                <w:rFonts w:cstheme="minorHAnsi"/>
                <w:sz w:val="16"/>
                <w:szCs w:val="16"/>
                <w:lang w:eastAsia="de-AT"/>
              </w:rPr>
              <w:t xml:space="preserve">  </w:t>
            </w:r>
            <w:r w:rsidR="004054DD">
              <w:rPr>
                <w:rFonts w:cstheme="minorHAnsi"/>
                <w:sz w:val="16"/>
                <w:szCs w:val="16"/>
                <w:lang w:eastAsia="de-AT"/>
              </w:rPr>
              <w:t>Fig. 2</w:t>
            </w:r>
            <w:r w:rsidR="00AE2C60">
              <w:rPr>
                <w:rFonts w:cstheme="minorHAnsi"/>
                <w:sz w:val="16"/>
                <w:szCs w:val="16"/>
                <w:lang w:eastAsia="de-AT"/>
              </w:rPr>
              <w:t>.1</w:t>
            </w:r>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Thr3</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AGGCCCCAGCGAGA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LTR1B(16), MMERGLN(10), RLTR4_MM(3), other(3)</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4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 xml:space="preserve">-   </w:t>
            </w:r>
            <w:r>
              <w:rPr>
                <w:rFonts w:cstheme="minorHAnsi"/>
                <w:sz w:val="16"/>
                <w:szCs w:val="16"/>
                <w:lang w:eastAsia="de-AT"/>
              </w:rPr>
              <w:t xml:space="preserve">  </w:t>
            </w:r>
            <w:r w:rsidR="004054DD">
              <w:rPr>
                <w:rFonts w:cstheme="minorHAnsi"/>
                <w:sz w:val="16"/>
                <w:szCs w:val="16"/>
                <w:lang w:eastAsia="de-AT"/>
              </w:rPr>
              <w:t>Fig. 2</w:t>
            </w:r>
            <w:r w:rsidR="00AE2C60">
              <w:rPr>
                <w:rFonts w:cstheme="minorHAnsi"/>
                <w:sz w:val="16"/>
                <w:szCs w:val="16"/>
                <w:lang w:eastAsia="de-AT"/>
              </w:rPr>
              <w:t>.1</w:t>
            </w:r>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Gly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GCATTGGCTGGGAA</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MERV1_I(6), MMVL30(4), RLTR6(3), other(6)</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Pro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GGGCTCGTCTGGGA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MuRRS</w:t>
            </w:r>
            <w:proofErr w:type="spellEnd"/>
            <w:r w:rsidRPr="007675CA">
              <w:rPr>
                <w:rFonts w:cstheme="minorHAnsi"/>
                <w:color w:val="000000"/>
                <w:sz w:val="16"/>
                <w:szCs w:val="16"/>
              </w:rPr>
              <w:t>(14), RLTR6(4), other(4)</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SeC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CGCCCAATGTGGGGC</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MMETn</w:t>
            </w:r>
            <w:proofErr w:type="spellEnd"/>
            <w:r w:rsidRPr="007675CA">
              <w:rPr>
                <w:rFonts w:cstheme="minorHAnsi"/>
                <w:color w:val="000000"/>
                <w:sz w:val="16"/>
                <w:szCs w:val="16"/>
              </w:rPr>
              <w:t>(7), RLTR45(5), other(6)</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Met9</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TAGCAGAGGATGGT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675CA">
              <w:rPr>
                <w:rFonts w:cstheme="minorHAnsi"/>
                <w:color w:val="000000"/>
                <w:sz w:val="16"/>
                <w:szCs w:val="16"/>
              </w:rPr>
              <w:t>RMER17A(8), MurERV4_19(1)</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Pro1.2</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GGGCTCATCCGGGAT</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MuRRS</w:t>
            </w:r>
            <w:proofErr w:type="spellEnd"/>
            <w:r w:rsidRPr="007675CA">
              <w:rPr>
                <w:rFonts w:cstheme="minorHAnsi"/>
                <w:color w:val="000000"/>
                <w:sz w:val="16"/>
                <w:szCs w:val="16"/>
              </w:rPr>
              <w:t>(4), MuRRS4(3), MMERGLN(2), other(2)</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100000" w:firstRow="0" w:lastRow="0" w:firstColumn="0" w:lastColumn="0" w:oddVBand="0" w:evenVBand="0" w:oddHBand="1"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r w:rsidR="00F978C7" w:rsidRPr="003D510C" w:rsidTr="00F978C7">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jc w:val="left"/>
              <w:rPr>
                <w:rFonts w:cstheme="minorHAnsi"/>
                <w:color w:val="000000"/>
                <w:sz w:val="16"/>
                <w:szCs w:val="16"/>
              </w:rPr>
            </w:pPr>
            <w:r w:rsidRPr="007675CA">
              <w:rPr>
                <w:rFonts w:cstheme="minorHAnsi"/>
                <w:b w:val="0"/>
                <w:bCs w:val="0"/>
                <w:color w:val="000000"/>
                <w:sz w:val="16"/>
                <w:szCs w:val="16"/>
              </w:rPr>
              <w:t>mLys1</w:t>
            </w:r>
          </w:p>
        </w:tc>
        <w:tc>
          <w:tcPr>
            <w:tcW w:w="18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TGGCACCCAACGTGGGGC</w:t>
            </w:r>
          </w:p>
        </w:tc>
        <w:tc>
          <w:tcPr>
            <w:tcW w:w="3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spacing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7675CA">
              <w:rPr>
                <w:rFonts w:cstheme="minorHAnsi"/>
                <w:color w:val="000000"/>
                <w:sz w:val="16"/>
                <w:szCs w:val="16"/>
              </w:rPr>
              <w:t>MMETn</w:t>
            </w:r>
            <w:proofErr w:type="spellEnd"/>
            <w:r w:rsidRPr="007675CA">
              <w:rPr>
                <w:rFonts w:cstheme="minorHAnsi"/>
                <w:color w:val="000000"/>
                <w:sz w:val="16"/>
                <w:szCs w:val="16"/>
              </w:rPr>
              <w:t>(3), RLTR45(2), other(4)</w:t>
            </w:r>
          </w:p>
        </w:tc>
        <w:tc>
          <w:tcPr>
            <w:tcW w:w="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F978C7">
            <w:pPr>
              <w:pStyle w:val="NoSpacing"/>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r w:rsidRPr="007675CA">
              <w:rPr>
                <w:rFonts w:cstheme="minorHAnsi"/>
                <w:sz w:val="16"/>
                <w:szCs w:val="16"/>
                <w:lang w:eastAsia="de-AT"/>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78C7" w:rsidRPr="007675CA" w:rsidRDefault="00F978C7" w:rsidP="003B0009">
            <w:pPr>
              <w:pStyle w:val="NoSpacing"/>
              <w:keepNext/>
              <w:cnfStyle w:val="000000000000" w:firstRow="0" w:lastRow="0" w:firstColumn="0" w:lastColumn="0" w:oddVBand="0" w:evenVBand="0" w:oddHBand="0" w:evenHBand="0" w:firstRowFirstColumn="0" w:firstRowLastColumn="0" w:lastRowFirstColumn="0" w:lastRowLastColumn="0"/>
              <w:rPr>
                <w:rFonts w:cstheme="minorHAnsi"/>
                <w:sz w:val="16"/>
                <w:szCs w:val="16"/>
                <w:lang w:eastAsia="de-AT"/>
              </w:rPr>
            </w:pPr>
            <w:proofErr w:type="spellStart"/>
            <w:r w:rsidRPr="007675CA">
              <w:rPr>
                <w:rFonts w:cstheme="minorHAnsi"/>
                <w:sz w:val="16"/>
                <w:szCs w:val="16"/>
                <w:lang w:eastAsia="de-AT"/>
              </w:rPr>
              <w:t>nd</w:t>
            </w:r>
            <w:proofErr w:type="spellEnd"/>
          </w:p>
        </w:tc>
      </w:tr>
    </w:tbl>
    <w:p w:rsidR="003B0009" w:rsidRPr="00F978C7" w:rsidRDefault="00AF6F45" w:rsidP="003B0009">
      <w:pPr>
        <w:pStyle w:val="Caption"/>
      </w:pPr>
      <w:r>
        <w:t># E</w:t>
      </w:r>
      <w:r w:rsidR="003B0009" w:rsidRPr="00F978C7">
        <w:t>lements are internal ERV regions, indicated by the suffix “-</w:t>
      </w:r>
      <w:proofErr w:type="spellStart"/>
      <w:r w:rsidR="003B0009" w:rsidRPr="00F978C7">
        <w:t>int</w:t>
      </w:r>
      <w:proofErr w:type="spellEnd"/>
      <w:r w:rsidR="003B0009" w:rsidRPr="00F978C7">
        <w:t>” in Repeatmasker (not shown in the table)</w:t>
      </w:r>
    </w:p>
    <w:p w:rsidR="003B0009" w:rsidRDefault="003B0009" w:rsidP="003B0009">
      <w:pPr>
        <w:pStyle w:val="Caption"/>
      </w:pPr>
      <w:r w:rsidRPr="00F978C7">
        <w:t xml:space="preserve">* </w:t>
      </w:r>
      <w:proofErr w:type="spellStart"/>
      <w:proofErr w:type="gramStart"/>
      <w:r w:rsidR="00F00602">
        <w:t>nd</w:t>
      </w:r>
      <w:proofErr w:type="spellEnd"/>
      <w:proofErr w:type="gramEnd"/>
      <w:r w:rsidR="00F00602">
        <w:t xml:space="preserve">: </w:t>
      </w:r>
      <w:r w:rsidRPr="00F978C7">
        <w:t>not determined</w:t>
      </w:r>
    </w:p>
    <w:p w:rsidR="003B0009" w:rsidRPr="003B0009" w:rsidRDefault="003B0009">
      <w:pPr>
        <w:pStyle w:val="Caption"/>
      </w:pPr>
      <w:r>
        <w:t xml:space="preserve">Putative PBS sequences derived from the 3´ end of murine </w:t>
      </w:r>
      <w:proofErr w:type="spellStart"/>
      <w:proofErr w:type="gramStart"/>
      <w:r>
        <w:t>tRNAs</w:t>
      </w:r>
      <w:proofErr w:type="spellEnd"/>
      <w:proofErr w:type="gramEnd"/>
      <w:r>
        <w:t xml:space="preserve"> were screened for genomic copy numbers by BLAST search of the mouse genome (</w:t>
      </w:r>
      <w:r w:rsidRPr="00E672FA">
        <w:t>MGSCv37</w:t>
      </w:r>
      <w:r>
        <w:t xml:space="preserve"> assembly). The name of the PBS indicates the type and number of matching murine </w:t>
      </w:r>
      <w:proofErr w:type="spellStart"/>
      <w:proofErr w:type="gramStart"/>
      <w:r>
        <w:t>tRN</w:t>
      </w:r>
      <w:r w:rsidRPr="003B0009">
        <w:t>As</w:t>
      </w:r>
      <w:proofErr w:type="spellEnd"/>
      <w:proofErr w:type="gramEnd"/>
      <w:r w:rsidRPr="003B0009">
        <w:t>. The names of PBS</w:t>
      </w:r>
      <w:r w:rsidR="00FB1CE7">
        <w:t xml:space="preserve"> sequences that have been analys</w:t>
      </w:r>
      <w:r w:rsidRPr="003B0009">
        <w:t xml:space="preserve">ed in previous studies are shown in parentheses. </w:t>
      </w:r>
      <w:r>
        <w:t xml:space="preserve">The most frequent associated ERVs (internal regions of LTR-class repetitive elements) identified by </w:t>
      </w:r>
      <w:r w:rsidRPr="004C5F20">
        <w:rPr>
          <w:i/>
        </w:rPr>
        <w:t>Repeatmasker</w:t>
      </w:r>
      <w:r>
        <w:t xml:space="preserve"> are shown for each PBS. The </w:t>
      </w:r>
      <w:r w:rsidR="00FD6464">
        <w:t>number of genomic PBS sequences</w:t>
      </w:r>
      <w:r>
        <w:t xml:space="preserve"> associated with each ERV family </w:t>
      </w:r>
      <w:r w:rsidR="00AF6F45">
        <w:t>is</w:t>
      </w:r>
      <w:r>
        <w:t xml:space="preserve"> shown in </w:t>
      </w:r>
      <w:r w:rsidRPr="003B0009">
        <w:t>parentheses</w:t>
      </w:r>
      <w:r>
        <w:t>. Only PBS sequences that are present in more than ten genomic copies are shown in the table.</w:t>
      </w:r>
    </w:p>
    <w:p w:rsidR="00383278" w:rsidRPr="00360F51" w:rsidRDefault="00383278" w:rsidP="00383278">
      <w:r>
        <w:t xml:space="preserve">The fetched 500 bp regions downstream of the PBS are expected to contain internal ERV regions, thus, only matching internal elements of the LTR class were considered in our analysis. We found that the vast majority of these PBS sequences were indeed located within </w:t>
      </w:r>
      <w:r>
        <w:lastRenderedPageBreak/>
        <w:t xml:space="preserve">annotated ERV elements, indicating that these sequences have been used by various retroviruses to prime reverse transcription (Table </w:t>
      </w:r>
      <w:r w:rsidR="00DE31D5">
        <w:t>2</w:t>
      </w:r>
      <w:r w:rsidR="00C77A15">
        <w:t>.</w:t>
      </w:r>
      <w:r>
        <w:t xml:space="preserve">1). We speculated that the PBS sequences that are abundant in the mouse genome would represent promising targets for retroviral repression and created retroviral vectors with various, previously untested PBS sequences. Additionally, several potential PBS sequences (mHis9, mGlu13 and mLeu7) which were not found in the mouse genome, but at high copy numbers in the human genome were </w:t>
      </w:r>
      <w:r w:rsidR="00702016">
        <w:rPr>
          <w:noProof/>
          <w:lang w:eastAsia="en-GB"/>
        </w:rPr>
        <mc:AlternateContent>
          <mc:Choice Requires="wpg">
            <w:drawing>
              <wp:anchor distT="0" distB="107950" distL="114300" distR="114300" simplePos="0" relativeHeight="251680768" behindDoc="0" locked="0" layoutInCell="1" allowOverlap="1" wp14:anchorId="17EFD437" wp14:editId="66ACF501">
                <wp:simplePos x="0" y="0"/>
                <wp:positionH relativeFrom="column">
                  <wp:posOffset>-264795</wp:posOffset>
                </wp:positionH>
                <wp:positionV relativeFrom="paragraph">
                  <wp:posOffset>2299335</wp:posOffset>
                </wp:positionV>
                <wp:extent cx="6090920" cy="2861945"/>
                <wp:effectExtent l="0" t="0" r="5080" b="0"/>
                <wp:wrapTopAndBottom/>
                <wp:docPr id="449" name="Group 449"/>
                <wp:cNvGraphicFramePr/>
                <a:graphic xmlns:a="http://schemas.openxmlformats.org/drawingml/2006/main">
                  <a:graphicData uri="http://schemas.microsoft.com/office/word/2010/wordprocessingGroup">
                    <wpg:wgp>
                      <wpg:cNvGrpSpPr/>
                      <wpg:grpSpPr>
                        <a:xfrm>
                          <a:off x="0" y="0"/>
                          <a:ext cx="6090920" cy="2861945"/>
                          <a:chOff x="0" y="0"/>
                          <a:chExt cx="6092610" cy="2860158"/>
                        </a:xfrm>
                      </wpg:grpSpPr>
                      <pic:pic xmlns:pic="http://schemas.openxmlformats.org/drawingml/2006/picture">
                        <pic:nvPicPr>
                          <pic:cNvPr id="80" name="Picture 8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34586" cy="2860158"/>
                          </a:xfrm>
                          <a:prstGeom prst="rect">
                            <a:avLst/>
                          </a:prstGeom>
                        </pic:spPr>
                      </pic:pic>
                      <wps:wsp>
                        <wps:cNvPr id="81" name="Text Box 81"/>
                        <wps:cNvSpPr txBox="1"/>
                        <wps:spPr>
                          <a:xfrm>
                            <a:off x="3154465" y="744219"/>
                            <a:ext cx="2938145" cy="1763395"/>
                          </a:xfrm>
                          <a:prstGeom prst="rect">
                            <a:avLst/>
                          </a:prstGeom>
                          <a:solidFill>
                            <a:prstClr val="white"/>
                          </a:solidFill>
                          <a:ln>
                            <a:noFill/>
                          </a:ln>
                          <a:effectLst/>
                        </wps:spPr>
                        <wps:txbx>
                          <w:txbxContent>
                            <w:p w:rsidR="00D96F2A" w:rsidRPr="003C3DDC" w:rsidRDefault="00D96F2A" w:rsidP="002B73EC">
                              <w:pPr>
                                <w:pStyle w:val="Caption"/>
                                <w:rPr>
                                  <w:noProof/>
                                  <w:sz w:val="24"/>
                                </w:rPr>
                              </w:pPr>
                              <w:r w:rsidRPr="00A92C2A">
                                <w:rPr>
                                  <w:b/>
                                </w:rPr>
                                <w:t>Figure 2.1: Repression activity of PBS sequences in F9 EC cells</w:t>
                              </w:r>
                              <w:r w:rsidRPr="00A92C2A">
                                <w:t>.</w:t>
                              </w:r>
                              <w:r>
                                <w:t xml:space="preserve"> NIH/3T3 fibroblasts and F9 EC </w:t>
                              </w:r>
                              <w:r w:rsidRPr="00605CEE">
                                <w:t xml:space="preserve">cells were transduced in parallel with </w:t>
                              </w:r>
                              <w:r>
                                <w:t xml:space="preserve">serial </w:t>
                              </w:r>
                              <w:r w:rsidRPr="00605CEE">
                                <w:t xml:space="preserve">dilutions of </w:t>
                              </w:r>
                              <w:r>
                                <w:t>retro</w:t>
                              </w:r>
                              <w:r w:rsidRPr="00605CEE">
                                <w:t>viral particles</w:t>
                              </w:r>
                              <w:r>
                                <w:t xml:space="preserve"> that utilise different PBS sequences for reverse transcription. Viral titers (CFU/ml) for each vector were determined in both cell lines by counting resistant colonies after 10 to 14 days of selection with G418. </w:t>
                              </w:r>
                              <w:r w:rsidRPr="00605CEE">
                                <w:t xml:space="preserve">The repression index for each vector </w:t>
                              </w:r>
                              <w:r>
                                <w:t>was</w:t>
                              </w:r>
                              <w:r w:rsidRPr="00605CEE">
                                <w:t xml:space="preserve"> defined as the ratio of </w:t>
                              </w:r>
                              <w:r>
                                <w:t xml:space="preserve">the </w:t>
                              </w:r>
                              <w:r w:rsidRPr="00605CEE">
                                <w:t xml:space="preserve">NIH/3T3 titer </w:t>
                              </w:r>
                              <w:r>
                                <w:t>to the F9 titer</w:t>
                              </w:r>
                              <w:r w:rsidRPr="00605CEE">
                                <w:t xml:space="preserve">. </w:t>
                              </w:r>
                              <w:r>
                                <w:t xml:space="preserve">Repression indices were normalised to the pPBS-Pro vector (100%). </w:t>
                              </w:r>
                              <w:r w:rsidRPr="00605CEE">
                                <w:t xml:space="preserve">Transductions were performed in triplicates; standard deviations are shown as error bars.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49" o:spid="_x0000_s1032" style="position:absolute;left:0;text-align:left;margin-left:-20.85pt;margin-top:181.05pt;width:479.6pt;height:225.35pt;z-index:251680768;mso-wrap-distance-bottom:8.5pt;mso-width-relative:margin;mso-height-relative:margin" coordsize="60926,2860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6gAAAAAUmdodGxvbmcAAAPE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">
                <v:shape id="Picture 80" o:spid="_x0000_s1033" type="#_x0000_t75" style="position:absolute;width:29345;height:286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yYDzCAAAA2wAAAA8AAABkcnMvZG93bnJldi54bWxET11rwjAUfR/4H8IV9jbTDhzSGYuIooMN&#10;tW7vl+aurTY3XRK1269fHgQfD+d7mvemFRdyvrGsIB0lIIhLqxuuFHweVk8TED4ga2wtk4Jf8pDP&#10;Bg9TzLS98p4uRahEDGGfoYI6hC6T0pc1GfQj2xFH7ts6gyFCV0nt8BrDTSufk+RFGmw4NtTY0aKm&#10;8lScjQLTHdcfy5+/89cmdXbXt+Pt4f1NqcdhP38FEagPd/HNvdEKJnF9/BJ/gJz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MmA8wgAAANsAAAAPAAAAAAAAAAAAAAAAAJ8C&#10;AABkcnMvZG93bnJldi54bWxQSwUGAAAAAAQABAD3AAAAjgMAAAAA&#10;">
                  <v:imagedata r:id="rId19" o:title=""/>
                  <v:path arrowok="t"/>
                </v:shape>
                <v:shape id="Text Box 81" o:spid="_x0000_s1034" type="#_x0000_t202" style="position:absolute;left:31544;top:7442;width:29382;height:17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er2sUA&#10;AADbAAAADwAAAGRycy9kb3ducmV2LnhtbESPQWsCMRSE7wX/Q3iCl1KzWhFZjSKi0HqRbr14e2ye&#10;m203L0uS1e2/N4VCj8PMfMOsNr1txI18qB0rmIwzEMSl0zVXCs6fh5cFiBCRNTaOScEPBdisB08r&#10;zLW78wfdiliJBOGQowITY5tLGUpDFsPYtcTJuzpvMSbpK6k93hPcNnKaZXNpsea0YLClnaHyu+is&#10;gtPscjLP3XV/3M5e/fu5282/qkKp0bDfLkFE6uN/+K/9phUsJvD7Jf0Au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6vaxQAAANsAAAAPAAAAAAAAAAAAAAAAAJgCAABkcnMv&#10;ZG93bnJldi54bWxQSwUGAAAAAAQABAD1AAAAigMAAAAA&#10;" stroked="f">
                  <v:textbox style="mso-fit-shape-to-text:t" inset="0,0,0,0">
                    <w:txbxContent>
                      <w:p w:rsidR="00D96F2A" w:rsidRPr="003C3DDC" w:rsidRDefault="00D96F2A" w:rsidP="002B73EC">
                        <w:pPr>
                          <w:pStyle w:val="Caption"/>
                          <w:rPr>
                            <w:noProof/>
                            <w:sz w:val="24"/>
                          </w:rPr>
                        </w:pPr>
                        <w:r w:rsidRPr="00A92C2A">
                          <w:rPr>
                            <w:b/>
                          </w:rPr>
                          <w:t>Figure 2.1: Repression activity of PBS sequences in F9 EC cells</w:t>
                        </w:r>
                        <w:r w:rsidRPr="00A92C2A">
                          <w:t>.</w:t>
                        </w:r>
                        <w:r>
                          <w:t xml:space="preserve"> NIH/3T3 fibroblasts and F9 EC </w:t>
                        </w:r>
                        <w:r w:rsidRPr="00605CEE">
                          <w:t xml:space="preserve">cells were transduced in parallel with </w:t>
                        </w:r>
                        <w:r>
                          <w:t xml:space="preserve">serial </w:t>
                        </w:r>
                        <w:r w:rsidRPr="00605CEE">
                          <w:t xml:space="preserve">dilutions of </w:t>
                        </w:r>
                        <w:r>
                          <w:t>retro</w:t>
                        </w:r>
                        <w:r w:rsidRPr="00605CEE">
                          <w:t>viral particles</w:t>
                        </w:r>
                        <w:r>
                          <w:t xml:space="preserve"> that utilise different PBS sequences for reverse transcription. Viral titers (CFU/ml) for each vector were determined in both cell lines by counting resistant colonies after 10 to 14 days of selection with G418. </w:t>
                        </w:r>
                        <w:r w:rsidRPr="00605CEE">
                          <w:t xml:space="preserve">The repression index for each vector </w:t>
                        </w:r>
                        <w:r>
                          <w:t>was</w:t>
                        </w:r>
                        <w:r w:rsidRPr="00605CEE">
                          <w:t xml:space="preserve"> defined as the ratio of </w:t>
                        </w:r>
                        <w:r>
                          <w:t xml:space="preserve">the </w:t>
                        </w:r>
                        <w:r w:rsidRPr="00605CEE">
                          <w:t xml:space="preserve">NIH/3T3 titer </w:t>
                        </w:r>
                        <w:r>
                          <w:t>to the F9 titer</w:t>
                        </w:r>
                        <w:r w:rsidRPr="00605CEE">
                          <w:t xml:space="preserve">. </w:t>
                        </w:r>
                        <w:r>
                          <w:t xml:space="preserve">Repression indices were normalised to the pPBS-Pro vector (100%). </w:t>
                        </w:r>
                        <w:r w:rsidRPr="00605CEE">
                          <w:t xml:space="preserve">Transductions were performed in triplicates; standard deviations are shown as error bars. </w:t>
                        </w:r>
                        <w:r>
                          <w:t xml:space="preserve">         </w:t>
                        </w:r>
                      </w:p>
                    </w:txbxContent>
                  </v:textbox>
                </v:shape>
                <w10:wrap type="topAndBottom"/>
              </v:group>
            </w:pict>
          </mc:Fallback>
        </mc:AlternateContent>
      </w:r>
      <w:r>
        <w:t xml:space="preserve">tested in the assay. We also included two vectors with PBS sequences (hGly2/hArg2 and hSeC1) that matched to human but not murine </w:t>
      </w:r>
      <w:proofErr w:type="spellStart"/>
      <w:proofErr w:type="gramStart"/>
      <w:r>
        <w:t>tRNAs</w:t>
      </w:r>
      <w:proofErr w:type="spellEnd"/>
      <w:proofErr w:type="gramEnd"/>
      <w:r>
        <w:t xml:space="preserve">. Since a packaging cell line of human origin was used, we confirmed that all PBS sequences contained in the vectors match to human </w:t>
      </w:r>
      <w:proofErr w:type="spellStart"/>
      <w:proofErr w:type="gramStart"/>
      <w:r>
        <w:t>tRNAs</w:t>
      </w:r>
      <w:proofErr w:type="spellEnd"/>
      <w:proofErr w:type="gramEnd"/>
      <w:r>
        <w:t xml:space="preserve"> and therefore can prime reverse transcription in the assembled virus particles. The vectors were tested for repression activity in F9 EC cells as described previously </w:t>
      </w:r>
      <w:r>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instrText xml:space="preserve"> ADDIN EN.CITE </w:instrText>
      </w:r>
      <w:r w:rsidR="00DD31E9">
        <w:fldChar w:fldCharType="begin">
          <w:fldData xml:space="preserve">PEVuZE5vdGU+PENpdGU+PEF1dGhvcj5Nb2RpbjwvQXV0aG9yPjxZZWFyPjIwMDA8L1llYXI+PFJl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</w:fldData>
        </w:fldChar>
      </w:r>
      <w:r w:rsidR="00DD31E9">
        <w:instrText xml:space="preserve"> ADDIN EN.CITE.DATA </w:instrText>
      </w:r>
      <w:r w:rsidR="00DD31E9">
        <w:fldChar w:fldCharType="end"/>
      </w:r>
      <w:r>
        <w:fldChar w:fldCharType="separate"/>
      </w:r>
      <w:r w:rsidR="00DD31E9">
        <w:rPr>
          <w:noProof/>
        </w:rPr>
        <w:t>[</w:t>
      </w:r>
      <w:hyperlink w:anchor="_ENREF_96" w:tooltip="Modin, 2000 #96" w:history="1">
        <w:r w:rsidR="001526E9">
          <w:rPr>
            <w:noProof/>
          </w:rPr>
          <w:t>96</w:t>
        </w:r>
      </w:hyperlink>
      <w:r w:rsidR="00DD31E9">
        <w:rPr>
          <w:noProof/>
        </w:rPr>
        <w:t>]</w:t>
      </w:r>
      <w:r>
        <w:fldChar w:fldCharType="end"/>
      </w:r>
      <w:r>
        <w:t xml:space="preserve">. As shown in Fig. </w:t>
      </w:r>
      <w:r w:rsidR="00DE31D5">
        <w:t>2.</w:t>
      </w:r>
      <w:r>
        <w:t>1, none of the tested vectors were repressed at levels that were comparable to that of the Pro-PBS wild-type vector. By isolating and sequencing genomic DNA from pooled resistant F9 and NIH/3T3 colonies, we confirmed that the original PBS sequence was retained after reverse transcription and integration.</w:t>
      </w:r>
    </w:p>
    <w:p w:rsidR="00383278" w:rsidRDefault="00C9503D" w:rsidP="00383278">
      <w:pPr>
        <w:pStyle w:val="Heading3"/>
      </w:pPr>
      <w:bookmarkStart w:id="24" w:name="_Toc343249315"/>
      <w:r>
        <w:t>Germ line c</w:t>
      </w:r>
      <w:r w:rsidR="00FB1CE7">
        <w:t>olonis</w:t>
      </w:r>
      <w:r w:rsidR="00383278">
        <w:t>ation by two MmERV</w:t>
      </w:r>
      <w:r>
        <w:t xml:space="preserve"> subgroups </w:t>
      </w:r>
      <w:r w:rsidR="00383278">
        <w:t>using different PBS sequences</w:t>
      </w:r>
      <w:bookmarkEnd w:id="24"/>
    </w:p>
    <w:p w:rsidR="00383278" w:rsidRDefault="00383278" w:rsidP="00C77A15">
      <w:pPr>
        <w:keepNext/>
      </w:pPr>
      <w:r>
        <w:t xml:space="preserve">As shown in Table </w:t>
      </w:r>
      <w:r w:rsidR="00DE31D5">
        <w:t>2.</w:t>
      </w:r>
      <w:r>
        <w:t xml:space="preserve">1, about two thirds of all mPro14-PBS sequences, hereafter referred to as Pro-PBS, in the mouse genome are located within </w:t>
      </w:r>
      <w:proofErr w:type="spellStart"/>
      <w:r>
        <w:rPr>
          <w:i/>
          <w:iCs/>
          <w:color w:val="000000"/>
        </w:rPr>
        <w:t>Mus</w:t>
      </w:r>
      <w:proofErr w:type="spellEnd"/>
      <w:r>
        <w:rPr>
          <w:i/>
          <w:iCs/>
          <w:color w:val="000000"/>
        </w:rPr>
        <w:t xml:space="preserve"> musculus</w:t>
      </w:r>
      <w:r>
        <w:rPr>
          <w:color w:val="000000"/>
        </w:rPr>
        <w:t xml:space="preserve"> ERV (</w:t>
      </w:r>
      <w:r>
        <w:t>MmERV) elements (</w:t>
      </w:r>
      <w:r w:rsidRPr="00916E07">
        <w:rPr>
          <w:i/>
        </w:rPr>
        <w:t>Repbase</w:t>
      </w:r>
      <w:r>
        <w:t xml:space="preserve"> name: RLTR6). This ERV </w:t>
      </w:r>
      <w:r w:rsidR="00ED0C3A">
        <w:t>group</w:t>
      </w:r>
      <w:r>
        <w:t xml:space="preserve"> is closely related to </w:t>
      </w:r>
      <w:proofErr w:type="spellStart"/>
      <w:r w:rsidRPr="004C7536">
        <w:rPr>
          <w:i/>
        </w:rPr>
        <w:t>Mus</w:t>
      </w:r>
      <w:proofErr w:type="spellEnd"/>
      <w:r w:rsidRPr="004C7536">
        <w:rPr>
          <w:i/>
        </w:rPr>
        <w:t xml:space="preserve"> dunni</w:t>
      </w:r>
      <w:r>
        <w:t xml:space="preserve"> ERV (MDEV) and was first discovered by data mining of the partially sequenced mouse genome </w:t>
      </w:r>
      <w:r>
        <w:fldChar w:fldCharType="begin"/>
      </w:r>
      <w:r w:rsidR="00DD31E9">
        <w:instrText xml:space="preserve"> ADDIN EN.CITE &lt;EndNote&gt;&lt;Cite&gt;&lt;Author&gt;Bromham&lt;/Author&gt;&lt;Year&gt;2001&lt;/Year&gt;&lt;RecNum&gt;122&lt;/RecNum&gt;&lt;DisplayText&gt;[122]&lt;/DisplayText&gt;&lt;record&gt;&lt;rec-number&gt;122&lt;/rec-number&gt;&lt;foreign-keys&gt;&lt;key app="EN" db-id="tzfp5vpxsp522xeefx3xp5rdz9ar9fwxdeax"&gt;122&lt;/key&gt;&lt;/foreign-keys&gt;&lt;ref-type name="Journal Article"&gt;17&lt;/ref-type&gt;&lt;contributors&gt;&lt;authors&gt;&lt;author&gt;Bromham, L.&lt;/author&gt;&lt;author&gt;Clark, F.&lt;/author&gt;&lt;author&gt;McKee, J. J.&lt;/author&gt;&lt;/authors&gt;&lt;/contributors&gt;&lt;auth-address&gt;Department of Zoology, University of Queensland, Brisbane 4072, Australia. LBromham@zoology.uq.edu.au&lt;/auth-address&gt;&lt;titles&gt;&lt;title&gt;Discovery of a novel murine type C retrovirus by data mining&lt;/title&gt;&lt;secondary-title&gt;J Virol&lt;/secondary-title&gt;&lt;/titles&gt;&lt;periodical&gt;&lt;full-title&gt;J Virol&lt;/full-title&gt;&lt;/periodical&gt;&lt;pages&gt;3053-7&lt;/pages&gt;&lt;volume&gt;75&lt;/volume&gt;&lt;number&gt;6&lt;/number&gt;&lt;edition&gt;2001/02/27&lt;/edition&gt;&lt;keywords&gt;&lt;keyword&gt;Amino Acid Sequence&lt;/keyword&gt;&lt;keyword&gt;Animals&lt;/keyword&gt;&lt;keyword&gt;Base Sequence&lt;/keyword&gt;&lt;keyword&gt;Databases, Factual&lt;/keyword&gt;&lt;keyword&gt;Endogenous Retroviruses/*classification/genetics&lt;/keyword&gt;&lt;keyword&gt;Expressed Sequence Tags&lt;/keyword&gt;&lt;keyword&gt;Gammaretrovirus/*classification/genetics&lt;/keyword&gt;&lt;keyword&gt;Gene Expression Profiling&lt;/keyword&gt;&lt;keyword&gt;Genome&lt;/keyword&gt;&lt;keyword&gt;*Genome, Viral&lt;/keyword&gt;&lt;keyword&gt;Mice/*virology&lt;/keyword&gt;&lt;keyword&gt;Molecular Sequence Data&lt;/keyword&gt;&lt;keyword&gt;Proviruses/genetics&lt;/keyword&gt;&lt;keyword&gt;Sequence Analysis, DNA&lt;/keyword&gt;&lt;keyword&gt;Terminal Repeat Sequences&lt;/keyword&gt;&lt;/keywords&gt;&lt;dates&gt;&lt;year&gt;2001&lt;/year&gt;&lt;pub-dates&gt;&lt;date&gt;Mar&lt;/date&gt;&lt;/pub-dates&gt;&lt;/dates&gt;&lt;isbn&gt;0022-538X (Print)&amp;#xD;0022-538X (Linking)&lt;/isbn&gt;&lt;accession-num&gt;11222735&lt;/accession-num&gt;&lt;urls&gt;&lt;related-urls&gt;&lt;url&gt;http://www.ncbi.nlm.nih.gov/pubmed/11222735&lt;/url&gt;&lt;/related-urls&gt;&lt;/urls&gt;&lt;custom2&gt;115936&lt;/custom2&gt;&lt;electronic-resource-num&gt;10.1128/JVI.75.6.3053-3057.2001&lt;/electronic-resource-num&gt;&lt;language&gt;eng&lt;/language&gt;&lt;/record&gt;&lt;/Cite&gt;&lt;/EndNote&gt;</w:instrText>
      </w:r>
      <w:r>
        <w:fldChar w:fldCharType="separate"/>
      </w:r>
      <w:r w:rsidR="00DD31E9">
        <w:rPr>
          <w:noProof/>
        </w:rPr>
        <w:t>[</w:t>
      </w:r>
      <w:hyperlink w:anchor="_ENREF_122" w:tooltip="Bromham, 2001 #122" w:history="1">
        <w:r w:rsidR="001526E9">
          <w:rPr>
            <w:noProof/>
          </w:rPr>
          <w:t>122</w:t>
        </w:r>
      </w:hyperlink>
      <w:r w:rsidR="00DD31E9">
        <w:rPr>
          <w:noProof/>
        </w:rPr>
        <w:t>]</w:t>
      </w:r>
      <w:r>
        <w:fldChar w:fldCharType="end"/>
      </w:r>
      <w:r>
        <w:t xml:space="preserve">. As MDEV, </w:t>
      </w:r>
      <w:r>
        <w:lastRenderedPageBreak/>
        <w:t xml:space="preserve">MmERV elements show homologies in their LTR region to endogenous virus-like 30 (VL30) elements, a family of non-autonomous LTR elements that lack coding regions for retroviral proteins. The originally described MmERV element contains a Pro-PBS </w:t>
      </w:r>
      <w:r>
        <w:fldChar w:fldCharType="begin"/>
      </w:r>
      <w:r w:rsidR="00DD31E9">
        <w:instrText xml:space="preserve"> ADDIN EN.CITE &lt;EndNote&gt;&lt;Cite&gt;&lt;Author&gt;Bromham&lt;/Author&gt;&lt;Year&gt;2001&lt;/Year&gt;&lt;RecNum&gt;122&lt;/RecNum&gt;&lt;DisplayText&gt;[122]&lt;/DisplayText&gt;&lt;record&gt;&lt;rec-number&gt;122&lt;/rec-number&gt;&lt;foreign-keys&gt;&lt;key app="EN" db-id="tzfp5vpxsp522xeefx3xp5rdz9ar9fwxdeax"&gt;122&lt;/key&gt;&lt;/foreign-keys&gt;&lt;ref-type name="Journal Article"&gt;17&lt;/ref-type&gt;&lt;contributors&gt;&lt;authors&gt;&lt;author&gt;Bromham, L.&lt;/author&gt;&lt;author&gt;Clark, F.&lt;/author&gt;&lt;author&gt;McKee, J. J.&lt;/author&gt;&lt;/authors&gt;&lt;/contributors&gt;&lt;auth-address&gt;Department of Zoology, University of Queensland, Brisbane 4072, Australia. LBromham@zoology.uq.edu.au&lt;/auth-address&gt;&lt;titles&gt;&lt;title&gt;Discovery of a novel murine type C retrovirus by data mining&lt;/title&gt;&lt;secondary-title&gt;J Virol&lt;/secondary-title&gt;&lt;/titles&gt;&lt;periodical&gt;&lt;full-title&gt;J Virol&lt;/full-title&gt;&lt;/periodical&gt;&lt;pages&gt;3053-7&lt;/pages&gt;&lt;volume&gt;75&lt;/volume&gt;&lt;number&gt;6&lt;/number&gt;&lt;edition&gt;2001/02/27&lt;/edition&gt;&lt;keywords&gt;&lt;keyword&gt;Amino Acid Sequence&lt;/keyword&gt;&lt;keyword&gt;Animals&lt;/keyword&gt;&lt;keyword&gt;Base Sequence&lt;/keyword&gt;&lt;keyword&gt;Databases, Factual&lt;/keyword&gt;&lt;keyword&gt;Endogenous Retroviruses/*classification/genetics&lt;/keyword&gt;&lt;keyword&gt;Expressed Sequence Tags&lt;/keyword&gt;&lt;keyword&gt;Gammaretrovirus/*classification/genetics&lt;/keyword&gt;&lt;keyword&gt;Gene Expression Profiling&lt;/keyword&gt;&lt;keyword&gt;Genome&lt;/keyword&gt;&lt;keyword&gt;*Genome, Viral&lt;/keyword&gt;&lt;keyword&gt;Mice/*virology&lt;/keyword&gt;&lt;keyword&gt;Molecular Sequence Data&lt;/keyword&gt;&lt;keyword&gt;Proviruses/genetics&lt;/keyword&gt;&lt;keyword&gt;Sequence Analysis, DNA&lt;/keyword&gt;&lt;keyword&gt;Terminal Repeat Sequences&lt;/keyword&gt;&lt;/keywords&gt;&lt;dates&gt;&lt;year&gt;2001&lt;/year&gt;&lt;pub-dates&gt;&lt;date&gt;Mar&lt;/date&gt;&lt;/pub-dates&gt;&lt;/dates&gt;&lt;isbn&gt;0022-538X (Print)&amp;#xD;0022-538X (Linking)&lt;/isbn&gt;&lt;accession-num&gt;11222735&lt;/accession-num&gt;&lt;urls&gt;&lt;related-urls&gt;&lt;url&gt;http://www.ncbi.nlm.nih.gov/pubmed/11222735&lt;/url&gt;&lt;/related-urls&gt;&lt;/urls&gt;&lt;custom2&gt;115936&lt;/custom2&gt;&lt;electronic-resource-num&gt;10.1128/JVI.75.6.3053-3057.2001&lt;/electronic-resource-num&gt;&lt;language&gt;eng&lt;/language&gt;&lt;/record&gt;&lt;/Cite&gt;&lt;/EndNote&gt;</w:instrText>
      </w:r>
      <w:r>
        <w:fldChar w:fldCharType="separate"/>
      </w:r>
      <w:r w:rsidR="00DD31E9">
        <w:rPr>
          <w:noProof/>
        </w:rPr>
        <w:t>[</w:t>
      </w:r>
      <w:hyperlink w:anchor="_ENREF_122" w:tooltip="Bromham, 2001 #122" w:history="1">
        <w:r w:rsidR="001526E9">
          <w:rPr>
            <w:noProof/>
          </w:rPr>
          <w:t>122</w:t>
        </w:r>
      </w:hyperlink>
      <w:r w:rsidR="00DD31E9">
        <w:rPr>
          <w:noProof/>
        </w:rPr>
        <w:t>]</w:t>
      </w:r>
      <w:r>
        <w:fldChar w:fldCharType="end"/>
      </w:r>
      <w:r>
        <w:t>. However, we found that also a large number of glycine-PBS (mGly14) sequences,</w:t>
      </w:r>
      <w:r w:rsidRPr="007447D8">
        <w:t xml:space="preserve"> </w:t>
      </w:r>
      <w:r>
        <w:t xml:space="preserve">hereafter referred to as </w:t>
      </w:r>
      <w:proofErr w:type="spellStart"/>
      <w:r>
        <w:t>Gly</w:t>
      </w:r>
      <w:proofErr w:type="spellEnd"/>
      <w:r>
        <w:t xml:space="preserve">-PBS, were located within MmERV elements (Table </w:t>
      </w:r>
      <w:r w:rsidR="00DE31D5">
        <w:t>2</w:t>
      </w:r>
      <w:r w:rsidR="00C77A15">
        <w:t>.</w:t>
      </w:r>
      <w:r>
        <w:t xml:space="preserve">1). </w:t>
      </w:r>
      <w:r w:rsidR="00702016">
        <w:t xml:space="preserve">The MmERV </w:t>
      </w:r>
      <w:proofErr w:type="spellStart"/>
      <w:r w:rsidR="00702016">
        <w:t>Gly</w:t>
      </w:r>
      <w:proofErr w:type="spellEnd"/>
      <w:r w:rsidR="00702016">
        <w:t>-PBS is identical to the PBS that is used by many PERVS and</w:t>
      </w:r>
      <w:r>
        <w:t xml:space="preserve"> </w:t>
      </w:r>
      <w:r w:rsidR="00702016">
        <w:t xml:space="preserve">we have shown that this PBS </w:t>
      </w:r>
      <w:r>
        <w:t>is not transcriptionally repressed in F9 EC cells</w:t>
      </w:r>
      <w:r w:rsidR="00702016">
        <w:t xml:space="preserve"> (chapter 1, see manuscript)</w:t>
      </w:r>
      <w:r>
        <w:t xml:space="preserve">. The MmERV </w:t>
      </w:r>
      <w:r w:rsidR="00ED0C3A">
        <w:t>group</w:t>
      </w:r>
      <w:r>
        <w:t xml:space="preserve"> therefore represents an interesting opportunity to assess the impact of the presence or absence of a strong repressor target sequence within </w:t>
      </w:r>
      <w:r w:rsidR="00F00602">
        <w:rPr>
          <w:noProof/>
          <w:lang w:eastAsia="en-GB"/>
        </w:rPr>
        <mc:AlternateContent>
          <mc:Choice Requires="wpg">
            <w:drawing>
              <wp:anchor distT="0" distB="0" distL="114300" distR="114300" simplePos="0" relativeHeight="251810816" behindDoc="0" locked="0" layoutInCell="1" allowOverlap="1" wp14:anchorId="705B25CA" wp14:editId="73C5B9F4">
                <wp:simplePos x="0" y="0"/>
                <wp:positionH relativeFrom="column">
                  <wp:posOffset>17780</wp:posOffset>
                </wp:positionH>
                <wp:positionV relativeFrom="paragraph">
                  <wp:posOffset>240665</wp:posOffset>
                </wp:positionV>
                <wp:extent cx="5762625" cy="5961380"/>
                <wp:effectExtent l="0" t="0" r="9525" b="1270"/>
                <wp:wrapTopAndBottom/>
                <wp:docPr id="85" name="Group 85"/>
                <wp:cNvGraphicFramePr/>
                <a:graphic xmlns:a="http://schemas.openxmlformats.org/drawingml/2006/main">
                  <a:graphicData uri="http://schemas.microsoft.com/office/word/2010/wordprocessingGroup">
                    <wpg:wgp>
                      <wpg:cNvGrpSpPr/>
                      <wpg:grpSpPr>
                        <a:xfrm>
                          <a:off x="0" y="0"/>
                          <a:ext cx="5762625" cy="5961380"/>
                          <a:chOff x="0" y="0"/>
                          <a:chExt cx="5762847" cy="5961380"/>
                        </a:xfrm>
                      </wpg:grpSpPr>
                      <pic:pic xmlns:pic="http://schemas.openxmlformats.org/drawingml/2006/picture">
                        <pic:nvPicPr>
                          <pic:cNvPr id="83" name="Picture 8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847" cy="4284921"/>
                          </a:xfrm>
                          <a:prstGeom prst="rect">
                            <a:avLst/>
                          </a:prstGeom>
                        </pic:spPr>
                      </pic:pic>
                      <wps:wsp>
                        <wps:cNvPr id="84" name="Text Box 84"/>
                        <wps:cNvSpPr txBox="1"/>
                        <wps:spPr>
                          <a:xfrm>
                            <a:off x="0" y="4337685"/>
                            <a:ext cx="5760720" cy="1623695"/>
                          </a:xfrm>
                          <a:prstGeom prst="rect">
                            <a:avLst/>
                          </a:prstGeom>
                          <a:solidFill>
                            <a:prstClr val="white"/>
                          </a:solidFill>
                          <a:ln>
                            <a:noFill/>
                          </a:ln>
                          <a:effectLst/>
                        </wps:spPr>
                        <wps:txbx>
                          <w:txbxContent>
                            <w:p w:rsidR="00D96F2A" w:rsidRPr="00C77A15" w:rsidRDefault="00D96F2A" w:rsidP="00F00602">
                              <w:pPr>
                                <w:pStyle w:val="Caption"/>
                              </w:pPr>
                              <w:r w:rsidRPr="00A92C2A">
                                <w:rPr>
                                  <w:b/>
                                </w:rPr>
                                <w:t>Figure 2.2: Comparative analysis of two MmERV subgroups</w:t>
                              </w:r>
                              <w:r w:rsidRPr="00A92C2A">
                                <w:t>.</w:t>
                              </w:r>
                              <w:r>
                                <w:rPr>
                                  <w:b/>
                                </w:rPr>
                                <w:t xml:space="preserve"> </w:t>
                              </w:r>
                              <w:r w:rsidRPr="00D536C6">
                                <w:t>(A)</w:t>
                              </w:r>
                              <w:r>
                                <w:t xml:space="preserve"> Characterisation of identified MmERV-Pro and MmERV-</w:t>
                              </w:r>
                              <w:proofErr w:type="spellStart"/>
                              <w:r>
                                <w:t>Gly</w:t>
                              </w:r>
                              <w:proofErr w:type="spellEnd"/>
                              <w:r>
                                <w:t xml:space="preserve"> subgroups using </w:t>
                              </w:r>
                              <w:r w:rsidRPr="00D536C6">
                                <w:t>different PBS sequences. Intact PBS refer</w:t>
                              </w:r>
                              <w:r>
                                <w:t>s</w:t>
                              </w:r>
                              <w:r w:rsidRPr="00D536C6">
                                <w:t xml:space="preserve"> to the PBS sequences, predominantly found in the two subgroups. Only ORFs with a length of at least 60% of the length of the corresponding ORF in the MmERV reference genome </w:t>
                              </w:r>
                              <w:r>
                                <w:t xml:space="preserve">were counted. The mean LTR divergence is the mean of the p-distances between the 5´ and the 3´ LTR of all elements. (B) </w:t>
                              </w:r>
                              <w:r w:rsidRPr="00D536C6">
                                <w:t>Phylogenetic analysis of MmERV elements in the mouse genome. Coding regions for Gag,</w:t>
                              </w:r>
                              <w:r>
                                <w:t xml:space="preserve"> Pol and Env proteins were extracted from identified </w:t>
                              </w:r>
                              <w:r w:rsidRPr="005F0572">
                                <w:t>MmERV</w:t>
                              </w:r>
                              <w:r>
                                <w:t xml:space="preserve"> elements</w:t>
                              </w:r>
                              <w:r w:rsidRPr="005F0572">
                                <w:t xml:space="preserve"> and aligned using </w:t>
                              </w:r>
                              <w:r>
                                <w:t xml:space="preserve">the </w:t>
                              </w:r>
                              <w:r w:rsidRPr="005F0572">
                                <w:t xml:space="preserve">MUSCLE alignment tool in MEGA5. The </w:t>
                              </w:r>
                              <w:r>
                                <w:t xml:space="preserve">phylogenetic relationship </w:t>
                              </w:r>
                              <w:r w:rsidRPr="005F0572">
                                <w:t>was inferred us</w:t>
                              </w:r>
                              <w:r>
                                <w:t xml:space="preserve">ing the </w:t>
                              </w:r>
                              <w:proofErr w:type="spellStart"/>
                              <w:r>
                                <w:t>Neighbor</w:t>
                              </w:r>
                              <w:proofErr w:type="spellEnd"/>
                              <w:r>
                                <w:t>-Joining method</w:t>
                              </w:r>
                              <w:r w:rsidRPr="005F0572">
                                <w:t>.</w:t>
                              </w:r>
                              <w:r>
                                <w:t xml:space="preserve"> </w:t>
                              </w:r>
                              <w:r w:rsidRPr="005F0572">
                                <w:t xml:space="preserve">The branch lengths indicate the </w:t>
                              </w:r>
                              <w:r>
                                <w:t>p-</w:t>
                              </w:r>
                              <w:r w:rsidRPr="005F0572">
                                <w:t>distance</w:t>
                              </w:r>
                              <w:r>
                                <w:t>s between sequences</w:t>
                              </w:r>
                              <w:r w:rsidRPr="005F0572">
                                <w:t xml:space="preserve"> </w:t>
                              </w:r>
                              <w:r>
                                <w:t>(</w:t>
                              </w:r>
                              <w:r w:rsidRPr="005F0572">
                                <w:t>number of amino acid differences per site</w:t>
                              </w:r>
                              <w:r>
                                <w:t xml:space="preserve">). Shown are the bootstrap consensus trees for each coding region. Sequences belonging to elements containing a Pro- or </w:t>
                              </w:r>
                              <w:proofErr w:type="spellStart"/>
                              <w:r>
                                <w:t>Gly</w:t>
                              </w:r>
                              <w:proofErr w:type="spellEnd"/>
                              <w:r>
                                <w:t xml:space="preserve">-PBS are indicated by red and blue markers, respectively. Filled circles represent intact PBS sequences; empty circles indicate imperfect Pro- and </w:t>
                              </w:r>
                              <w:proofErr w:type="spellStart"/>
                              <w:r>
                                <w:t>Gly</w:t>
                              </w:r>
                              <w:proofErr w:type="spellEnd"/>
                              <w:r>
                                <w:t>-PBS seque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5" o:spid="_x0000_s1035" style="position:absolute;left:0;text-align:left;margin-left:1.4pt;margin-top:18.95pt;width:453.75pt;height:469.4pt;z-index:251810816" coordsize="57628,59613"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7QAMQWRvYmVfQ00AAf/uAA5BZG9iZQBkgAAAAAH/2wCEAAwI&#10;CAgJCAwJCQwRCwoLERUPDAwPFRgTExUTExgRDAwMDAwMEQwMDAwMDAwMDAwMDAwMDAwMDAwMDAwM&#10;DAwMDAwBDQsLDQ4NEA4OEBQODg4UFA4ODg4UEQwMDAwMEREMDAwMDAwRDAwMDAwMDAwMDAwMDAwM&#10;DAwMDAwMDAwMDAwMDP/AABEIAHc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">
                <v:shape id="Picture 83" o:spid="_x0000_s1036" type="#_x0000_t75" style="position:absolute;width:57628;height:428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4hQTEAAAA2wAAAA8AAABkcnMvZG93bnJldi54bWxEj0FrwkAUhO+F/oflFbw1m0axIbqGUiiI&#10;FzFtweMz+8yGZt+G7FaTf+8KhR6HmfmGWZej7cSFBt86VvCSpCCIa6dbbhR8fX485yB8QNbYOSYF&#10;E3koN48Payy0u/KBLlVoRISwL1CBCaEvpPS1IYs+cT1x9M5usBiiHBqpB7xGuO1klqZLabHluGCw&#10;p3dD9U/1axUs8tBPx+33zuymZXXK9tWr2U9KzZ7GtxWIQGP4D/+1t1pBPof7l/gD5OY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4hQTEAAAA2wAAAA8AAAAAAAAAAAAAAAAA&#10;nwIAAGRycy9kb3ducmV2LnhtbFBLBQYAAAAABAAEAPcAAACQAwAAAAA=&#10;">
                  <v:imagedata r:id="rId21" o:title=""/>
                  <v:path arrowok="t"/>
                </v:shape>
                <v:shape id="Text Box 84" o:spid="_x0000_s1037" type="#_x0000_t202" style="position:absolute;top:43376;width:57607;height:16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AIQsUA&#10;AADbAAAADwAAAGRycy9kb3ducmV2LnhtbESPQWsCMRSE74X+h/AKXkrNVheRrVFEFLQX6dZLb4/N&#10;c7Pt5mVJsrr++6ZQ8DjMzDfMYjXYVlzIh8axgtdxBoK4crrhWsHpc/cyBxEissbWMSm4UYDV8vFh&#10;gYV2V/6gSxlrkSAcClRgYuwKKUNlyGIYu444eWfnLcYkfS21x2uC21ZOsmwmLTacFgx2tDFU/ZS9&#10;VXDMv47muT9v39f51B9O/Wb2XZdKjZ6G9RuISEO8h//be61g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AhCxQAAANsAAAAPAAAAAAAAAAAAAAAAAJgCAABkcnMv&#10;ZG93bnJldi54bWxQSwUGAAAAAAQABAD1AAAAigMAAAAA&#10;" stroked="f">
                  <v:textbox style="mso-fit-shape-to-text:t" inset="0,0,0,0">
                    <w:txbxContent>
                      <w:p w:rsidR="00D96F2A" w:rsidRPr="00C77A15" w:rsidRDefault="00D96F2A" w:rsidP="00F00602">
                        <w:pPr>
                          <w:pStyle w:val="Caption"/>
                        </w:pPr>
                        <w:r w:rsidRPr="00A92C2A">
                          <w:rPr>
                            <w:b/>
                          </w:rPr>
                          <w:t>Figure 2.2: Comparative analysis of two MmERV subgroups</w:t>
                        </w:r>
                        <w:r w:rsidRPr="00A92C2A">
                          <w:t>.</w:t>
                        </w:r>
                        <w:r>
                          <w:rPr>
                            <w:b/>
                          </w:rPr>
                          <w:t xml:space="preserve"> </w:t>
                        </w:r>
                        <w:r w:rsidRPr="00D536C6">
                          <w:t>(A)</w:t>
                        </w:r>
                        <w:r>
                          <w:t xml:space="preserve"> Characterisation of identified MmERV-Pro and MmERV-</w:t>
                        </w:r>
                        <w:proofErr w:type="spellStart"/>
                        <w:r>
                          <w:t>Gly</w:t>
                        </w:r>
                        <w:proofErr w:type="spellEnd"/>
                        <w:r>
                          <w:t xml:space="preserve"> subgroups using </w:t>
                        </w:r>
                        <w:r w:rsidRPr="00D536C6">
                          <w:t>different PBS sequences. Intact PBS refer</w:t>
                        </w:r>
                        <w:r>
                          <w:t>s</w:t>
                        </w:r>
                        <w:r w:rsidRPr="00D536C6">
                          <w:t xml:space="preserve"> to the PBS sequences, predominantly found in the two subgroups. Only ORFs with a length of at least 60% of the length of the corresponding ORF in the MmERV reference genome </w:t>
                        </w:r>
                        <w:r>
                          <w:t xml:space="preserve">were counted. The mean LTR divergence is the mean of the p-distances between the 5´ and the 3´ LTR of all elements. (B) </w:t>
                        </w:r>
                        <w:r w:rsidRPr="00D536C6">
                          <w:t>Phylogenetic analysis of MmERV elements in the mouse genome. Coding regions for Gag,</w:t>
                        </w:r>
                        <w:r>
                          <w:t xml:space="preserve"> Pol and Env proteins were extracted from identified </w:t>
                        </w:r>
                        <w:r w:rsidRPr="005F0572">
                          <w:t>MmERV</w:t>
                        </w:r>
                        <w:r>
                          <w:t xml:space="preserve"> elements</w:t>
                        </w:r>
                        <w:r w:rsidRPr="005F0572">
                          <w:t xml:space="preserve"> and aligned using </w:t>
                        </w:r>
                        <w:r>
                          <w:t xml:space="preserve">the </w:t>
                        </w:r>
                        <w:r w:rsidRPr="005F0572">
                          <w:t xml:space="preserve">MUSCLE alignment tool in MEGA5. The </w:t>
                        </w:r>
                        <w:r>
                          <w:t xml:space="preserve">phylogenetic relationship </w:t>
                        </w:r>
                        <w:r w:rsidRPr="005F0572">
                          <w:t>was inferred us</w:t>
                        </w:r>
                        <w:r>
                          <w:t xml:space="preserve">ing the </w:t>
                        </w:r>
                        <w:proofErr w:type="spellStart"/>
                        <w:r>
                          <w:t>Neighbor</w:t>
                        </w:r>
                        <w:proofErr w:type="spellEnd"/>
                        <w:r>
                          <w:t>-Joining method</w:t>
                        </w:r>
                        <w:r w:rsidRPr="005F0572">
                          <w:t>.</w:t>
                        </w:r>
                        <w:r>
                          <w:t xml:space="preserve"> </w:t>
                        </w:r>
                        <w:r w:rsidRPr="005F0572">
                          <w:t xml:space="preserve">The branch lengths indicate the </w:t>
                        </w:r>
                        <w:r>
                          <w:t>p-</w:t>
                        </w:r>
                        <w:r w:rsidRPr="005F0572">
                          <w:t>distance</w:t>
                        </w:r>
                        <w:r>
                          <w:t>s between sequences</w:t>
                        </w:r>
                        <w:r w:rsidRPr="005F0572">
                          <w:t xml:space="preserve"> </w:t>
                        </w:r>
                        <w:r>
                          <w:t>(</w:t>
                        </w:r>
                        <w:r w:rsidRPr="005F0572">
                          <w:t>number of amino acid differences per site</w:t>
                        </w:r>
                        <w:r>
                          <w:t xml:space="preserve">). Shown are the bootstrap consensus trees for each coding region. Sequences belonging to elements containing a Pro- or </w:t>
                        </w:r>
                        <w:proofErr w:type="spellStart"/>
                        <w:r>
                          <w:t>Gly</w:t>
                        </w:r>
                        <w:proofErr w:type="spellEnd"/>
                        <w:r>
                          <w:t xml:space="preserve">-PBS are indicated by red and blue markers, respectively. Filled circles represent intact PBS sequences; empty circles indicate imperfect Pro- and </w:t>
                        </w:r>
                        <w:proofErr w:type="spellStart"/>
                        <w:r>
                          <w:t>Gly</w:t>
                        </w:r>
                        <w:proofErr w:type="spellEnd"/>
                        <w:r>
                          <w:t>-PBS sequences.</w:t>
                        </w:r>
                      </w:p>
                    </w:txbxContent>
                  </v:textbox>
                </v:shape>
                <w10:wrap type="topAndBottom"/>
              </v:group>
            </w:pict>
          </mc:Fallback>
        </mc:AlternateContent>
      </w:r>
      <w:r>
        <w:t xml:space="preserve">an ERV. To evaluate the phylogenetic relationships of these MmERV elements, we performed a genome-wide BLAST search with </w:t>
      </w:r>
      <w:r>
        <w:lastRenderedPageBreak/>
        <w:t xml:space="preserve">the </w:t>
      </w:r>
      <w:r w:rsidRPr="004C7536">
        <w:rPr>
          <w:i/>
        </w:rPr>
        <w:t>gag</w:t>
      </w:r>
      <w:r>
        <w:t xml:space="preserve"> gene from </w:t>
      </w:r>
      <w:r w:rsidR="00ED0C3A">
        <w:t>a</w:t>
      </w:r>
      <w:r>
        <w:t xml:space="preserve"> published MmERV sequence </w:t>
      </w:r>
      <w:r>
        <w:fldChar w:fldCharType="begin"/>
      </w:r>
      <w:r w:rsidR="00DD31E9">
        <w:instrText xml:space="preserve"> ADDIN EN.CITE &lt;EndNote&gt;&lt;Cite&gt;&lt;Author&gt;Bromham&lt;/Author&gt;&lt;Year&gt;2001&lt;/Year&gt;&lt;RecNum&gt;122&lt;/RecNum&gt;&lt;DisplayText&gt;[122]&lt;/DisplayText&gt;&lt;record&gt;&lt;rec-number&gt;122&lt;/rec-number&gt;&lt;foreign-keys&gt;&lt;key app="EN" db-id="tzfp5vpxsp522xeefx3xp5rdz9ar9fwxdeax"&gt;122&lt;/key&gt;&lt;/foreign-keys&gt;&lt;ref-type name="Journal Article"&gt;17&lt;/ref-type&gt;&lt;contributors&gt;&lt;authors&gt;&lt;author&gt;Bromham, L.&lt;/author&gt;&lt;author&gt;Clark, F.&lt;/author&gt;&lt;author&gt;McKee, J. J.&lt;/author&gt;&lt;/authors&gt;&lt;/contributors&gt;&lt;auth-address&gt;Department of Zoology, University of Queensland, Brisbane 4072, Australia. LBromham@zoology.uq.edu.au&lt;/auth-address&gt;&lt;titles&gt;&lt;title&gt;Discovery of a novel murine type C retrovirus by data mining&lt;/title&gt;&lt;secondary-title&gt;J Virol&lt;/secondary-title&gt;&lt;/titles&gt;&lt;periodical&gt;&lt;full-title&gt;J Virol&lt;/full-title&gt;&lt;/periodical&gt;&lt;pages&gt;3053-7&lt;/pages&gt;&lt;volume&gt;75&lt;/volume&gt;&lt;number&gt;6&lt;/number&gt;&lt;edition&gt;2001/02/27&lt;/edition&gt;&lt;keywords&gt;&lt;keyword&gt;Amino Acid Sequence&lt;/keyword&gt;&lt;keyword&gt;Animals&lt;/keyword&gt;&lt;keyword&gt;Base Sequence&lt;/keyword&gt;&lt;keyword&gt;Databases, Factual&lt;/keyword&gt;&lt;keyword&gt;Endogenous Retroviruses/*classification/genetics&lt;/keyword&gt;&lt;keyword&gt;Expressed Sequence Tags&lt;/keyword&gt;&lt;keyword&gt;Gammaretrovirus/*classification/genetics&lt;/keyword&gt;&lt;keyword&gt;Gene Expression Profiling&lt;/keyword&gt;&lt;keyword&gt;Genome&lt;/keyword&gt;&lt;keyword&gt;*Genome, Viral&lt;/keyword&gt;&lt;keyword&gt;Mice/*virology&lt;/keyword&gt;&lt;keyword&gt;Molecular Sequence Data&lt;/keyword&gt;&lt;keyword&gt;Proviruses/genetics&lt;/keyword&gt;&lt;keyword&gt;Sequence Analysis, DNA&lt;/keyword&gt;&lt;keyword&gt;Terminal Repeat Sequences&lt;/keyword&gt;&lt;/keywords&gt;&lt;dates&gt;&lt;year&gt;2001&lt;/year&gt;&lt;pub-dates&gt;&lt;date&gt;Mar&lt;/date&gt;&lt;/pub-dates&gt;&lt;/dates&gt;&lt;isbn&gt;0022-538X (Print)&amp;#xD;0022-538X (Linking)&lt;/isbn&gt;&lt;accession-num&gt;11222735&lt;/accession-num&gt;&lt;urls&gt;&lt;related-urls&gt;&lt;url&gt;http://www.ncbi.nlm.nih.gov/pubmed/11222735&lt;/url&gt;&lt;/related-urls&gt;&lt;/urls&gt;&lt;custom2&gt;115936&lt;/custom2&gt;&lt;electronic-resource-num&gt;10.1128/JVI.75.6.3053-3057.2001&lt;/electronic-resource-num&gt;&lt;language&gt;eng&lt;/language&gt;&lt;/record&gt;&lt;/Cite&gt;&lt;/EndNote&gt;</w:instrText>
      </w:r>
      <w:r>
        <w:fldChar w:fldCharType="separate"/>
      </w:r>
      <w:r w:rsidR="00DD31E9">
        <w:rPr>
          <w:noProof/>
        </w:rPr>
        <w:t>[</w:t>
      </w:r>
      <w:hyperlink w:anchor="_ENREF_122" w:tooltip="Bromham, 2001 #122" w:history="1">
        <w:r w:rsidR="001526E9">
          <w:rPr>
            <w:noProof/>
          </w:rPr>
          <w:t>122</w:t>
        </w:r>
      </w:hyperlink>
      <w:r w:rsidR="00DD31E9">
        <w:rPr>
          <w:noProof/>
        </w:rPr>
        <w:t>]</w:t>
      </w:r>
      <w:r>
        <w:fldChar w:fldCharType="end"/>
      </w:r>
      <w:r>
        <w:t>. Matching sequ</w:t>
      </w:r>
      <w:r w:rsidR="00ED0C3A">
        <w:t>ences including their genomic 5’ and 3’</w:t>
      </w:r>
      <w:r>
        <w:t xml:space="preserve"> flanking regions were extracted from the genome and aligned with the MmERV reference genome to retrieve full-length viral genomes. Only elements that shared homologies with MmERV over the entire length were kept for further analysis. The PBS of each MmERV element was annotated manually based on the alignment information. The majority of the elements contained either a Pro- or </w:t>
      </w:r>
      <w:proofErr w:type="spellStart"/>
      <w:r>
        <w:t>Gly</w:t>
      </w:r>
      <w:proofErr w:type="spellEnd"/>
      <w:r>
        <w:t>-PBS, and these elements are hereafter referred to as MmERV-Pro and MmERV-</w:t>
      </w:r>
      <w:proofErr w:type="spellStart"/>
      <w:r>
        <w:t>Gly</w:t>
      </w:r>
      <w:proofErr w:type="spellEnd"/>
      <w:r>
        <w:t>, respectively</w:t>
      </w:r>
      <w:r w:rsidR="00DE31D5">
        <w:t xml:space="preserve"> (Fig. 2.2A</w:t>
      </w:r>
      <w:r>
        <w:t xml:space="preserve">). The remaining MmERV elements contained PBS sequences differing in only one or a few nucleotides from either the Pro-PBS or the </w:t>
      </w:r>
      <w:proofErr w:type="spellStart"/>
      <w:r>
        <w:t>Gly</w:t>
      </w:r>
      <w:proofErr w:type="spellEnd"/>
      <w:r>
        <w:t xml:space="preserve">-PBS. The majority of the mutations in these PBS sequences </w:t>
      </w:r>
      <w:r w:rsidR="00ED0C3A">
        <w:t>were</w:t>
      </w:r>
      <w:r>
        <w:t xml:space="preserve"> distributed randomly and most of the mutated PBS sequences did not perfectly match to any murine tRNA indicating that most of these mutations occurred after retroviral integration. The MmERV coding regions for the retroviral G</w:t>
      </w:r>
      <w:r w:rsidRPr="003B382C">
        <w:t xml:space="preserve">ag, </w:t>
      </w:r>
      <w:r>
        <w:t>P</w:t>
      </w:r>
      <w:r w:rsidRPr="003B382C">
        <w:t xml:space="preserve">ol and </w:t>
      </w:r>
      <w:r>
        <w:t>E</w:t>
      </w:r>
      <w:r w:rsidRPr="003B382C">
        <w:t>nv</w:t>
      </w:r>
      <w:r>
        <w:t xml:space="preserve"> proteins were determined based on annotations on the MmERV reference genome </w:t>
      </w:r>
      <w:r>
        <w:fldChar w:fldCharType="begin"/>
      </w:r>
      <w:r w:rsidR="00DD31E9">
        <w:instrText xml:space="preserve"> ADDIN EN.CITE &lt;EndNote&gt;&lt;Cite&gt;&lt;Author&gt;Bromham&lt;/Author&gt;&lt;Year&gt;2001&lt;/Year&gt;&lt;RecNum&gt;122&lt;/RecNum&gt;&lt;DisplayText&gt;[122]&lt;/DisplayText&gt;&lt;record&gt;&lt;rec-number&gt;122&lt;/rec-number&gt;&lt;foreign-keys&gt;&lt;key app="EN" db-id="tzfp5vpxsp522xeefx3xp5rdz9ar9fwxdeax"&gt;122&lt;/key&gt;&lt;/foreign-keys&gt;&lt;ref-type name="Journal Article"&gt;17&lt;/ref-type&gt;&lt;contributors&gt;&lt;authors&gt;&lt;author&gt;Bromham, L.&lt;/author&gt;&lt;author&gt;Clark, F.&lt;/author&gt;&lt;author&gt;McKee, J. J.&lt;/author&gt;&lt;/authors&gt;&lt;/contributors&gt;&lt;auth-address&gt;Department of Zoology, University of Queensland, Brisbane 4072, Australia. LBromham@zoology.uq.edu.au&lt;/auth-address&gt;&lt;titles&gt;&lt;title&gt;Discovery of a novel murine type C retrovirus by data mining&lt;/title&gt;&lt;secondary-title&gt;J Virol&lt;/secondary-title&gt;&lt;/titles&gt;&lt;periodical&gt;&lt;full-title&gt;J Virol&lt;/full-title&gt;&lt;/periodical&gt;&lt;pages&gt;3053-7&lt;/pages&gt;&lt;volume&gt;75&lt;/volume&gt;&lt;number&gt;6&lt;/number&gt;&lt;edition&gt;2001/02/27&lt;/edition&gt;&lt;keywords&gt;&lt;keyword&gt;Amino Acid Sequence&lt;/keyword&gt;&lt;keyword&gt;Animals&lt;/keyword&gt;&lt;keyword&gt;Base Sequence&lt;/keyword&gt;&lt;keyword&gt;Databases, Factual&lt;/keyword&gt;&lt;keyword&gt;Endogenous Retroviruses/*classification/genetics&lt;/keyword&gt;&lt;keyword&gt;Expressed Sequence Tags&lt;/keyword&gt;&lt;keyword&gt;Gammaretrovirus/*classification/genetics&lt;/keyword&gt;&lt;keyword&gt;Gene Expression Profiling&lt;/keyword&gt;&lt;keyword&gt;Genome&lt;/keyword&gt;&lt;keyword&gt;*Genome, Viral&lt;/keyword&gt;&lt;keyword&gt;Mice/*virology&lt;/keyword&gt;&lt;keyword&gt;Molecular Sequence Data&lt;/keyword&gt;&lt;keyword&gt;Proviruses/genetics&lt;/keyword&gt;&lt;keyword&gt;Sequence Analysis, DNA&lt;/keyword&gt;&lt;keyword&gt;Terminal Repeat Sequences&lt;/keyword&gt;&lt;/keywords&gt;&lt;dates&gt;&lt;year&gt;2001&lt;/year&gt;&lt;pub-dates&gt;&lt;date&gt;Mar&lt;/date&gt;&lt;/pub-dates&gt;&lt;/dates&gt;&lt;isbn&gt;0022-538X (Print)&amp;#xD;0022-538X (Linking)&lt;/isbn&gt;&lt;accession-num&gt;11222735&lt;/accession-num&gt;&lt;urls&gt;&lt;related-urls&gt;&lt;url&gt;http://www.ncbi.nlm.nih.gov/pubmed/11222735&lt;/url&gt;&lt;/related-urls&gt;&lt;/urls&gt;&lt;custom2&gt;115936&lt;/custom2&gt;&lt;electronic-resource-num&gt;10.1128/JVI.75.6.3053-3057.2001&lt;/electronic-resource-num&gt;&lt;language&gt;eng&lt;/language&gt;&lt;/record&gt;&lt;/Cite&gt;&lt;/EndNote&gt;</w:instrText>
      </w:r>
      <w:r>
        <w:fldChar w:fldCharType="separate"/>
      </w:r>
      <w:r w:rsidR="00DD31E9">
        <w:rPr>
          <w:noProof/>
        </w:rPr>
        <w:t>[</w:t>
      </w:r>
      <w:hyperlink w:anchor="_ENREF_122" w:tooltip="Bromham, 2001 #122" w:history="1">
        <w:r w:rsidR="001526E9">
          <w:rPr>
            <w:noProof/>
          </w:rPr>
          <w:t>122</w:t>
        </w:r>
      </w:hyperlink>
      <w:r w:rsidR="00DD31E9">
        <w:rPr>
          <w:noProof/>
        </w:rPr>
        <w:t>]</w:t>
      </w:r>
      <w:r>
        <w:fldChar w:fldCharType="end"/>
      </w:r>
      <w:r>
        <w:t xml:space="preserve"> and aligned independently. Phylogenetic trees reconstructed from the MmERV coding region alignments indicated that the MmERV </w:t>
      </w:r>
      <w:r w:rsidR="00ED0C3A">
        <w:t>group</w:t>
      </w:r>
      <w:r>
        <w:t xml:space="preserve"> consists of two closely related subgroups using eith</w:t>
      </w:r>
      <w:r w:rsidR="00C77A15">
        <w:t>e</w:t>
      </w:r>
      <w:r w:rsidR="00DE31D5">
        <w:t xml:space="preserve">r a Pro-PBS or </w:t>
      </w:r>
      <w:proofErr w:type="spellStart"/>
      <w:r w:rsidR="00DE31D5">
        <w:t>Gly</w:t>
      </w:r>
      <w:proofErr w:type="spellEnd"/>
      <w:r w:rsidR="00DE31D5">
        <w:t>-PBS (Fig. 2</w:t>
      </w:r>
      <w:r w:rsidR="00C77A15">
        <w:t>.2</w:t>
      </w:r>
      <w:r w:rsidR="00DE31D5">
        <w:t>B</w:t>
      </w:r>
      <w:r>
        <w:t xml:space="preserve">). For some elements, the PBS type did not correlate with the sequence similarity of the coding regions. Closer inspection revealed that these elements could be assigned to one of the two subtypes depending on which regions were used for phylogeny reconstruction and therefore most likely represent recombinants between members of the two MmERV subgroups (data not shown). </w:t>
      </w:r>
    </w:p>
    <w:p w:rsidR="00383278" w:rsidRDefault="00F00602" w:rsidP="00383278">
      <w:r>
        <w:t>To analys</w:t>
      </w:r>
      <w:r w:rsidR="00383278">
        <w:t>e the relationship of the putative founder viruses that gave rise to the two MmERV subgroups, two consensus sequences were derived from aligned elements of both MmERV subgroups. By comparing the MmERV-Pro and MmERV-</w:t>
      </w:r>
      <w:proofErr w:type="spellStart"/>
      <w:r w:rsidR="00383278">
        <w:t>Gly</w:t>
      </w:r>
      <w:proofErr w:type="spellEnd"/>
      <w:r w:rsidR="00383278">
        <w:t xml:space="preserve"> consensus sequences, we determined a similarity of 99.5% in the </w:t>
      </w:r>
      <w:r w:rsidR="00383278" w:rsidRPr="00F57C6F">
        <w:rPr>
          <w:i/>
        </w:rPr>
        <w:t>pol</w:t>
      </w:r>
      <w:r w:rsidR="00383278">
        <w:t xml:space="preserve"> gene and synonymous to non-synonymous mutation rates (</w:t>
      </w:r>
      <w:proofErr w:type="spellStart"/>
      <w:r w:rsidR="00383278">
        <w:t>dS</w:t>
      </w:r>
      <w:proofErr w:type="spellEnd"/>
      <w:r w:rsidR="00383278">
        <w:t>/</w:t>
      </w:r>
      <w:proofErr w:type="spellStart"/>
      <w:r w:rsidR="00383278">
        <w:t>dN</w:t>
      </w:r>
      <w:proofErr w:type="spellEnd"/>
      <w:r w:rsidR="00383278">
        <w:t xml:space="preserve">) of 13.8, 9.3 and 3.9 in the </w:t>
      </w:r>
      <w:r w:rsidR="00383278" w:rsidRPr="00FA70E3">
        <w:rPr>
          <w:i/>
        </w:rPr>
        <w:t>gag</w:t>
      </w:r>
      <w:r w:rsidR="00383278">
        <w:t xml:space="preserve">, </w:t>
      </w:r>
      <w:r w:rsidR="00383278" w:rsidRPr="00FA70E3">
        <w:rPr>
          <w:i/>
        </w:rPr>
        <w:t>pol</w:t>
      </w:r>
      <w:r w:rsidR="00383278">
        <w:t xml:space="preserve"> and </w:t>
      </w:r>
      <w:r w:rsidR="00383278" w:rsidRPr="00FA70E3">
        <w:rPr>
          <w:i/>
        </w:rPr>
        <w:t>env</w:t>
      </w:r>
      <w:r w:rsidR="00383278">
        <w:t xml:space="preserve"> gene, respectively.  This indicated that purifying selection, possibly during cycles of active replication as exogenous retroviruses, shaped the genomes of the potential exogenous founder viruses of both MmERV subgroups after their split from each other. </w:t>
      </w:r>
    </w:p>
    <w:p w:rsidR="00383278" w:rsidRDefault="00ED0C3A" w:rsidP="00383278">
      <w:r>
        <w:t>Since the 5’ and 3’</w:t>
      </w:r>
      <w:r w:rsidR="00383278">
        <w:t xml:space="preserve"> LTR of a retrovirus are identical at the time of integration, analysis of the LTR substitution rate allows an approximate estimation of the integration time. We found that elements of both subgroups had highly similar and in some case even identical LTRs (Fig. </w:t>
      </w:r>
      <w:r w:rsidR="00DE31D5">
        <w:lastRenderedPageBreak/>
        <w:t>2.2A</w:t>
      </w:r>
      <w:r w:rsidR="00383278">
        <w:t xml:space="preserve">), indicating that both MmERV subgroups have integrated into the mouse genome relatively recently in history. To further determine the approximate time of MmERV germ line integration, we performed PCR on genomic DNA of wild </w:t>
      </w:r>
      <w:proofErr w:type="spellStart"/>
      <w:r w:rsidR="00383278" w:rsidRPr="000D6BD7">
        <w:rPr>
          <w:i/>
        </w:rPr>
        <w:t>Mus</w:t>
      </w:r>
      <w:proofErr w:type="spellEnd"/>
      <w:r w:rsidR="00383278">
        <w:t xml:space="preserve"> species with primer pairs ampli</w:t>
      </w:r>
      <w:r>
        <w:t>fying a short fragment in the 5’</w:t>
      </w:r>
      <w:r w:rsidR="00383278">
        <w:t xml:space="preserve"> </w:t>
      </w:r>
      <w:proofErr w:type="spellStart"/>
      <w:r w:rsidR="00383278">
        <w:t>untranslated</w:t>
      </w:r>
      <w:proofErr w:type="spellEnd"/>
      <w:r w:rsidR="00383278">
        <w:t xml:space="preserve"> region (UTR) of MmERV. To allow specific detection of the highly similar MmERV subgroups, two forward primers annealing to the Pro-PBS or </w:t>
      </w:r>
      <w:proofErr w:type="spellStart"/>
      <w:r w:rsidR="00383278">
        <w:t>Gly</w:t>
      </w:r>
      <w:proofErr w:type="spellEnd"/>
      <w:r w:rsidR="00383278">
        <w:t xml:space="preserve">-PBS, which differ in 6 nucleotides, and a common reverse primer annealing to a conserved region in the 5´UTR of both MmERV subgroups were designed. Both primer pairs amplified PCR products in </w:t>
      </w:r>
      <w:r w:rsidR="00383278" w:rsidRPr="00AE452F">
        <w:rPr>
          <w:i/>
        </w:rPr>
        <w:t>M. musculus, M. spicilegus, M. spretus and M. dunni</w:t>
      </w:r>
      <w:r w:rsidR="00383278">
        <w:t xml:space="preserve"> (Fig. </w:t>
      </w:r>
      <w:r w:rsidR="00DE31D5">
        <w:t>2.3A</w:t>
      </w:r>
      <w:r w:rsidR="00383278">
        <w:t xml:space="preserve">, </w:t>
      </w:r>
      <w:r w:rsidR="00F00602">
        <w:rPr>
          <w:noProof/>
          <w:lang w:eastAsia="en-GB"/>
        </w:rPr>
        <mc:AlternateContent>
          <mc:Choice Requires="wpg">
            <w:drawing>
              <wp:anchor distT="0" distB="180340" distL="114300" distR="114300" simplePos="0" relativeHeight="251812864" behindDoc="0" locked="0" layoutInCell="1" allowOverlap="1" wp14:anchorId="037BC459" wp14:editId="3E2843CD">
                <wp:simplePos x="0" y="0"/>
                <wp:positionH relativeFrom="column">
                  <wp:posOffset>-85090</wp:posOffset>
                </wp:positionH>
                <wp:positionV relativeFrom="paragraph">
                  <wp:posOffset>251460</wp:posOffset>
                </wp:positionV>
                <wp:extent cx="5936400" cy="4860000"/>
                <wp:effectExtent l="0" t="0" r="7620" b="0"/>
                <wp:wrapTopAndBottom/>
                <wp:docPr id="89" name="Group 89"/>
                <wp:cNvGraphicFramePr/>
                <a:graphic xmlns:a="http://schemas.openxmlformats.org/drawingml/2006/main">
                  <a:graphicData uri="http://schemas.microsoft.com/office/word/2010/wordprocessingGroup">
                    <wpg:wgp>
                      <wpg:cNvGrpSpPr/>
                      <wpg:grpSpPr>
                        <a:xfrm>
                          <a:off x="0" y="0"/>
                          <a:ext cx="5936400" cy="4860000"/>
                          <a:chOff x="0" y="0"/>
                          <a:chExt cx="5935593" cy="4861133"/>
                        </a:xfrm>
                      </wpg:grpSpPr>
                      <pic:pic xmlns:pic="http://schemas.openxmlformats.org/drawingml/2006/picture">
                        <pic:nvPicPr>
                          <pic:cNvPr id="86" name="Picture 8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9526" cy="4805917"/>
                          </a:xfrm>
                          <a:prstGeom prst="rect">
                            <a:avLst/>
                          </a:prstGeom>
                        </pic:spPr>
                      </pic:pic>
                      <wps:wsp>
                        <wps:cNvPr id="87" name="Text Box 87"/>
                        <wps:cNvSpPr txBox="1"/>
                        <wps:spPr>
                          <a:xfrm>
                            <a:off x="3083173" y="2679273"/>
                            <a:ext cx="2852420" cy="2181860"/>
                          </a:xfrm>
                          <a:prstGeom prst="rect">
                            <a:avLst/>
                          </a:prstGeom>
                          <a:solidFill>
                            <a:prstClr val="white"/>
                          </a:solidFill>
                          <a:ln>
                            <a:noFill/>
                          </a:ln>
                          <a:effectLst/>
                        </wps:spPr>
                        <wps:txbx>
                          <w:txbxContent>
                            <w:p w:rsidR="00D96F2A" w:rsidRPr="00F021A2" w:rsidRDefault="00D96F2A" w:rsidP="00F00602">
                              <w:pPr>
                                <w:pStyle w:val="Caption"/>
                                <w:rPr>
                                  <w:sz w:val="24"/>
                                  <w:lang w:val="en-US"/>
                                </w:rPr>
                              </w:pPr>
                              <w:r w:rsidRPr="00A92C2A">
                                <w:rPr>
                                  <w:b/>
                                </w:rPr>
                                <w:t xml:space="preserve">Figure 2.3: Prevalence of MmERV elements in wild </w:t>
                              </w:r>
                              <w:proofErr w:type="spellStart"/>
                              <w:r w:rsidRPr="00A92C2A">
                                <w:rPr>
                                  <w:b/>
                                  <w:i/>
                                </w:rPr>
                                <w:t>Mus</w:t>
                              </w:r>
                              <w:proofErr w:type="spellEnd"/>
                              <w:r w:rsidRPr="00A92C2A">
                                <w:rPr>
                                  <w:b/>
                                </w:rPr>
                                <w:t xml:space="preserve"> species</w:t>
                              </w:r>
                              <w:r>
                                <w:t xml:space="preserve">. (A) PCR with primer pairs specific for MmERV and possibly MDEV with Pro-PBS or </w:t>
                              </w:r>
                              <w:proofErr w:type="spellStart"/>
                              <w:r>
                                <w:t>Gly</w:t>
                              </w:r>
                              <w:proofErr w:type="spellEnd"/>
                              <w:r>
                                <w:t xml:space="preserve">-PBS sequences or primers annealing to conserved regions in the </w:t>
                              </w:r>
                              <w:r w:rsidRPr="00691162">
                                <w:rPr>
                                  <w:i/>
                                </w:rPr>
                                <w:t>pol</w:t>
                              </w:r>
                              <w:r>
                                <w:t xml:space="preserve"> gene of MmERV and MDEV was performed on genomic DNA from various </w:t>
                              </w:r>
                              <w:proofErr w:type="spellStart"/>
                              <w:r w:rsidRPr="00691162">
                                <w:rPr>
                                  <w:i/>
                                </w:rPr>
                                <w:t>Mus</w:t>
                              </w:r>
                              <w:proofErr w:type="spellEnd"/>
                              <w:r>
                                <w:t xml:space="preserve"> species. (B) Genomic </w:t>
                              </w:r>
                              <w:proofErr w:type="spellStart"/>
                              <w:r w:rsidRPr="00CE5E71">
                                <w:rPr>
                                  <w:i/>
                                </w:rPr>
                                <w:t>Mus</w:t>
                              </w:r>
                              <w:proofErr w:type="spellEnd"/>
                              <w:r>
                                <w:t xml:space="preserve"> DNA was screened for MmERV insertions by qPCR using primers amplifying either only the MmERV-Pro subgroup or both MmERV types (</w:t>
                              </w:r>
                              <w:r w:rsidRPr="006E01F6">
                                <w:rPr>
                                  <w:i/>
                                </w:rPr>
                                <w:t>gag</w:t>
                              </w:r>
                              <w:r>
                                <w:t xml:space="preserve">). Results were normalised using primers amplifying a short region within the </w:t>
                              </w:r>
                              <w:r w:rsidRPr="00CE5E71">
                                <w:rPr>
                                  <w:i/>
                                </w:rPr>
                                <w:t>Zfp809</w:t>
                              </w:r>
                              <w:r>
                                <w:t xml:space="preserve"> DNA binding region that was found to be conserved in these </w:t>
                              </w:r>
                              <w:proofErr w:type="spellStart"/>
                              <w:r w:rsidRPr="00A539AC">
                                <w:rPr>
                                  <w:i/>
                                </w:rPr>
                                <w:t>Mus</w:t>
                              </w:r>
                              <w:proofErr w:type="spellEnd"/>
                              <w:r>
                                <w:t xml:space="preserve"> species. The histogram</w:t>
                              </w:r>
                              <w:r w:rsidRPr="00B467D3">
                                <w:t xml:space="preserve"> show</w:t>
                              </w:r>
                              <w:r>
                                <w:t xml:space="preserve">s the mean relative amount of MmERV targets in wild </w:t>
                              </w:r>
                              <w:proofErr w:type="spellStart"/>
                              <w:r w:rsidRPr="00A539AC">
                                <w:rPr>
                                  <w:i/>
                                </w:rPr>
                                <w:t>Mus</w:t>
                              </w:r>
                              <w:proofErr w:type="spellEnd"/>
                              <w:r>
                                <w:t xml:space="preserve"> species relative to </w:t>
                              </w:r>
                              <w:r w:rsidRPr="00A539AC">
                                <w:rPr>
                                  <w:i/>
                                </w:rPr>
                                <w:t>M. musculus</w:t>
                              </w:r>
                              <w:r>
                                <w:t xml:space="preserve"> </w:t>
                              </w:r>
                              <w:r w:rsidRPr="00B467D3">
                                <w:t>with standard deviations (n = 3, technical replicat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89" o:spid="_x0000_s1038" style="position:absolute;left:0;text-align:left;margin-left:-6.7pt;margin-top:19.8pt;width:467.45pt;height:382.7pt;z-index:251812864;mso-wrap-distance-bottom:14.2pt;mso-width-relative:margin;mso-height-relative:margin" coordsize="59355,48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">
                <v:shape id="Picture 86" o:spid="_x0000_s1039" type="#_x0000_t75" style="position:absolute;width:28495;height:48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xeCHFAAAA2wAAAA8AAABkcnMvZG93bnJldi54bWxEj0FrwkAUhO9C/8PyCr2ZjR5sSF2lWCoe&#10;qqBW9PjIvibB7NuY3Zror3cFweMwM98w42lnKnGmxpWWFQyiGARxZnXJuYLf7Xc/AeE8ssbKMim4&#10;kIPp5KU3xlTbltd03vhcBAi7FBUU3teplC4ryKCLbE0cvD/bGPRBNrnUDbYBbio5jOORNFhyWCiw&#10;pllB2XHzbxSclm3281XtulWyvx52y/aynr/PlHp77T4/QHjq/DP8aC+0gmQE9y/hB8jJ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sXghxQAAANsAAAAPAAAAAAAAAAAAAAAA&#10;AJ8CAABkcnMvZG93bnJldi54bWxQSwUGAAAAAAQABAD3AAAAkQMAAAAA&#10;">
                  <v:imagedata r:id="rId23" o:title=""/>
                  <v:path arrowok="t"/>
                </v:shape>
                <v:shape id="Text Box 87" o:spid="_x0000_s1040" type="#_x0000_t202" style="position:absolute;left:30831;top:26792;width:28524;height:21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D96F2A" w:rsidRPr="00F021A2" w:rsidRDefault="00D96F2A" w:rsidP="00F00602">
                        <w:pPr>
                          <w:pStyle w:val="Caption"/>
                          <w:rPr>
                            <w:sz w:val="24"/>
                            <w:lang w:val="en-US"/>
                          </w:rPr>
                        </w:pPr>
                        <w:r w:rsidRPr="00A92C2A">
                          <w:rPr>
                            <w:b/>
                          </w:rPr>
                          <w:t xml:space="preserve">Figure 2.3: Prevalence of MmERV elements in wild </w:t>
                        </w:r>
                        <w:proofErr w:type="spellStart"/>
                        <w:r w:rsidRPr="00A92C2A">
                          <w:rPr>
                            <w:b/>
                            <w:i/>
                          </w:rPr>
                          <w:t>Mus</w:t>
                        </w:r>
                        <w:proofErr w:type="spellEnd"/>
                        <w:r w:rsidRPr="00A92C2A">
                          <w:rPr>
                            <w:b/>
                          </w:rPr>
                          <w:t xml:space="preserve"> species</w:t>
                        </w:r>
                        <w:r>
                          <w:t xml:space="preserve">. (A) PCR with primer pairs specific for MmERV and possibly MDEV with Pro-PBS or </w:t>
                        </w:r>
                        <w:proofErr w:type="spellStart"/>
                        <w:r>
                          <w:t>Gly</w:t>
                        </w:r>
                        <w:proofErr w:type="spellEnd"/>
                        <w:r>
                          <w:t xml:space="preserve">-PBS sequences or primers annealing to conserved regions in the </w:t>
                        </w:r>
                        <w:r w:rsidRPr="00691162">
                          <w:rPr>
                            <w:i/>
                          </w:rPr>
                          <w:t>pol</w:t>
                        </w:r>
                        <w:r>
                          <w:t xml:space="preserve"> gene of MmERV and MDEV was performed on genomic DNA from various </w:t>
                        </w:r>
                        <w:proofErr w:type="spellStart"/>
                        <w:r w:rsidRPr="00691162">
                          <w:rPr>
                            <w:i/>
                          </w:rPr>
                          <w:t>Mus</w:t>
                        </w:r>
                        <w:proofErr w:type="spellEnd"/>
                        <w:r>
                          <w:t xml:space="preserve"> species. (B) Genomic </w:t>
                        </w:r>
                        <w:proofErr w:type="spellStart"/>
                        <w:r w:rsidRPr="00CE5E71">
                          <w:rPr>
                            <w:i/>
                          </w:rPr>
                          <w:t>Mus</w:t>
                        </w:r>
                        <w:proofErr w:type="spellEnd"/>
                        <w:r>
                          <w:t xml:space="preserve"> DNA was screened for MmERV insertions by qPCR using primers amplifying either only the MmERV-Pro subgroup or both MmERV types (</w:t>
                        </w:r>
                        <w:r w:rsidRPr="006E01F6">
                          <w:rPr>
                            <w:i/>
                          </w:rPr>
                          <w:t>gag</w:t>
                        </w:r>
                        <w:r>
                          <w:t xml:space="preserve">). Results were normalised using primers amplifying a short region within the </w:t>
                        </w:r>
                        <w:r w:rsidRPr="00CE5E71">
                          <w:rPr>
                            <w:i/>
                          </w:rPr>
                          <w:t>Zfp809</w:t>
                        </w:r>
                        <w:r>
                          <w:t xml:space="preserve"> DNA binding region that was found to be conserved in these </w:t>
                        </w:r>
                        <w:proofErr w:type="spellStart"/>
                        <w:r w:rsidRPr="00A539AC">
                          <w:rPr>
                            <w:i/>
                          </w:rPr>
                          <w:t>Mus</w:t>
                        </w:r>
                        <w:proofErr w:type="spellEnd"/>
                        <w:r>
                          <w:t xml:space="preserve"> species. The histogram</w:t>
                        </w:r>
                        <w:r w:rsidRPr="00B467D3">
                          <w:t xml:space="preserve"> show</w:t>
                        </w:r>
                        <w:r>
                          <w:t xml:space="preserve">s the mean relative amount of MmERV targets in wild </w:t>
                        </w:r>
                        <w:proofErr w:type="spellStart"/>
                        <w:r w:rsidRPr="00A539AC">
                          <w:rPr>
                            <w:i/>
                          </w:rPr>
                          <w:t>Mus</w:t>
                        </w:r>
                        <w:proofErr w:type="spellEnd"/>
                        <w:r>
                          <w:t xml:space="preserve"> species relative to </w:t>
                        </w:r>
                        <w:r w:rsidRPr="00A539AC">
                          <w:rPr>
                            <w:i/>
                          </w:rPr>
                          <w:t>M. musculus</w:t>
                        </w:r>
                        <w:r>
                          <w:t xml:space="preserve"> </w:t>
                        </w:r>
                        <w:r w:rsidRPr="00B467D3">
                          <w:t>with standard deviations (n = 3, technical replicates)</w:t>
                        </w:r>
                        <w:r>
                          <w:t>.</w:t>
                        </w:r>
                      </w:p>
                    </w:txbxContent>
                  </v:textbox>
                </v:shape>
                <w10:wrap type="topAndBottom"/>
              </v:group>
            </w:pict>
          </mc:Fallback>
        </mc:AlternateContent>
      </w:r>
      <w:r w:rsidR="00383278">
        <w:t xml:space="preserve">upper panels). However, since MDEV is closely related to MmERV, we could not exclude that the used primer pairs also amplified MDEV elements. To determine whether these elements in wild </w:t>
      </w:r>
      <w:proofErr w:type="spellStart"/>
      <w:r w:rsidR="00383278" w:rsidRPr="00AA2FAA">
        <w:rPr>
          <w:i/>
        </w:rPr>
        <w:t>Mus</w:t>
      </w:r>
      <w:proofErr w:type="spellEnd"/>
      <w:r w:rsidR="00383278">
        <w:t xml:space="preserve"> species are more closely related to MmERV or MDEV, another primer pair, amplifying a 630 bp region in the </w:t>
      </w:r>
      <w:r w:rsidR="00383278" w:rsidRPr="00C34806">
        <w:rPr>
          <w:i/>
        </w:rPr>
        <w:t>pol</w:t>
      </w:r>
      <w:r w:rsidR="00383278">
        <w:t xml:space="preserve"> gene of MmERV and MDEV was designed and used for PCR on genomic DNA.</w:t>
      </w:r>
      <w:r w:rsidR="00383278" w:rsidRPr="00C34806">
        <w:t xml:space="preserve"> </w:t>
      </w:r>
      <w:r w:rsidR="00383278">
        <w:t xml:space="preserve">PCR products of the expected size could be amplified from genomic </w:t>
      </w:r>
      <w:r w:rsidR="00383278">
        <w:lastRenderedPageBreak/>
        <w:t xml:space="preserve">DNA of all tested </w:t>
      </w:r>
      <w:proofErr w:type="spellStart"/>
      <w:r w:rsidR="00383278" w:rsidRPr="00902B49">
        <w:rPr>
          <w:i/>
        </w:rPr>
        <w:t>Mus</w:t>
      </w:r>
      <w:proofErr w:type="spellEnd"/>
      <w:r w:rsidR="00DE31D5">
        <w:t xml:space="preserve"> species (Fig. 2</w:t>
      </w:r>
      <w:r w:rsidR="000E7356">
        <w:t>.3</w:t>
      </w:r>
      <w:r w:rsidR="00DE31D5">
        <w:t>A</w:t>
      </w:r>
      <w:r w:rsidR="00383278">
        <w:t xml:space="preserve">, lower panel). The </w:t>
      </w:r>
      <w:r w:rsidR="00383278" w:rsidRPr="00C34806">
        <w:rPr>
          <w:i/>
        </w:rPr>
        <w:t>pol</w:t>
      </w:r>
      <w:r w:rsidR="00383278">
        <w:t xml:space="preserve"> </w:t>
      </w:r>
      <w:proofErr w:type="spellStart"/>
      <w:r w:rsidR="00383278">
        <w:t>amplicons</w:t>
      </w:r>
      <w:proofErr w:type="spellEnd"/>
      <w:r w:rsidR="00383278">
        <w:t xml:space="preserve"> were then sub-cloned into vectors and six clones per species were sequenced. Sequencing revealed that </w:t>
      </w:r>
      <w:proofErr w:type="spellStart"/>
      <w:r w:rsidR="00383278">
        <w:t>amplicons</w:t>
      </w:r>
      <w:proofErr w:type="spellEnd"/>
      <w:r w:rsidR="00383278">
        <w:t xml:space="preserve"> from </w:t>
      </w:r>
      <w:r w:rsidR="00383278" w:rsidRPr="00E54071">
        <w:rPr>
          <w:i/>
        </w:rPr>
        <w:t>M. spicilegus</w:t>
      </w:r>
      <w:r w:rsidR="00383278">
        <w:t xml:space="preserve"> and </w:t>
      </w:r>
      <w:r w:rsidR="00383278" w:rsidRPr="00E54071">
        <w:rPr>
          <w:i/>
        </w:rPr>
        <w:t>M. spretus</w:t>
      </w:r>
      <w:r w:rsidR="00383278">
        <w:t xml:space="preserve"> were highly similar (&gt;95% identity) to the published MmERV </w:t>
      </w:r>
      <w:r w:rsidR="00383278" w:rsidRPr="00F32F23">
        <w:rPr>
          <w:i/>
        </w:rPr>
        <w:t>pol</w:t>
      </w:r>
      <w:r w:rsidR="00383278">
        <w:t xml:space="preserve"> gene </w:t>
      </w:r>
      <w:r w:rsidR="00383278">
        <w:fldChar w:fldCharType="begin"/>
      </w:r>
      <w:r w:rsidR="00DD31E9">
        <w:instrText xml:space="preserve"> ADDIN EN.CITE &lt;EndNote&gt;&lt;Cite&gt;&lt;Author&gt;Bromham&lt;/Author&gt;&lt;Year&gt;2001&lt;/Year&gt;&lt;RecNum&gt;122&lt;/RecNum&gt;&lt;DisplayText&gt;[122]&lt;/DisplayText&gt;&lt;record&gt;&lt;rec-number&gt;122&lt;/rec-number&gt;&lt;foreign-keys&gt;&lt;key app="EN" db-id="tzfp5vpxsp522xeefx3xp5rdz9ar9fwxdeax"&gt;122&lt;/key&gt;&lt;/foreign-keys&gt;&lt;ref-type name="Journal Article"&gt;17&lt;/ref-type&gt;&lt;contributors&gt;&lt;authors&gt;&lt;author&gt;Bromham, L.&lt;/author&gt;&lt;author&gt;Clark, F.&lt;/author&gt;&lt;author&gt;McKee, J. J.&lt;/author&gt;&lt;/authors&gt;&lt;/contributors&gt;&lt;auth-address&gt;Department of Zoology, University of Queensland, Brisbane 4072, Australia. LBromham@zoology.uq.edu.au&lt;/auth-address&gt;&lt;titles&gt;&lt;title&gt;Discovery of a novel murine type C retrovirus by data mining&lt;/title&gt;&lt;secondary-title&gt;J Virol&lt;/secondary-title&gt;&lt;/titles&gt;&lt;periodical&gt;&lt;full-title&gt;J Virol&lt;/full-title&gt;&lt;/periodical&gt;&lt;pages&gt;3053-7&lt;/pages&gt;&lt;volume&gt;75&lt;/volume&gt;&lt;number&gt;6&lt;/number&gt;&lt;edition&gt;2001/02/27&lt;/edition&gt;&lt;keywords&gt;&lt;keyword&gt;Amino Acid Sequence&lt;/keyword&gt;&lt;keyword&gt;Animals&lt;/keyword&gt;&lt;keyword&gt;Base Sequence&lt;/keyword&gt;&lt;keyword&gt;Databases, Factual&lt;/keyword&gt;&lt;keyword&gt;Endogenous Retroviruses/*classification/genetics&lt;/keyword&gt;&lt;keyword&gt;Expressed Sequence Tags&lt;/keyword&gt;&lt;keyword&gt;Gammaretrovirus/*classification/genetics&lt;/keyword&gt;&lt;keyword&gt;Gene Expression Profiling&lt;/keyword&gt;&lt;keyword&gt;Genome&lt;/keyword&gt;&lt;keyword&gt;*Genome, Viral&lt;/keyword&gt;&lt;keyword&gt;Mice/*virology&lt;/keyword&gt;&lt;keyword&gt;Molecular Sequence Data&lt;/keyword&gt;&lt;keyword&gt;Proviruses/genetics&lt;/keyword&gt;&lt;keyword&gt;Sequence Analysis, DNA&lt;/keyword&gt;&lt;keyword&gt;Terminal Repeat Sequences&lt;/keyword&gt;&lt;/keywords&gt;&lt;dates&gt;&lt;year&gt;2001&lt;/year&gt;&lt;pub-dates&gt;&lt;date&gt;Mar&lt;/date&gt;&lt;/pub-dates&gt;&lt;/dates&gt;&lt;isbn&gt;0022-538X (Print)&amp;#xD;0022-538X (Linking)&lt;/isbn&gt;&lt;accession-num&gt;11222735&lt;/accession-num&gt;&lt;urls&gt;&lt;related-urls&gt;&lt;url&gt;http://www.ncbi.nlm.nih.gov/pubmed/11222735&lt;/url&gt;&lt;/related-urls&gt;&lt;/urls&gt;&lt;custom2&gt;115936&lt;/custom2&gt;&lt;electronic-resource-num&gt;10.1128/JVI.75.6.3053-3057.2001&lt;/electronic-resource-num&gt;&lt;language&gt;eng&lt;/language&gt;&lt;/record&gt;&lt;/Cite&gt;&lt;/EndNote&gt;</w:instrText>
      </w:r>
      <w:r w:rsidR="00383278">
        <w:fldChar w:fldCharType="separate"/>
      </w:r>
      <w:r w:rsidR="00DD31E9">
        <w:rPr>
          <w:noProof/>
        </w:rPr>
        <w:t>[</w:t>
      </w:r>
      <w:hyperlink w:anchor="_ENREF_122" w:tooltip="Bromham, 2001 #122" w:history="1">
        <w:r w:rsidR="001526E9">
          <w:rPr>
            <w:noProof/>
          </w:rPr>
          <w:t>122</w:t>
        </w:r>
      </w:hyperlink>
      <w:r w:rsidR="00DD31E9">
        <w:rPr>
          <w:noProof/>
        </w:rPr>
        <w:t>]</w:t>
      </w:r>
      <w:r w:rsidR="00383278">
        <w:fldChar w:fldCharType="end"/>
      </w:r>
      <w:r w:rsidR="00383278">
        <w:t xml:space="preserve">. All sequences amplified from </w:t>
      </w:r>
      <w:r w:rsidR="00383278" w:rsidRPr="009A4DF5">
        <w:rPr>
          <w:i/>
        </w:rPr>
        <w:t>M. dunni</w:t>
      </w:r>
      <w:r w:rsidR="00383278">
        <w:t xml:space="preserve"> DNA were highly similar to MDEV (&gt;94% identity), whereas sequences from </w:t>
      </w:r>
      <w:r w:rsidR="00383278" w:rsidRPr="00E54071">
        <w:rPr>
          <w:i/>
        </w:rPr>
        <w:t>M. caroli</w:t>
      </w:r>
      <w:r w:rsidR="00383278">
        <w:t xml:space="preserve"> and </w:t>
      </w:r>
      <w:r w:rsidR="00383278" w:rsidRPr="00E54071">
        <w:rPr>
          <w:i/>
        </w:rPr>
        <w:t>M. pahari</w:t>
      </w:r>
      <w:r w:rsidR="00383278">
        <w:t xml:space="preserve"> were about 75 % homologous to both MmERV and MDEV, and therefore represented more distantly related ERVs. </w:t>
      </w:r>
      <w:r>
        <w:t>Supplementary Figure</w:t>
      </w:r>
      <w:r w:rsidR="00383278">
        <w:t xml:space="preserve"> S</w:t>
      </w:r>
      <w:r w:rsidR="00DE31D5">
        <w:t>2.</w:t>
      </w:r>
      <w:r w:rsidR="00383278">
        <w:t xml:space="preserve">1 shows a phylogenetic tree of the amplified partial </w:t>
      </w:r>
      <w:r w:rsidR="00383278" w:rsidRPr="000C426E">
        <w:rPr>
          <w:i/>
        </w:rPr>
        <w:t xml:space="preserve">pol </w:t>
      </w:r>
      <w:r w:rsidR="00383278">
        <w:t xml:space="preserve">sequences derived from different </w:t>
      </w:r>
      <w:proofErr w:type="spellStart"/>
      <w:r w:rsidR="00383278" w:rsidRPr="0053758F">
        <w:rPr>
          <w:i/>
        </w:rPr>
        <w:t>Mus</w:t>
      </w:r>
      <w:proofErr w:type="spellEnd"/>
      <w:r w:rsidR="00383278">
        <w:t xml:space="preserve"> species and the corresponding sequences of the published MmERV and MDEV genomes. </w:t>
      </w:r>
    </w:p>
    <w:p w:rsidR="00383278" w:rsidRDefault="00383278" w:rsidP="00383278">
      <w:r>
        <w:t xml:space="preserve">Finally, we performed quantitative PCR (qPCR) on genomic </w:t>
      </w:r>
      <w:proofErr w:type="spellStart"/>
      <w:r w:rsidRPr="000645F0">
        <w:rPr>
          <w:i/>
        </w:rPr>
        <w:t>Mus</w:t>
      </w:r>
      <w:proofErr w:type="spellEnd"/>
      <w:r>
        <w:t xml:space="preserve"> DNA using a MmERV-Pro specific primer pair as described above and primers annealing to conserved regions in the </w:t>
      </w:r>
      <w:r w:rsidRPr="00D537BC">
        <w:rPr>
          <w:i/>
        </w:rPr>
        <w:t>gag</w:t>
      </w:r>
      <w:r>
        <w:t xml:space="preserve"> gene of both MmERV types to determine relative MmERV copy numbers in different </w:t>
      </w:r>
      <w:proofErr w:type="spellStart"/>
      <w:r w:rsidRPr="002A27A5">
        <w:rPr>
          <w:i/>
        </w:rPr>
        <w:t>Mus</w:t>
      </w:r>
      <w:proofErr w:type="spellEnd"/>
      <w:r>
        <w:t xml:space="preserve"> species. As shown in Fig. </w:t>
      </w:r>
      <w:r w:rsidR="00ED0C3A">
        <w:t>2.3B</w:t>
      </w:r>
      <w:r>
        <w:t xml:space="preserve">, we detected about five-fold less MmERV-Pro copies in </w:t>
      </w:r>
      <w:r w:rsidRPr="00ED7EBF">
        <w:rPr>
          <w:i/>
        </w:rPr>
        <w:t>M. spretus</w:t>
      </w:r>
      <w:r>
        <w:t xml:space="preserve"> compared to </w:t>
      </w:r>
      <w:r w:rsidRPr="00ED7EBF">
        <w:rPr>
          <w:i/>
        </w:rPr>
        <w:t>M. musculus</w:t>
      </w:r>
      <w:r>
        <w:t xml:space="preserve"> and </w:t>
      </w:r>
      <w:r w:rsidRPr="00ED7EBF">
        <w:rPr>
          <w:i/>
        </w:rPr>
        <w:t>M. spicilegus</w:t>
      </w:r>
      <w:r>
        <w:t xml:space="preserve">, indicating that MmERV was still active after the split of these species which was estimated to have occurred about 1.5 </w:t>
      </w:r>
      <w:r w:rsidR="00ED0C3A">
        <w:t>million years</w:t>
      </w:r>
      <w:r>
        <w:t xml:space="preserve"> ago </w:t>
      </w:r>
      <w:r>
        <w:fldChar w:fldCharType="begin"/>
      </w:r>
      <w:r w:rsidR="00DD31E9">
        <w:instrText xml:space="preserve"> ADDIN EN.CITE &lt;EndNote&gt;&lt;Cite&gt;&lt;Author&gt;Guenet&lt;/Author&gt;&lt;Year&gt;2003&lt;/Year&gt;&lt;RecNum&gt;123&lt;/RecNum&gt;&lt;DisplayText&gt;[123]&lt;/DisplayText&gt;&lt;record&gt;&lt;rec-number&gt;123&lt;/rec-number&gt;&lt;foreign-keys&gt;&lt;key app="EN" db-id="tzfp5vpxsp522xeefx3xp5rdz9ar9fwxdeax"&gt;123&lt;/key&gt;&lt;/foreign-keys&gt;&lt;ref-type name="Journal Article"&gt;17&lt;/ref-type&gt;&lt;contributors&gt;&lt;authors&gt;&lt;author&gt;Guenet, J. L.&lt;/author&gt;&lt;author&gt;Bonhomme, F.&lt;/author&gt;&lt;/authors&gt;&lt;/contributors&gt;&lt;auth-address&gt;Unite de Genetique des Mammiferes, Institut Pasteur, 75724 Cedex 15, Paris, France. guenet@pasteur.fr&lt;/auth-address&gt;&lt;titles&gt;&lt;title&gt;Wild mice: an ever-increasing contribution to a popular mammalian model&lt;/title&gt;&lt;secondary-title&gt;Trends Genet&lt;/secondary-title&gt;&lt;/titles&gt;&lt;periodical&gt;&lt;full-title&gt;Trends Genet&lt;/full-title&gt;&lt;/periodical&gt;&lt;pages&gt;24-31&lt;/pages&gt;&lt;volume&gt;19&lt;/volume&gt;&lt;number&gt;1&lt;/number&gt;&lt;edition&gt;2002/12/21&lt;/edition&gt;&lt;keywords&gt;&lt;keyword&gt;Animals&lt;/keyword&gt;&lt;keyword&gt;Behavior, Animal&lt;/keyword&gt;&lt;keyword&gt;Biological Evolution&lt;/keyword&gt;&lt;keyword&gt;Chromosomes&lt;/keyword&gt;&lt;keyword&gt;Epistasis, Genetic&lt;/keyword&gt;&lt;keyword&gt;*Genetic Variation&lt;/keyword&gt;&lt;keyword&gt;Mice/*genetics&lt;/keyword&gt;&lt;keyword&gt;Mice, Inbred Strains&lt;/keyword&gt;&lt;keyword&gt;Phylogeny&lt;/keyword&gt;&lt;keyword&gt;Polymorphism, Genetic&lt;/keyword&gt;&lt;/keywords&gt;&lt;dates&gt;&lt;year&gt;2003&lt;/year&gt;&lt;pub-dates&gt;&lt;date&gt;Jan&lt;/date&gt;&lt;/pub-dates&gt;&lt;/dates&gt;&lt;isbn&gt;0168-9525 (Print)&amp;#xD;0168-9525 (Linking)&lt;/isbn&gt;&lt;accession-num&gt;12493245&lt;/accession-num&gt;&lt;urls&gt;&lt;related-urls&gt;&lt;url&gt;http://www.ncbi.nlm.nih.gov/pubmed/12493245&lt;/url&gt;&lt;/related-urls&gt;&lt;/urls&gt;&lt;electronic-resource-num&gt;S0168-9525(02)00007-0 [pii]&lt;/electronic-resource-num&gt;&lt;language&gt;eng&lt;/language&gt;&lt;/record&gt;&lt;/Cite&gt;&lt;/EndNote&gt;</w:instrText>
      </w:r>
      <w:r>
        <w:fldChar w:fldCharType="separate"/>
      </w:r>
      <w:r w:rsidR="00DD31E9">
        <w:rPr>
          <w:noProof/>
        </w:rPr>
        <w:t>[</w:t>
      </w:r>
      <w:hyperlink w:anchor="_ENREF_123" w:tooltip="Guenet, 2003 #123" w:history="1">
        <w:r w:rsidR="001526E9">
          <w:rPr>
            <w:noProof/>
          </w:rPr>
          <w:t>123</w:t>
        </w:r>
      </w:hyperlink>
      <w:r w:rsidR="00DD31E9">
        <w:rPr>
          <w:noProof/>
        </w:rPr>
        <w:t>]</w:t>
      </w:r>
      <w:r>
        <w:fldChar w:fldCharType="end"/>
      </w:r>
      <w:r>
        <w:t xml:space="preserve">. </w:t>
      </w:r>
    </w:p>
    <w:p w:rsidR="00383278" w:rsidRDefault="00ED0C3A" w:rsidP="00383278">
      <w:r>
        <w:t>Although</w:t>
      </w:r>
      <w:r w:rsidR="00383278">
        <w:t xml:space="preserve">, we cannot exclude that MmERV is also present in more distant </w:t>
      </w:r>
      <w:proofErr w:type="spellStart"/>
      <w:r w:rsidR="00383278" w:rsidRPr="002A27A5">
        <w:rPr>
          <w:i/>
        </w:rPr>
        <w:t>Mus</w:t>
      </w:r>
      <w:proofErr w:type="spellEnd"/>
      <w:r w:rsidR="00383278" w:rsidRPr="002A27A5">
        <w:rPr>
          <w:i/>
        </w:rPr>
        <w:t xml:space="preserve"> </w:t>
      </w:r>
      <w:r w:rsidR="00383278">
        <w:t xml:space="preserve">species, altogether the data presented above suggest that MmERV integrated in the germ line of the common ancestor of </w:t>
      </w:r>
      <w:r w:rsidR="00383278" w:rsidRPr="00E54071">
        <w:rPr>
          <w:i/>
        </w:rPr>
        <w:t>M. musculus</w:t>
      </w:r>
      <w:r w:rsidR="00383278">
        <w:rPr>
          <w:i/>
        </w:rPr>
        <w:t xml:space="preserve">, </w:t>
      </w:r>
      <w:r w:rsidR="00383278" w:rsidRPr="00E54071">
        <w:rPr>
          <w:i/>
        </w:rPr>
        <w:t>M. spicilegus</w:t>
      </w:r>
      <w:r w:rsidR="00383278">
        <w:t xml:space="preserve"> and </w:t>
      </w:r>
      <w:r w:rsidR="00383278">
        <w:rPr>
          <w:i/>
        </w:rPr>
        <w:t>M. spretus</w:t>
      </w:r>
      <w:r w:rsidR="00383278">
        <w:t xml:space="preserve"> after the split from </w:t>
      </w:r>
      <w:r w:rsidR="00383278" w:rsidRPr="006B3336">
        <w:rPr>
          <w:i/>
        </w:rPr>
        <w:t>M. dunni</w:t>
      </w:r>
      <w:r w:rsidR="00F00602">
        <w:t>, which has been colonis</w:t>
      </w:r>
      <w:r w:rsidR="00383278">
        <w:t xml:space="preserve">ed by MDEV. Interestingly, both MmERV subgroups expanded to similar copy numbers in </w:t>
      </w:r>
      <w:r w:rsidR="00383278">
        <w:rPr>
          <w:i/>
        </w:rPr>
        <w:t>M.</w:t>
      </w:r>
      <w:r w:rsidR="00383278" w:rsidRPr="001E5B84">
        <w:rPr>
          <w:i/>
        </w:rPr>
        <w:t xml:space="preserve"> musculus</w:t>
      </w:r>
      <w:r w:rsidR="0001351F">
        <w:t xml:space="preserve"> after germ line colonis</w:t>
      </w:r>
      <w:r w:rsidR="00383278">
        <w:t>ation despite using PBS sequences with different repression activities.</w:t>
      </w:r>
    </w:p>
    <w:p w:rsidR="00383278" w:rsidRDefault="00383278" w:rsidP="00383278">
      <w:pPr>
        <w:pStyle w:val="Heading3"/>
      </w:pPr>
      <w:bookmarkStart w:id="25" w:name="_Toc343249316"/>
      <w:r>
        <w:t>MmERV-Pro and MmERV-</w:t>
      </w:r>
      <w:proofErr w:type="spellStart"/>
      <w:r>
        <w:t>Gly</w:t>
      </w:r>
      <w:proofErr w:type="spellEnd"/>
      <w:r>
        <w:t xml:space="preserve"> elements are differentially expressed</w:t>
      </w:r>
      <w:bookmarkEnd w:id="25"/>
    </w:p>
    <w:p w:rsidR="00383278" w:rsidRDefault="00383278" w:rsidP="00383278">
      <w:r>
        <w:t xml:space="preserve">To </w:t>
      </w:r>
      <w:r w:rsidR="00F00602">
        <w:t>analys</w:t>
      </w:r>
      <w:r w:rsidRPr="00051A93">
        <w:t>e</w:t>
      </w:r>
      <w:r>
        <w:t xml:space="preserve"> subgroup-specific MmERV expression, primers annealing to the Pro-PBS or </w:t>
      </w:r>
      <w:proofErr w:type="spellStart"/>
      <w:r>
        <w:t>Gly</w:t>
      </w:r>
      <w:proofErr w:type="spellEnd"/>
      <w:r>
        <w:t>-PBS, as described above, were used for RT-qPCR expression analysis. Since the primer pair designed for detecting the MmERV-</w:t>
      </w:r>
      <w:proofErr w:type="spellStart"/>
      <w:r>
        <w:t>Gly</w:t>
      </w:r>
      <w:proofErr w:type="spellEnd"/>
      <w:r>
        <w:t xml:space="preserve"> subgroup was also predicted by </w:t>
      </w:r>
      <w:r w:rsidRPr="00051A93">
        <w:rPr>
          <w:i/>
        </w:rPr>
        <w:t xml:space="preserve">in </w:t>
      </w:r>
      <w:proofErr w:type="spellStart"/>
      <w:r w:rsidRPr="00051A93">
        <w:rPr>
          <w:i/>
        </w:rPr>
        <w:t>silico</w:t>
      </w:r>
      <w:proofErr w:type="spellEnd"/>
      <w:r>
        <w:t xml:space="preserve"> PCR analysis to amplify a few VL30 elements which share homologies with MmERV in the </w:t>
      </w:r>
      <w:r w:rsidR="00ED0C3A">
        <w:t>5’</w:t>
      </w:r>
      <w:r>
        <w:t xml:space="preserve">UTR and contain the same </w:t>
      </w:r>
      <w:proofErr w:type="spellStart"/>
      <w:r>
        <w:t>Gly</w:t>
      </w:r>
      <w:proofErr w:type="spellEnd"/>
      <w:r>
        <w:t xml:space="preserve">-PBS, RNA isolated from cell lines and tissues was reverse-transcribed using a primer annealing to a region of the MmERV </w:t>
      </w:r>
      <w:r w:rsidRPr="009F2338">
        <w:rPr>
          <w:i/>
        </w:rPr>
        <w:t>gag</w:t>
      </w:r>
      <w:r>
        <w:t xml:space="preserve"> gene which is absent in VL30 elements. As shown in Fig. </w:t>
      </w:r>
      <w:r w:rsidR="00DE31D5">
        <w:t>2</w:t>
      </w:r>
      <w:r w:rsidR="00C96D29">
        <w:t>.</w:t>
      </w:r>
      <w:r w:rsidR="00DE31D5">
        <w:t>4A</w:t>
      </w:r>
      <w:r>
        <w:t>, MmERV-</w:t>
      </w:r>
      <w:proofErr w:type="spellStart"/>
      <w:r>
        <w:t>Gly</w:t>
      </w:r>
      <w:proofErr w:type="spellEnd"/>
      <w:r>
        <w:t xml:space="preserve"> mRNAs were detected at higher levels than </w:t>
      </w:r>
      <w:r>
        <w:lastRenderedPageBreak/>
        <w:t xml:space="preserve">MmERV-Pro in all tested cell lines and tissues although the MmERV-Pro specific primer pair was predicted to amplify twice as many elements </w:t>
      </w:r>
      <w:r w:rsidR="00CD616C">
        <w:t>as</w:t>
      </w:r>
      <w:r>
        <w:t xml:space="preserve"> the MmERV-</w:t>
      </w:r>
      <w:proofErr w:type="spellStart"/>
      <w:r>
        <w:t>Gly</w:t>
      </w:r>
      <w:proofErr w:type="spellEnd"/>
      <w:r>
        <w:t xml:space="preserve"> primers by in </w:t>
      </w:r>
      <w:proofErr w:type="spellStart"/>
      <w:r w:rsidRPr="003A538C">
        <w:rPr>
          <w:i/>
        </w:rPr>
        <w:t>silico</w:t>
      </w:r>
      <w:proofErr w:type="spellEnd"/>
      <w:r w:rsidR="00CD616C">
        <w:t xml:space="preserve"> PCR (Supplementary T</w:t>
      </w:r>
      <w:r>
        <w:t xml:space="preserve">able S1). Interestingly, the difference in expression was only moderate in ES cells in which strong PBS-Pro-mediated transcriptional repression was reported </w:t>
      </w:r>
      <w:bookmarkStart w:id="26" w:name="ref"/>
      <w:bookmarkEnd w:id="26"/>
      <w:r>
        <w:t xml:space="preserve">previously </w:t>
      </w:r>
      <w:r>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instrText xml:space="preserve"> ADDIN EN.CITE </w:instrText>
      </w:r>
      <w:r w:rsidR="00DD31E9">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instrText xml:space="preserve"> ADDIN EN.CITE.DATA </w:instrText>
      </w:r>
      <w:r w:rsidR="00DD31E9">
        <w:fldChar w:fldCharType="end"/>
      </w:r>
      <w:r>
        <w:fldChar w:fldCharType="separate"/>
      </w:r>
      <w:r w:rsidR="00DD31E9">
        <w:rPr>
          <w:noProof/>
        </w:rPr>
        <w:t>[</w:t>
      </w:r>
      <w:hyperlink w:anchor="_ENREF_85" w:tooltip="Haas, 2003 #85" w:history="1">
        <w:r w:rsidR="001526E9">
          <w:rPr>
            <w:noProof/>
          </w:rPr>
          <w:t>85</w:t>
        </w:r>
      </w:hyperlink>
      <w:r w:rsidR="00DD31E9">
        <w:rPr>
          <w:noProof/>
        </w:rPr>
        <w:t>]</w:t>
      </w:r>
      <w:r>
        <w:fldChar w:fldCharType="end"/>
      </w:r>
      <w:r>
        <w:t>. In contrast, MmERV-</w:t>
      </w:r>
      <w:proofErr w:type="spellStart"/>
      <w:r>
        <w:t>Gly</w:t>
      </w:r>
      <w:proofErr w:type="spellEnd"/>
      <w:r>
        <w:t xml:space="preserve"> elements were expressed at about 30 and 100 fold higher levels than MmERV-Pro in liver and ovaries, respectively. As indicated by the cycle </w:t>
      </w:r>
      <w:r w:rsidR="00027556">
        <w:rPr>
          <w:noProof/>
          <w:lang w:eastAsia="en-GB"/>
        </w:rPr>
        <mc:AlternateContent>
          <mc:Choice Requires="wpg">
            <w:drawing>
              <wp:anchor distT="0" distB="0" distL="114300" distR="114300" simplePos="0" relativeHeight="251814912" behindDoc="0" locked="0" layoutInCell="1" allowOverlap="1" wp14:anchorId="6175CABF" wp14:editId="7EEFDD9F">
                <wp:simplePos x="0" y="0"/>
                <wp:positionH relativeFrom="column">
                  <wp:posOffset>-102870</wp:posOffset>
                </wp:positionH>
                <wp:positionV relativeFrom="paragraph">
                  <wp:posOffset>2130425</wp:posOffset>
                </wp:positionV>
                <wp:extent cx="5762625" cy="4506595"/>
                <wp:effectExtent l="0" t="0" r="9525" b="8255"/>
                <wp:wrapTopAndBottom/>
                <wp:docPr id="92" name="Group 92"/>
                <wp:cNvGraphicFramePr/>
                <a:graphic xmlns:a="http://schemas.openxmlformats.org/drawingml/2006/main">
                  <a:graphicData uri="http://schemas.microsoft.com/office/word/2010/wordprocessingGroup">
                    <wpg:wgp>
                      <wpg:cNvGrpSpPr/>
                      <wpg:grpSpPr>
                        <a:xfrm>
                          <a:off x="0" y="0"/>
                          <a:ext cx="5762625" cy="4506595"/>
                          <a:chOff x="0" y="0"/>
                          <a:chExt cx="5762847" cy="4506595"/>
                        </a:xfrm>
                      </wpg:grpSpPr>
                      <pic:pic xmlns:pic="http://schemas.openxmlformats.org/drawingml/2006/picture">
                        <pic:nvPicPr>
                          <pic:cNvPr id="90" name="Picture 9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2847" cy="2690037"/>
                          </a:xfrm>
                          <a:prstGeom prst="rect">
                            <a:avLst/>
                          </a:prstGeom>
                        </pic:spPr>
                      </pic:pic>
                      <wps:wsp>
                        <wps:cNvPr id="91" name="Text Box 91"/>
                        <wps:cNvSpPr txBox="1"/>
                        <wps:spPr>
                          <a:xfrm>
                            <a:off x="101578" y="2743200"/>
                            <a:ext cx="5659338" cy="1763395"/>
                          </a:xfrm>
                          <a:prstGeom prst="rect">
                            <a:avLst/>
                          </a:prstGeom>
                          <a:solidFill>
                            <a:prstClr val="white"/>
                          </a:solidFill>
                          <a:ln>
                            <a:noFill/>
                          </a:ln>
                          <a:effectLst/>
                        </wps:spPr>
                        <wps:txbx>
                          <w:txbxContent>
                            <w:p w:rsidR="00D96F2A" w:rsidRPr="00070EF7" w:rsidRDefault="00D96F2A" w:rsidP="00F00602">
                              <w:pPr>
                                <w:pStyle w:val="Caption"/>
                                <w:rPr>
                                  <w:sz w:val="24"/>
                                  <w:lang w:val="en-US"/>
                                </w:rPr>
                              </w:pPr>
                              <w:r w:rsidRPr="00A92C2A">
                                <w:rPr>
                                  <w:b/>
                                </w:rPr>
                                <w:t>Figure 2.4: Expression analysis of MmERV elements using different PBS sequences.</w:t>
                              </w:r>
                              <w:r w:rsidRPr="00A92C2A">
                                <w:t xml:space="preserve"> (</w:t>
                              </w:r>
                              <w:r>
                                <w:t xml:space="preserve">A) RNA from murine cells and tissues was reverse-transcribed with a specific primer binding at the MmERV </w:t>
                              </w:r>
                              <w:r w:rsidRPr="00E03491">
                                <w:rPr>
                                  <w:i/>
                                </w:rPr>
                                <w:t>gag</w:t>
                              </w:r>
                              <w:r>
                                <w:t xml:space="preserve"> region to exclude amplification of unspecific targets. The amount of MmERV-Pro and MmERV-</w:t>
                              </w:r>
                              <w:proofErr w:type="spellStart"/>
                              <w:r>
                                <w:t>Gly</w:t>
                              </w:r>
                              <w:proofErr w:type="spellEnd"/>
                              <w:r>
                                <w:t xml:space="preserve"> mRNAs was determined by RT-qPCR using subgroup-specific primers annealing to the PBS sequences. Histogram shows relative MmERV-</w:t>
                              </w:r>
                              <w:proofErr w:type="spellStart"/>
                              <w:r>
                                <w:t>Gly</w:t>
                              </w:r>
                              <w:proofErr w:type="spellEnd"/>
                              <w:r>
                                <w:t xml:space="preserve"> expression levels normalised to MmERV-Pro expression </w:t>
                              </w:r>
                              <w:r w:rsidRPr="00B467D3">
                                <w:t>with standard deviations (n = 3, technical replicates)</w:t>
                              </w:r>
                              <w:r>
                                <w:t xml:space="preserve">. (B) </w:t>
                              </w:r>
                              <w:r w:rsidRPr="00B467D3">
                                <w:t>Logarithmically growing NIH/3T3 c</w:t>
                              </w:r>
                              <w:r>
                                <w:t>ells were treated with 3 µM Aza-dC, 1.5</w:t>
                              </w:r>
                              <w:r w:rsidRPr="00B467D3">
                                <w:t xml:space="preserve"> µM</w:t>
                              </w:r>
                              <w:r>
                                <w:t xml:space="preserve"> TSA</w:t>
                              </w:r>
                              <w:r w:rsidRPr="00B467D3">
                                <w:t xml:space="preserve"> </w:t>
                              </w:r>
                              <w:r>
                                <w:t>or both inhibitors combined</w:t>
                              </w:r>
                              <w:r w:rsidRPr="00B467D3">
                                <w:t xml:space="preserve">. </w:t>
                              </w:r>
                              <w:r>
                                <w:t xml:space="preserve">Extracted RNA was reverse-transcribed with a MmERV </w:t>
                              </w:r>
                              <w:r w:rsidRPr="006B02B9">
                                <w:rPr>
                                  <w:i/>
                                </w:rPr>
                                <w:t>gag</w:t>
                              </w:r>
                              <w:r>
                                <w:t xml:space="preserve"> specific primer as described above. </w:t>
                              </w:r>
                              <w:r w:rsidRPr="00B467D3">
                                <w:t xml:space="preserve">Expression levels </w:t>
                              </w:r>
                              <w:r>
                                <w:t xml:space="preserve">of MmERV subgroups </w:t>
                              </w:r>
                              <w:r w:rsidRPr="00B467D3">
                                <w:t>were de</w:t>
                              </w:r>
                              <w:r>
                                <w:t>termined by qRT-PCR and normalis</w:t>
                              </w:r>
                              <w:r w:rsidRPr="00B467D3">
                                <w:t xml:space="preserve">ed </w:t>
                              </w:r>
                              <w:r>
                                <w:t>to total input RNA used for reverse transcription.</w:t>
                              </w:r>
                              <w:r w:rsidRPr="00B467D3">
                                <w:t xml:space="preserve"> </w:t>
                              </w:r>
                              <w:r>
                                <w:t>Histogram shows the mean fold increase in expression</w:t>
                              </w:r>
                              <w:r w:rsidRPr="00B467D3">
                                <w:t xml:space="preserve"> </w:t>
                              </w:r>
                              <w:r>
                                <w:t>over</w:t>
                              </w:r>
                              <w:r w:rsidRPr="00B467D3">
                                <w:t xml:space="preserve"> untreated NIH/3T3</w:t>
                              </w:r>
                              <w:r>
                                <w:t xml:space="preserve"> cells. (C) RNA from NIH/3T3 cells treated with Aza-dC and/or TSA as described above was reverse transcribed using random </w:t>
                              </w:r>
                              <w:proofErr w:type="spellStart"/>
                              <w:r>
                                <w:t>hexamer</w:t>
                              </w:r>
                              <w:proofErr w:type="spellEnd"/>
                              <w:r>
                                <w:t xml:space="preserve"> primer. Fold increase in VL30-Pro expression levels was determined by RT-qPCR and normalised to </w:t>
                              </w:r>
                              <w:proofErr w:type="spellStart"/>
                              <w:r w:rsidRPr="00595811">
                                <w:rPr>
                                  <w:i/>
                                </w:rPr>
                                <w:t>ActinB</w:t>
                              </w:r>
                              <w:proofErr w:type="spellEnd"/>
                              <w:r>
                                <w:t xml:space="preserve"> exp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2" o:spid="_x0000_s1041" style="position:absolute;left:0;text-align:left;margin-left:-8.1pt;margin-top:167.75pt;width:453.75pt;height:354.85pt;z-index:251814912" coordsize="57628,4506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KPD94cGFja2V0IGVuZD0idyI/PgAcAVoA&#10;AxslRxwBWgADGyVHHAIAAAIAABwCUAAId29sZmdlcm4cAgUAHk1pY3Jvc29mdCBQb3dlclBvaW50&#10;IC0gZmlndXJlcwA4QklNBCUAAAAAABCvZS3CLvGKB/DRECO+LZiK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6gAAAAAUmdo&#10;dGxvbmcAAAfY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j/wAAAAAAAAOEJJTQQUAAAAAAAEAAAA&#10;AjhCSU0EDAAAAAANVgAAAAEAAACgAAAASwAAAeAAAIygAAANOgAYAAH/2P/tAAxBZG9iZV9DTQAB&#10;/+4ADkFkb2JlAGSAAAAAAf/bAIQADAgICAkIDAkJDBELCgsRFQ8MDA8VGBMTFRMTGBEMDAwMDAwR&#10;DAwMDAwMDAwMDAwMDAwMDAwMDAwMDAwMDAwMDAENCwsNDg0QDg4QFA4ODhQUDg4ODhQRDAwMDAwR&#10;EQwMDAwMDBEMDAwMDAwMDAwMDAwMDAwMDAwMDAwMDAwMDAwM/8AAEQgASw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">
                <v:shape id="Picture 90" o:spid="_x0000_s1042" type="#_x0000_t75" style="position:absolute;width:57628;height:26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FDrbCAAAA2wAAAA8AAABkcnMvZG93bnJldi54bWxET89rwjAUvgv7H8ITvGmqh21WowxhOPEw&#10;WsXt+GiebVnzEpKodX/9chh4/Ph+L9e96cSVfGgtK5hOMhDEldUt1wqOh/fxK4gQkTV2lknBnQKs&#10;V0+DJeba3rigaxlrkUI45KigidHlUoaqIYNhYh1x4s7WG4wJ+lpqj7cUbjo5y7JnabDl1NCgo01D&#10;1U95MQrKXflS9Bv36bcHfym+96evX3dSajTs3xYgIvXxIf53f2gF87Q+fUk/QK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RQ62wgAAANsAAAAPAAAAAAAAAAAAAAAAAJ8C&#10;AABkcnMvZG93bnJldi54bWxQSwUGAAAAAAQABAD3AAAAjgMAAAAA&#10;">
                  <v:imagedata r:id="rId25" o:title=""/>
                  <v:path arrowok="t"/>
                </v:shape>
                <v:shape id="Text Box 91" o:spid="_x0000_s1043" type="#_x0000_t202" style="position:absolute;left:1015;top:27432;width:56594;height:17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9B8YA&#10;AADbAAAADwAAAGRycy9kb3ducmV2LnhtbESPQWsCMRSE70L/Q3iFXkSzVpG6GkWkBduLdOvF22Pz&#10;3KxuXpYkq9t/3xQKPQ4z8w2z2vS2ETfyoXasYDLOQBCXTtdcKTh+vY1eQISIrLFxTAq+KcBm/TBY&#10;Ya7dnT/pVsRKJAiHHBWYGNtcylAashjGriVO3tl5izFJX0nt8Z7gtpHPWTaXFmtOCwZb2hkqr0Vn&#10;FRxmp4MZdufXj+1s6t+P3W5+qQqlnh777RJEpD7+h//ae61gM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O49B8YAAADbAAAADwAAAAAAAAAAAAAAAACYAgAAZHJz&#10;L2Rvd25yZXYueG1sUEsFBgAAAAAEAAQA9QAAAIsDAAAAAA==&#10;" stroked="f">
                  <v:textbox style="mso-fit-shape-to-text:t" inset="0,0,0,0">
                    <w:txbxContent>
                      <w:p w:rsidR="00D96F2A" w:rsidRPr="00070EF7" w:rsidRDefault="00D96F2A" w:rsidP="00F00602">
                        <w:pPr>
                          <w:pStyle w:val="Caption"/>
                          <w:rPr>
                            <w:sz w:val="24"/>
                            <w:lang w:val="en-US"/>
                          </w:rPr>
                        </w:pPr>
                        <w:r w:rsidRPr="00A92C2A">
                          <w:rPr>
                            <w:b/>
                          </w:rPr>
                          <w:t>Figure 2.4: Expression analysis of MmERV elements using different PBS sequences.</w:t>
                        </w:r>
                        <w:r w:rsidRPr="00A92C2A">
                          <w:t xml:space="preserve"> (</w:t>
                        </w:r>
                        <w:r>
                          <w:t xml:space="preserve">A) RNA from murine cells and tissues was reverse-transcribed with a specific primer binding at the MmERV </w:t>
                        </w:r>
                        <w:r w:rsidRPr="00E03491">
                          <w:rPr>
                            <w:i/>
                          </w:rPr>
                          <w:t>gag</w:t>
                        </w:r>
                        <w:r>
                          <w:t xml:space="preserve"> region to exclude amplification of unspecific targets. The amount of MmERV-Pro and MmERV-</w:t>
                        </w:r>
                        <w:proofErr w:type="spellStart"/>
                        <w:r>
                          <w:t>Gly</w:t>
                        </w:r>
                        <w:proofErr w:type="spellEnd"/>
                        <w:r>
                          <w:t xml:space="preserve"> mRNAs was determined by RT-qPCR using subgroup-specific primers annealing to the PBS sequences. Histogram shows relative MmERV-</w:t>
                        </w:r>
                        <w:proofErr w:type="spellStart"/>
                        <w:r>
                          <w:t>Gly</w:t>
                        </w:r>
                        <w:proofErr w:type="spellEnd"/>
                        <w:r>
                          <w:t xml:space="preserve"> expression levels normalised to MmERV-Pro expression </w:t>
                        </w:r>
                        <w:r w:rsidRPr="00B467D3">
                          <w:t>with standard deviations (n = 3, technical replicates)</w:t>
                        </w:r>
                        <w:r>
                          <w:t xml:space="preserve">. (B) </w:t>
                        </w:r>
                        <w:r w:rsidRPr="00B467D3">
                          <w:t>Logarithmically growing NIH/3T3 c</w:t>
                        </w:r>
                        <w:r>
                          <w:t>ells were treated with 3 µM Aza-dC, 1.5</w:t>
                        </w:r>
                        <w:r w:rsidRPr="00B467D3">
                          <w:t xml:space="preserve"> µM</w:t>
                        </w:r>
                        <w:r>
                          <w:t xml:space="preserve"> TSA</w:t>
                        </w:r>
                        <w:r w:rsidRPr="00B467D3">
                          <w:t xml:space="preserve"> </w:t>
                        </w:r>
                        <w:r>
                          <w:t>or both inhibitors combined</w:t>
                        </w:r>
                        <w:r w:rsidRPr="00B467D3">
                          <w:t xml:space="preserve">. </w:t>
                        </w:r>
                        <w:r>
                          <w:t xml:space="preserve">Extracted RNA was reverse-transcribed with a MmERV </w:t>
                        </w:r>
                        <w:r w:rsidRPr="006B02B9">
                          <w:rPr>
                            <w:i/>
                          </w:rPr>
                          <w:t>gag</w:t>
                        </w:r>
                        <w:r>
                          <w:t xml:space="preserve"> specific primer as described above. </w:t>
                        </w:r>
                        <w:r w:rsidRPr="00B467D3">
                          <w:t xml:space="preserve">Expression levels </w:t>
                        </w:r>
                        <w:r>
                          <w:t xml:space="preserve">of MmERV subgroups </w:t>
                        </w:r>
                        <w:r w:rsidRPr="00B467D3">
                          <w:t>were de</w:t>
                        </w:r>
                        <w:r>
                          <w:t>termined by qRT-PCR and normalis</w:t>
                        </w:r>
                        <w:r w:rsidRPr="00B467D3">
                          <w:t xml:space="preserve">ed </w:t>
                        </w:r>
                        <w:r>
                          <w:t>to total input RNA used for reverse transcription.</w:t>
                        </w:r>
                        <w:r w:rsidRPr="00B467D3">
                          <w:t xml:space="preserve"> </w:t>
                        </w:r>
                        <w:r>
                          <w:t>Histogram shows the mean fold increase in expression</w:t>
                        </w:r>
                        <w:r w:rsidRPr="00B467D3">
                          <w:t xml:space="preserve"> </w:t>
                        </w:r>
                        <w:r>
                          <w:t>over</w:t>
                        </w:r>
                        <w:r w:rsidRPr="00B467D3">
                          <w:t xml:space="preserve"> untreated NIH/3T3</w:t>
                        </w:r>
                        <w:r>
                          <w:t xml:space="preserve"> cells. (C) RNA from NIH/3T3 cells treated with Aza-dC and/or TSA as described above was reverse transcribed using random </w:t>
                        </w:r>
                        <w:proofErr w:type="spellStart"/>
                        <w:r>
                          <w:t>hexamer</w:t>
                        </w:r>
                        <w:proofErr w:type="spellEnd"/>
                        <w:r>
                          <w:t xml:space="preserve"> primer. Fold increase in VL30-Pro expression levels was determined by RT-qPCR and normalised to </w:t>
                        </w:r>
                        <w:proofErr w:type="spellStart"/>
                        <w:r w:rsidRPr="00595811">
                          <w:rPr>
                            <w:i/>
                          </w:rPr>
                          <w:t>ActinB</w:t>
                        </w:r>
                        <w:proofErr w:type="spellEnd"/>
                        <w:r>
                          <w:t xml:space="preserve"> expression.</w:t>
                        </w:r>
                      </w:p>
                    </w:txbxContent>
                  </v:textbox>
                </v:shape>
                <w10:wrap type="topAndBottom"/>
              </v:group>
            </w:pict>
          </mc:Fallback>
        </mc:AlternateContent>
      </w:r>
      <w:r>
        <w:t>numbers necessary to detect the PCR products, this difference seemed to be due to a stronger expression of MmERV-</w:t>
      </w:r>
      <w:proofErr w:type="spellStart"/>
      <w:r>
        <w:t>Gly</w:t>
      </w:r>
      <w:proofErr w:type="spellEnd"/>
      <w:r>
        <w:t xml:space="preserve"> rather than a decrease of MmERV-Pro expression in these tissues (data not shown).  </w:t>
      </w:r>
    </w:p>
    <w:p w:rsidR="00383278" w:rsidRDefault="00383278" w:rsidP="00383278">
      <w:r>
        <w:t xml:space="preserve">To assess whether the lower expression rate of MmERV-Pro elements in NIH/3T3 fibroblasts was due to epigenetic repression such as histone modifications and DNA methylation, NIH/3T3 cells were treated with the histone deacetylase inhibitor </w:t>
      </w:r>
      <w:r w:rsidR="00F00602">
        <w:t>TSA</w:t>
      </w:r>
      <w:r>
        <w:t>, the</w:t>
      </w:r>
      <w:r w:rsidRPr="003F0FD2">
        <w:t xml:space="preserve"> </w:t>
      </w:r>
      <w:r>
        <w:t xml:space="preserve">DNA </w:t>
      </w:r>
      <w:proofErr w:type="spellStart"/>
      <w:r>
        <w:t>methylase</w:t>
      </w:r>
      <w:proofErr w:type="spellEnd"/>
      <w:r>
        <w:t xml:space="preserve"> inhibitor </w:t>
      </w:r>
      <w:r w:rsidR="00F00602">
        <w:t>Aza-dC</w:t>
      </w:r>
      <w:r>
        <w:t xml:space="preserve">, or both compounds combined. Inhibitor treatment resulted in an overall upregulation of MmERV that was synergetic when a combination of both inhibitors was applied (Fig. </w:t>
      </w:r>
      <w:r w:rsidR="00DE31D5">
        <w:t>2</w:t>
      </w:r>
      <w:r w:rsidR="00C96D29">
        <w:t>.</w:t>
      </w:r>
      <w:r w:rsidR="00DE31D5">
        <w:t>4B</w:t>
      </w:r>
      <w:r>
        <w:t>). Interestingly, t</w:t>
      </w:r>
      <w:r w:rsidR="00CD616C">
        <w:t>he synergis</w:t>
      </w:r>
      <w:r>
        <w:t>tic upregulation of MmERV-</w:t>
      </w:r>
      <w:proofErr w:type="spellStart"/>
      <w:r>
        <w:t>Gly</w:t>
      </w:r>
      <w:proofErr w:type="spellEnd"/>
      <w:r>
        <w:t xml:space="preserve"> elements was </w:t>
      </w:r>
      <w:r>
        <w:lastRenderedPageBreak/>
        <w:t xml:space="preserve">almost 10 times higher than the one observed for MmERV-Pro. This led us speculate that the Pro-PBS may be responsible for a more stable transcriptional repression that cannot be counteracted by TSA and Aza-dC. However, expression of VL30 elements containing a Pro-PBS was almost three magnitudes higher in NIH/3T3 cells treated with TSA and Aza-dC compared to untreated cells (Fig. </w:t>
      </w:r>
      <w:r w:rsidR="004054DD">
        <w:t>2</w:t>
      </w:r>
      <w:r w:rsidR="00C96D29">
        <w:t>.</w:t>
      </w:r>
      <w:r w:rsidR="004054DD">
        <w:t>4C</w:t>
      </w:r>
      <w:r>
        <w:t xml:space="preserve">), indicating that epigenetic silencing of ERVs containing a Pro-PBS was reversible by treatment with these inhibitors. To investigate whether MmERV upregulation was limited to one or a few elements or affected a larger number of ERV copies, we amplified a 630 bp </w:t>
      </w:r>
      <w:proofErr w:type="spellStart"/>
      <w:r>
        <w:t>amplicon</w:t>
      </w:r>
      <w:proofErr w:type="spellEnd"/>
      <w:r>
        <w:t xml:space="preserve"> within the MmERV </w:t>
      </w:r>
      <w:r w:rsidRPr="000A3978">
        <w:rPr>
          <w:i/>
        </w:rPr>
        <w:t>pol</w:t>
      </w:r>
      <w:r>
        <w:t xml:space="preserve"> gene from </w:t>
      </w:r>
      <w:proofErr w:type="spellStart"/>
      <w:r>
        <w:t>cDNA</w:t>
      </w:r>
      <w:proofErr w:type="spellEnd"/>
      <w:r>
        <w:t xml:space="preserve"> of untreated NIH/3T3 cells and NIH/3T3 cells treated with TSA and Aza-dC. PCR products were then sub-cloned into vectors, and eight elements of each </w:t>
      </w:r>
      <w:proofErr w:type="spellStart"/>
      <w:r>
        <w:t>cDNA</w:t>
      </w:r>
      <w:proofErr w:type="spellEnd"/>
      <w:r>
        <w:t xml:space="preserve"> sample were sequenced. Sequence analysis revealed that the MmERV </w:t>
      </w:r>
      <w:r w:rsidRPr="002D7C92">
        <w:rPr>
          <w:i/>
        </w:rPr>
        <w:t>pol</w:t>
      </w:r>
      <w:r>
        <w:t xml:space="preserve"> </w:t>
      </w:r>
      <w:proofErr w:type="spellStart"/>
      <w:r>
        <w:t>amplicons</w:t>
      </w:r>
      <w:proofErr w:type="spellEnd"/>
      <w:r>
        <w:t xml:space="preserve"> from treated cells were highly polymorphic. We counted between </w:t>
      </w:r>
      <w:r w:rsidR="00ED0C3A">
        <w:t>eight</w:t>
      </w:r>
      <w:r>
        <w:t xml:space="preserve"> and 27 nucleotide differences between these sequences, indicating that all PCR-</w:t>
      </w:r>
      <w:proofErr w:type="spellStart"/>
      <w:r>
        <w:t>amplicons</w:t>
      </w:r>
      <w:proofErr w:type="spellEnd"/>
      <w:r>
        <w:t xml:space="preserve"> were derived from RNA expressed from different genomic loci. A </w:t>
      </w:r>
      <w:proofErr w:type="spellStart"/>
      <w:r>
        <w:t>phylogentic</w:t>
      </w:r>
      <w:proofErr w:type="spellEnd"/>
      <w:r>
        <w:t xml:space="preserve"> tree of the amplified </w:t>
      </w:r>
      <w:r w:rsidRPr="00454A90">
        <w:rPr>
          <w:i/>
        </w:rPr>
        <w:t>pol</w:t>
      </w:r>
      <w:r>
        <w:t xml:space="preserve"> sequences is shown in </w:t>
      </w:r>
      <w:r w:rsidR="00ED0C3A">
        <w:t xml:space="preserve">Supplementary Figure </w:t>
      </w:r>
      <w:r>
        <w:t>S</w:t>
      </w:r>
      <w:r w:rsidR="004054DD">
        <w:t>2.</w:t>
      </w:r>
      <w:r>
        <w:t>2.</w:t>
      </w:r>
    </w:p>
    <w:p w:rsidR="00383278" w:rsidRPr="00383278" w:rsidRDefault="00383278" w:rsidP="00383278">
      <w:pPr>
        <w:pStyle w:val="Heading3"/>
      </w:pPr>
      <w:bookmarkStart w:id="27" w:name="_Toc343249317"/>
      <w:r w:rsidRPr="00383278">
        <w:t xml:space="preserve">TRIM28 </w:t>
      </w:r>
      <w:r w:rsidR="00C9503D">
        <w:t>binding and</w:t>
      </w:r>
      <w:r w:rsidRPr="00383278">
        <w:t xml:space="preserve"> repressive histone methylations</w:t>
      </w:r>
      <w:r w:rsidR="00C9503D">
        <w:t xml:space="preserve"> at ERVs in EC cells</w:t>
      </w:r>
      <w:bookmarkEnd w:id="27"/>
    </w:p>
    <w:p w:rsidR="00383278" w:rsidRPr="00E06A42" w:rsidRDefault="00383278" w:rsidP="00383278">
      <w:r w:rsidRPr="00D83F1C">
        <w:rPr>
          <w:i/>
        </w:rPr>
        <w:t>De novo</w:t>
      </w:r>
      <w:r>
        <w:t xml:space="preserve"> integrated retroviruses and vectors containing a Pro-PBS are transcriptionally repressed by a complex consisting of TRIM28, HP1 and ZFP809 in F9 EC cells </w:t>
      </w:r>
      <w:r>
        <w:fldChar w:fldCharType="begin">
          <w:fldData xml:space="preserve">PEVuZE5vdGU+PENpdGU+PEF1dGhvcj5Xb2xmPC9BdXRob3I+PFllYXI+MjAwNzwvWWVhcj48UmVj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</w:fldData>
        </w:fldChar>
      </w:r>
      <w:r w:rsidR="00DD31E9">
        <w:instrText xml:space="preserve"> ADDIN EN.CITE </w:instrText>
      </w:r>
      <w:r w:rsidR="00DD31E9">
        <w:fldChar w:fldCharType="begin">
          <w:fldData xml:space="preserve">PEVuZE5vdGU+PENpdGU+PEF1dGhvcj5Xb2xmPC9BdXRob3I+PFllYXI+MjAwNzwvWWVhcj48UmVj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</w:fldData>
        </w:fldChar>
      </w:r>
      <w:r w:rsidR="00DD31E9">
        <w:instrText xml:space="preserve"> ADDIN EN.CITE.DATA </w:instrText>
      </w:r>
      <w:r w:rsidR="00DD31E9">
        <w:fldChar w:fldCharType="end"/>
      </w:r>
      <w:r>
        <w:fldChar w:fldCharType="separate"/>
      </w:r>
      <w:r w:rsidR="00DD31E9">
        <w:rPr>
          <w:noProof/>
        </w:rPr>
        <w:t>[</w:t>
      </w:r>
      <w:hyperlink w:anchor="_ENREF_86" w:tooltip="Wolf, 2007 #86" w:history="1">
        <w:r w:rsidR="001526E9">
          <w:rPr>
            <w:noProof/>
          </w:rPr>
          <w:t>86</w:t>
        </w:r>
      </w:hyperlink>
      <w:r w:rsidR="00DD31E9">
        <w:rPr>
          <w:noProof/>
        </w:rPr>
        <w:t>,</w:t>
      </w:r>
      <w:hyperlink w:anchor="_ENREF_91" w:tooltip="Wolf, 2008 #91" w:history="1">
        <w:r w:rsidR="001526E9">
          <w:rPr>
            <w:noProof/>
          </w:rPr>
          <w:t>91</w:t>
        </w:r>
      </w:hyperlink>
      <w:r w:rsidR="00DD31E9">
        <w:rPr>
          <w:noProof/>
        </w:rPr>
        <w:t>,</w:t>
      </w:r>
      <w:hyperlink w:anchor="_ENREF_94" w:tooltip="Wolf, 2009 #94" w:history="1">
        <w:r w:rsidR="001526E9">
          <w:rPr>
            <w:noProof/>
          </w:rPr>
          <w:t>94</w:t>
        </w:r>
      </w:hyperlink>
      <w:r w:rsidR="00DD31E9">
        <w:rPr>
          <w:noProof/>
        </w:rPr>
        <w:t>]</w:t>
      </w:r>
      <w:r>
        <w:fldChar w:fldCharType="end"/>
      </w:r>
      <w:r>
        <w:t xml:space="preserve">. Furthermore, TRIM28 enrichment was observed at several classes of ERVs and other </w:t>
      </w:r>
      <w:r w:rsidR="002640D5">
        <w:t>TEs</w:t>
      </w:r>
      <w:r>
        <w:t xml:space="preserve"> in EC cells </w:t>
      </w:r>
      <w:r>
        <w:fldChar w:fldCharType="begin">
          <w:fldData xml:space="preserve">PEVuZE5vdGU+PENpdGU+PEF1dGhvcj5Sb3dlPC9BdXRob3I+PFllYXI+MjAxMDwvWWVhcj48UmVj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3Nyw5NV08L0Rpc3BsYXlUZXh0PjxyZWNvcmQ+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==
</w:fldData>
        </w:fldChar>
      </w:r>
      <w:r w:rsidR="00DD31E9">
        <w:instrText xml:space="preserve"> ADDIN EN.CITE.DATA </w:instrText>
      </w:r>
      <w:r w:rsidR="00DD31E9">
        <w:fldChar w:fldCharType="end"/>
      </w:r>
      <w:r>
        <w:fldChar w:fldCharType="separate"/>
      </w:r>
      <w:r w:rsidR="00DD31E9">
        <w:rPr>
          <w:noProof/>
        </w:rPr>
        <w:t>[</w:t>
      </w:r>
      <w:hyperlink w:anchor="_ENREF_77" w:tooltip="Matsui, 2010 #76" w:history="1">
        <w:r w:rsidR="001526E9">
          <w:rPr>
            <w:noProof/>
          </w:rPr>
          <w:t>77</w:t>
        </w:r>
      </w:hyperlink>
      <w:r w:rsidR="00DD31E9">
        <w:rPr>
          <w:noProof/>
        </w:rPr>
        <w:t>,</w:t>
      </w:r>
      <w:hyperlink w:anchor="_ENREF_95" w:tooltip="Rowe, 2010 #95" w:history="1">
        <w:r w:rsidR="001526E9">
          <w:rPr>
            <w:noProof/>
          </w:rPr>
          <w:t>95</w:t>
        </w:r>
      </w:hyperlink>
      <w:r w:rsidR="00DD31E9">
        <w:rPr>
          <w:noProof/>
        </w:rPr>
        <w:t>]</w:t>
      </w:r>
      <w:r>
        <w:fldChar w:fldCharType="end"/>
      </w:r>
      <w:r>
        <w:t xml:space="preserve">. We therefore wanted to evaluate the epigenetic differences between the two identified MmERV subgroups in order to determine the effect of the presence or absence of a strong transcriptional repression target in otherwise highly similar ERVs. As assessed by </w:t>
      </w:r>
      <w:r w:rsidR="00ED0C3A">
        <w:t>ChIP</w:t>
      </w:r>
      <w:r>
        <w:t xml:space="preserve">, MmERV and VL30 elements were clearly bound by TRIM28 at their Pro-PBS (Fig. </w:t>
      </w:r>
      <w:r w:rsidR="004054DD">
        <w:t>2</w:t>
      </w:r>
      <w:r w:rsidR="00C96D29">
        <w:t>.</w:t>
      </w:r>
      <w:r>
        <w:t>5). However, also ERVs without a known repressor target site, such as MmERV-</w:t>
      </w:r>
      <w:proofErr w:type="spellStart"/>
      <w:r>
        <w:t>Gly</w:t>
      </w:r>
      <w:proofErr w:type="spellEnd"/>
      <w:r>
        <w:t xml:space="preserve"> or endogenous MLV with a glutamine-PBS (</w:t>
      </w:r>
      <w:proofErr w:type="spellStart"/>
      <w:r>
        <w:t>Gln</w:t>
      </w:r>
      <w:proofErr w:type="spellEnd"/>
      <w:r>
        <w:t>-PBS), were bound by TRIM28 at the PBS to some extent</w:t>
      </w:r>
      <w:r w:rsidR="00ED0C3A">
        <w:t xml:space="preserve">, as compared to the </w:t>
      </w:r>
      <w:r w:rsidR="00ED0C3A" w:rsidRPr="00ED0C3A">
        <w:rPr>
          <w:i/>
        </w:rPr>
        <w:t>Hprt</w:t>
      </w:r>
      <w:r w:rsidR="00ED0C3A">
        <w:t xml:space="preserve"> promoter</w:t>
      </w:r>
      <w:r>
        <w:t xml:space="preserve">. In accordance with these findings, modest enrichment of TRIM28 at various ERVs without a Pro-PBS and non-LTR retrotransposons has been reported previously </w:t>
      </w:r>
      <w: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 </w:instrText>
      </w:r>
      <w:r w:rsidR="00DD31E9">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DATA </w:instrText>
      </w:r>
      <w:r w:rsidR="00DD31E9">
        <w:fldChar w:fldCharType="end"/>
      </w:r>
      <w:r>
        <w:fldChar w:fldCharType="separate"/>
      </w:r>
      <w:r w:rsidR="00DD31E9">
        <w:rPr>
          <w:noProof/>
        </w:rPr>
        <w:t>[</w:t>
      </w:r>
      <w:hyperlink w:anchor="_ENREF_77" w:tooltip="Matsui, 2010 #76" w:history="1">
        <w:r w:rsidR="001526E9">
          <w:rPr>
            <w:noProof/>
          </w:rPr>
          <w:t>77</w:t>
        </w:r>
      </w:hyperlink>
      <w:r w:rsidR="00DD31E9">
        <w:rPr>
          <w:noProof/>
        </w:rPr>
        <w:t>]</w:t>
      </w:r>
      <w:r>
        <w:fldChar w:fldCharType="end"/>
      </w:r>
      <w:r>
        <w:t xml:space="preserve">. </w:t>
      </w:r>
      <w:r w:rsidR="004C262E">
        <w:t xml:space="preserve">MmERV-Pro elements were marked by higher levels of H3K9me3 and H4K20me3 than MmERV with a </w:t>
      </w:r>
      <w:proofErr w:type="spellStart"/>
      <w:r w:rsidR="004C262E">
        <w:t>Gly</w:t>
      </w:r>
      <w:proofErr w:type="spellEnd"/>
      <w:r w:rsidR="004C262E">
        <w:t xml:space="preserve">-PBS (Fig. 3.5). Both of these histone modifications have been recently associated with ERV silencing in ES cells </w:t>
      </w:r>
      <w:r w:rsidR="004C262E">
        <w:fldChar w:fldCharType="begin">
          <w:fldData xml:space="preserve">PEVuZE5vdGU+PENpdGU+PEF1dGhvcj5NaWtrZWxzZW48L0F1dGhvcj48WWVhcj4yMDA3PC9ZZWFy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</w:fldData>
        </w:fldChar>
      </w:r>
      <w:r w:rsidR="00DD31E9">
        <w:instrText xml:space="preserve"> ADDIN EN.CITE </w:instrText>
      </w:r>
      <w:r w:rsidR="00DD31E9">
        <w:fldChar w:fldCharType="begin">
          <w:fldData xml:space="preserve">PEVuZE5vdGU+PENpdGU+PEF1dGhvcj5NaWtrZWxzZW48L0F1dGhvcj48WWVhcj4yMDA3PC9ZZWFy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</w:fldData>
        </w:fldChar>
      </w:r>
      <w:r w:rsidR="00DD31E9">
        <w:instrText xml:space="preserve"> ADDIN EN.CITE.DATA </w:instrText>
      </w:r>
      <w:r w:rsidR="00DD31E9">
        <w:fldChar w:fldCharType="end"/>
      </w:r>
      <w:r w:rsidR="004C262E">
        <w:fldChar w:fldCharType="separate"/>
      </w:r>
      <w:r w:rsidR="00DD31E9">
        <w:rPr>
          <w:noProof/>
        </w:rPr>
        <w:t>[</w:t>
      </w:r>
      <w:hyperlink w:anchor="_ENREF_71" w:tooltip="Mikkelsen, 2007 #70" w:history="1">
        <w:r w:rsidR="001526E9">
          <w:rPr>
            <w:noProof/>
          </w:rPr>
          <w:t>71</w:t>
        </w:r>
      </w:hyperlink>
      <w:r w:rsidR="00DD31E9">
        <w:rPr>
          <w:noProof/>
        </w:rPr>
        <w:t>,</w:t>
      </w:r>
      <w:hyperlink w:anchor="_ENREF_77" w:tooltip="Matsui, 2010 #76" w:history="1">
        <w:r w:rsidR="001526E9">
          <w:rPr>
            <w:noProof/>
          </w:rPr>
          <w:t>77</w:t>
        </w:r>
      </w:hyperlink>
      <w:r w:rsidR="00DD31E9">
        <w:rPr>
          <w:noProof/>
        </w:rPr>
        <w:t>]</w:t>
      </w:r>
      <w:r w:rsidR="004C262E">
        <w:fldChar w:fldCharType="end"/>
      </w:r>
      <w:r w:rsidR="004C262E">
        <w:t xml:space="preserve">. No difference in the nucleosome density, as assessed by chromatin immunoprecipitation with </w:t>
      </w:r>
      <w:r w:rsidR="00027556">
        <w:rPr>
          <w:noProof/>
          <w:lang w:eastAsia="en-GB"/>
        </w:rPr>
        <w:lastRenderedPageBreak/>
        <mc:AlternateContent>
          <mc:Choice Requires="wpg">
            <w:drawing>
              <wp:anchor distT="0" distB="0" distL="114300" distR="114300" simplePos="0" relativeHeight="251877376" behindDoc="0" locked="0" layoutInCell="1" allowOverlap="1" wp14:anchorId="39C66D30" wp14:editId="0C579AEA">
                <wp:simplePos x="0" y="0"/>
                <wp:positionH relativeFrom="column">
                  <wp:posOffset>-6985</wp:posOffset>
                </wp:positionH>
                <wp:positionV relativeFrom="paragraph">
                  <wp:posOffset>226695</wp:posOffset>
                </wp:positionV>
                <wp:extent cx="5847080" cy="7920990"/>
                <wp:effectExtent l="0" t="0" r="1270" b="3810"/>
                <wp:wrapTopAndBottom/>
                <wp:docPr id="473" name="Group 473"/>
                <wp:cNvGraphicFramePr/>
                <a:graphic xmlns:a="http://schemas.openxmlformats.org/drawingml/2006/main">
                  <a:graphicData uri="http://schemas.microsoft.com/office/word/2010/wordprocessingGroup">
                    <wpg:wgp>
                      <wpg:cNvGrpSpPr/>
                      <wpg:grpSpPr>
                        <a:xfrm>
                          <a:off x="0" y="0"/>
                          <a:ext cx="5847080" cy="7920990"/>
                          <a:chOff x="0" y="0"/>
                          <a:chExt cx="5848134" cy="7921256"/>
                        </a:xfrm>
                      </wpg:grpSpPr>
                      <pic:pic xmlns:pic="http://schemas.openxmlformats.org/drawingml/2006/picture">
                        <pic:nvPicPr>
                          <pic:cNvPr id="93" name="Picture 9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13321" cy="7921256"/>
                          </a:xfrm>
                          <a:prstGeom prst="rect">
                            <a:avLst/>
                          </a:prstGeom>
                        </pic:spPr>
                      </pic:pic>
                      <wps:wsp>
                        <wps:cNvPr id="94" name="Text Box 94"/>
                        <wps:cNvSpPr txBox="1"/>
                        <wps:spPr>
                          <a:xfrm>
                            <a:off x="3221355" y="4306046"/>
                            <a:ext cx="2626779" cy="3205588"/>
                          </a:xfrm>
                          <a:prstGeom prst="rect">
                            <a:avLst/>
                          </a:prstGeom>
                          <a:solidFill>
                            <a:prstClr val="white"/>
                          </a:solidFill>
                          <a:ln>
                            <a:noFill/>
                          </a:ln>
                          <a:effectLst/>
                        </wps:spPr>
                        <wps:txbx>
                          <w:txbxContent>
                            <w:p w:rsidR="00D96F2A" w:rsidRPr="007C2959" w:rsidRDefault="00D96F2A" w:rsidP="004C262E">
                              <w:pPr>
                                <w:pStyle w:val="Caption"/>
                              </w:pPr>
                              <w:r w:rsidRPr="00A92C2A">
                                <w:rPr>
                                  <w:b/>
                                </w:rPr>
                                <w:t>Figure 2.5: TRIM28 binding and histone methylations at ERV loci in F9 EC cells.</w:t>
                              </w:r>
                              <w:r w:rsidRPr="007C2959">
                                <w:t xml:space="preserve"> </w:t>
                              </w:r>
                              <w:r>
                                <w:t xml:space="preserve">Cross-linked chromatin </w:t>
                              </w:r>
                              <w:r w:rsidRPr="007C2959">
                                <w:t>isola</w:t>
                              </w:r>
                              <w:r>
                                <w:t>ted from</w:t>
                              </w:r>
                              <w:r w:rsidRPr="007C2959">
                                <w:t xml:space="preserve"> F9 EC </w:t>
                              </w:r>
                              <w:r>
                                <w:t xml:space="preserve">cells was immunoprecipitated with antibodies against histone 3 (H3), H3K9me3, </w:t>
                              </w:r>
                              <w:proofErr w:type="gramStart"/>
                              <w:r>
                                <w:t>H4K20me3</w:t>
                              </w:r>
                              <w:proofErr w:type="gramEnd"/>
                              <w:r>
                                <w:t xml:space="preserve">, TRIM28 or an unspecific IgG control antibody. Enrichment of target sequences was determined by qPCR using a chromatin input control for normalisation. The promoter of the constitutively expressed </w:t>
                              </w:r>
                              <w:r w:rsidRPr="00811C1B">
                                <w:rPr>
                                  <w:i/>
                                </w:rPr>
                                <w:t>Hprt</w:t>
                              </w:r>
                              <w:r>
                                <w:t xml:space="preserve"> gene was included as a control region for open chromatin. The </w:t>
                              </w:r>
                              <w:proofErr w:type="spellStart"/>
                              <w:r w:rsidRPr="00811C1B">
                                <w:rPr>
                                  <w:i/>
                                </w:rPr>
                                <w:t>Mest</w:t>
                              </w:r>
                              <w:proofErr w:type="spellEnd"/>
                              <w:r>
                                <w:t xml:space="preserve"> promoter is a known target of TRIM28 in F9 EC cells and the </w:t>
                              </w:r>
                              <w:r w:rsidRPr="00811C1B">
                                <w:rPr>
                                  <w:i/>
                                </w:rPr>
                                <w:t>Lef1</w:t>
                              </w:r>
                              <w:r>
                                <w:t xml:space="preserve"> promoter is known to be repressed by trimethylation of lysine 27 on histone 3 (H3K27me3). A genomic region within the DNA binding domain of </w:t>
                              </w:r>
                              <w:r w:rsidRPr="009B01E8">
                                <w:rPr>
                                  <w:i/>
                                </w:rPr>
                                <w:t>Zfp809</w:t>
                              </w:r>
                              <w:r>
                                <w:t xml:space="preserve"> was included as control for a region without promoter activity. Graphs show</w:t>
                              </w:r>
                              <w:r w:rsidRPr="007C2959">
                                <w:t xml:space="preserve"> mean ChIP enrichment values </w:t>
                              </w:r>
                              <w:r>
                                <w:t>as percentage of the input control</w:t>
                              </w:r>
                              <w:r w:rsidRPr="007C2959">
                                <w:t xml:space="preserve"> with standard deviations (n = 3, technical replicates).</w:t>
                              </w:r>
                              <w:r>
                                <w:t xml:space="preserve"> Enrichment of target sequences in chromatin samples immunoprecipitated with IgG was less than 0.01% of input and is not shown.</w:t>
                              </w:r>
                            </w:p>
                            <w:p w:rsidR="00D96F2A" w:rsidRPr="00E30D86" w:rsidRDefault="00D96F2A" w:rsidP="004C262E">
                              <w:pPr>
                                <w:pStyle w:val="Caption"/>
                                <w:rPr>
                                  <w:i/>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473" o:spid="_x0000_s1044" style="position:absolute;left:0;text-align:left;margin-left:-.55pt;margin-top:17.85pt;width:460.4pt;height:623.7pt;z-index:251877376;mso-width-relative:margin" coordsize="58481,79212"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4AHAFaAAMb&#10;JUccAgAAAi3LHAJQAAh3b2xmZ2VybhwCBQAtTWljcm9zb2Z0IFBvd2VyUG9pbnQgLSBmaWd1cmVz&#10;IChoaWdoIGZpZ3VyZXMpOEJJTQQlAAAAAAAQEHvm0Zr26g2GnqRMXk/wHj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HLAAAAAAAAAAAAKdmVjdG9yRGF0YWJvb2wBAAAAAFBnUHNlbnVtAAAAAFBnUHMA&#10;AAAAUGdQQwAAAABMZWZ0VW50RiNSbHQAAAAAAAAAAAAAAABUb3AgVW50RiNSbHQAAAAAAAAAAAAA&#10;AABTY2wgVW50RiNQcmNAWQAAAAAAADhCSU0D7QAAAAAAEAEsAAAAAQACASwAAAABAAI4QklNBCYA&#10;AAAAAA4AAAAAAAAAAAAAP4AAADhCSU0EDQAAAAAABAAAAHg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KJwAAAABSZ2h0bG9uZwAAA7w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">
                <v:shape id="Picture 93" o:spid="_x0000_s1045" type="#_x0000_t75" style="position:absolute;width:29133;height:7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AQM3EAAAA2wAAAA8AAABkcnMvZG93bnJldi54bWxEj91qwkAQhe8LfYdlCr3TTRuRJHUNpViJ&#10;iNDGPsCQHZNgdjZkVxPf3i0Uenk4Px9nlU+mE1caXGtZwcs8AkFcWd1yreDn+DlLQDiPrLGzTApu&#10;5CBfPz6sMNN25G+6lr4WYYRdhgoa7/tMSlc1ZNDNbU8cvJMdDPogh1rqAccwbjr5GkVLabDlQGiw&#10;p4+GqnN5MYEb7xebw248bqN0WRbF6L6qRaLU89P0/gbC0+T/w3/tQitIY/j9En6AX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hAQM3EAAAA2wAAAA8AAAAAAAAAAAAAAAAA&#10;nwIAAGRycy9kb3ducmV2LnhtbFBLBQYAAAAABAAEAPcAAACQAwAAAAA=&#10;">
                  <v:imagedata r:id="rId27" o:title=""/>
                  <v:path arrowok="t"/>
                </v:shape>
                <v:shape id="Text Box 94" o:spid="_x0000_s1046" type="#_x0000_t202" style="position:absolute;left:32213;top:43060;width:26268;height:32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en8YA&#10;AADbAAAADwAAAGRycy9kb3ducmV2LnhtbESPQUvDQBSE74L/YXmCF2k3aght7LaUoqC9FGMvvT2y&#10;r9lo9m3Y3bTx37tCocdhZr5hFqvRduJEPrSOFTxOMxDEtdMtNwr2X2+TGYgQkTV2jknBLwVYLW9v&#10;Flhqd+ZPOlWxEQnCoUQFJsa+lDLUhiyGqeuJk3d03mJM0jdSezwnuO3kU5YV0mLLacFgTxtD9U81&#10;WAW7/LAzD8PxdbvOn/3HftgU302l1P3duH4BEWmM1/Cl/a4VzHP4/5J+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men8YAAADbAAAADwAAAAAAAAAAAAAAAACYAgAAZHJz&#10;L2Rvd25yZXYueG1sUEsFBgAAAAAEAAQA9QAAAIsDAAAAAA==&#10;" stroked="f">
                  <v:textbox style="mso-fit-shape-to-text:t" inset="0,0,0,0">
                    <w:txbxContent>
                      <w:p w:rsidR="00D96F2A" w:rsidRPr="007C2959" w:rsidRDefault="00D96F2A" w:rsidP="004C262E">
                        <w:pPr>
                          <w:pStyle w:val="Caption"/>
                        </w:pPr>
                        <w:r w:rsidRPr="00A92C2A">
                          <w:rPr>
                            <w:b/>
                          </w:rPr>
                          <w:t>Figure 2.5: TRIM28 binding and histone methylations at ERV loci in F9 EC cells.</w:t>
                        </w:r>
                        <w:r w:rsidRPr="007C2959">
                          <w:t xml:space="preserve"> </w:t>
                        </w:r>
                        <w:r>
                          <w:t xml:space="preserve">Cross-linked chromatin </w:t>
                        </w:r>
                        <w:r w:rsidRPr="007C2959">
                          <w:t>isola</w:t>
                        </w:r>
                        <w:r>
                          <w:t>ted from</w:t>
                        </w:r>
                        <w:r w:rsidRPr="007C2959">
                          <w:t xml:space="preserve"> F9 EC </w:t>
                        </w:r>
                        <w:r>
                          <w:t xml:space="preserve">cells was immunoprecipitated with antibodies against histone 3 (H3), H3K9me3, </w:t>
                        </w:r>
                        <w:proofErr w:type="gramStart"/>
                        <w:r>
                          <w:t>H4K20me3</w:t>
                        </w:r>
                        <w:proofErr w:type="gramEnd"/>
                        <w:r>
                          <w:t xml:space="preserve">, TRIM28 or an unspecific IgG control antibody. Enrichment of target sequences was determined by qPCR using a chromatin input control for normalisation. The promoter of the constitutively expressed </w:t>
                        </w:r>
                        <w:r w:rsidRPr="00811C1B">
                          <w:rPr>
                            <w:i/>
                          </w:rPr>
                          <w:t>Hprt</w:t>
                        </w:r>
                        <w:r>
                          <w:t xml:space="preserve"> gene was included as a control region for open chromatin. The </w:t>
                        </w:r>
                        <w:proofErr w:type="spellStart"/>
                        <w:r w:rsidRPr="00811C1B">
                          <w:rPr>
                            <w:i/>
                          </w:rPr>
                          <w:t>Mest</w:t>
                        </w:r>
                        <w:proofErr w:type="spellEnd"/>
                        <w:r>
                          <w:t xml:space="preserve"> promoter is a known target of TRIM28 in F9 EC cells and the </w:t>
                        </w:r>
                        <w:r w:rsidRPr="00811C1B">
                          <w:rPr>
                            <w:i/>
                          </w:rPr>
                          <w:t>Lef1</w:t>
                        </w:r>
                        <w:r>
                          <w:t xml:space="preserve"> promoter is known to be repressed by trimethylation of lysine 27 on histone 3 (H3K27me3). A genomic region within the DNA binding domain of </w:t>
                        </w:r>
                        <w:r w:rsidRPr="009B01E8">
                          <w:rPr>
                            <w:i/>
                          </w:rPr>
                          <w:t>Zfp809</w:t>
                        </w:r>
                        <w:r>
                          <w:t xml:space="preserve"> was included as control for a region without promoter activity. Graphs show</w:t>
                        </w:r>
                        <w:r w:rsidRPr="007C2959">
                          <w:t xml:space="preserve"> mean ChIP enrichment values </w:t>
                        </w:r>
                        <w:r>
                          <w:t>as percentage of the input control</w:t>
                        </w:r>
                        <w:r w:rsidRPr="007C2959">
                          <w:t xml:space="preserve"> with standard deviations (n = 3, technical replicates).</w:t>
                        </w:r>
                        <w:r>
                          <w:t xml:space="preserve"> Enrichment of target sequences in chromatin samples immunoprecipitated with IgG was less than 0.01% of input and is not shown.</w:t>
                        </w:r>
                      </w:p>
                      <w:p w:rsidR="00D96F2A" w:rsidRPr="00E30D86" w:rsidRDefault="00D96F2A" w:rsidP="004C262E">
                        <w:pPr>
                          <w:pStyle w:val="Caption"/>
                          <w:rPr>
                            <w:i/>
                            <w:sz w:val="24"/>
                            <w:lang w:val="en-US"/>
                          </w:rPr>
                        </w:pPr>
                      </w:p>
                    </w:txbxContent>
                  </v:textbox>
                </v:shape>
                <w10:wrap type="topAndBottom"/>
              </v:group>
            </w:pict>
          </mc:Fallback>
        </mc:AlternateContent>
      </w:r>
      <w:r w:rsidR="004C262E">
        <w:t>H3 antibody, was observed between the two MmERV subtypes showing that the higher enrichment of methylated histones is not due to a general higher histone density at these</w:t>
      </w:r>
      <w:r w:rsidR="004C262E" w:rsidRPr="004C262E">
        <w:rPr>
          <w:noProof/>
          <w:lang w:eastAsia="en-GB"/>
        </w:rPr>
        <w:t xml:space="preserve"> </w:t>
      </w:r>
      <w:r w:rsidR="004C262E">
        <w:t xml:space="preserve">regions (Fig. 2.5). </w:t>
      </w:r>
      <w:r>
        <w:t>Despite different degrees of histone methylations at various ERVs</w:t>
      </w:r>
      <w:r w:rsidR="00732570">
        <w:t xml:space="preserve">, all ERV </w:t>
      </w:r>
      <w:r w:rsidR="00732570">
        <w:lastRenderedPageBreak/>
        <w:t>regions analys</w:t>
      </w:r>
      <w:r>
        <w:t>ed showed marks of transcriptionally inactive, tightly packed heterochromatin. To confirm our findings, ChIP was performed with chromatin from murine ES cells. Also in these cells, MmERV-Pro elements were bound by TRIM28 and marked by higher degrees of H3K9me3 and H4K20me3 than MmERV-</w:t>
      </w:r>
      <w:proofErr w:type="spellStart"/>
      <w:r>
        <w:t>Gly</w:t>
      </w:r>
      <w:proofErr w:type="spellEnd"/>
      <w:r>
        <w:t xml:space="preserve"> elements (</w:t>
      </w:r>
      <w:r w:rsidR="004C262E">
        <w:t>Supplementary Figure</w:t>
      </w:r>
      <w:r>
        <w:t xml:space="preserve"> S</w:t>
      </w:r>
      <w:r w:rsidR="004054DD">
        <w:t>2.</w:t>
      </w:r>
      <w:r>
        <w:t xml:space="preserve">3). Recently, also </w:t>
      </w:r>
      <w:proofErr w:type="spellStart"/>
      <w:r>
        <w:t>Polycomb</w:t>
      </w:r>
      <w:proofErr w:type="spellEnd"/>
      <w:r>
        <w:t xml:space="preserve"> complexes and </w:t>
      </w:r>
      <w:r w:rsidR="004C262E">
        <w:t>H3K27 trimethylation</w:t>
      </w:r>
      <w:r>
        <w:t xml:space="preserve"> have been associated with retroviral silencing in ES cells </w:t>
      </w:r>
      <w:r>
        <w:fldChar w:fldCharType="begin"/>
      </w:r>
      <w:r w:rsidR="00DD31E9">
        <w:instrText xml:space="preserve"> ADDIN EN.CITE &lt;EndNote&gt;&lt;Cite&gt;&lt;Author&gt;Leeb&lt;/Author&gt;&lt;Year&gt;2010&lt;/Year&gt;&lt;RecNum&gt;74&lt;/RecNum&gt;&lt;DisplayText&gt;[75]&lt;/DisplayText&gt;&lt;record&gt;&lt;rec-number&gt;74&lt;/rec-number&gt;&lt;foreign-keys&gt;&lt;key app="EN" db-id="tzfp5vpxsp522xeefx3xp5rdz9ar9fwxdeax"&gt;74&lt;/key&gt;&lt;/foreign-keys&gt;&lt;ref-type name="Journal Article"&gt;17&lt;/ref-type&gt;&lt;contributors&gt;&lt;authors&gt;&lt;author&gt;Leeb, M.&lt;/author&gt;&lt;author&gt;Pasini, D.&lt;/author&gt;&lt;author&gt;Novatchkova, M.&lt;/author&gt;&lt;author&gt;Jaritz, M.&lt;/author&gt;&lt;author&gt;Helin, K.&lt;/author&gt;&lt;author&gt;Wutz, A.&lt;/author&gt;&lt;/authors&gt;&lt;/contributors&gt;&lt;auth-address&gt;Research Institute of Molecular Pathology, Dr. Bohr-Gasse 7, 1030 Vienna, Austria.&lt;/auth-address&gt;&lt;titles&gt;&lt;title&gt;Polycomb complexes act redundantly to repress genomic repeats and genes&lt;/title&gt;&lt;secondary-title&gt;Genes Dev&lt;/secondary-title&gt;&lt;/titles&gt;&lt;periodical&gt;&lt;full-title&gt;Genes Dev&lt;/full-title&gt;&lt;/periodical&gt;&lt;pages&gt;265-76&lt;/pages&gt;&lt;volume&gt;24&lt;/volume&gt;&lt;number&gt;3&lt;/number&gt;&lt;edition&gt;2010/02/04&lt;/edition&gt;&lt;keywords&gt;&lt;keyword&gt;Animals&lt;/keyword&gt;&lt;keyword&gt;Cell Differentiation&lt;/keyword&gt;&lt;keyword&gt;Cell Line&lt;/keyword&gt;&lt;keyword&gt;Embryo, Mammalian/metabolism&lt;/keyword&gt;&lt;keyword&gt;Fluorescent Antibody Technique&lt;/keyword&gt;&lt;keyword&gt;Gene Silencing&lt;/keyword&gt;&lt;keyword&gt;Mice&lt;/keyword&gt;&lt;keyword&gt;Multiprotein Complexes/genetics/metabolism&lt;/keyword&gt;&lt;keyword&gt;Pluripotent Stem Cells/metabolism&lt;/keyword&gt;&lt;keyword&gt;Repressor Proteins/*genetics/metabolism&lt;/keyword&gt;&lt;keyword&gt;Terminal Repeat Sequences&lt;/keyword&gt;&lt;/keywords&gt;&lt;dates&gt;&lt;year&gt;2010&lt;/year&gt;&lt;pub-dates&gt;&lt;date&gt;Feb 1&lt;/date&gt;&lt;/pub-dates&gt;&lt;/dates&gt;&lt;isbn&gt;1549-5477 (Electronic)&amp;#xD;0890-9369 (Linking)&lt;/isbn&gt;&lt;accession-num&gt;20123906&lt;/accession-num&gt;&lt;urls&gt;&lt;related-urls&gt;&lt;url&gt;http://www.ncbi.nlm.nih.gov/pubmed/20123906&lt;/url&gt;&lt;/related-urls&gt;&lt;/urls&gt;&lt;custom2&gt;2811828&lt;/custom2&gt;&lt;electronic-resource-num&gt;24/3/265 [pii]&amp;#xD;10.1101/gad.544410&lt;/electronic-resource-num&gt;&lt;language&gt;eng&lt;/language&gt;&lt;/record&gt;&lt;/Cite&gt;&lt;/EndNote&gt;</w:instrText>
      </w:r>
      <w:r>
        <w:fldChar w:fldCharType="separate"/>
      </w:r>
      <w:r w:rsidR="00DD31E9">
        <w:rPr>
          <w:noProof/>
        </w:rPr>
        <w:t>[</w:t>
      </w:r>
      <w:hyperlink w:anchor="_ENREF_75" w:tooltip="Leeb, 2010 #74" w:history="1">
        <w:r w:rsidR="001526E9">
          <w:rPr>
            <w:noProof/>
          </w:rPr>
          <w:t>75</w:t>
        </w:r>
      </w:hyperlink>
      <w:r w:rsidR="00DD31E9">
        <w:rPr>
          <w:noProof/>
        </w:rPr>
        <w:t>]</w:t>
      </w:r>
      <w:r>
        <w:fldChar w:fldCharType="end"/>
      </w:r>
      <w:r>
        <w:t xml:space="preserve">. To investigate whether MmERV elements are repressed by these histone modifications, ChIP assays using an antibody specific for </w:t>
      </w:r>
      <w:r w:rsidR="004C262E">
        <w:t>H3K27me3</w:t>
      </w:r>
      <w:r>
        <w:t xml:space="preserve"> were performed </w:t>
      </w:r>
      <w:r w:rsidR="004C262E">
        <w:t>with</w:t>
      </w:r>
      <w:r>
        <w:t xml:space="preserve"> F9 EC and ES cells. As shown in Fig. </w:t>
      </w:r>
      <w:r w:rsidR="004054DD">
        <w:t>2.</w:t>
      </w:r>
      <w:r>
        <w:t xml:space="preserve">6, we observed the previously reported </w:t>
      </w:r>
      <w:r w:rsidR="004C262E">
        <w:rPr>
          <w:noProof/>
          <w:lang w:eastAsia="en-GB"/>
        </w:rPr>
        <mc:AlternateContent>
          <mc:Choice Requires="wpg">
            <w:drawing>
              <wp:anchor distT="0" distB="252095" distL="114300" distR="114300" simplePos="0" relativeHeight="251819008" behindDoc="0" locked="0" layoutInCell="1" allowOverlap="1" wp14:anchorId="271679FF" wp14:editId="2452E39C">
                <wp:simplePos x="0" y="0"/>
                <wp:positionH relativeFrom="column">
                  <wp:posOffset>-92075</wp:posOffset>
                </wp:positionH>
                <wp:positionV relativeFrom="paragraph">
                  <wp:posOffset>2138680</wp:posOffset>
                </wp:positionV>
                <wp:extent cx="5939790" cy="2966085"/>
                <wp:effectExtent l="0" t="0" r="3810" b="5715"/>
                <wp:wrapTopAndBottom/>
                <wp:docPr id="477" name="Group 477"/>
                <wp:cNvGraphicFramePr/>
                <a:graphic xmlns:a="http://schemas.openxmlformats.org/drawingml/2006/main">
                  <a:graphicData uri="http://schemas.microsoft.com/office/word/2010/wordprocessingGroup">
                    <wpg:wgp>
                      <wpg:cNvGrpSpPr/>
                      <wpg:grpSpPr>
                        <a:xfrm>
                          <a:off x="0" y="0"/>
                          <a:ext cx="5939790" cy="2966085"/>
                          <a:chOff x="0" y="0"/>
                          <a:chExt cx="5939742" cy="2966484"/>
                        </a:xfrm>
                      </wpg:grpSpPr>
                      <pic:pic xmlns:pic="http://schemas.openxmlformats.org/drawingml/2006/picture">
                        <pic:nvPicPr>
                          <pic:cNvPr id="95" name="Picture 9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87749" cy="2966484"/>
                          </a:xfrm>
                          <a:prstGeom prst="rect">
                            <a:avLst/>
                          </a:prstGeom>
                        </pic:spPr>
                      </pic:pic>
                      <wps:wsp>
                        <wps:cNvPr id="96" name="Text Box 96"/>
                        <wps:cNvSpPr txBox="1"/>
                        <wps:spPr>
                          <a:xfrm>
                            <a:off x="3241203" y="701659"/>
                            <a:ext cx="2698539" cy="1763632"/>
                          </a:xfrm>
                          <a:prstGeom prst="rect">
                            <a:avLst/>
                          </a:prstGeom>
                          <a:solidFill>
                            <a:prstClr val="white"/>
                          </a:solidFill>
                          <a:ln>
                            <a:noFill/>
                          </a:ln>
                          <a:effectLst/>
                        </wps:spPr>
                        <wps:txbx>
                          <w:txbxContent>
                            <w:p w:rsidR="00D96F2A" w:rsidRPr="00BC380B" w:rsidRDefault="00D96F2A" w:rsidP="00F00602">
                              <w:pPr>
                                <w:pStyle w:val="Caption"/>
                                <w:rPr>
                                  <w:noProof/>
                                  <w:sz w:val="24"/>
                                </w:rPr>
                              </w:pPr>
                              <w:r w:rsidRPr="00A92C2A">
                                <w:rPr>
                                  <w:b/>
                                </w:rPr>
                                <w:t>Figure 2.6: Trimethylation of H3K27 at ERV loci in F9 and ES cells.</w:t>
                              </w:r>
                              <w:r w:rsidRPr="006F36E4">
                                <w:t xml:space="preserve"> </w:t>
                              </w:r>
                              <w:r>
                                <w:t>Cross-linked chromatin was isolated from F9 and ES cells and immunoprecipitated with antibodies against H3 or H3K27me3. Relative enrichment of target sequences in immunoprecipitated DNA was determined by qPCR using an input sample as normalisation control. H3K27me3 enrichment was calculated as ratio over H3 enrichment to normalise for nucleosome density at the analysed regions. Histogram shows mean H3K27m3/H3 ratios (n = 3, technical replicates) with standard deviation (error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77" o:spid="_x0000_s1047" style="position:absolute;left:0;text-align:left;margin-left:-7.25pt;margin-top:168.4pt;width:467.7pt;height:233.55pt;z-index:251819008;mso-wrap-distance-bottom:19.85pt;mso-width-relative:margin;mso-height-relative:margin" coordsize="59397,2966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">
                <v:shape id="Picture 95" o:spid="_x0000_s1048" type="#_x0000_t75" style="position:absolute;width:29877;height:296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ZcmTEAAAA2wAAAA8AAABkcnMvZG93bnJldi54bWxEj0FrwkAUhO8F/8PyCr3ppkKDRlepgiXQ&#10;U9SDx0f2mcRm367ZbZL213cLhR6HmfmGWW9H04qeOt9YVvA8S0AQl1Y3XCk4nw7TBQgfkDW2lknB&#10;F3nYbiYPa8y0Hbig/hgqESHsM1RQh+AyKX1Zk0E/s444elfbGQxRdpXUHQ4Rblo5T5JUGmw4LtTo&#10;aF9T+XH8NAqK0lzeb866/P6Gh/S7GXZ+Nyj19Di+rkAEGsN/+K+dawXLF/j9En+A3P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GZcmTEAAAA2wAAAA8AAAAAAAAAAAAAAAAA&#10;nwIAAGRycy9kb3ducmV2LnhtbFBLBQYAAAAABAAEAPcAAACQAwAAAAA=&#10;">
                  <v:imagedata r:id="rId29" o:title=""/>
                  <v:path arrowok="t"/>
                </v:shape>
                <v:shape id="Text Box 96" o:spid="_x0000_s1049" type="#_x0000_t202" style="position:absolute;left:32412;top:7016;width:26985;height:17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lc8YA&#10;AADbAAAADwAAAGRycy9kb3ducmV2LnhtbESPQWsCMRSE74X+h/AKvZSabStLXY0i0kLrRbr14u2x&#10;eW7Wbl6WJKvrvzcFweMwM98ws8VgW3EkHxrHCl5GGQjiyumGawXb38/ndxAhImtsHZOCMwVYzO/v&#10;Zlhod+IfOpaxFgnCoUAFJsaukDJUhiyGkeuIk7d33mJM0tdSezwluG3la5bl0mLDacFgRytD1V/Z&#10;WwWb8W5jnvr9x3o5fvPf236VH+pSqceHYTkFEWmIt/C1/aUVTHL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elc8YAAADbAAAADwAAAAAAAAAAAAAAAACYAgAAZHJz&#10;L2Rvd25yZXYueG1sUEsFBgAAAAAEAAQA9QAAAIsDAAAAAA==&#10;" stroked="f">
                  <v:textbox style="mso-fit-shape-to-text:t" inset="0,0,0,0">
                    <w:txbxContent>
                      <w:p w:rsidR="00D96F2A" w:rsidRPr="00BC380B" w:rsidRDefault="00D96F2A" w:rsidP="00F00602">
                        <w:pPr>
                          <w:pStyle w:val="Caption"/>
                          <w:rPr>
                            <w:noProof/>
                            <w:sz w:val="24"/>
                          </w:rPr>
                        </w:pPr>
                        <w:r w:rsidRPr="00A92C2A">
                          <w:rPr>
                            <w:b/>
                          </w:rPr>
                          <w:t>Figure 2.6: Trimethylation of H3K27 at ERV loci in F9 and ES cells.</w:t>
                        </w:r>
                        <w:r w:rsidRPr="006F36E4">
                          <w:t xml:space="preserve"> </w:t>
                        </w:r>
                        <w:r>
                          <w:t>Cross-linked chromatin was isolated from F9 and ES cells and immunoprecipitated with antibodies against H3 or H3K27me3. Relative enrichment of target sequences in immunoprecipitated DNA was determined by qPCR using an input sample as normalisation control. H3K27me3 enrichment was calculated as ratio over H3 enrichment to normalise for nucleosome density at the analysed regions. Histogram shows mean H3K27m3/H3 ratios (n = 3, technical replicates) with standard deviation (error bars)</w:t>
                        </w:r>
                      </w:p>
                    </w:txbxContent>
                  </v:textbox>
                </v:shape>
                <w10:wrap type="topAndBottom"/>
              </v:group>
            </w:pict>
          </mc:Fallback>
        </mc:AlternateContent>
      </w:r>
      <w:r>
        <w:t xml:space="preserve">enrichment of H3K27me3 at the </w:t>
      </w:r>
      <w:r w:rsidRPr="00CC79D8">
        <w:rPr>
          <w:i/>
        </w:rPr>
        <w:t>gag</w:t>
      </w:r>
      <w:r>
        <w:t xml:space="preserve"> gene of endogenous MLV elements in ES cells </w:t>
      </w:r>
      <w:r>
        <w:fldChar w:fldCharType="begin"/>
      </w:r>
      <w:r w:rsidR="00DD31E9">
        <w:instrText xml:space="preserve"> ADDIN EN.CITE &lt;EndNote&gt;&lt;Cite&gt;&lt;Author&gt;Leeb&lt;/Author&gt;&lt;Year&gt;2010&lt;/Year&gt;&lt;RecNum&gt;74&lt;/RecNum&gt;&lt;DisplayText&gt;[75]&lt;/DisplayText&gt;&lt;record&gt;&lt;rec-number&gt;74&lt;/rec-number&gt;&lt;foreign-keys&gt;&lt;key app="EN" db-id="tzfp5vpxsp522xeefx3xp5rdz9ar9fwxdeax"&gt;74&lt;/key&gt;&lt;/foreign-keys&gt;&lt;ref-type name="Journal Article"&gt;17&lt;/ref-type&gt;&lt;contributors&gt;&lt;authors&gt;&lt;author&gt;Leeb, M.&lt;/author&gt;&lt;author&gt;Pasini, D.&lt;/author&gt;&lt;author&gt;Novatchkova, M.&lt;/author&gt;&lt;author&gt;Jaritz, M.&lt;/author&gt;&lt;author&gt;Helin, K.&lt;/author&gt;&lt;author&gt;Wutz, A.&lt;/author&gt;&lt;/authors&gt;&lt;/contributors&gt;&lt;auth-address&gt;Research Institute of Molecular Pathology, Dr. Bohr-Gasse 7, 1030 Vienna, Austria.&lt;/auth-address&gt;&lt;titles&gt;&lt;title&gt;Polycomb complexes act redundantly to repress genomic repeats and genes&lt;/title&gt;&lt;secondary-title&gt;Genes Dev&lt;/secondary-title&gt;&lt;/titles&gt;&lt;periodical&gt;&lt;full-title&gt;Genes Dev&lt;/full-title&gt;&lt;/periodical&gt;&lt;pages&gt;265-76&lt;/pages&gt;&lt;volume&gt;24&lt;/volume&gt;&lt;number&gt;3&lt;/number&gt;&lt;edition&gt;2010/02/04&lt;/edition&gt;&lt;keywords&gt;&lt;keyword&gt;Animals&lt;/keyword&gt;&lt;keyword&gt;Cell Differentiation&lt;/keyword&gt;&lt;keyword&gt;Cell Line&lt;/keyword&gt;&lt;keyword&gt;Embryo, Mammalian/metabolism&lt;/keyword&gt;&lt;keyword&gt;Fluorescent Antibody Technique&lt;/keyword&gt;&lt;keyword&gt;Gene Silencing&lt;/keyword&gt;&lt;keyword&gt;Mice&lt;/keyword&gt;&lt;keyword&gt;Multiprotein Complexes/genetics/metabolism&lt;/keyword&gt;&lt;keyword&gt;Pluripotent Stem Cells/metabolism&lt;/keyword&gt;&lt;keyword&gt;Repressor Proteins/*genetics/metabolism&lt;/keyword&gt;&lt;keyword&gt;Terminal Repeat Sequences&lt;/keyword&gt;&lt;/keywords&gt;&lt;dates&gt;&lt;year&gt;2010&lt;/year&gt;&lt;pub-dates&gt;&lt;date&gt;Feb 1&lt;/date&gt;&lt;/pub-dates&gt;&lt;/dates&gt;&lt;isbn&gt;1549-5477 (Electronic)&amp;#xD;0890-9369 (Linking)&lt;/isbn&gt;&lt;accession-num&gt;20123906&lt;/accession-num&gt;&lt;urls&gt;&lt;related-urls&gt;&lt;url&gt;http://www.ncbi.nlm.nih.gov/pubmed/20123906&lt;/url&gt;&lt;/related-urls&gt;&lt;/urls&gt;&lt;custom2&gt;2811828&lt;/custom2&gt;&lt;electronic-resource-num&gt;24/3/265 [pii]&amp;#xD;10.1101/gad.544410&lt;/electronic-resource-num&gt;&lt;language&gt;eng&lt;/language&gt;&lt;/record&gt;&lt;/Cite&gt;&lt;/EndNote&gt;</w:instrText>
      </w:r>
      <w:r>
        <w:fldChar w:fldCharType="separate"/>
      </w:r>
      <w:r w:rsidR="00DD31E9">
        <w:rPr>
          <w:noProof/>
        </w:rPr>
        <w:t>[</w:t>
      </w:r>
      <w:hyperlink w:anchor="_ENREF_75" w:tooltip="Leeb, 2010 #74" w:history="1">
        <w:r w:rsidR="001526E9">
          <w:rPr>
            <w:noProof/>
          </w:rPr>
          <w:t>75</w:t>
        </w:r>
      </w:hyperlink>
      <w:r w:rsidR="00DD31E9">
        <w:rPr>
          <w:noProof/>
        </w:rPr>
        <w:t>]</w:t>
      </w:r>
      <w:r>
        <w:fldChar w:fldCharType="end"/>
      </w:r>
      <w:r>
        <w:t xml:space="preserve"> and in F9 EC cells, although to a lesser extent, but we did not detect any enrichment of this histone modification at the </w:t>
      </w:r>
      <w:r w:rsidRPr="00CC79D8">
        <w:rPr>
          <w:i/>
        </w:rPr>
        <w:t>gag</w:t>
      </w:r>
      <w:r>
        <w:t xml:space="preserve"> gene or PBS regions of MmERV.</w:t>
      </w:r>
      <w:r w:rsidR="00F00602" w:rsidRPr="00F00602">
        <w:rPr>
          <w:noProof/>
          <w:lang w:eastAsia="en-GB"/>
        </w:rPr>
        <w:t xml:space="preserve"> </w:t>
      </w:r>
    </w:p>
    <w:p w:rsidR="00383278" w:rsidRDefault="00383278" w:rsidP="00383278">
      <w:pPr>
        <w:pStyle w:val="Heading3"/>
      </w:pPr>
      <w:bookmarkStart w:id="28" w:name="_Toc343249318"/>
      <w:r>
        <w:t>Conservation of the ZFP809 DNA binding domain in mice and non-murine rodents</w:t>
      </w:r>
      <w:bookmarkEnd w:id="28"/>
    </w:p>
    <w:p w:rsidR="00383278" w:rsidRDefault="00383278" w:rsidP="00383278">
      <w:r>
        <w:t>Our findings that two subgroups of MmERV using PBS sequences with different repression activities amplified to similar copy numbers in the mouse genome led us to speculate that ZFP809 might have recently, possibly a</w:t>
      </w:r>
      <w:r w:rsidR="0001351F">
        <w:t>fter the MmERV germ line colonis</w:t>
      </w:r>
      <w:r>
        <w:t xml:space="preserve">ation, evolved to repress ERVs with a Pro-PBS. Indeed, initially we could not find any potential ZFP809 homologues in other species than mouse by BLAST searches of all available NCBI nucleotide and protein databases. To investigate the recent evolution of ZFP809, primers annealing up- and downstream of the </w:t>
      </w:r>
      <w:r w:rsidRPr="00986E18">
        <w:rPr>
          <w:i/>
        </w:rPr>
        <w:t>Zfp809</w:t>
      </w:r>
      <w:r>
        <w:t xml:space="preserve"> DNA-binding domain consisting of seven C2H2-type zinc </w:t>
      </w:r>
      <w:r>
        <w:lastRenderedPageBreak/>
        <w:t xml:space="preserve">fingers were applied to amplify this region from genomic DNA of wild </w:t>
      </w:r>
      <w:proofErr w:type="spellStart"/>
      <w:r w:rsidRPr="00895C8E">
        <w:rPr>
          <w:i/>
        </w:rPr>
        <w:t>Mus</w:t>
      </w:r>
      <w:proofErr w:type="spellEnd"/>
      <w:r>
        <w:t xml:space="preserve"> species. DNA from rat and a deer mouse (</w:t>
      </w:r>
      <w:proofErr w:type="spellStart"/>
      <w:r w:rsidRPr="00D61021">
        <w:rPr>
          <w:i/>
        </w:rPr>
        <w:t>Peromyscus</w:t>
      </w:r>
      <w:proofErr w:type="spellEnd"/>
      <w:r>
        <w:t xml:space="preserve">) was included in the analysis but despite trying various primer sets we were unable to amplify a product from these DNA templates. PCR products amplified from </w:t>
      </w:r>
      <w:proofErr w:type="spellStart"/>
      <w:r w:rsidRPr="00640E82">
        <w:rPr>
          <w:i/>
        </w:rPr>
        <w:t>Mus</w:t>
      </w:r>
      <w:proofErr w:type="spellEnd"/>
      <w:r>
        <w:t xml:space="preserve"> DNA s</w:t>
      </w:r>
      <w:r w:rsidR="00732570">
        <w:t>amples were sequenced and analys</w:t>
      </w:r>
      <w:r>
        <w:t xml:space="preserve">ed using bioinformatics tools. Only after the sequencing analysis was conducted, we eventually identified two potential ZFP809 orthologues by </w:t>
      </w:r>
      <w:r w:rsidRPr="00171FEC">
        <w:t>BLAST search</w:t>
      </w:r>
      <w:r>
        <w:t>. These sequences have been</w:t>
      </w:r>
      <w:r w:rsidRPr="00171FEC">
        <w:t xml:space="preserve"> </w:t>
      </w:r>
      <w:r>
        <w:t xml:space="preserve">published recently and therefore remained undetected in our initial screens. The first matching sequence </w:t>
      </w:r>
      <w:r w:rsidRPr="001309BB">
        <w:t>(NW_003624827</w:t>
      </w:r>
      <w:r>
        <w:t>) was an unplaced genomic scaffold derived from the Chinese hamster (</w:t>
      </w:r>
      <w:proofErr w:type="spellStart"/>
      <w:r w:rsidRPr="00E764FA">
        <w:rPr>
          <w:i/>
        </w:rPr>
        <w:t>Cricetulus</w:t>
      </w:r>
      <w:proofErr w:type="spellEnd"/>
      <w:r w:rsidRPr="00E764FA">
        <w:rPr>
          <w:i/>
        </w:rPr>
        <w:t xml:space="preserve"> </w:t>
      </w:r>
      <w:proofErr w:type="spellStart"/>
      <w:r w:rsidRPr="00E764FA">
        <w:rPr>
          <w:i/>
        </w:rPr>
        <w:t>griseus</w:t>
      </w:r>
      <w:proofErr w:type="spellEnd"/>
      <w:r>
        <w:t>) whole genome shotgun sequencing project and the corresponding predicted partial protein (</w:t>
      </w:r>
      <w:r w:rsidRPr="00171FEC">
        <w:t>XP_003516040</w:t>
      </w:r>
      <w:r>
        <w:t xml:space="preserve">). The genomic sequence is truncated at the 5´ end but could be aligned to the </w:t>
      </w:r>
      <w:r w:rsidRPr="00A70E69">
        <w:rPr>
          <w:i/>
        </w:rPr>
        <w:t>Zfp809</w:t>
      </w:r>
      <w:r>
        <w:t xml:space="preserve"> locus in the mouse genome over a stretch of about 2.8 kb including the entire DNA-binding domain on exon 5 as well as exon 4 and two introns. Although the predicted partial protein was annotated as “zinc finger protein 84-like” it showed a much higher similarity to ZFP809 in the DNA binding region (more than 80%) than to any other protein in the NCBI database as confirmed by BLAST search. The observed homology in exons and introns strongly suggests that this sequence represents a ZFP809 orthologue in </w:t>
      </w:r>
      <w:r w:rsidRPr="00B94386">
        <w:rPr>
          <w:i/>
        </w:rPr>
        <w:t xml:space="preserve">C. </w:t>
      </w:r>
      <w:proofErr w:type="spellStart"/>
      <w:r w:rsidRPr="00B94386">
        <w:rPr>
          <w:i/>
        </w:rPr>
        <w:t>griseus</w:t>
      </w:r>
      <w:proofErr w:type="spellEnd"/>
      <w:r>
        <w:t xml:space="preserve">. </w:t>
      </w:r>
    </w:p>
    <w:p w:rsidR="00145588" w:rsidRDefault="00383278" w:rsidP="00B97967">
      <w:r>
        <w:t xml:space="preserve">The second matching nucleotide sequence </w:t>
      </w:r>
      <w:r w:rsidRPr="00D5679B">
        <w:t>(JO002639)</w:t>
      </w:r>
      <w:r>
        <w:t xml:space="preserve"> was deposited as an mRNA sequence that has been identified by next generation sequencing of the </w:t>
      </w:r>
      <w:proofErr w:type="spellStart"/>
      <w:r>
        <w:t>transcriptome</w:t>
      </w:r>
      <w:proofErr w:type="spellEnd"/>
      <w:r>
        <w:t xml:space="preserve"> of the blind mole </w:t>
      </w:r>
      <w:r w:rsidRPr="00D5679B">
        <w:t>rat (</w:t>
      </w:r>
      <w:proofErr w:type="spellStart"/>
      <w:r w:rsidRPr="005175A8">
        <w:rPr>
          <w:i/>
        </w:rPr>
        <w:t>Nannospalax</w:t>
      </w:r>
      <w:proofErr w:type="spellEnd"/>
      <w:r w:rsidRPr="005175A8">
        <w:rPr>
          <w:i/>
        </w:rPr>
        <w:t xml:space="preserve"> </w:t>
      </w:r>
      <w:proofErr w:type="spellStart"/>
      <w:r w:rsidRPr="005175A8">
        <w:rPr>
          <w:i/>
        </w:rPr>
        <w:t>galili</w:t>
      </w:r>
      <w:proofErr w:type="spellEnd"/>
      <w:r w:rsidRPr="00D5679B">
        <w:t xml:space="preserve">). </w:t>
      </w:r>
      <w:r>
        <w:t>This sequence contains a potential DNA-binding region with seven C2H2 zinc fingers that is about 80% identical on nucleotide level to the corresponding ZFP809 DNA binding</w:t>
      </w:r>
      <w:r w:rsidR="004C262E">
        <w:t xml:space="preserve"> region but it is missing the 5’</w:t>
      </w:r>
      <w:r>
        <w:t xml:space="preserve"> end of the mRNA. By alignment of the sequence to the </w:t>
      </w:r>
      <w:r w:rsidRPr="00A70E69">
        <w:rPr>
          <w:i/>
        </w:rPr>
        <w:t>M. musculus</w:t>
      </w:r>
      <w:r>
        <w:t xml:space="preserve"> </w:t>
      </w:r>
      <w:r w:rsidRPr="00B17D75">
        <w:rPr>
          <w:i/>
        </w:rPr>
        <w:t>Zfp809</w:t>
      </w:r>
      <w:r>
        <w:t xml:space="preserve"> mRNA (NM_172763), we found that a frame shift mutation, caused by a single nucleotide deletion in the fourth </w:t>
      </w:r>
      <w:r w:rsidRPr="008F450C">
        <w:t>zinc</w:t>
      </w:r>
      <w:r>
        <w:t xml:space="preserve"> finger domain, introduced premature stop codons in the </w:t>
      </w:r>
      <w:r w:rsidRPr="00B17D75">
        <w:rPr>
          <w:i/>
        </w:rPr>
        <w:t xml:space="preserve">N. </w:t>
      </w:r>
      <w:proofErr w:type="spellStart"/>
      <w:r w:rsidRPr="00B17D75">
        <w:rPr>
          <w:i/>
        </w:rPr>
        <w:t>galili</w:t>
      </w:r>
      <w:proofErr w:type="spellEnd"/>
      <w:r>
        <w:t xml:space="preserve"> sequence. However, the deletion was located after 6 consecutive adenine bases and might therefore be merely the result of a sequencing error. Manual correction of the deletion restored an ORF ended by a stop codon after the seventh zinc finger domain, as in the </w:t>
      </w:r>
      <w:r w:rsidRPr="00B17D75">
        <w:rPr>
          <w:i/>
        </w:rPr>
        <w:t>Zfp809</w:t>
      </w:r>
      <w:r>
        <w:t xml:space="preserve"> mRNA. The DNA binding domain of the translated protein was 76% identical to the corresponding ZFP809 domain but less than 60% identical to any other protein sequence in the NCBI database. The DNA binding regions of all ZFP809 sequences were then aligned and the ratio of synonymous to non-synonymous substitution rates (</w:t>
      </w:r>
      <w:proofErr w:type="spellStart"/>
      <w:r>
        <w:t>dS</w:t>
      </w:r>
      <w:proofErr w:type="spellEnd"/>
      <w:r>
        <w:t>/</w:t>
      </w:r>
      <w:proofErr w:type="spellStart"/>
      <w:r>
        <w:t>dN</w:t>
      </w:r>
      <w:proofErr w:type="spellEnd"/>
      <w:r>
        <w:t xml:space="preserve">) relative to </w:t>
      </w:r>
      <w:r>
        <w:rPr>
          <w:i/>
        </w:rPr>
        <w:t>M.</w:t>
      </w:r>
      <w:r w:rsidRPr="005E309B">
        <w:rPr>
          <w:i/>
        </w:rPr>
        <w:t xml:space="preserve"> musculus</w:t>
      </w:r>
      <w:r>
        <w:t xml:space="preserve"> ZFP809 determined. </w:t>
      </w:r>
    </w:p>
    <w:p w:rsidR="004054DD" w:rsidRPr="00A92C2A" w:rsidRDefault="004054DD" w:rsidP="004054DD">
      <w:pPr>
        <w:pStyle w:val="Caption"/>
        <w:keepNext/>
        <w:rPr>
          <w:b/>
        </w:rPr>
      </w:pPr>
      <w:r w:rsidRPr="00A92C2A">
        <w:rPr>
          <w:b/>
        </w:rPr>
        <w:lastRenderedPageBreak/>
        <w:t>Table 2.2: Conservation and substitution rates of putative ZFP809 orthologues</w:t>
      </w:r>
    </w:p>
    <w:tbl>
      <w:tblPr>
        <w:tblW w:w="8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4"/>
        <w:gridCol w:w="1134"/>
        <w:gridCol w:w="1134"/>
        <w:gridCol w:w="709"/>
        <w:gridCol w:w="709"/>
        <w:gridCol w:w="709"/>
        <w:gridCol w:w="1276"/>
        <w:gridCol w:w="1417"/>
      </w:tblGrid>
      <w:tr w:rsidR="00B43400" w:rsidRPr="004054DD" w:rsidTr="004054DD">
        <w:trPr>
          <w:trHeight w:val="451"/>
        </w:trPr>
        <w:tc>
          <w:tcPr>
            <w:tcW w:w="1204" w:type="dxa"/>
            <w:shd w:val="clear" w:color="auto" w:fill="F2F2F2" w:themeFill="background1" w:themeFillShade="F2"/>
            <w:noWrap/>
            <w:vAlign w:val="center"/>
            <w:hideMark/>
          </w:tcPr>
          <w:p w:rsidR="00B43400" w:rsidRPr="004054DD" w:rsidRDefault="00B43400" w:rsidP="004054DD">
            <w:pPr>
              <w:pStyle w:val="NoSpacing"/>
              <w:jc w:val="left"/>
              <w:rPr>
                <w:rFonts w:ascii="Arial" w:hAnsi="Arial" w:cs="Arial"/>
                <w:sz w:val="16"/>
                <w:szCs w:val="16"/>
                <w:lang w:eastAsia="de-AT"/>
              </w:rPr>
            </w:pPr>
          </w:p>
        </w:tc>
        <w:tc>
          <w:tcPr>
            <w:tcW w:w="1134" w:type="dxa"/>
            <w:shd w:val="clear" w:color="auto" w:fill="F2F2F2" w:themeFill="background1" w:themeFillShade="F2"/>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 homology (DNA)</w:t>
            </w:r>
          </w:p>
        </w:tc>
        <w:tc>
          <w:tcPr>
            <w:tcW w:w="1134" w:type="dxa"/>
            <w:shd w:val="clear" w:color="auto" w:fill="F2F2F2" w:themeFill="background1" w:themeFillShade="F2"/>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 homology (protein)</w:t>
            </w:r>
          </w:p>
        </w:tc>
        <w:tc>
          <w:tcPr>
            <w:tcW w:w="709" w:type="dxa"/>
            <w:shd w:val="clear" w:color="auto" w:fill="F2F2F2" w:themeFill="background1" w:themeFillShade="F2"/>
            <w:vAlign w:val="center"/>
          </w:tcPr>
          <w:p w:rsidR="00B43400" w:rsidRPr="004054DD" w:rsidRDefault="00B43400" w:rsidP="004054DD">
            <w:pPr>
              <w:pStyle w:val="NoSpacing"/>
              <w:jc w:val="left"/>
              <w:rPr>
                <w:rFonts w:ascii="Arial" w:hAnsi="Arial" w:cs="Arial"/>
                <w:sz w:val="16"/>
                <w:szCs w:val="16"/>
                <w:lang w:eastAsia="de-AT"/>
              </w:rPr>
            </w:pPr>
            <w:proofErr w:type="spellStart"/>
            <w:r w:rsidRPr="004054DD">
              <w:rPr>
                <w:rFonts w:ascii="Arial" w:hAnsi="Arial" w:cs="Arial"/>
                <w:sz w:val="16"/>
                <w:szCs w:val="16"/>
                <w:lang w:eastAsia="de-AT"/>
              </w:rPr>
              <w:t>dS</w:t>
            </w:r>
            <w:proofErr w:type="spellEnd"/>
          </w:p>
        </w:tc>
        <w:tc>
          <w:tcPr>
            <w:tcW w:w="709" w:type="dxa"/>
            <w:shd w:val="clear" w:color="auto" w:fill="F2F2F2" w:themeFill="background1" w:themeFillShade="F2"/>
            <w:vAlign w:val="center"/>
          </w:tcPr>
          <w:p w:rsidR="00B43400" w:rsidRPr="004054DD" w:rsidRDefault="00B43400" w:rsidP="004054DD">
            <w:pPr>
              <w:pStyle w:val="NoSpacing"/>
              <w:jc w:val="left"/>
              <w:rPr>
                <w:rFonts w:ascii="Arial" w:hAnsi="Arial" w:cs="Arial"/>
                <w:sz w:val="16"/>
                <w:szCs w:val="16"/>
                <w:lang w:eastAsia="de-AT"/>
              </w:rPr>
            </w:pPr>
            <w:proofErr w:type="spellStart"/>
            <w:r w:rsidRPr="004054DD">
              <w:rPr>
                <w:rFonts w:ascii="Arial" w:hAnsi="Arial" w:cs="Arial"/>
                <w:sz w:val="16"/>
                <w:szCs w:val="16"/>
                <w:lang w:eastAsia="de-AT"/>
              </w:rPr>
              <w:t>dN</w:t>
            </w:r>
            <w:proofErr w:type="spellEnd"/>
          </w:p>
        </w:tc>
        <w:tc>
          <w:tcPr>
            <w:tcW w:w="709" w:type="dxa"/>
            <w:shd w:val="clear" w:color="auto" w:fill="F2F2F2" w:themeFill="background1" w:themeFillShade="F2"/>
            <w:noWrap/>
            <w:vAlign w:val="center"/>
            <w:hideMark/>
          </w:tcPr>
          <w:p w:rsidR="00B43400" w:rsidRPr="004054DD" w:rsidRDefault="00B43400" w:rsidP="004054DD">
            <w:pPr>
              <w:pStyle w:val="NoSpacing"/>
              <w:jc w:val="left"/>
              <w:rPr>
                <w:rFonts w:ascii="Arial" w:hAnsi="Arial" w:cs="Arial"/>
                <w:sz w:val="16"/>
                <w:szCs w:val="16"/>
                <w:lang w:eastAsia="de-AT"/>
              </w:rPr>
            </w:pPr>
            <w:proofErr w:type="spellStart"/>
            <w:r w:rsidRPr="004054DD">
              <w:rPr>
                <w:rFonts w:ascii="Arial" w:hAnsi="Arial" w:cs="Arial"/>
                <w:sz w:val="16"/>
                <w:szCs w:val="16"/>
                <w:lang w:eastAsia="de-AT"/>
              </w:rPr>
              <w:t>dS</w:t>
            </w:r>
            <w:proofErr w:type="spellEnd"/>
            <w:r w:rsidRPr="004054DD">
              <w:rPr>
                <w:rFonts w:ascii="Arial" w:hAnsi="Arial" w:cs="Arial"/>
                <w:sz w:val="16"/>
                <w:szCs w:val="16"/>
                <w:lang w:eastAsia="de-AT"/>
              </w:rPr>
              <w:t>/</w:t>
            </w:r>
            <w:proofErr w:type="spellStart"/>
            <w:r w:rsidRPr="004054DD">
              <w:rPr>
                <w:rFonts w:ascii="Arial" w:hAnsi="Arial" w:cs="Arial"/>
                <w:sz w:val="16"/>
                <w:szCs w:val="16"/>
                <w:lang w:eastAsia="de-AT"/>
              </w:rPr>
              <w:t>dN</w:t>
            </w:r>
            <w:proofErr w:type="spellEnd"/>
          </w:p>
        </w:tc>
        <w:tc>
          <w:tcPr>
            <w:tcW w:w="1276" w:type="dxa"/>
            <w:shd w:val="clear" w:color="auto" w:fill="F2F2F2" w:themeFill="background1" w:themeFillShade="F2"/>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 xml:space="preserve">No. of mutated specificity  </w:t>
            </w:r>
            <w:proofErr w:type="spellStart"/>
            <w:r w:rsidRPr="004054DD">
              <w:rPr>
                <w:rFonts w:ascii="Arial" w:hAnsi="Arial" w:cs="Arial"/>
                <w:sz w:val="16"/>
                <w:szCs w:val="16"/>
                <w:lang w:eastAsia="de-AT"/>
              </w:rPr>
              <w:t>aa</w:t>
            </w:r>
            <w:proofErr w:type="spellEnd"/>
          </w:p>
        </w:tc>
        <w:tc>
          <w:tcPr>
            <w:tcW w:w="1417" w:type="dxa"/>
            <w:shd w:val="clear" w:color="auto" w:fill="F2F2F2" w:themeFill="background1" w:themeFillShade="F2"/>
            <w:noWrap/>
            <w:vAlign w:val="center"/>
            <w:hideMark/>
          </w:tcPr>
          <w:p w:rsidR="00B43400" w:rsidRPr="004054DD" w:rsidRDefault="00B43400" w:rsidP="004054DD">
            <w:pPr>
              <w:pStyle w:val="NoSpacing"/>
              <w:jc w:val="left"/>
              <w:rPr>
                <w:rFonts w:ascii="Arial" w:hAnsi="Arial" w:cs="Arial"/>
                <w:sz w:val="16"/>
                <w:szCs w:val="16"/>
                <w:lang w:eastAsia="de-AT"/>
              </w:rPr>
            </w:pPr>
            <w:proofErr w:type="spellStart"/>
            <w:r w:rsidRPr="004054DD">
              <w:rPr>
                <w:rFonts w:ascii="Arial" w:hAnsi="Arial" w:cs="Arial"/>
                <w:sz w:val="16"/>
                <w:szCs w:val="16"/>
                <w:lang w:eastAsia="de-AT"/>
              </w:rPr>
              <w:t>dS</w:t>
            </w:r>
            <w:proofErr w:type="spellEnd"/>
            <w:r w:rsidRPr="004054DD">
              <w:rPr>
                <w:rFonts w:ascii="Arial" w:hAnsi="Arial" w:cs="Arial"/>
                <w:sz w:val="16"/>
                <w:szCs w:val="16"/>
                <w:lang w:eastAsia="de-AT"/>
              </w:rPr>
              <w:t>/</w:t>
            </w:r>
            <w:proofErr w:type="spellStart"/>
            <w:r w:rsidRPr="004054DD">
              <w:rPr>
                <w:rFonts w:ascii="Arial" w:hAnsi="Arial" w:cs="Arial"/>
                <w:sz w:val="16"/>
                <w:szCs w:val="16"/>
                <w:lang w:eastAsia="de-AT"/>
              </w:rPr>
              <w:t>dN</w:t>
            </w:r>
            <w:proofErr w:type="spellEnd"/>
            <w:r w:rsidRPr="004054DD">
              <w:rPr>
                <w:rFonts w:ascii="Arial" w:hAnsi="Arial" w:cs="Arial"/>
                <w:sz w:val="16"/>
                <w:szCs w:val="16"/>
                <w:lang w:eastAsia="de-AT"/>
              </w:rPr>
              <w:t xml:space="preserve"> (specificity </w:t>
            </w:r>
            <w:proofErr w:type="spellStart"/>
            <w:r w:rsidRPr="004054DD">
              <w:rPr>
                <w:rFonts w:ascii="Arial" w:hAnsi="Arial" w:cs="Arial"/>
                <w:sz w:val="16"/>
                <w:szCs w:val="16"/>
                <w:lang w:eastAsia="de-AT"/>
              </w:rPr>
              <w:t>aa</w:t>
            </w:r>
            <w:proofErr w:type="spellEnd"/>
            <w:r w:rsidRPr="004054DD">
              <w:rPr>
                <w:rFonts w:ascii="Arial" w:hAnsi="Arial" w:cs="Arial"/>
                <w:sz w:val="16"/>
                <w:szCs w:val="16"/>
                <w:lang w:eastAsia="de-AT"/>
              </w:rPr>
              <w:t xml:space="preserve"> codons)</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M. </w:t>
            </w:r>
            <w:proofErr w:type="spellStart"/>
            <w:r w:rsidRPr="004054DD">
              <w:rPr>
                <w:rFonts w:ascii="Arial" w:hAnsi="Arial" w:cs="Arial"/>
                <w:i/>
                <w:sz w:val="16"/>
                <w:szCs w:val="16"/>
                <w:lang w:eastAsia="de-AT"/>
              </w:rPr>
              <w:t>spicilegus</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8.3</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9.5</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76</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02</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34.9</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0</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M. </w:t>
            </w:r>
            <w:proofErr w:type="spellStart"/>
            <w:r w:rsidRPr="004054DD">
              <w:rPr>
                <w:rFonts w:ascii="Arial" w:hAnsi="Arial" w:cs="Arial"/>
                <w:i/>
                <w:sz w:val="16"/>
                <w:szCs w:val="16"/>
                <w:lang w:eastAsia="de-AT"/>
              </w:rPr>
              <w:t>spretus</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8.8</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9.5</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50</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02</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23.2</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0</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M. </w:t>
            </w:r>
            <w:proofErr w:type="spellStart"/>
            <w:r w:rsidRPr="004054DD">
              <w:rPr>
                <w:rFonts w:ascii="Arial" w:hAnsi="Arial" w:cs="Arial"/>
                <w:i/>
                <w:sz w:val="16"/>
                <w:szCs w:val="16"/>
                <w:lang w:eastAsia="de-AT"/>
              </w:rPr>
              <w:t>caroli</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7.9</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9.0</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84</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04</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19.4</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0</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M. </w:t>
            </w:r>
            <w:proofErr w:type="spellStart"/>
            <w:r w:rsidRPr="004054DD">
              <w:rPr>
                <w:rFonts w:ascii="Arial" w:hAnsi="Arial" w:cs="Arial"/>
                <w:i/>
                <w:sz w:val="16"/>
                <w:szCs w:val="16"/>
                <w:lang w:eastAsia="de-AT"/>
              </w:rPr>
              <w:t>dunni</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7.2</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7.9</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101</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09</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11.6</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0</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M. </w:t>
            </w:r>
            <w:proofErr w:type="spellStart"/>
            <w:r w:rsidRPr="004054DD">
              <w:rPr>
                <w:rFonts w:ascii="Arial" w:hAnsi="Arial" w:cs="Arial"/>
                <w:i/>
                <w:sz w:val="16"/>
                <w:szCs w:val="16"/>
                <w:lang w:eastAsia="de-AT"/>
              </w:rPr>
              <w:t>pahari</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4.6</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92.7</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139</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032</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4.4</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1</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3.6</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C. </w:t>
            </w:r>
            <w:proofErr w:type="spellStart"/>
            <w:r w:rsidRPr="004054DD">
              <w:rPr>
                <w:rFonts w:ascii="Arial" w:hAnsi="Arial" w:cs="Arial"/>
                <w:i/>
                <w:sz w:val="16"/>
                <w:szCs w:val="16"/>
                <w:lang w:eastAsia="de-AT"/>
              </w:rPr>
              <w:t>griseus</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81.9</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80.2</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463</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108</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4.3</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1</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21.5</w:t>
            </w:r>
          </w:p>
        </w:tc>
      </w:tr>
      <w:tr w:rsidR="00B43400" w:rsidRPr="004054DD" w:rsidTr="004054DD">
        <w:trPr>
          <w:trHeight w:val="340"/>
        </w:trPr>
        <w:tc>
          <w:tcPr>
            <w:tcW w:w="1204" w:type="dxa"/>
            <w:shd w:val="clear" w:color="auto" w:fill="auto"/>
            <w:noWrap/>
            <w:vAlign w:val="center"/>
            <w:hideMark/>
          </w:tcPr>
          <w:p w:rsidR="00B43400" w:rsidRPr="004054DD" w:rsidRDefault="00B43400" w:rsidP="004054DD">
            <w:pPr>
              <w:pStyle w:val="NoSpacing"/>
              <w:jc w:val="left"/>
              <w:rPr>
                <w:rFonts w:ascii="Arial" w:hAnsi="Arial" w:cs="Arial"/>
                <w:i/>
                <w:sz w:val="16"/>
                <w:szCs w:val="16"/>
                <w:lang w:eastAsia="de-AT"/>
              </w:rPr>
            </w:pPr>
            <w:r w:rsidRPr="004054DD">
              <w:rPr>
                <w:rFonts w:ascii="Arial" w:hAnsi="Arial" w:cs="Arial"/>
                <w:i/>
                <w:sz w:val="16"/>
                <w:szCs w:val="16"/>
                <w:lang w:eastAsia="de-AT"/>
              </w:rPr>
              <w:t xml:space="preserve">N. </w:t>
            </w:r>
            <w:proofErr w:type="spellStart"/>
            <w:r w:rsidRPr="004054DD">
              <w:rPr>
                <w:rFonts w:ascii="Arial" w:hAnsi="Arial" w:cs="Arial"/>
                <w:i/>
                <w:sz w:val="16"/>
                <w:szCs w:val="16"/>
                <w:lang w:eastAsia="de-AT"/>
              </w:rPr>
              <w:t>galili</w:t>
            </w:r>
            <w:proofErr w:type="spellEnd"/>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80.7</w:t>
            </w:r>
          </w:p>
        </w:tc>
        <w:tc>
          <w:tcPr>
            <w:tcW w:w="1134"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76.6</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479</w:t>
            </w:r>
          </w:p>
        </w:tc>
        <w:tc>
          <w:tcPr>
            <w:tcW w:w="709" w:type="dxa"/>
            <w:vAlign w:val="center"/>
          </w:tcPr>
          <w:p w:rsidR="00B43400" w:rsidRPr="004054DD" w:rsidRDefault="00B43400" w:rsidP="004054DD">
            <w:pPr>
              <w:pStyle w:val="NoSpacing"/>
              <w:jc w:val="left"/>
              <w:rPr>
                <w:rFonts w:ascii="Arial" w:hAnsi="Arial" w:cs="Arial"/>
                <w:sz w:val="16"/>
                <w:szCs w:val="16"/>
              </w:rPr>
            </w:pPr>
            <w:r w:rsidRPr="004054DD">
              <w:rPr>
                <w:rFonts w:ascii="Arial" w:hAnsi="Arial" w:cs="Arial"/>
                <w:sz w:val="16"/>
                <w:szCs w:val="16"/>
              </w:rPr>
              <w:t>0.119</w:t>
            </w:r>
          </w:p>
        </w:tc>
        <w:tc>
          <w:tcPr>
            <w:tcW w:w="709"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4.0</w:t>
            </w:r>
          </w:p>
        </w:tc>
        <w:tc>
          <w:tcPr>
            <w:tcW w:w="1276"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3</w:t>
            </w:r>
          </w:p>
        </w:tc>
        <w:tc>
          <w:tcPr>
            <w:tcW w:w="1417" w:type="dxa"/>
            <w:shd w:val="clear" w:color="auto" w:fill="auto"/>
            <w:noWrap/>
            <w:vAlign w:val="center"/>
            <w:hideMark/>
          </w:tcPr>
          <w:p w:rsidR="00B43400" w:rsidRPr="004054DD" w:rsidRDefault="00B43400" w:rsidP="004054DD">
            <w:pPr>
              <w:pStyle w:val="NoSpacing"/>
              <w:jc w:val="left"/>
              <w:rPr>
                <w:rFonts w:ascii="Arial" w:hAnsi="Arial" w:cs="Arial"/>
                <w:sz w:val="16"/>
                <w:szCs w:val="16"/>
                <w:lang w:eastAsia="de-AT"/>
              </w:rPr>
            </w:pPr>
            <w:r w:rsidRPr="004054DD">
              <w:rPr>
                <w:rFonts w:ascii="Arial" w:hAnsi="Arial" w:cs="Arial"/>
                <w:sz w:val="16"/>
                <w:szCs w:val="16"/>
                <w:lang w:eastAsia="de-AT"/>
              </w:rPr>
              <w:t>8.7</w:t>
            </w:r>
          </w:p>
        </w:tc>
      </w:tr>
    </w:tbl>
    <w:p w:rsidR="00B97967" w:rsidRPr="00470ED3" w:rsidRDefault="00B97967" w:rsidP="00B97967">
      <w:pPr>
        <w:pStyle w:val="Caption"/>
        <w:keepNext/>
        <w:spacing w:before="360"/>
      </w:pPr>
      <w:r>
        <w:t>Sequence homology and synonymous to non-synonymous (</w:t>
      </w:r>
      <w:proofErr w:type="spellStart"/>
      <w:r>
        <w:t>dS</w:t>
      </w:r>
      <w:proofErr w:type="spellEnd"/>
      <w:r>
        <w:t>/</w:t>
      </w:r>
      <w:proofErr w:type="spellStart"/>
      <w:r>
        <w:t>dN</w:t>
      </w:r>
      <w:proofErr w:type="spellEnd"/>
      <w:r>
        <w:t xml:space="preserve">) substitution rates of identified ZFP809 DNA binding domains, spanning seven C2H2 zinc finger, relative to </w:t>
      </w:r>
      <w:r>
        <w:rPr>
          <w:i/>
        </w:rPr>
        <w:t>M.</w:t>
      </w:r>
      <w:r w:rsidRPr="008D1DD0">
        <w:rPr>
          <w:i/>
        </w:rPr>
        <w:t xml:space="preserve"> musculus</w:t>
      </w:r>
      <w:r>
        <w:t xml:space="preserve"> </w:t>
      </w:r>
      <w:r w:rsidRPr="00E03921">
        <w:t>ZFP</w:t>
      </w:r>
      <w:r>
        <w:t>809 (NM_172763) were determined. The three specificity amino acids (</w:t>
      </w:r>
      <w:proofErr w:type="spellStart"/>
      <w:r>
        <w:t>aa</w:t>
      </w:r>
      <w:proofErr w:type="spellEnd"/>
      <w:r>
        <w:t>) in each zinc finger that are mainly responsible for sequence specific DN</w:t>
      </w:r>
      <w:r w:rsidR="0001351F">
        <w:t>A binding were identified analys</w:t>
      </w:r>
      <w:r>
        <w:t>ed for mutations and substitution rates.</w:t>
      </w:r>
    </w:p>
    <w:p w:rsidR="00B97967" w:rsidRPr="00B97967" w:rsidRDefault="00B97967">
      <w:pPr>
        <w:pStyle w:val="Caption"/>
        <w:rPr>
          <w:lang w:val="en-US"/>
        </w:rPr>
      </w:pPr>
    </w:p>
    <w:p w:rsidR="00383278" w:rsidRDefault="00383278" w:rsidP="00383278">
      <w:r>
        <w:t xml:space="preserve">As shown in Table </w:t>
      </w:r>
      <w:r w:rsidR="004054DD">
        <w:t>2.</w:t>
      </w:r>
      <w:r>
        <w:t xml:space="preserve">2, all sequences mutated faster at synonymous sites, indicating that purifying selection removed mutations that would change the amino acid sequence of the translated protein. Interestingly, the </w:t>
      </w:r>
      <w:proofErr w:type="spellStart"/>
      <w:r>
        <w:t>dS</w:t>
      </w:r>
      <w:proofErr w:type="spellEnd"/>
      <w:r>
        <w:t>/</w:t>
      </w:r>
      <w:proofErr w:type="spellStart"/>
      <w:r>
        <w:t>dN</w:t>
      </w:r>
      <w:proofErr w:type="spellEnd"/>
      <w:r>
        <w:t xml:space="preserve"> ratio was especially high in closely related </w:t>
      </w:r>
      <w:proofErr w:type="spellStart"/>
      <w:r w:rsidRPr="002F7723">
        <w:rPr>
          <w:i/>
        </w:rPr>
        <w:t>Mus</w:t>
      </w:r>
      <w:proofErr w:type="spellEnd"/>
      <w:r>
        <w:t xml:space="preserve"> species. For example, the ZFP809 orthologues of </w:t>
      </w:r>
      <w:r w:rsidRPr="002F7723">
        <w:rPr>
          <w:i/>
        </w:rPr>
        <w:t>M. musculus</w:t>
      </w:r>
      <w:r>
        <w:t xml:space="preserve"> and </w:t>
      </w:r>
      <w:r w:rsidRPr="002F7723">
        <w:rPr>
          <w:i/>
        </w:rPr>
        <w:t>M. spicilegus</w:t>
      </w:r>
      <w:r>
        <w:t xml:space="preserve"> differed in ten positions in the DNA binding region but only one of these mutations was non-synonymous. Since each C2H2-type zinc finger contains three amino acids at defined positions that directly interact with the DNA and therefore mainly determine binding specificity </w:t>
      </w:r>
      <w:r>
        <w:fldChar w:fldCharType="begin"/>
      </w:r>
      <w:r w:rsidR="00DD31E9">
        <w:instrText xml:space="preserve"> ADDIN EN.CITE &lt;EndNote&gt;&lt;Cite&gt;&lt;Author&gt;Emerson&lt;/Author&gt;&lt;Year&gt;2009&lt;/Year&gt;&lt;RecNum&gt;93&lt;/RecNum&gt;&lt;DisplayText&gt;[93]&lt;/DisplayText&gt;&lt;record&gt;&lt;rec-number&gt;93&lt;/rec-number&gt;&lt;foreign-keys&gt;&lt;key app="EN" db-id="tzfp5vpxsp522xeefx3xp5rdz9ar9fwxdeax"&gt;93&lt;/key&gt;&lt;/foreign-keys&gt;&lt;ref-type name="Journal Article"&gt;17&lt;/ref-type&gt;&lt;contributors&gt;&lt;authors&gt;&lt;author&gt;Emerson, R. O.&lt;/author&gt;&lt;author&gt;Thomas, J. H.&lt;/author&gt;&lt;/authors&gt;&lt;/contributors&gt;&lt;auth-address&gt;Department of Genome Sciences, University of Washington, Seattle, Washington, United States of America.&lt;/auth-address&gt;&lt;titles&gt;&lt;title&gt;Adaptive evolution in zinc finger transcription factors&lt;/title&gt;&lt;secondary-title&gt;PLoS Genet&lt;/secondary-title&gt;&lt;/titles&gt;&lt;periodical&gt;&lt;full-title&gt;PLoS Genet&lt;/full-title&gt;&lt;/periodical&gt;&lt;pages&gt;e1000325&lt;/pages&gt;&lt;volume&gt;5&lt;/volume&gt;&lt;number&gt;1&lt;/number&gt;&lt;edition&gt;2009/01/03&lt;/edition&gt;&lt;keywords&gt;&lt;keyword&gt;Animals&lt;/keyword&gt;&lt;keyword&gt;*Evolution, Molecular&lt;/keyword&gt;&lt;keyword&gt;Genetic Variation&lt;/keyword&gt;&lt;keyword&gt;Humans&lt;/keyword&gt;&lt;keyword&gt;Mice&lt;/keyword&gt;&lt;keyword&gt;Models, Molecular&lt;/keyword&gt;&lt;keyword&gt;Phylogeny&lt;/keyword&gt;&lt;keyword&gt;Protein Conformation&lt;/keyword&gt;&lt;keyword&gt;Repressor Proteins/chemistry/genetics&lt;/keyword&gt;&lt;keyword&gt;Selection, Genetic&lt;/keyword&gt;&lt;keyword&gt;Transcription Factors/chemistry/*genetics&lt;/keyword&gt;&lt;keyword&gt;Transcription, Genetic&lt;/keyword&gt;&lt;keyword&gt;Zinc Fingers/*genetics&lt;/keyword&gt;&lt;/keywords&gt;&lt;dates&gt;&lt;year&gt;2009&lt;/year&gt;&lt;pub-dates&gt;&lt;date&gt;Jan&lt;/date&gt;&lt;/pub-dates&gt;&lt;/dates&gt;&lt;isbn&gt;1553-7404 (Electronic)&amp;#xD;1553-7390 (Linking)&lt;/isbn&gt;&lt;accession-num&gt;19119423&lt;/accession-num&gt;&lt;urls&gt;&lt;related-urls&gt;&lt;url&gt;http://www.ncbi.nlm.nih.gov/pubmed/19119423&lt;/url&gt;&lt;/related-urls&gt;&lt;/urls&gt;&lt;custom2&gt;2604467&lt;/custom2&gt;&lt;electronic-resource-num&gt;10.1371/journal.pgen.1000325&lt;/electronic-resource-num&gt;&lt;language&gt;eng&lt;/language&gt;&lt;/record&gt;&lt;/Cite&gt;&lt;/EndNote&gt;</w:instrText>
      </w:r>
      <w:r>
        <w:fldChar w:fldCharType="separate"/>
      </w:r>
      <w:r w:rsidR="00DD31E9">
        <w:rPr>
          <w:noProof/>
        </w:rPr>
        <w:t>[</w:t>
      </w:r>
      <w:hyperlink w:anchor="_ENREF_93" w:tooltip="Emerson, 2009 #93" w:history="1">
        <w:r w:rsidR="001526E9">
          <w:rPr>
            <w:noProof/>
          </w:rPr>
          <w:t>93</w:t>
        </w:r>
      </w:hyperlink>
      <w:r w:rsidR="00DD31E9">
        <w:rPr>
          <w:noProof/>
        </w:rPr>
        <w:t>]</w:t>
      </w:r>
      <w:r>
        <w:fldChar w:fldCharType="end"/>
      </w:r>
      <w:r>
        <w:t>, the conservation of these amino acids in the seve</w:t>
      </w:r>
      <w:r w:rsidR="0001351F">
        <w:t>n ZFP809 zinc fingers was analys</w:t>
      </w:r>
      <w:r>
        <w:t xml:space="preserve">ed in detail. Apart from one mutation in the second zinc finger of </w:t>
      </w:r>
      <w:r w:rsidRPr="002F7723">
        <w:rPr>
          <w:i/>
        </w:rPr>
        <w:t>M. pahari</w:t>
      </w:r>
      <w:r>
        <w:t xml:space="preserve"> ZFP809 (Fig. </w:t>
      </w:r>
      <w:r w:rsidR="004054DD">
        <w:t>2.7A</w:t>
      </w:r>
      <w:r>
        <w:t>), all orthologues were conserved at these positions (</w:t>
      </w:r>
      <w:r w:rsidR="00A92C2A">
        <w:t>Supplementary Figure</w:t>
      </w:r>
      <w:r>
        <w:t xml:space="preserve"> S</w:t>
      </w:r>
      <w:r w:rsidR="004054DD">
        <w:t>2.</w:t>
      </w:r>
      <w:r>
        <w:t xml:space="preserve">4). Also the putative ZFP809 orthologues in hamster and blind mole rat were mainly conserved at these positions with only one or three mutations, respectively, compared to </w:t>
      </w:r>
      <w:r w:rsidRPr="00B246CA">
        <w:rPr>
          <w:i/>
        </w:rPr>
        <w:t>M. musculus</w:t>
      </w:r>
      <w:r>
        <w:t xml:space="preserve"> ZFP809. </w:t>
      </w:r>
    </w:p>
    <w:p w:rsidR="00383278" w:rsidRDefault="00383278" w:rsidP="00383278">
      <w:r>
        <w:t xml:space="preserve">To test whether the 14 non-synonymous mutations (including one mutation of a specificity conferring amino acid that was also found in </w:t>
      </w:r>
      <w:r w:rsidRPr="008664BF">
        <w:rPr>
          <w:i/>
        </w:rPr>
        <w:t xml:space="preserve">N. </w:t>
      </w:r>
      <w:proofErr w:type="spellStart"/>
      <w:r w:rsidRPr="008664BF">
        <w:rPr>
          <w:i/>
        </w:rPr>
        <w:t>galili</w:t>
      </w:r>
      <w:proofErr w:type="spellEnd"/>
      <w:r>
        <w:t xml:space="preserve">) of the </w:t>
      </w:r>
      <w:r w:rsidRPr="008B6985">
        <w:rPr>
          <w:i/>
        </w:rPr>
        <w:t>M. pahari</w:t>
      </w:r>
      <w:r>
        <w:t xml:space="preserve"> Zfp809 orthologue would affect the binding specificity of this protein, we replaced the DNA binding domain of a FLAG-tagged ZFP809 protein with the DNA binding domain of </w:t>
      </w:r>
      <w:r w:rsidRPr="002F7723">
        <w:rPr>
          <w:i/>
        </w:rPr>
        <w:t>M. pahari</w:t>
      </w:r>
      <w:r w:rsidR="003C5F4C">
        <w:t xml:space="preserve"> (Fig. 2.7B)</w:t>
      </w:r>
      <w:r>
        <w:t xml:space="preserve">. Transposon-based vectors expressing FLAG-tagged </w:t>
      </w:r>
      <w:r w:rsidRPr="002F7723">
        <w:rPr>
          <w:i/>
        </w:rPr>
        <w:t>M. musculus</w:t>
      </w:r>
      <w:r>
        <w:t xml:space="preserve"> ZFP809 or the modified ZFP809 </w:t>
      </w:r>
      <w:r w:rsidR="003C5F4C">
        <w:t>harbouring</w:t>
      </w:r>
      <w:r>
        <w:t xml:space="preserve"> the 14 amino acid substitutions of </w:t>
      </w:r>
      <w:r>
        <w:rPr>
          <w:i/>
        </w:rPr>
        <w:t>M. pahari</w:t>
      </w:r>
      <w:r>
        <w:t xml:space="preserve"> were used to stably transfect F9 cells, and ChIP with an anti-FLAG antibody was performed. As shown in Fig. </w:t>
      </w:r>
      <w:r w:rsidR="004054DD">
        <w:lastRenderedPageBreak/>
        <w:t>2.</w:t>
      </w:r>
      <w:r>
        <w:t>7</w:t>
      </w:r>
      <w:r w:rsidR="0005744F">
        <w:t>C</w:t>
      </w:r>
      <w:r>
        <w:t xml:space="preserve">, both ZFP809 variants were able </w:t>
      </w:r>
      <w:r w:rsidR="00A92C2A">
        <w:rPr>
          <w:noProof/>
          <w:lang w:eastAsia="en-GB"/>
        </w:rPr>
        <mc:AlternateContent>
          <mc:Choice Requires="wpg">
            <w:drawing>
              <wp:anchor distT="0" distB="0" distL="114300" distR="114300" simplePos="0" relativeHeight="251821056" behindDoc="0" locked="0" layoutInCell="1" allowOverlap="1" wp14:anchorId="7D19E69B" wp14:editId="65B0BCBF">
                <wp:simplePos x="0" y="0"/>
                <wp:positionH relativeFrom="column">
                  <wp:posOffset>-33655</wp:posOffset>
                </wp:positionH>
                <wp:positionV relativeFrom="paragraph">
                  <wp:posOffset>271780</wp:posOffset>
                </wp:positionV>
                <wp:extent cx="5762625" cy="6712585"/>
                <wp:effectExtent l="0" t="0" r="9525" b="0"/>
                <wp:wrapTopAndBottom/>
                <wp:docPr id="97" name="Group 97"/>
                <wp:cNvGraphicFramePr/>
                <a:graphic xmlns:a="http://schemas.openxmlformats.org/drawingml/2006/main">
                  <a:graphicData uri="http://schemas.microsoft.com/office/word/2010/wordprocessingGroup">
                    <wpg:wgp>
                      <wpg:cNvGrpSpPr/>
                      <wpg:grpSpPr>
                        <a:xfrm>
                          <a:off x="0" y="0"/>
                          <a:ext cx="5762625" cy="6712585"/>
                          <a:chOff x="0" y="0"/>
                          <a:chExt cx="5762847" cy="6712585"/>
                        </a:xfrm>
                      </wpg:grpSpPr>
                      <pic:pic xmlns:pic="http://schemas.openxmlformats.org/drawingml/2006/picture">
                        <pic:nvPicPr>
                          <pic:cNvPr id="82" name="Picture 8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2847" cy="4710223"/>
                          </a:xfrm>
                          <a:prstGeom prst="rect">
                            <a:avLst/>
                          </a:prstGeom>
                        </pic:spPr>
                      </pic:pic>
                      <wps:wsp>
                        <wps:cNvPr id="88" name="Text Box 88"/>
                        <wps:cNvSpPr txBox="1"/>
                        <wps:spPr>
                          <a:xfrm>
                            <a:off x="0" y="4763135"/>
                            <a:ext cx="5760720" cy="1949450"/>
                          </a:xfrm>
                          <a:prstGeom prst="rect">
                            <a:avLst/>
                          </a:prstGeom>
                          <a:solidFill>
                            <a:prstClr val="white"/>
                          </a:solidFill>
                          <a:ln>
                            <a:noFill/>
                          </a:ln>
                          <a:effectLst/>
                        </wps:spPr>
                        <wps:txbx>
                          <w:txbxContent>
                            <w:p w:rsidR="00D96F2A" w:rsidRDefault="00D96F2A" w:rsidP="00145588">
                              <w:pPr>
                                <w:pStyle w:val="Caption"/>
                              </w:pPr>
                              <w:r w:rsidRPr="00A92C2A">
                                <w:rPr>
                                  <w:b/>
                                </w:rPr>
                                <w:t xml:space="preserve">Figure 2.7: Conservation and target specificity of ZFP809 in </w:t>
                              </w:r>
                              <w:r w:rsidRPr="00A92C2A">
                                <w:rPr>
                                  <w:b/>
                                  <w:i/>
                                </w:rPr>
                                <w:t>M. musculus</w:t>
                              </w:r>
                              <w:r w:rsidRPr="00A92C2A">
                                <w:rPr>
                                  <w:b/>
                                </w:rPr>
                                <w:t xml:space="preserve"> and </w:t>
                              </w:r>
                              <w:r w:rsidRPr="00A92C2A">
                                <w:rPr>
                                  <w:b/>
                                  <w:i/>
                                </w:rPr>
                                <w:t>M. pahari</w:t>
                              </w:r>
                              <w:r w:rsidRPr="00A92C2A">
                                <w:rPr>
                                  <w:b/>
                                </w:rPr>
                                <w:t>.</w:t>
                              </w:r>
                              <w:r>
                                <w:t xml:space="preserve"> (A) Alignment of the </w:t>
                              </w:r>
                              <w:r w:rsidRPr="00193D8D">
                                <w:rPr>
                                  <w:i/>
                                </w:rPr>
                                <w:t>M. musculus</w:t>
                              </w:r>
                              <w:r>
                                <w:t xml:space="preserve"> and </w:t>
                              </w:r>
                              <w:r w:rsidRPr="00193D8D">
                                <w:rPr>
                                  <w:i/>
                                </w:rPr>
                                <w:t>M. pahari</w:t>
                              </w:r>
                              <w:r>
                                <w:t xml:space="preserve"> ZFP809 DNA binding domains. Conserved amino acids in </w:t>
                              </w:r>
                              <w:r w:rsidRPr="00193D8D">
                                <w:rPr>
                                  <w:i/>
                                </w:rPr>
                                <w:t>M. pahari</w:t>
                              </w:r>
                              <w:r>
                                <w:t xml:space="preserve"> are shown as dots. The seven C2H2 zinc finger domains are underlined and the main specificity conferring amino acids are marked by asterisks on top of the alignment. (B) The DNA binding domain of a FLAG-tagged ZFP809 protein was replaced by the corresponding zinc finger domains of </w:t>
                              </w:r>
                              <w:r w:rsidRPr="002C7AE9">
                                <w:rPr>
                                  <w:i/>
                                </w:rPr>
                                <w:t>M. pahari</w:t>
                              </w:r>
                              <w:r>
                                <w:t xml:space="preserve"> to generate a recombinant ZFP809 protein that harbours the 14 amino acid substitutions in the DNA binding domain. (C) F9 EC cells were stably transfected with transposon based vectors expressing FLAG-tagged ZFP809 or the recombinant ZFP809 protein in which the DNA binding domain was replaced. Cross-linked chromatin was immunoprecipitated with an anti-FLAG antibody or an unspecific IgG control antibody. Enrichment of a putative ZFP809 target (Pro-PBS of MmERV) or a non-target control region (</w:t>
                              </w:r>
                              <w:r w:rsidRPr="00BA1E8C">
                                <w:rPr>
                                  <w:i/>
                                </w:rPr>
                                <w:t>Hprt</w:t>
                              </w:r>
                              <w:r>
                                <w:t xml:space="preserve"> promoter) in the precipitated samples was determined by qPCR using an input control for data normalisation. Graphs show mean enrichment values over input control (n=3, technical replicates) with standard deviation (error bars).</w:t>
                              </w:r>
                            </w:p>
                            <w:p w:rsidR="00D96F2A" w:rsidRPr="008667AF" w:rsidRDefault="00D96F2A" w:rsidP="00145588">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7" o:spid="_x0000_s1050" style="position:absolute;left:0;text-align:left;margin-left:-2.65pt;margin-top:21.4pt;width:453.75pt;height:528.55pt;z-index:251821056" coordsize="57628,6712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">
                <v:shape id="Picture 82" o:spid="_x0000_s1051" type="#_x0000_t75" style="position:absolute;width:57628;height:47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L5OjEAAAA2wAAAA8AAABkcnMvZG93bnJldi54bWxEj09rwkAUxO8Fv8PyhN7qpjlUjdlItS14&#10;acU/4PWZfWaD2bchu43pt+8WCh6HmfkNky8H24ieOl87VvA8SUAQl07XXCk4Hj6eZiB8QNbYOCYF&#10;P+RhWYwecsy0u/GO+n2oRISwz1CBCaHNpPSlIYt+4lri6F1cZzFE2VVSd3iLcNvINElepMWa44LB&#10;ltaGyuv+2ypYvW1P1Rmn6aHXR7N7Tz+/5hiUehwPrwsQgYZwD/+3N1rBLIW/L/EHyO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L5OjEAAAA2wAAAA8AAAAAAAAAAAAAAAAA&#10;nwIAAGRycy9kb3ducmV2LnhtbFBLBQYAAAAABAAEAPcAAACQAwAAAAA=&#10;">
                  <v:imagedata r:id="rId31" o:title=""/>
                  <v:path arrowok="t"/>
                </v:shape>
                <v:shape id="Text Box 88" o:spid="_x0000_s1052" type="#_x0000_t202" style="position:absolute;top:47631;width:57607;height:19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0CR8IA&#10;AADbAAAADwAAAGRycy9kb3ducmV2LnhtbERPz2vCMBS+C/4P4Q12EU3dRKQzisgGbhexevH2aJ5N&#10;t+alJKnW/345CB4/vt/LdW8bcSUfascKppMMBHHpdM2VgtPxa7wAESKyxsYxKbhTgPVqOFhirt2N&#10;D3QtYiVSCIccFZgY21zKUBqyGCauJU7cxXmLMUFfSe3xlsJtI9+ybC4t1pwaDLa0NVT+FZ1VsJ+d&#10;92bUXT5/NrN3/33qtvPfqlDq9aXffICI1Men+OHeaQWLNDZ9S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DQJHwgAAANsAAAAPAAAAAAAAAAAAAAAAAJgCAABkcnMvZG93&#10;bnJldi54bWxQSwUGAAAAAAQABAD1AAAAhwMAAAAA&#10;" stroked="f">
                  <v:textbox style="mso-fit-shape-to-text:t" inset="0,0,0,0">
                    <w:txbxContent>
                      <w:p w:rsidR="00D96F2A" w:rsidRDefault="00D96F2A" w:rsidP="00145588">
                        <w:pPr>
                          <w:pStyle w:val="Caption"/>
                        </w:pPr>
                        <w:r w:rsidRPr="00A92C2A">
                          <w:rPr>
                            <w:b/>
                          </w:rPr>
                          <w:t xml:space="preserve">Figure 2.7: Conservation and target specificity of ZFP809 in </w:t>
                        </w:r>
                        <w:r w:rsidRPr="00A92C2A">
                          <w:rPr>
                            <w:b/>
                            <w:i/>
                          </w:rPr>
                          <w:t>M. musculus</w:t>
                        </w:r>
                        <w:r w:rsidRPr="00A92C2A">
                          <w:rPr>
                            <w:b/>
                          </w:rPr>
                          <w:t xml:space="preserve"> and </w:t>
                        </w:r>
                        <w:r w:rsidRPr="00A92C2A">
                          <w:rPr>
                            <w:b/>
                            <w:i/>
                          </w:rPr>
                          <w:t>M. pahari</w:t>
                        </w:r>
                        <w:r w:rsidRPr="00A92C2A">
                          <w:rPr>
                            <w:b/>
                          </w:rPr>
                          <w:t>.</w:t>
                        </w:r>
                        <w:r>
                          <w:t xml:space="preserve"> (A) Alignment of the </w:t>
                        </w:r>
                        <w:r w:rsidRPr="00193D8D">
                          <w:rPr>
                            <w:i/>
                          </w:rPr>
                          <w:t>M. musculus</w:t>
                        </w:r>
                        <w:r>
                          <w:t xml:space="preserve"> and </w:t>
                        </w:r>
                        <w:r w:rsidRPr="00193D8D">
                          <w:rPr>
                            <w:i/>
                          </w:rPr>
                          <w:t>M. pahari</w:t>
                        </w:r>
                        <w:r>
                          <w:t xml:space="preserve"> ZFP809 DNA binding domains. Conserved amino acids in </w:t>
                        </w:r>
                        <w:r w:rsidRPr="00193D8D">
                          <w:rPr>
                            <w:i/>
                          </w:rPr>
                          <w:t>M. pahari</w:t>
                        </w:r>
                        <w:r>
                          <w:t xml:space="preserve"> are shown as dots. The seven C2H2 zinc finger domains are underlined and the main specificity conferring amino acids are marked by asterisks on top of the alignment. (B) The DNA binding domain of a FLAG-tagged ZFP809 protein was replaced by the corresponding zinc finger domains of </w:t>
                        </w:r>
                        <w:r w:rsidRPr="002C7AE9">
                          <w:rPr>
                            <w:i/>
                          </w:rPr>
                          <w:t>M. pahari</w:t>
                        </w:r>
                        <w:r>
                          <w:t xml:space="preserve"> to generate a recombinant ZFP809 protein that harbours the 14 amino acid substitutions in the DNA binding domain. (C) F9 EC cells were stably transfected with transposon based vectors expressing FLAG-tagged ZFP809 or the recombinant ZFP809 protein in which the DNA binding domain was replaced. Cross-linked chromatin was immunoprecipitated with an anti-FLAG antibody or an unspecific IgG control antibody. Enrichment of a putative ZFP809 target (Pro-PBS of MmERV) or a non-target control region (</w:t>
                        </w:r>
                        <w:r w:rsidRPr="00BA1E8C">
                          <w:rPr>
                            <w:i/>
                          </w:rPr>
                          <w:t>Hprt</w:t>
                        </w:r>
                        <w:r>
                          <w:t xml:space="preserve"> promoter) in the precipitated samples was determined by qPCR using an input control for data normalisation. Graphs show mean enrichment values over input control (n=3, technical replicates) with standard deviation (error bars).</w:t>
                        </w:r>
                      </w:p>
                      <w:p w:rsidR="00D96F2A" w:rsidRPr="008667AF" w:rsidRDefault="00D96F2A" w:rsidP="00145588">
                        <w:pPr>
                          <w:pStyle w:val="Caption"/>
                          <w:rPr>
                            <w:sz w:val="24"/>
                            <w:lang w:val="en-US"/>
                          </w:rPr>
                        </w:pPr>
                      </w:p>
                    </w:txbxContent>
                  </v:textbox>
                </v:shape>
                <w10:wrap type="topAndBottom"/>
              </v:group>
            </w:pict>
          </mc:Fallback>
        </mc:AlternateContent>
      </w:r>
      <w:r>
        <w:t xml:space="preserve">to bind the Pro-PBS of MmERV in a highly specific manner and with comparable efficiencies indicating that the ZFP809 binding specificity did not significantly change since the split of </w:t>
      </w:r>
      <w:r w:rsidRPr="004034BC">
        <w:rPr>
          <w:i/>
        </w:rPr>
        <w:t>M. musculus</w:t>
      </w:r>
      <w:r>
        <w:t xml:space="preserve"> and </w:t>
      </w:r>
      <w:r w:rsidRPr="004034BC">
        <w:rPr>
          <w:i/>
        </w:rPr>
        <w:t>M. pahari</w:t>
      </w:r>
      <w:r>
        <w:t xml:space="preserve"> which occurred about 5 </w:t>
      </w:r>
      <w:r w:rsidR="00A92C2A">
        <w:t>million years</w:t>
      </w:r>
      <w:r>
        <w:t xml:space="preserve"> ago </w:t>
      </w:r>
      <w:r>
        <w:fldChar w:fldCharType="begin"/>
      </w:r>
      <w:r w:rsidR="00DD31E9">
        <w:instrText xml:space="preserve"> ADDIN EN.CITE &lt;EndNote&gt;&lt;Cite&gt;&lt;Author&gt;Guenet&lt;/Author&gt;&lt;Year&gt;2003&lt;/Year&gt;&lt;RecNum&gt;123&lt;/RecNum&gt;&lt;DisplayText&gt;[123]&lt;/DisplayText&gt;&lt;record&gt;&lt;rec-number&gt;123&lt;/rec-number&gt;&lt;foreign-keys&gt;&lt;key app="EN" db-id="tzfp5vpxsp522xeefx3xp5rdz9ar9fwxdeax"&gt;123&lt;/key&gt;&lt;/foreign-keys&gt;&lt;ref-type name="Journal Article"&gt;17&lt;/ref-type&gt;&lt;contributors&gt;&lt;authors&gt;&lt;author&gt;Guenet, J. L.&lt;/author&gt;&lt;author&gt;Bonhomme, F.&lt;/author&gt;&lt;/authors&gt;&lt;/contributors&gt;&lt;auth-address&gt;Unite de Genetique des Mammiferes, Institut Pasteur, 75724 Cedex 15, Paris, France. guenet@pasteur.fr&lt;/auth-address&gt;&lt;titles&gt;&lt;title&gt;Wild mice: an ever-increasing contribution to a popular mammalian model&lt;/title&gt;&lt;secondary-title&gt;Trends Genet&lt;/secondary-title&gt;&lt;/titles&gt;&lt;periodical&gt;&lt;full-title&gt;Trends Genet&lt;/full-title&gt;&lt;/periodical&gt;&lt;pages&gt;24-31&lt;/pages&gt;&lt;volume&gt;19&lt;/volume&gt;&lt;number&gt;1&lt;/number&gt;&lt;edition&gt;2002/12/21&lt;/edition&gt;&lt;keywords&gt;&lt;keyword&gt;Animals&lt;/keyword&gt;&lt;keyword&gt;Behavior, Animal&lt;/keyword&gt;&lt;keyword&gt;Biological Evolution&lt;/keyword&gt;&lt;keyword&gt;Chromosomes&lt;/keyword&gt;&lt;keyword&gt;Epistasis, Genetic&lt;/keyword&gt;&lt;keyword&gt;*Genetic Variation&lt;/keyword&gt;&lt;keyword&gt;Mice/*genetics&lt;/keyword&gt;&lt;keyword&gt;Mice, Inbred Strains&lt;/keyword&gt;&lt;keyword&gt;Phylogeny&lt;/keyword&gt;&lt;keyword&gt;Polymorphism, Genetic&lt;/keyword&gt;&lt;/keywords&gt;&lt;dates&gt;&lt;year&gt;2003&lt;/year&gt;&lt;pub-dates&gt;&lt;date&gt;Jan&lt;/date&gt;&lt;/pub-dates&gt;&lt;/dates&gt;&lt;isbn&gt;0168-9525 (Print)&amp;#xD;0168-9525 (Linking)&lt;/isbn&gt;&lt;accession-num&gt;12493245&lt;/accession-num&gt;&lt;urls&gt;&lt;related-urls&gt;&lt;url&gt;http://www.ncbi.nlm.nih.gov/pubmed/12493245&lt;/url&gt;&lt;/related-urls&gt;&lt;/urls&gt;&lt;electronic-resource-num&gt;S0168-9525(02)00007-0 [pii]&lt;/electronic-resource-num&gt;&lt;language&gt;eng&lt;/language&gt;&lt;/record&gt;&lt;/Cite&gt;&lt;/EndNote&gt;</w:instrText>
      </w:r>
      <w:r>
        <w:fldChar w:fldCharType="separate"/>
      </w:r>
      <w:r w:rsidR="00DD31E9">
        <w:rPr>
          <w:noProof/>
        </w:rPr>
        <w:t>[</w:t>
      </w:r>
      <w:hyperlink w:anchor="_ENREF_123" w:tooltip="Guenet, 2003 #123" w:history="1">
        <w:r w:rsidR="001526E9">
          <w:rPr>
            <w:noProof/>
          </w:rPr>
          <w:t>123</w:t>
        </w:r>
      </w:hyperlink>
      <w:r w:rsidR="00DD31E9">
        <w:rPr>
          <w:noProof/>
        </w:rPr>
        <w:t>]</w:t>
      </w:r>
      <w:r>
        <w:fldChar w:fldCharType="end"/>
      </w:r>
      <w:r>
        <w:t xml:space="preserve">. </w:t>
      </w:r>
    </w:p>
    <w:p w:rsidR="00383278" w:rsidRPr="007F5242" w:rsidRDefault="00383278" w:rsidP="00383278">
      <w:r>
        <w:t xml:space="preserve">Having shown that the ZFP809 DNA binding region is conserved in non-murine rodents, we wanted to investigate whether those species share common Pro-PBS containing ERV families with mice. Since the genomes of </w:t>
      </w:r>
      <w:r>
        <w:rPr>
          <w:i/>
        </w:rPr>
        <w:t>C.</w:t>
      </w:r>
      <w:r w:rsidRPr="00E764FA">
        <w:rPr>
          <w:i/>
        </w:rPr>
        <w:t xml:space="preserve"> </w:t>
      </w:r>
      <w:proofErr w:type="spellStart"/>
      <w:r w:rsidRPr="00E764FA">
        <w:rPr>
          <w:i/>
        </w:rPr>
        <w:t>griseus</w:t>
      </w:r>
      <w:proofErr w:type="spellEnd"/>
      <w:r w:rsidR="00A92C2A">
        <w:t xml:space="preserve"> and</w:t>
      </w:r>
      <w:r>
        <w:t xml:space="preserve"> </w:t>
      </w:r>
      <w:r w:rsidR="00A92C2A">
        <w:rPr>
          <w:i/>
        </w:rPr>
        <w:t xml:space="preserve">N. </w:t>
      </w:r>
      <w:proofErr w:type="spellStart"/>
      <w:r w:rsidR="00A92C2A">
        <w:rPr>
          <w:i/>
        </w:rPr>
        <w:t>galiIi</w:t>
      </w:r>
      <w:proofErr w:type="spellEnd"/>
      <w:r>
        <w:rPr>
          <w:i/>
        </w:rPr>
        <w:t xml:space="preserve"> </w:t>
      </w:r>
      <w:r>
        <w:t xml:space="preserve">have not been fully sequenced yet, </w:t>
      </w:r>
      <w:r>
        <w:lastRenderedPageBreak/>
        <w:t>we screened the available genome of the more closely related rat (</w:t>
      </w:r>
      <w:proofErr w:type="spellStart"/>
      <w:r w:rsidRPr="000C3556">
        <w:rPr>
          <w:i/>
        </w:rPr>
        <w:t>Rattus</w:t>
      </w:r>
      <w:proofErr w:type="spellEnd"/>
      <w:r w:rsidRPr="000C3556">
        <w:rPr>
          <w:i/>
        </w:rPr>
        <w:t xml:space="preserve"> </w:t>
      </w:r>
      <w:proofErr w:type="spellStart"/>
      <w:r w:rsidRPr="000C3556">
        <w:rPr>
          <w:i/>
        </w:rPr>
        <w:t>norvegicus</w:t>
      </w:r>
      <w:proofErr w:type="spellEnd"/>
      <w:r>
        <w:t>) for Pro-PBS sequences and flanking retroviral sequences as described above. We identified a total of 528 intact Pro-PBS sequences in the rat genome (Baylor 3.4/rn4 assembly) and the majority of these sequences (86%) w</w:t>
      </w:r>
      <w:r w:rsidR="00A92C2A">
        <w:t>ere</w:t>
      </w:r>
      <w:r>
        <w:t xml:space="preserve"> located within or directly upstream of internal ERV regions. More than 99% of these ERV elements belonged to 13 different class1 ERV (ERV1) families. However, as reported by the </w:t>
      </w:r>
      <w:r w:rsidRPr="00B46F8F">
        <w:rPr>
          <w:i/>
        </w:rPr>
        <w:t>Repeatmasker</w:t>
      </w:r>
      <w:r>
        <w:rPr>
          <w:i/>
        </w:rPr>
        <w:t xml:space="preserve"> </w:t>
      </w:r>
      <w:r w:rsidRPr="00B46F8F">
        <w:t>program</w:t>
      </w:r>
      <w:r>
        <w:t>, none of these families was also clearly identified in the mouse genome indicating that ZFP809 targets different ERV families in different species.</w:t>
      </w:r>
    </w:p>
    <w:p w:rsidR="00383278" w:rsidRDefault="00383278" w:rsidP="00383278">
      <w:pPr>
        <w:pStyle w:val="Heading2"/>
      </w:pPr>
      <w:bookmarkStart w:id="29" w:name="_Toc343249319"/>
      <w:r>
        <w:t>Discussion</w:t>
      </w:r>
      <w:bookmarkEnd w:id="29"/>
    </w:p>
    <w:p w:rsidR="00383278" w:rsidRDefault="00383278" w:rsidP="00383278">
      <w:r>
        <w:t xml:space="preserve">Transcriptional repression of ERVs is believed to constitute a part of the innate immunity that evolved to control the activity of both exogenous as well as endogenous retroviruses. Although a large number of cellular factors and epigenetic modifications involved in ERV silencing are identified, the targeting mechanisms that ensure heterochromatin formation and transcriptional silencing at specific loci are only vaguely understood. The identification of the DNA-binding protein ZFP809 that targets the host silencing machinery to an ERV-specific sequence did not only reveal the mechanisms behind transcriptional silencing of MLV in EC and ES cells but also led to the hypothesis that ERVs might be repressed in a similar manner. However, only a small subset of murine ERVs use a Pro-PBS and is therefore potentially targeted by ZFP809, yet the majority of murine ERVs is marked by repressive histone modifications in ES cells </w:t>
      </w:r>
      <w: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instrText xml:space="preserve"> ADDIN EN.CITE </w:instrText>
      </w:r>
      <w:r w:rsidR="00DD31E9">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instrText xml:space="preserve"> ADDIN EN.CITE.DATA </w:instrText>
      </w:r>
      <w:r w:rsidR="00DD31E9">
        <w:fldChar w:fldCharType="end"/>
      </w:r>
      <w:r>
        <w:fldChar w:fldCharType="separate"/>
      </w:r>
      <w:r w:rsidR="00DD31E9">
        <w:rPr>
          <w:noProof/>
        </w:rPr>
        <w:t>[</w:t>
      </w:r>
      <w:hyperlink w:anchor="_ENREF_71" w:tooltip="Mikkelsen, 2007 #70" w:history="1">
        <w:r w:rsidR="001526E9">
          <w:rPr>
            <w:noProof/>
          </w:rPr>
          <w:t>71</w:t>
        </w:r>
      </w:hyperlink>
      <w:r w:rsidR="00DD31E9">
        <w:rPr>
          <w:noProof/>
        </w:rPr>
        <w:t>]</w:t>
      </w:r>
      <w:r>
        <w:fldChar w:fldCharType="end"/>
      </w:r>
      <w:r>
        <w:t xml:space="preserve">. </w:t>
      </w:r>
    </w:p>
    <w:p w:rsidR="00383278" w:rsidRDefault="007F5E92" w:rsidP="00383278">
      <w:r>
        <w:t>It has been previously</w:t>
      </w:r>
      <w:r w:rsidR="00383278">
        <w:t xml:space="preserve"> shown that </w:t>
      </w:r>
      <w:r>
        <w:t>many</w:t>
      </w:r>
      <w:r w:rsidR="00383278">
        <w:t xml:space="preserve"> of the PBS sequences used by ERVs are not repressed in murine F9 EC cells </w:t>
      </w:r>
      <w:r w:rsidR="00383278">
        <w:fldChar w:fldCharType="begin">
          <w:fldData xml:space="preserve">PEVuZE5vdGU+PENpdGU+PEF1dGhvcj5Nb2RpbjwvQXV0aG9yPjxZZWFyPjIwMDA8L1llYXI+PFJl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</w:fldData>
        </w:fldChar>
      </w:r>
      <w:r w:rsidR="00DD31E9">
        <w:instrText xml:space="preserve"> ADDIN EN.CITE </w:instrText>
      </w:r>
      <w:r w:rsidR="00DD31E9">
        <w:fldChar w:fldCharType="begin">
          <w:fldData xml:space="preserve">PEVuZE5vdGU+PENpdGU+PEF1dGhvcj5Nb2RpbjwvQXV0aG9yPjxZZWFyPjIwMDA8L1llYXI+PFJl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</w:fldData>
        </w:fldChar>
      </w:r>
      <w:r w:rsidR="00DD31E9">
        <w:instrText xml:space="preserve"> ADDIN EN.CITE.DATA </w:instrText>
      </w:r>
      <w:r w:rsidR="00DD31E9">
        <w:fldChar w:fldCharType="end"/>
      </w:r>
      <w:r w:rsidR="00383278">
        <w:fldChar w:fldCharType="separate"/>
      </w:r>
      <w:r w:rsidR="00DD31E9">
        <w:rPr>
          <w:noProof/>
        </w:rPr>
        <w:t>[</w:t>
      </w:r>
      <w:hyperlink w:anchor="_ENREF_84" w:tooltip="Yamauchi, 1995 #84" w:history="1">
        <w:r w:rsidR="001526E9">
          <w:rPr>
            <w:noProof/>
          </w:rPr>
          <w:t>84</w:t>
        </w:r>
      </w:hyperlink>
      <w:r w:rsidR="00DD31E9">
        <w:rPr>
          <w:noProof/>
        </w:rPr>
        <w:t>,</w:t>
      </w:r>
      <w:hyperlink w:anchor="_ENREF_96" w:tooltip="Modin, 2000 #96" w:history="1">
        <w:r w:rsidR="001526E9">
          <w:rPr>
            <w:noProof/>
          </w:rPr>
          <w:t>96</w:t>
        </w:r>
      </w:hyperlink>
      <w:r w:rsidR="00DD31E9">
        <w:rPr>
          <w:noProof/>
        </w:rPr>
        <w:t>]</w:t>
      </w:r>
      <w:r w:rsidR="00383278">
        <w:fldChar w:fldCharType="end"/>
      </w:r>
      <w:r w:rsidR="00383278">
        <w:t xml:space="preserve">. This observation is further substantiated in the current study. We also found that the MmERV </w:t>
      </w:r>
      <w:r w:rsidR="00A92C2A">
        <w:t>group</w:t>
      </w:r>
      <w:r w:rsidR="00383278">
        <w:t xml:space="preserve"> exists as two closely related subgroups in the genome, only one of them containing the strong PBS-Pro repressor target. Nevertheless, both groups amplified at similar rates despite evolution of the ZFP809 repressor prior to t</w:t>
      </w:r>
      <w:r w:rsidR="00027556">
        <w:t>he germ line integration of these</w:t>
      </w:r>
      <w:r w:rsidR="00383278">
        <w:t xml:space="preserve"> ERV</w:t>
      </w:r>
      <w:r w:rsidR="00A92C2A">
        <w:t>s</w:t>
      </w:r>
      <w:r w:rsidR="00383278">
        <w:t xml:space="preserve">. On the other hand, we show that a FLAG-tagged ZFP809 can indeed bind to the Pro-PBS of MmERV and these loci are bound by TRIM28 and marked by high levels of repressive histone methylations in EC and EC cells. It is therefore feasible that targeted repression of ERVs cannot efficiently prevent ERV amplification in the germ line. A few ERV copies that escape repression due to genomic integration sites in open chromatin </w:t>
      </w:r>
      <w:r w:rsidR="00383278">
        <w:fldChar w:fldCharType="begin"/>
      </w:r>
      <w:r w:rsidR="00DD31E9">
        <w:instrText xml:space="preserve"> ADDIN EN.CITE &lt;EndNote&gt;&lt;Cite&gt;&lt;Author&gt;Barklis&lt;/Author&gt;&lt;Year&gt;1986&lt;/Year&gt;&lt;RecNum&gt;81&lt;/RecNum&gt;&lt;DisplayText&gt;[81]&lt;/DisplayText&gt;&lt;record&gt;&lt;rec-number&gt;81&lt;/rec-number&gt;&lt;foreign-keys&gt;&lt;key app="EN" db-id="tzfp5vpxsp522xeefx3xp5rdz9ar9fwxdeax"&gt;81&lt;/key&gt;&lt;/foreign-keys&gt;&lt;ref-type name="Journal Article"&gt;17&lt;/ref-type&gt;&lt;contributors&gt;&lt;authors&gt;&lt;author&gt;Barklis, E.&lt;/author&gt;&lt;author&gt;Mulligan, R. C.&lt;/author&gt;&lt;author&gt;Jaenisch, R.&lt;/author&gt;&lt;/authors&gt;&lt;/contributors&gt;&lt;titles&gt;&lt;title&gt;Chromosomal position or virus mutation permits retrovirus expression in embryonal carcinoma cells&lt;/title&gt;&lt;secondary-title&gt;Cell&lt;/secondary-title&gt;&lt;/titles&gt;&lt;periodical&gt;&lt;full-title&gt;Cell&lt;/full-title&gt;&lt;/periodical&gt;&lt;pages&gt;391-9&lt;/pages&gt;&lt;volume&gt;47&lt;/volume&gt;&lt;number&gt;3&lt;/number&gt;&lt;edition&gt;1986/11/07&lt;/edition&gt;&lt;keywords&gt;&lt;keyword&gt;Base Sequence&lt;/keyword&gt;&lt;keyword&gt;*Cell Transformation, Viral&lt;/keyword&gt;&lt;keyword&gt;Cloning, Molecular&lt;/keyword&gt;&lt;keyword&gt;DNA, Viral/*analysis&lt;/keyword&gt;&lt;keyword&gt;Gene Expression Regulation&lt;/keyword&gt;&lt;keyword&gt;Genes, Viral&lt;/keyword&gt;&lt;keyword&gt;*Mutation&lt;/keyword&gt;&lt;keyword&gt;RNA, Viral/biosynthesis&lt;/keyword&gt;&lt;keyword&gt;Retroviridae/*genetics&lt;/keyword&gt;&lt;keyword&gt;Teratoma/genetics/*microbiology&lt;/keyword&gt;&lt;/keywords&gt;&lt;dates&gt;&lt;year&gt;1986&lt;/year&gt;&lt;pub-dates&gt;&lt;date&gt;Nov 7&lt;/date&gt;&lt;/pub-dates&gt;&lt;/dates&gt;&lt;isbn&gt;0092-8674 (Print)&amp;#xD;0092-8674 (Linking)&lt;/isbn&gt;&lt;accession-num&gt;3768959&lt;/accession-num&gt;&lt;urls&gt;&lt;related-urls&gt;&lt;url&gt;http://www.ncbi.nlm.nih.gov/entrez/query.fcgi?cmd=Retrieve&amp;amp;db=PubMed&amp;amp;dopt=Citation&amp;amp;list_uids=3768959&lt;/url&gt;&lt;/related-urls&gt;&lt;/urls&gt;&lt;electronic-resource-num&gt;0092-8674(86)90596-9 [pii]&lt;/electronic-resource-num&gt;&lt;language&gt;eng&lt;/language&gt;&lt;/record&gt;&lt;/Cite&gt;&lt;/EndNote&gt;</w:instrText>
      </w:r>
      <w:r w:rsidR="00383278">
        <w:fldChar w:fldCharType="separate"/>
      </w:r>
      <w:r w:rsidR="00DD31E9">
        <w:rPr>
          <w:noProof/>
        </w:rPr>
        <w:t>[</w:t>
      </w:r>
      <w:hyperlink w:anchor="_ENREF_81" w:tooltip="Barklis, 1986 #81" w:history="1">
        <w:r w:rsidR="001526E9">
          <w:rPr>
            <w:noProof/>
          </w:rPr>
          <w:t>81</w:t>
        </w:r>
      </w:hyperlink>
      <w:r w:rsidR="00DD31E9">
        <w:rPr>
          <w:noProof/>
        </w:rPr>
        <w:t>]</w:t>
      </w:r>
      <w:r w:rsidR="00383278">
        <w:fldChar w:fldCharType="end"/>
      </w:r>
      <w:r w:rsidR="00383278">
        <w:t xml:space="preserve"> might provide enough viral mRNA</w:t>
      </w:r>
      <w:r w:rsidR="00383278" w:rsidRPr="00506FE4">
        <w:t xml:space="preserve"> </w:t>
      </w:r>
      <w:r w:rsidR="00383278">
        <w:t xml:space="preserve">and proteins to </w:t>
      </w:r>
      <w:r w:rsidR="00383278">
        <w:lastRenderedPageBreak/>
        <w:t xml:space="preserve">allow continuous amplification of an ERV family. Alternatively, ERVs that are transcriptionally repressed in ES cells could be expressed in other cell types or tissues of the developed organism and amplify via re-infection of germ cells, a mechanism that has been proposed for the amplification of some human ERVs </w:t>
      </w:r>
      <w:r w:rsidR="00383278">
        <w:fldChar w:fldCharType="begin"/>
      </w:r>
      <w:r w:rsidR="00DD31E9">
        <w:instrText xml:space="preserve"> ADDIN EN.CITE &lt;EndNote&gt;&lt;Cite&gt;&lt;Author&gt;Belshaw&lt;/Author&gt;&lt;Year&gt;2005&lt;/Year&gt;&lt;RecNum&gt;124&lt;/RecNum&gt;&lt;DisplayText&gt;[124]&lt;/DisplayText&gt;&lt;record&gt;&lt;rec-number&gt;124&lt;/rec-number&gt;&lt;foreign-keys&gt;&lt;key app="EN" db-id="tzfp5vpxsp522xeefx3xp5rdz9ar9fwxdeax"&gt;124&lt;/key&gt;&lt;/foreign-keys&gt;&lt;ref-type name="Journal Article"&gt;17&lt;/ref-type&gt;&lt;contributors&gt;&lt;authors&gt;&lt;author&gt;Belshaw, R.&lt;/author&gt;&lt;author&gt;Katzourakis, A.&lt;/author&gt;&lt;author&gt;Paces, J.&lt;/author&gt;&lt;author&gt;Burt, A.&lt;/author&gt;&lt;author&gt;Tristem, M.&lt;/author&gt;&lt;/authors&gt;&lt;/contributors&gt;&lt;titles&gt;&lt;title&gt;High copy number in human endogenous retrovirus families is associated with copying mechanisms in addition to reinfection&lt;/title&gt;&lt;secondary-title&gt;Mol Biol Evol&lt;/secondary-title&gt;&lt;/titles&gt;&lt;periodical&gt;&lt;full-title&gt;Mol Biol Evol&lt;/full-title&gt;&lt;/periodical&gt;&lt;pages&gt;814-7&lt;/pages&gt;&lt;volume&gt;22&lt;/volume&gt;&lt;number&gt;4&lt;/number&gt;&lt;edition&gt;2005/01/22&lt;/edition&gt;&lt;keywords&gt;&lt;keyword&gt;Endogenous Retroviruses/classification/*genetics&lt;/keyword&gt;&lt;keyword&gt;Likelihood Functions&lt;/keyword&gt;&lt;keyword&gt;Phylogeny&lt;/keyword&gt;&lt;keyword&gt;Repetitive Sequences, Nucleic Acid&lt;/keyword&gt;&lt;keyword&gt;Retroviridae Infections/*genetics&lt;/keyword&gt;&lt;keyword&gt;Virus Integration&lt;/keyword&gt;&lt;/keywords&gt;&lt;dates&gt;&lt;year&gt;2005&lt;/year&gt;&lt;pub-dates&gt;&lt;date&gt;Apr&lt;/date&gt;&lt;/pub-dates&gt;&lt;/dates&gt;&lt;isbn&gt;0737-4038 (Print)&amp;#xD;0737-4038 (Linking)&lt;/isbn&gt;&lt;accession-num&gt;15659556&lt;/accession-num&gt;&lt;urls&gt;&lt;related-urls&gt;&lt;url&gt;http://www.ncbi.nlm.nih.gov/pubmed/15659556&lt;/url&gt;&lt;/related-urls&gt;&lt;/urls&gt;&lt;electronic-resource-num&gt;msi088 [pii]&amp;#xD;10.1093/molbev/msi088&lt;/electronic-resource-num&gt;&lt;language&gt;eng&lt;/language&gt;&lt;/record&gt;&lt;/Cite&gt;&lt;/EndNote&gt;</w:instrText>
      </w:r>
      <w:r w:rsidR="00383278">
        <w:fldChar w:fldCharType="separate"/>
      </w:r>
      <w:r w:rsidR="00DD31E9">
        <w:rPr>
          <w:noProof/>
        </w:rPr>
        <w:t>[</w:t>
      </w:r>
      <w:hyperlink w:anchor="_ENREF_124" w:tooltip="Belshaw, 2005 #124" w:history="1">
        <w:r w:rsidR="001526E9">
          <w:rPr>
            <w:noProof/>
          </w:rPr>
          <w:t>124</w:t>
        </w:r>
      </w:hyperlink>
      <w:r w:rsidR="00DD31E9">
        <w:rPr>
          <w:noProof/>
        </w:rPr>
        <w:t>]</w:t>
      </w:r>
      <w:r w:rsidR="00383278">
        <w:fldChar w:fldCharType="end"/>
      </w:r>
      <w:r w:rsidR="00383278">
        <w:t xml:space="preserve">.  </w:t>
      </w:r>
    </w:p>
    <w:p w:rsidR="00383278" w:rsidRDefault="00383278" w:rsidP="00383278">
      <w:r>
        <w:t>ZFP809-dependent repression most likely</w:t>
      </w:r>
      <w:r w:rsidR="001C5734">
        <w:t xml:space="preserve"> represents</w:t>
      </w:r>
      <w:r>
        <w:t xml:space="preserve"> just one out of several targeting mechanisms involved in ERV silencing. This hypothesis is supported by the observed histone methylations at ERVs without Pro-PBS. The putative Pro-PBS-independent repression mechanism seems to depend on H3K9me3 and H4K20me3 modifications and possibly TRIM28 recruitment as indicated by the modest enrichment of this corepressor at MmERV-</w:t>
      </w:r>
      <w:proofErr w:type="spellStart"/>
      <w:r>
        <w:t>Gly</w:t>
      </w:r>
      <w:proofErr w:type="spellEnd"/>
      <w:r>
        <w:t xml:space="preserve"> and other ERVs without Pro-PBS. However, we and others </w:t>
      </w:r>
      <w:r>
        <w:fldChar w:fldCharType="begin">
          <w:fldData xml:space="preserve">PEVuZE5vdGU+PENpdGU+PEF1dGhvcj5NYXRzdWk8L0F1dGhvcj48WWVhcj4yMDEwPC9ZZWFyPjxS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==
</w:fldData>
        </w:fldChar>
      </w:r>
      <w:r w:rsidR="00DD31E9">
        <w:instrText xml:space="preserve"> ADDIN EN.CITE </w:instrText>
      </w:r>
      <w:r w:rsidR="00DD31E9">
        <w:fldChar w:fldCharType="begin">
          <w:fldData xml:space="preserve">PEVuZE5vdGU+PENpdGU+PEF1dGhvcj5NYXRzdWk8L0F1dGhvcj48WWVhcj4yMDEwPC9ZZWFyPjxS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==
</w:fldData>
        </w:fldChar>
      </w:r>
      <w:r w:rsidR="00DD31E9">
        <w:instrText xml:space="preserve"> ADDIN EN.CITE.DATA </w:instrText>
      </w:r>
      <w:r w:rsidR="00DD31E9">
        <w:fldChar w:fldCharType="end"/>
      </w:r>
      <w:r>
        <w:fldChar w:fldCharType="separate"/>
      </w:r>
      <w:r w:rsidR="00DD31E9">
        <w:rPr>
          <w:noProof/>
        </w:rPr>
        <w:t>[</w:t>
      </w:r>
      <w:hyperlink w:anchor="_ENREF_77" w:tooltip="Matsui, 2010 #76" w:history="1">
        <w:r w:rsidR="001526E9">
          <w:rPr>
            <w:noProof/>
          </w:rPr>
          <w:t>77</w:t>
        </w:r>
      </w:hyperlink>
      <w:r w:rsidR="00DD31E9">
        <w:rPr>
          <w:noProof/>
        </w:rPr>
        <w:t>,</w:t>
      </w:r>
      <w:hyperlink w:anchor="_ENREF_95" w:tooltip="Rowe, 2010 #95" w:history="1">
        <w:r w:rsidR="001526E9">
          <w:rPr>
            <w:noProof/>
          </w:rPr>
          <w:t>95</w:t>
        </w:r>
      </w:hyperlink>
      <w:r w:rsidR="00DD31E9">
        <w:rPr>
          <w:noProof/>
        </w:rPr>
        <w:t>]</w:t>
      </w:r>
      <w:r>
        <w:fldChar w:fldCharType="end"/>
      </w:r>
      <w:r>
        <w:t xml:space="preserve"> observed low levels of TRIM28 binding to all of the heterochromat</w:t>
      </w:r>
      <w:r w:rsidR="00B03FA6">
        <w:t>in regions that have been analys</w:t>
      </w:r>
      <w:r>
        <w:t xml:space="preserve">ed, suggesting that low levels of TRIM28 enrichment is rather a general feature of heterochromatin. TRIM28 binding to these regions might be independent of sequence-specific DNA binding factors and instead be based on TRIM28 interactions with heterochromatin-associated proteins such as HP1 </w:t>
      </w:r>
      <w:r>
        <w:fldChar w:fldCharType="begin">
          <w:fldData xml:space="preserve">PEVuZE5vdGU+PENpdGU+PEF1dGhvcj5TcmlwYXRoeTwvQXV0aG9yPjxZZWFyPjIwMDY8L1llYXI+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=
</w:fldData>
        </w:fldChar>
      </w:r>
      <w:r w:rsidR="00DD31E9">
        <w:instrText xml:space="preserve"> ADDIN EN.CITE </w:instrText>
      </w:r>
      <w:r w:rsidR="00DD31E9">
        <w:fldChar w:fldCharType="begin">
          <w:fldData xml:space="preserve">PEVuZE5vdGU+PENpdGU+PEF1dGhvcj5TcmlwYXRoeTwvQXV0aG9yPjxZZWFyPjIwMDY8L1llYXI+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=
</w:fldData>
        </w:fldChar>
      </w:r>
      <w:r w:rsidR="00DD31E9">
        <w:instrText xml:space="preserve"> ADDIN EN.CITE.DATA </w:instrText>
      </w:r>
      <w:r w:rsidR="00DD31E9">
        <w:fldChar w:fldCharType="end"/>
      </w:r>
      <w:r>
        <w:fldChar w:fldCharType="separate"/>
      </w:r>
      <w:r w:rsidR="00DD31E9">
        <w:rPr>
          <w:noProof/>
        </w:rPr>
        <w:t>[</w:t>
      </w:r>
      <w:hyperlink w:anchor="_ENREF_125" w:tooltip="Sripathy, 2006 #876" w:history="1">
        <w:r w:rsidR="001526E9">
          <w:rPr>
            <w:noProof/>
          </w:rPr>
          <w:t>125</w:t>
        </w:r>
      </w:hyperlink>
      <w:r w:rsidR="00DD31E9">
        <w:rPr>
          <w:noProof/>
        </w:rPr>
        <w:t>]</w:t>
      </w:r>
      <w:r>
        <w:fldChar w:fldCharType="end"/>
      </w:r>
      <w:r>
        <w:t xml:space="preserve">. </w:t>
      </w:r>
    </w:p>
    <w:p w:rsidR="00383278" w:rsidRDefault="00027556" w:rsidP="00383278">
      <w:r>
        <w:t>Furthermore, o</w:t>
      </w:r>
      <w:r w:rsidR="00383278">
        <w:t>ther retroviral sequences than the PBS might be targets for transcriptional repression by unknown pro</w:t>
      </w:r>
      <w:r w:rsidR="00ED0C3A">
        <w:t>teins. It was shown that the 5’</w:t>
      </w:r>
      <w:r w:rsidR="00383278">
        <w:t xml:space="preserve">UTR of certain IAP elements is able to induce efficient TRIM28-dependent silencing when introduced into a vector </w:t>
      </w:r>
      <w:r w:rsidR="00383278">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383278">
        <w:fldChar w:fldCharType="separate"/>
      </w:r>
      <w:r w:rsidR="00DD31E9">
        <w:rPr>
          <w:noProof/>
        </w:rPr>
        <w:t>[</w:t>
      </w:r>
      <w:hyperlink w:anchor="_ENREF_95" w:tooltip="Rowe, 2010 #95" w:history="1">
        <w:r w:rsidR="001526E9">
          <w:rPr>
            <w:noProof/>
          </w:rPr>
          <w:t>95</w:t>
        </w:r>
      </w:hyperlink>
      <w:r w:rsidR="00DD31E9">
        <w:rPr>
          <w:noProof/>
        </w:rPr>
        <w:t>]</w:t>
      </w:r>
      <w:r w:rsidR="00383278">
        <w:fldChar w:fldCharType="end"/>
      </w:r>
      <w:r w:rsidR="00383278">
        <w:t xml:space="preserve">. Yet unknown KRAB-ZFPs may bind to various ERV regions and recruit TRIM28. The initiated heterochromatin formation may then spread over large regions once initiated at the target sequence </w:t>
      </w:r>
      <w:r w:rsidR="00383278">
        <w:fldChar w:fldCharType="begin"/>
      </w:r>
      <w:r w:rsidR="00DD31E9">
        <w:instrText xml:space="preserve"> ADDIN EN.CITE &lt;EndNote&gt;&lt;Cite&gt;&lt;Author&gt;Talbert&lt;/Author&gt;&lt;Year&gt;2006&lt;/Year&gt;&lt;RecNum&gt;126&lt;/RecNum&gt;&lt;DisplayText&gt;[126]&lt;/DisplayText&gt;&lt;record&gt;&lt;rec-number&gt;126&lt;/rec-number&gt;&lt;foreign-keys&gt;&lt;key app="EN" db-id="tzfp5vpxsp522xeefx3xp5rdz9ar9fwxdeax"&gt;126&lt;/key&gt;&lt;/foreign-keys&gt;&lt;ref-type name="Journal Article"&gt;17&lt;/ref-type&gt;&lt;contributors&gt;&lt;authors&gt;&lt;author&gt;Talbert, P. B.&lt;/author&gt;&lt;author&gt;Henikoff, S.&lt;/author&gt;&lt;/authors&gt;&lt;/contributors&gt;&lt;auth-address&gt;Howard Hughes Medical Institute, Fred Hutchinson Cancer Research Center, 1100 Fairview Avenue North, Seattle, Washington 98109, USA.&lt;/auth-address&gt;&lt;titles&gt;&lt;title&gt;Spreading of silent chromatin: inaction at a distance&lt;/title&gt;&lt;secondary-title&gt;Nat Rev Genet&lt;/secondary-title&gt;&lt;/titles&gt;&lt;periodical&gt;&lt;full-title&gt;Nat Rev Genet&lt;/full-title&gt;&lt;/periodical&gt;&lt;pages&gt;793-803&lt;/pages&gt;&lt;volume&gt;7&lt;/volume&gt;&lt;number&gt;10&lt;/number&gt;&lt;edition&gt;2006/09/20&lt;/edition&gt;&lt;keywords&gt;&lt;keyword&gt;Animals&lt;/keyword&gt;&lt;keyword&gt;Chromatin/*metabolism&lt;/keyword&gt;&lt;keyword&gt;DNA/chemistry/metabolism&lt;/keyword&gt;&lt;keyword&gt;*Gene Silencing&lt;/keyword&gt;&lt;keyword&gt;Nucleic Acid Conformation&lt;/keyword&gt;&lt;keyword&gt;Yeasts/genetics/metabolism&lt;/keyword&gt;&lt;/keywords&gt;&lt;dates&gt;&lt;year&gt;2006&lt;/year&gt;&lt;pub-dates&gt;&lt;date&gt;Oct&lt;/date&gt;&lt;/pub-dates&gt;&lt;/dates&gt;&lt;isbn&gt;1471-0056 (Print)&amp;#xD;1471-0056 (Linking)&lt;/isbn&gt;&lt;accession-num&gt;16983375&lt;/accession-num&gt;&lt;urls&gt;&lt;related-urls&gt;&lt;url&gt;http://www.ncbi.nlm.nih.gov/pubmed/16983375&lt;/url&gt;&lt;/related-urls&gt;&lt;/urls&gt;&lt;electronic-resource-num&gt;nrg1920 [pii]&amp;#xD;10.1038/nrg1920&lt;/electronic-resource-num&gt;&lt;language&gt;eng&lt;/language&gt;&lt;/record&gt;&lt;/Cite&gt;&lt;/EndNote&gt;</w:instrText>
      </w:r>
      <w:r w:rsidR="00383278">
        <w:fldChar w:fldCharType="separate"/>
      </w:r>
      <w:r w:rsidR="00DD31E9">
        <w:rPr>
          <w:noProof/>
        </w:rPr>
        <w:t>[</w:t>
      </w:r>
      <w:hyperlink w:anchor="_ENREF_126" w:tooltip="Talbert, 2006 #126" w:history="1">
        <w:r w:rsidR="001526E9">
          <w:rPr>
            <w:noProof/>
          </w:rPr>
          <w:t>126</w:t>
        </w:r>
      </w:hyperlink>
      <w:r w:rsidR="00DD31E9">
        <w:rPr>
          <w:noProof/>
        </w:rPr>
        <w:t>]</w:t>
      </w:r>
      <w:r w:rsidR="00383278">
        <w:fldChar w:fldCharType="end"/>
      </w:r>
      <w:r w:rsidR="00383278">
        <w:t>, explaining the observed repressive histone methylations at all tested ERV regions. Nevertheless, the presence of a strong repressor target, such as the Pro-PBS, seems to enhance ERV repression by histone methylations.</w:t>
      </w:r>
    </w:p>
    <w:p w:rsidR="00383278" w:rsidRDefault="00383278" w:rsidP="00383278">
      <w:r>
        <w:t xml:space="preserve">The </w:t>
      </w:r>
      <w:r>
        <w:rPr>
          <w:i/>
        </w:rPr>
        <w:t>Muroidea</w:t>
      </w:r>
      <w:r>
        <w:t xml:space="preserve"> superfamily of rodents consists of more than 1,500 species and is the most diverse and geographically widespread sub-ordinal clade of mammals </w:t>
      </w:r>
      <w:r>
        <w:fldChar w:fldCharType="begin"/>
      </w:r>
      <w:r w:rsidR="00DD31E9">
        <w:instrText xml:space="preserve"> ADDIN EN.CITE &lt;EndNote&gt;&lt;Cite&gt;&lt;Author&gt;Delson&lt;/Author&gt;&lt;Year&gt;2006&lt;/Year&gt;&lt;RecNum&gt;127&lt;/RecNum&gt;&lt;DisplayText&gt;[127]&lt;/DisplayText&gt;&lt;record&gt;&lt;rec-number&gt;127&lt;/rec-number&gt;&lt;foreign-keys&gt;&lt;key app="EN" db-id="tzfp5vpxsp522xeefx3xp5rdz9ar9fwxdeax"&gt;127&lt;/key&gt;&lt;/foreign-keys&gt;&lt;ref-type name="Journal Article"&gt;17&lt;/ref-type&gt;&lt;contributors&gt;&lt;authors&gt;&lt;author&gt;Delson, E.&lt;/author&gt;&lt;/authors&gt;&lt;/contributors&gt;&lt;auth-address&gt;CUNY Herbert H. Lehman College&lt;/auth-address&gt;&lt;titles&gt;&lt;title&gt;Mammal species of the world: a taxonomic and geographic reference&lt;/title&gt;&lt;secondary-title&gt;Choice: Current Reviews for Academic Libraries&lt;/secondary-title&gt;&lt;/titles&gt;&lt;periodical&gt;&lt;full-title&gt;Choice: Current Reviews for Academic Libraries&lt;/full-title&gt;&lt;/periodical&gt;&lt;pages&gt;456-456&lt;/pages&gt;&lt;volume&gt;44&lt;/volume&gt;&lt;number&gt;3&lt;/number&gt;&lt;section&gt;1/6p&lt;/section&gt;&lt;keywords&gt;&lt;keyword&gt;WILSON, Don E.&lt;/keyword&gt;&lt;keyword&gt;REEDER, DeeAnn M.&lt;/keyword&gt;&lt;keyword&gt;MAMMAL Species of the World: A Taxonomic &amp;amp; Geographic Reference (Book)&lt;/keyword&gt;&lt;keyword&gt;BOOKS -- Reviews&lt;/keyword&gt;&lt;keyword&gt;NONFICTION&lt;/keyword&gt;&lt;/keywords&gt;&lt;dates&gt;&lt;year&gt;2006&lt;/year&gt;&lt;/dates&gt;&lt;isbn&gt;00094978&lt;/isbn&gt;&lt;accession-num&gt;23032597&lt;/accession-num&gt;&lt;work-type&gt;Book Review&lt;/work-type&gt;&lt;urls&gt;&lt;/urls&gt;&lt;/record&gt;&lt;/Cite&gt;&lt;/EndNote&gt;</w:instrText>
      </w:r>
      <w:r>
        <w:fldChar w:fldCharType="separate"/>
      </w:r>
      <w:r w:rsidR="00DD31E9">
        <w:rPr>
          <w:noProof/>
        </w:rPr>
        <w:t>[</w:t>
      </w:r>
      <w:hyperlink w:anchor="_ENREF_127" w:tooltip="Delson, 2006 #127" w:history="1">
        <w:r w:rsidR="001526E9">
          <w:rPr>
            <w:noProof/>
          </w:rPr>
          <w:t>127</w:t>
        </w:r>
      </w:hyperlink>
      <w:r w:rsidR="00DD31E9">
        <w:rPr>
          <w:noProof/>
        </w:rPr>
        <w:t>]</w:t>
      </w:r>
      <w:r>
        <w:fldChar w:fldCharType="end"/>
      </w:r>
      <w:r>
        <w:t xml:space="preserve">. The </w:t>
      </w:r>
      <w:proofErr w:type="spellStart"/>
      <w:r w:rsidRPr="005175A8">
        <w:rPr>
          <w:i/>
        </w:rPr>
        <w:t>Spalacidae</w:t>
      </w:r>
      <w:proofErr w:type="spellEnd"/>
      <w:r>
        <w:t xml:space="preserve"> family, including </w:t>
      </w:r>
      <w:proofErr w:type="spellStart"/>
      <w:r w:rsidRPr="005175A8">
        <w:rPr>
          <w:i/>
        </w:rPr>
        <w:t>Nannospalax</w:t>
      </w:r>
      <w:proofErr w:type="spellEnd"/>
      <w:r w:rsidRPr="005175A8">
        <w:rPr>
          <w:i/>
        </w:rPr>
        <w:t xml:space="preserve"> </w:t>
      </w:r>
      <w:proofErr w:type="spellStart"/>
      <w:r w:rsidRPr="005175A8">
        <w:rPr>
          <w:i/>
        </w:rPr>
        <w:t>galili</w:t>
      </w:r>
      <w:proofErr w:type="spellEnd"/>
      <w:r>
        <w:t xml:space="preserve">, separated the from </w:t>
      </w:r>
      <w:proofErr w:type="spellStart"/>
      <w:r w:rsidRPr="005175A8">
        <w:rPr>
          <w:i/>
        </w:rPr>
        <w:t>Eumuroida</w:t>
      </w:r>
      <w:proofErr w:type="spellEnd"/>
      <w:r>
        <w:t xml:space="preserve"> clade, which includes </w:t>
      </w:r>
      <w:proofErr w:type="spellStart"/>
      <w:r w:rsidRPr="005175A8">
        <w:rPr>
          <w:i/>
        </w:rPr>
        <w:t>Muridae</w:t>
      </w:r>
      <w:proofErr w:type="spellEnd"/>
      <w:r>
        <w:t xml:space="preserve"> (mice and rat) and </w:t>
      </w:r>
      <w:proofErr w:type="spellStart"/>
      <w:r w:rsidRPr="001873D6">
        <w:rPr>
          <w:i/>
        </w:rPr>
        <w:t>Cricetinae</w:t>
      </w:r>
      <w:proofErr w:type="spellEnd"/>
      <w:r>
        <w:t xml:space="preserve"> (hamsters), early in the </w:t>
      </w:r>
      <w:r w:rsidRPr="006C6810">
        <w:rPr>
          <w:i/>
        </w:rPr>
        <w:t>Muroidea</w:t>
      </w:r>
      <w:r>
        <w:t xml:space="preserve"> radiation around 25 million years ago </w:t>
      </w:r>
      <w:r>
        <w:fldChar w:fldCharType="begin">
          <w:fldData xml:space="preserve">PEVuZE5vdGU+PENpdGU+PEF1dGhvcj5TdGVwcGFuPC9BdXRob3I+PFllYXI+MjAwNDwvWWVhcj48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</w:fldData>
        </w:fldChar>
      </w:r>
      <w:r w:rsidR="00DD31E9">
        <w:instrText xml:space="preserve"> ADDIN EN.CITE </w:instrText>
      </w:r>
      <w:r w:rsidR="00DD31E9">
        <w:fldChar w:fldCharType="begin">
          <w:fldData xml:space="preserve">PEVuZE5vdGU+PENpdGU+PEF1dGhvcj5TdGVwcGFuPC9BdXRob3I+PFllYXI+MjAwNDwvWWVhcj48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</w:fldData>
        </w:fldChar>
      </w:r>
      <w:r w:rsidR="00DD31E9">
        <w:instrText xml:space="preserve"> ADDIN EN.CITE.DATA </w:instrText>
      </w:r>
      <w:r w:rsidR="00DD31E9">
        <w:fldChar w:fldCharType="end"/>
      </w:r>
      <w:r>
        <w:fldChar w:fldCharType="separate"/>
      </w:r>
      <w:r w:rsidR="00DD31E9">
        <w:rPr>
          <w:noProof/>
        </w:rPr>
        <w:t>[</w:t>
      </w:r>
      <w:hyperlink w:anchor="_ENREF_128" w:tooltip="Steppan, 2004 #128" w:history="1">
        <w:r w:rsidR="001526E9">
          <w:rPr>
            <w:noProof/>
          </w:rPr>
          <w:t>128</w:t>
        </w:r>
      </w:hyperlink>
      <w:r w:rsidR="00DD31E9">
        <w:rPr>
          <w:noProof/>
        </w:rPr>
        <w:t>,</w:t>
      </w:r>
      <w:hyperlink w:anchor="_ENREF_129" w:tooltip="Jansa, 2004 #129" w:history="1">
        <w:r w:rsidR="001526E9">
          <w:rPr>
            <w:noProof/>
          </w:rPr>
          <w:t>129</w:t>
        </w:r>
      </w:hyperlink>
      <w:r w:rsidR="00DD31E9">
        <w:rPr>
          <w:noProof/>
        </w:rPr>
        <w:t>]</w:t>
      </w:r>
      <w:r>
        <w:fldChar w:fldCharType="end"/>
      </w:r>
      <w:r>
        <w:t xml:space="preserve">. We identified sequences, most likely representing ZFP809 orthologues, in species belonging to </w:t>
      </w:r>
      <w:proofErr w:type="spellStart"/>
      <w:r w:rsidRPr="007D7957">
        <w:rPr>
          <w:i/>
        </w:rPr>
        <w:t>Muridae</w:t>
      </w:r>
      <w:proofErr w:type="spellEnd"/>
      <w:r>
        <w:t xml:space="preserve">, </w:t>
      </w:r>
      <w:proofErr w:type="spellStart"/>
      <w:r w:rsidRPr="005175A8">
        <w:rPr>
          <w:i/>
        </w:rPr>
        <w:t>Cricetinae</w:t>
      </w:r>
      <w:proofErr w:type="spellEnd"/>
      <w:r>
        <w:t xml:space="preserve">, and </w:t>
      </w:r>
      <w:proofErr w:type="spellStart"/>
      <w:r w:rsidRPr="005175A8">
        <w:rPr>
          <w:i/>
        </w:rPr>
        <w:t>Spalacidae</w:t>
      </w:r>
      <w:proofErr w:type="spellEnd"/>
      <w:r>
        <w:t xml:space="preserve">, indicating that this protein has evolved before the radiation of </w:t>
      </w:r>
      <w:r>
        <w:rPr>
          <w:i/>
        </w:rPr>
        <w:t>Muroid</w:t>
      </w:r>
      <w:r w:rsidRPr="007D7957">
        <w:rPr>
          <w:i/>
        </w:rPr>
        <w:t>e</w:t>
      </w:r>
      <w:r>
        <w:rPr>
          <w:i/>
        </w:rPr>
        <w:t>a</w:t>
      </w:r>
      <w:r>
        <w:t>. Interestingly, ZFP80</w:t>
      </w:r>
      <w:r w:rsidR="00ED23A5">
        <w:t xml:space="preserve">9 seems to have retained target </w:t>
      </w:r>
      <w:r>
        <w:t xml:space="preserve">specificity over time in different </w:t>
      </w:r>
      <w:r w:rsidRPr="00DC1F32">
        <w:rPr>
          <w:i/>
        </w:rPr>
        <w:t>Muroidea</w:t>
      </w:r>
      <w:r w:rsidR="00FB1CE7">
        <w:t xml:space="preserve"> species that have been colonis</w:t>
      </w:r>
      <w:r>
        <w:t xml:space="preserve">ed </w:t>
      </w:r>
      <w:r>
        <w:lastRenderedPageBreak/>
        <w:t xml:space="preserve">by different ERV families without undergoing positive selection to adapt towards new targets. This suggests that either a constant selective pressure exerted by ubiquitous exogenous and/or endogenous retroviruses with Pro-PBS sequences preserved the ZFP809 binding specificity, or that the protein is involved in cellular processes that are conserved in </w:t>
      </w:r>
      <w:r w:rsidRPr="00825B55">
        <w:rPr>
          <w:i/>
        </w:rPr>
        <w:t>Muroidea</w:t>
      </w:r>
      <w:r>
        <w:t xml:space="preserve">. </w:t>
      </w:r>
      <w:r w:rsidR="002E1CA1">
        <w:t>In the following two chapters, we will</w:t>
      </w:r>
      <w:r>
        <w:t xml:space="preserve"> aim to investigate the </w:t>
      </w:r>
      <w:r w:rsidRPr="0093083C">
        <w:rPr>
          <w:i/>
        </w:rPr>
        <w:t>in vivo</w:t>
      </w:r>
      <w:r>
        <w:t xml:space="preserve"> functions of ZFP809 as ERV repressor and potential regula</w:t>
      </w:r>
      <w:r w:rsidR="002E1CA1">
        <w:t>tor of cellular gene expression by genome-wide binding analysis of ZFP809 by ChIP-seq and the generation of a ZFP809 knock</w:t>
      </w:r>
      <w:r w:rsidR="002E73B8">
        <w:t>-</w:t>
      </w:r>
      <w:r w:rsidR="002E1CA1">
        <w:t>out mouse model.</w:t>
      </w:r>
    </w:p>
    <w:p w:rsidR="00383278" w:rsidRDefault="00383278" w:rsidP="00383278">
      <w:pPr>
        <w:pStyle w:val="Heading2"/>
      </w:pPr>
      <w:bookmarkStart w:id="30" w:name="_Toc343249320"/>
      <w:r>
        <w:lastRenderedPageBreak/>
        <w:t>Supplementary data</w:t>
      </w:r>
      <w:r w:rsidR="007B1E86">
        <w:t xml:space="preserve"> for chapter </w:t>
      </w:r>
      <w:r w:rsidR="004054DD">
        <w:t>2</w:t>
      </w:r>
      <w:bookmarkEnd w:id="30"/>
    </w:p>
    <w:p w:rsidR="00FB2C14" w:rsidRDefault="00FB2C14" w:rsidP="00FB2C14">
      <w:pPr>
        <w:keepNext/>
      </w:pPr>
      <w:r>
        <w:rPr>
          <w:noProof/>
          <w:lang w:eastAsia="en-GB"/>
        </w:rPr>
        <w:drawing>
          <wp:inline distT="0" distB="0" distL="0" distR="0" wp14:anchorId="3B4C50C9" wp14:editId="79C3F23A">
            <wp:extent cx="4133088" cy="625449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33088" cy="6254496"/>
                    </a:xfrm>
                    <a:prstGeom prst="rect">
                      <a:avLst/>
                    </a:prstGeom>
                  </pic:spPr>
                </pic:pic>
              </a:graphicData>
            </a:graphic>
          </wp:inline>
        </w:drawing>
      </w:r>
    </w:p>
    <w:p w:rsidR="00FB2C14" w:rsidRDefault="00A92C2A" w:rsidP="00FB2C14">
      <w:pPr>
        <w:pStyle w:val="Caption"/>
        <w:rPr>
          <w:rFonts w:cstheme="minorHAnsi"/>
        </w:rPr>
      </w:pPr>
      <w:r w:rsidRPr="00A92C2A">
        <w:rPr>
          <w:b/>
        </w:rPr>
        <w:t xml:space="preserve">Supplementary </w:t>
      </w:r>
      <w:r w:rsidR="004054DD" w:rsidRPr="00A92C2A">
        <w:rPr>
          <w:b/>
        </w:rPr>
        <w:t>Figure S2</w:t>
      </w:r>
      <w:r w:rsidR="00FB2C14" w:rsidRPr="00A92C2A">
        <w:rPr>
          <w:b/>
        </w:rPr>
        <w:t xml:space="preserve">.1: </w:t>
      </w:r>
      <w:proofErr w:type="spellStart"/>
      <w:r w:rsidR="00FB2C14" w:rsidRPr="00A92C2A">
        <w:rPr>
          <w:b/>
        </w:rPr>
        <w:t>Neighbor</w:t>
      </w:r>
      <w:proofErr w:type="spellEnd"/>
      <w:r w:rsidR="00FB2C14" w:rsidRPr="00A92C2A">
        <w:rPr>
          <w:b/>
        </w:rPr>
        <w:t xml:space="preserve">-Joining tree of MmERV </w:t>
      </w:r>
      <w:r w:rsidR="00FB2C14" w:rsidRPr="00A92C2A">
        <w:rPr>
          <w:b/>
          <w:i/>
        </w:rPr>
        <w:t>pol</w:t>
      </w:r>
      <w:r w:rsidR="00FB2C14" w:rsidRPr="00A92C2A">
        <w:rPr>
          <w:b/>
        </w:rPr>
        <w:t xml:space="preserve"> sequences in wild </w:t>
      </w:r>
      <w:proofErr w:type="spellStart"/>
      <w:r w:rsidR="00FB2C14" w:rsidRPr="00A92C2A">
        <w:rPr>
          <w:b/>
          <w:i/>
        </w:rPr>
        <w:t>Mus</w:t>
      </w:r>
      <w:proofErr w:type="spellEnd"/>
      <w:r w:rsidR="00FB2C14" w:rsidRPr="00A92C2A">
        <w:rPr>
          <w:b/>
        </w:rPr>
        <w:t xml:space="preserve"> species</w:t>
      </w:r>
      <w:r w:rsidR="00FB2C14" w:rsidRPr="00A92C2A">
        <w:t>.</w:t>
      </w:r>
      <w:r w:rsidR="00FB2C14">
        <w:t xml:space="preserve"> PCR on genomic DNA from wild </w:t>
      </w:r>
      <w:proofErr w:type="spellStart"/>
      <w:r w:rsidR="00FB2C14" w:rsidRPr="00346CAD">
        <w:rPr>
          <w:i/>
        </w:rPr>
        <w:t>Mus</w:t>
      </w:r>
      <w:proofErr w:type="spellEnd"/>
      <w:r w:rsidR="00FB2C14">
        <w:t xml:space="preserve"> species was performed using primers annealing to conserved regions in the </w:t>
      </w:r>
      <w:r w:rsidR="00FB2C14" w:rsidRPr="00346CAD">
        <w:rPr>
          <w:i/>
        </w:rPr>
        <w:t>pol</w:t>
      </w:r>
      <w:r w:rsidR="00FB2C14">
        <w:t xml:space="preserve"> gene of MmERV and MDEV. PCR products of 630 bp length were sub-cloned and sequenced for phylogenetic analysis. </w:t>
      </w:r>
      <w:r w:rsidR="00FB2C14">
        <w:rPr>
          <w:rFonts w:cstheme="minorHAnsi"/>
        </w:rPr>
        <w:t>Sequences</w:t>
      </w:r>
      <w:r w:rsidR="00FB2C14" w:rsidRPr="003C2B60">
        <w:rPr>
          <w:rFonts w:cstheme="minorHAnsi"/>
        </w:rPr>
        <w:t xml:space="preserve"> were aligned with MUSCLE and </w:t>
      </w:r>
      <w:r w:rsidR="00FB2C14">
        <w:rPr>
          <w:rFonts w:cstheme="minorHAnsi"/>
        </w:rPr>
        <w:t xml:space="preserve">a </w:t>
      </w:r>
      <w:proofErr w:type="spellStart"/>
      <w:r w:rsidR="00FB2C14">
        <w:rPr>
          <w:rFonts w:cstheme="minorHAnsi"/>
        </w:rPr>
        <w:t>Neighbor</w:t>
      </w:r>
      <w:proofErr w:type="spellEnd"/>
      <w:r w:rsidR="00FB2C14">
        <w:rPr>
          <w:rFonts w:cstheme="minorHAnsi"/>
        </w:rPr>
        <w:t>-</w:t>
      </w:r>
      <w:r w:rsidR="00FB2C14" w:rsidRPr="003C2B60">
        <w:rPr>
          <w:rFonts w:cstheme="minorHAnsi"/>
        </w:rPr>
        <w:t xml:space="preserve">Joining tree </w:t>
      </w:r>
      <w:r w:rsidR="00FB2C14">
        <w:rPr>
          <w:rFonts w:cstheme="minorHAnsi"/>
        </w:rPr>
        <w:t xml:space="preserve">based on the p-distance between the nucleotide sequences </w:t>
      </w:r>
      <w:r w:rsidR="00FB2C14" w:rsidRPr="003C2B60">
        <w:rPr>
          <w:rFonts w:cstheme="minorHAnsi"/>
        </w:rPr>
        <w:t xml:space="preserve">was created in MEGA5. The corresponding </w:t>
      </w:r>
      <w:r w:rsidR="00FB2C14" w:rsidRPr="003C2B60">
        <w:rPr>
          <w:rFonts w:cstheme="minorHAnsi"/>
          <w:i/>
        </w:rPr>
        <w:t>pol</w:t>
      </w:r>
      <w:r w:rsidR="00FB2C14" w:rsidRPr="003C2B60">
        <w:rPr>
          <w:rFonts w:cstheme="minorHAnsi"/>
        </w:rPr>
        <w:t xml:space="preserve"> regions of </w:t>
      </w:r>
      <w:r w:rsidR="00FB2C14">
        <w:rPr>
          <w:rFonts w:cstheme="minorHAnsi"/>
        </w:rPr>
        <w:t>MmERV and MDEV (</w:t>
      </w:r>
      <w:r w:rsidR="00FB2C14" w:rsidRPr="008D4A65">
        <w:rPr>
          <w:rFonts w:eastAsia="Times New Roman" w:cstheme="minorHAnsi"/>
          <w:lang w:eastAsia="de-AT"/>
        </w:rPr>
        <w:t>AF053745</w:t>
      </w:r>
      <w:r w:rsidR="00FB2C14">
        <w:rPr>
          <w:rFonts w:cstheme="minorHAnsi"/>
        </w:rPr>
        <w:t xml:space="preserve">) were included in the analysis. The </w:t>
      </w:r>
      <w:r w:rsidR="00FB2C14" w:rsidRPr="003C2B60">
        <w:rPr>
          <w:rFonts w:cstheme="minorHAnsi"/>
        </w:rPr>
        <w:t xml:space="preserve">MmERV </w:t>
      </w:r>
      <w:r w:rsidR="00FB2C14" w:rsidRPr="008D4A65">
        <w:rPr>
          <w:rFonts w:cstheme="minorHAnsi"/>
          <w:i/>
        </w:rPr>
        <w:t>pol</w:t>
      </w:r>
      <w:r w:rsidR="00FB2C14">
        <w:rPr>
          <w:rFonts w:cstheme="minorHAnsi"/>
        </w:rPr>
        <w:t xml:space="preserve"> </w:t>
      </w:r>
      <w:r w:rsidR="00FB2C14" w:rsidRPr="003C2B60">
        <w:rPr>
          <w:rFonts w:cstheme="minorHAnsi"/>
        </w:rPr>
        <w:t>reference sequence</w:t>
      </w:r>
      <w:r w:rsidR="00FB2C14">
        <w:rPr>
          <w:rFonts w:cstheme="minorHAnsi"/>
        </w:rPr>
        <w:t xml:space="preserve"> was fetched from the originally described MmERV provirus which is located between nucleotides </w:t>
      </w:r>
      <w:r w:rsidR="00FB2C14" w:rsidRPr="003C2B60">
        <w:rPr>
          <w:rFonts w:cstheme="minorHAnsi"/>
          <w:lang w:val="en"/>
        </w:rPr>
        <w:t xml:space="preserve">112341 </w:t>
      </w:r>
      <w:r w:rsidR="00FB2C14">
        <w:rPr>
          <w:rFonts w:cstheme="minorHAnsi"/>
          <w:lang w:val="en"/>
        </w:rPr>
        <w:t>and</w:t>
      </w:r>
      <w:r w:rsidR="00FB2C14" w:rsidRPr="003C2B60">
        <w:rPr>
          <w:rFonts w:cstheme="minorHAnsi"/>
          <w:lang w:val="en"/>
        </w:rPr>
        <w:t xml:space="preserve"> 121005</w:t>
      </w:r>
      <w:r w:rsidR="00FB2C14">
        <w:rPr>
          <w:rFonts w:cstheme="minorHAnsi"/>
          <w:lang w:val="en"/>
        </w:rPr>
        <w:t xml:space="preserve"> </w:t>
      </w:r>
      <w:r w:rsidR="00FB2C14">
        <w:rPr>
          <w:rFonts w:cstheme="minorHAnsi"/>
        </w:rPr>
        <w:t xml:space="preserve">of a </w:t>
      </w:r>
      <w:r w:rsidR="00FB2C14" w:rsidRPr="008D4A65">
        <w:rPr>
          <w:rFonts w:cstheme="minorHAnsi"/>
          <w:i/>
          <w:lang w:val="en"/>
        </w:rPr>
        <w:t xml:space="preserve">M. </w:t>
      </w:r>
      <w:proofErr w:type="spellStart"/>
      <w:r w:rsidR="00FB2C14" w:rsidRPr="008D4A65">
        <w:rPr>
          <w:rFonts w:cstheme="minorHAnsi"/>
          <w:i/>
          <w:lang w:val="en"/>
        </w:rPr>
        <w:t>musculus</w:t>
      </w:r>
      <w:proofErr w:type="spellEnd"/>
      <w:r w:rsidR="00FB2C14">
        <w:rPr>
          <w:rFonts w:cstheme="minorHAnsi"/>
          <w:lang w:val="en"/>
        </w:rPr>
        <w:t xml:space="preserve"> PAC clone </w:t>
      </w:r>
      <w:r w:rsidR="00FB2C14">
        <w:rPr>
          <w:rFonts w:cstheme="minorHAnsi"/>
        </w:rPr>
        <w:t>(</w:t>
      </w:r>
      <w:r w:rsidR="00FB2C14" w:rsidRPr="003C2B60">
        <w:rPr>
          <w:rFonts w:eastAsia="Times New Roman" w:cstheme="minorHAnsi"/>
          <w:lang w:eastAsia="de-AT"/>
        </w:rPr>
        <w:t>AC005743</w:t>
      </w:r>
      <w:r w:rsidR="00FB2C14">
        <w:rPr>
          <w:rFonts w:eastAsia="Times New Roman" w:cstheme="minorHAnsi"/>
          <w:lang w:eastAsia="de-AT"/>
        </w:rPr>
        <w:t xml:space="preserve">). Shown is the bootstrap consensus tree inferred from 100 replicates. </w:t>
      </w:r>
      <w:r w:rsidR="00FB2C14" w:rsidRPr="003C2B60">
        <w:rPr>
          <w:rFonts w:cstheme="minorHAnsi"/>
        </w:rPr>
        <w:t xml:space="preserve">Bootstrap values </w:t>
      </w:r>
      <w:r w:rsidR="00FB2C14">
        <w:rPr>
          <w:rFonts w:cstheme="minorHAnsi"/>
        </w:rPr>
        <w:t>higher than 80</w:t>
      </w:r>
      <w:r w:rsidR="00FB2C14" w:rsidRPr="003C2B60">
        <w:rPr>
          <w:rFonts w:cstheme="minorHAnsi"/>
        </w:rPr>
        <w:t xml:space="preserve"> are indicated at the branch points of the tree. </w:t>
      </w:r>
    </w:p>
    <w:p w:rsidR="00FB2C14" w:rsidRPr="00FB2C14" w:rsidRDefault="00FB2C14" w:rsidP="00FB2C14">
      <w:pPr>
        <w:pStyle w:val="Caption"/>
        <w:rPr>
          <w:lang w:val="en-US"/>
        </w:rPr>
      </w:pPr>
    </w:p>
    <w:p w:rsidR="00383278" w:rsidRPr="00383278" w:rsidRDefault="00383278" w:rsidP="00383278"/>
    <w:p w:rsidR="00106CFB" w:rsidRDefault="00106CFB" w:rsidP="00106CFB">
      <w:pPr>
        <w:keepNext/>
      </w:pPr>
      <w:r>
        <w:rPr>
          <w:noProof/>
          <w:lang w:eastAsia="en-GB"/>
        </w:rPr>
        <w:lastRenderedPageBreak/>
        <w:drawing>
          <wp:inline distT="0" distB="0" distL="0" distR="0" wp14:anchorId="6D3098A6" wp14:editId="7C5D02A0">
            <wp:extent cx="3712464" cy="3858768"/>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12464" cy="3858768"/>
                    </a:xfrm>
                    <a:prstGeom prst="rect">
                      <a:avLst/>
                    </a:prstGeom>
                  </pic:spPr>
                </pic:pic>
              </a:graphicData>
            </a:graphic>
          </wp:inline>
        </w:drawing>
      </w:r>
    </w:p>
    <w:p w:rsidR="00106CFB" w:rsidRPr="00A26E12" w:rsidRDefault="00A92C2A" w:rsidP="00106CFB">
      <w:pPr>
        <w:pStyle w:val="Caption"/>
      </w:pPr>
      <w:r w:rsidRPr="00A92C2A">
        <w:rPr>
          <w:b/>
        </w:rPr>
        <w:t xml:space="preserve">Supplementary </w:t>
      </w:r>
      <w:r w:rsidR="004054DD" w:rsidRPr="00A92C2A">
        <w:rPr>
          <w:b/>
        </w:rPr>
        <w:t>Figure S2</w:t>
      </w:r>
      <w:r w:rsidR="00106CFB" w:rsidRPr="00A92C2A">
        <w:rPr>
          <w:b/>
        </w:rPr>
        <w:t xml:space="preserve">.2: </w:t>
      </w:r>
      <w:proofErr w:type="spellStart"/>
      <w:r w:rsidR="00106CFB" w:rsidRPr="00A92C2A">
        <w:rPr>
          <w:b/>
        </w:rPr>
        <w:t>Neighbor</w:t>
      </w:r>
      <w:proofErr w:type="spellEnd"/>
      <w:r w:rsidR="00106CFB" w:rsidRPr="00A92C2A">
        <w:rPr>
          <w:b/>
        </w:rPr>
        <w:t>-Joining tree of expressed MmERV pol sequences</w:t>
      </w:r>
      <w:r w:rsidR="00106CFB" w:rsidRPr="001E0C88">
        <w:rPr>
          <w:b/>
        </w:rPr>
        <w:t xml:space="preserve">. </w:t>
      </w:r>
      <w:r w:rsidR="00106CFB">
        <w:t xml:space="preserve">Partial MmERV </w:t>
      </w:r>
      <w:r w:rsidR="00106CFB" w:rsidRPr="00D6719B">
        <w:rPr>
          <w:i/>
        </w:rPr>
        <w:t>pol</w:t>
      </w:r>
      <w:r w:rsidR="00106CFB">
        <w:t xml:space="preserve"> sequences were</w:t>
      </w:r>
      <w:r w:rsidR="00106CFB" w:rsidRPr="00A26E12">
        <w:t xml:space="preserve"> amplified from</w:t>
      </w:r>
      <w:r w:rsidR="00106CFB">
        <w:t xml:space="preserve"> </w:t>
      </w:r>
      <w:proofErr w:type="spellStart"/>
      <w:r w:rsidR="00106CFB">
        <w:t>cDNA</w:t>
      </w:r>
      <w:proofErr w:type="spellEnd"/>
      <w:r w:rsidR="00106CFB">
        <w:t xml:space="preserve"> prepared from untreated NIH/3T3 cells (black circles) or NIH/3T3 cells after treatment with Aza-dC and TSA (grey triangles). Elements were aligned with MUSCLE and a </w:t>
      </w:r>
      <w:proofErr w:type="spellStart"/>
      <w:r w:rsidR="00106CFB">
        <w:t>Neighbor</w:t>
      </w:r>
      <w:proofErr w:type="spellEnd"/>
      <w:r w:rsidR="00106CFB">
        <w:t>-Joining tree was created in MEGA5. Bootstrap values (n=100) are indicated at the branch points of the tree.</w:t>
      </w:r>
    </w:p>
    <w:p w:rsidR="00126FC8" w:rsidRDefault="006D7F9B" w:rsidP="00126FC8">
      <w:pPr>
        <w:pStyle w:val="Caption"/>
        <w:keepNext/>
      </w:pPr>
      <w:r>
        <w:rPr>
          <w:noProof/>
          <w:lang w:eastAsia="en-GB"/>
        </w:rPr>
        <w:lastRenderedPageBreak/>
        <mc:AlternateContent>
          <mc:Choice Requires="wps">
            <w:drawing>
              <wp:anchor distT="0" distB="0" distL="114300" distR="114300" simplePos="0" relativeHeight="251793408" behindDoc="0" locked="0" layoutInCell="1" allowOverlap="1" wp14:anchorId="173AAABD" wp14:editId="40B4DCD1">
                <wp:simplePos x="0" y="0"/>
                <wp:positionH relativeFrom="column">
                  <wp:posOffset>3108325</wp:posOffset>
                </wp:positionH>
                <wp:positionV relativeFrom="paragraph">
                  <wp:posOffset>5271578</wp:posOffset>
                </wp:positionV>
                <wp:extent cx="3108960" cy="635"/>
                <wp:effectExtent l="0" t="0" r="0" b="2540"/>
                <wp:wrapNone/>
                <wp:docPr id="450" name="Text Box 450"/>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a:effectLst/>
                      </wps:spPr>
                      <wps:txbx>
                        <w:txbxContent>
                          <w:p w:rsidR="00D96F2A" w:rsidRPr="00724BDD" w:rsidRDefault="00D96F2A" w:rsidP="006D7F9B">
                            <w:pPr>
                              <w:pStyle w:val="Caption"/>
                            </w:pPr>
                            <w:r w:rsidRPr="00A92C2A">
                              <w:rPr>
                                <w:b/>
                              </w:rPr>
                              <w:t>Figure S2.3: TRIM28 binding and histone methylations at MmERV elements in ES cells.</w:t>
                            </w:r>
                            <w:r w:rsidRPr="007C2959">
                              <w:t xml:space="preserve"> </w:t>
                            </w:r>
                            <w:r>
                              <w:t xml:space="preserve">Cross-linked chromatin </w:t>
                            </w:r>
                            <w:r w:rsidRPr="007C2959">
                              <w:t>isola</w:t>
                            </w:r>
                            <w:r>
                              <w:t>ted from</w:t>
                            </w:r>
                            <w:r w:rsidRPr="007C2959">
                              <w:t xml:space="preserve"> </w:t>
                            </w:r>
                            <w:r>
                              <w:t>ES</w:t>
                            </w:r>
                            <w:r w:rsidRPr="007C2959">
                              <w:t xml:space="preserve"> </w:t>
                            </w:r>
                            <w:r>
                              <w:t xml:space="preserve">cells was immunoprecipitated with antibodies against histone 3 (H3), histone 3 </w:t>
                            </w:r>
                            <w:proofErr w:type="spellStart"/>
                            <w:r>
                              <w:t>trimethylated</w:t>
                            </w:r>
                            <w:proofErr w:type="spellEnd"/>
                            <w:r>
                              <w:t xml:space="preserve"> at lysine 9 (H3K9me3), histone 4 </w:t>
                            </w:r>
                            <w:proofErr w:type="spellStart"/>
                            <w:r>
                              <w:t>trimethylated</w:t>
                            </w:r>
                            <w:proofErr w:type="spellEnd"/>
                            <w:r>
                              <w:t xml:space="preserve"> at lysine 20 (H4K20me3), TRIM28 or an unspecific IgG control antibody. Enrichment of target sequences was determined by qPCR using a chromatin input control for normalisation. The promoter of the constitutively expressed </w:t>
                            </w:r>
                            <w:r w:rsidRPr="002D7BCB">
                              <w:rPr>
                                <w:i/>
                              </w:rPr>
                              <w:t>Hprt</w:t>
                            </w:r>
                            <w:r>
                              <w:t xml:space="preserve"> gene was included as control region for open chromatin. The </w:t>
                            </w:r>
                            <w:proofErr w:type="spellStart"/>
                            <w:r w:rsidRPr="002D7BCB">
                              <w:rPr>
                                <w:i/>
                              </w:rPr>
                              <w:t>Mest</w:t>
                            </w:r>
                            <w:proofErr w:type="spellEnd"/>
                            <w:r>
                              <w:t xml:space="preserve"> promoter is a known target of TRIM28 in F9 EC cells. Histogram</w:t>
                            </w:r>
                            <w:r w:rsidRPr="007C2959">
                              <w:t xml:space="preserve"> show</w:t>
                            </w:r>
                            <w:r>
                              <w:t>s</w:t>
                            </w:r>
                            <w:r w:rsidRPr="007C2959">
                              <w:t xml:space="preserve"> the mean ChIP enrichment values </w:t>
                            </w:r>
                            <w:r>
                              <w:t>as percentage of the input control. Enrichment of all target sequences in chromatin samples immunoprecipitated with IgG was less than 0.01% of input and is not shown.</w:t>
                            </w:r>
                          </w:p>
                          <w:p w:rsidR="00D96F2A" w:rsidRPr="008315B8" w:rsidRDefault="00D96F2A" w:rsidP="006D7F9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50" o:spid="_x0000_s1053" type="#_x0000_t202" style="position:absolute;left:0;text-align:left;margin-left:244.75pt;margin-top:415.1pt;width:244.8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" stroked="f">
                <v:textbox style="mso-fit-shape-to-text:t" inset="0,0,0,0">
                  <w:txbxContent>
                    <w:p w:rsidR="00D96F2A" w:rsidRPr="00724BDD" w:rsidRDefault="00D96F2A" w:rsidP="006D7F9B">
                      <w:pPr>
                        <w:pStyle w:val="Caption"/>
                      </w:pPr>
                      <w:r w:rsidRPr="00A92C2A">
                        <w:rPr>
                          <w:b/>
                        </w:rPr>
                        <w:t>Figure S2.3: TRIM28 binding and histone methylations at MmERV elements in ES cells.</w:t>
                      </w:r>
                      <w:r w:rsidRPr="007C2959">
                        <w:t xml:space="preserve"> </w:t>
                      </w:r>
                      <w:r>
                        <w:t xml:space="preserve">Cross-linked chromatin </w:t>
                      </w:r>
                      <w:r w:rsidRPr="007C2959">
                        <w:t>isola</w:t>
                      </w:r>
                      <w:r>
                        <w:t>ted from</w:t>
                      </w:r>
                      <w:r w:rsidRPr="007C2959">
                        <w:t xml:space="preserve"> </w:t>
                      </w:r>
                      <w:r>
                        <w:t>ES</w:t>
                      </w:r>
                      <w:r w:rsidRPr="007C2959">
                        <w:t xml:space="preserve"> </w:t>
                      </w:r>
                      <w:r>
                        <w:t xml:space="preserve">cells was immunoprecipitated with antibodies against histone 3 (H3), histone 3 </w:t>
                      </w:r>
                      <w:proofErr w:type="spellStart"/>
                      <w:r>
                        <w:t>trimethylated</w:t>
                      </w:r>
                      <w:proofErr w:type="spellEnd"/>
                      <w:r>
                        <w:t xml:space="preserve"> at lysine 9 (H3K9me3), histone 4 </w:t>
                      </w:r>
                      <w:proofErr w:type="spellStart"/>
                      <w:r>
                        <w:t>trimethylated</w:t>
                      </w:r>
                      <w:proofErr w:type="spellEnd"/>
                      <w:r>
                        <w:t xml:space="preserve"> at lysine 20 (H4K20me3), TRIM28 or an unspecific IgG control antibody. Enrichment of target sequences was determined by qPCR using a chromatin input control for normalisation. The promoter of the constitutively expressed </w:t>
                      </w:r>
                      <w:r w:rsidRPr="002D7BCB">
                        <w:rPr>
                          <w:i/>
                        </w:rPr>
                        <w:t>Hprt</w:t>
                      </w:r>
                      <w:r>
                        <w:t xml:space="preserve"> gene was included as control region for open chromatin. The </w:t>
                      </w:r>
                      <w:proofErr w:type="spellStart"/>
                      <w:r w:rsidRPr="002D7BCB">
                        <w:rPr>
                          <w:i/>
                        </w:rPr>
                        <w:t>Mest</w:t>
                      </w:r>
                      <w:proofErr w:type="spellEnd"/>
                      <w:r>
                        <w:t xml:space="preserve"> promoter is a known target of TRIM28 in F9 EC cells. Histogram</w:t>
                      </w:r>
                      <w:r w:rsidRPr="007C2959">
                        <w:t xml:space="preserve"> show</w:t>
                      </w:r>
                      <w:r>
                        <w:t>s</w:t>
                      </w:r>
                      <w:r w:rsidRPr="007C2959">
                        <w:t xml:space="preserve"> the mean ChIP enrichment values </w:t>
                      </w:r>
                      <w:r>
                        <w:t>as percentage of the input control. Enrichment of all target sequences in chromatin samples immunoprecipitated with IgG was less than 0.01% of input and is not shown.</w:t>
                      </w:r>
                    </w:p>
                    <w:p w:rsidR="00D96F2A" w:rsidRPr="008315B8" w:rsidRDefault="00D96F2A" w:rsidP="006D7F9B">
                      <w:pPr>
                        <w:pStyle w:val="Caption"/>
                        <w:rPr>
                          <w:noProof/>
                        </w:rPr>
                      </w:pPr>
                    </w:p>
                  </w:txbxContent>
                </v:textbox>
              </v:shape>
            </w:pict>
          </mc:Fallback>
        </mc:AlternateContent>
      </w:r>
      <w:r w:rsidR="00126FC8">
        <w:rPr>
          <w:noProof/>
          <w:lang w:eastAsia="en-GB"/>
        </w:rPr>
        <w:drawing>
          <wp:anchor distT="0" distB="0" distL="114300" distR="114300" simplePos="0" relativeHeight="251791360" behindDoc="0" locked="0" layoutInCell="1" allowOverlap="1" wp14:anchorId="758814B1" wp14:editId="008EB12E">
            <wp:simplePos x="0" y="0"/>
            <wp:positionH relativeFrom="column">
              <wp:posOffset>3810</wp:posOffset>
            </wp:positionH>
            <wp:positionV relativeFrom="paragraph">
              <wp:posOffset>3810</wp:posOffset>
            </wp:positionV>
            <wp:extent cx="3108960" cy="75895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108960" cy="7589520"/>
                    </a:xfrm>
                    <a:prstGeom prst="rect">
                      <a:avLst/>
                    </a:prstGeom>
                  </pic:spPr>
                </pic:pic>
              </a:graphicData>
            </a:graphic>
            <wp14:sizeRelH relativeFrom="page">
              <wp14:pctWidth>0</wp14:pctWidth>
            </wp14:sizeRelH>
            <wp14:sizeRelV relativeFrom="page">
              <wp14:pctHeight>0</wp14:pctHeight>
            </wp14:sizeRelV>
          </wp:anchor>
        </w:drawing>
      </w:r>
    </w:p>
    <w:p w:rsidR="00E34469" w:rsidRDefault="00E34469" w:rsidP="00E34469">
      <w:pPr>
        <w:pStyle w:val="Caption"/>
        <w:keepNext/>
      </w:pPr>
      <w:r>
        <w:rPr>
          <w:noProof/>
          <w:lang w:eastAsia="en-GB"/>
        </w:rPr>
        <w:lastRenderedPageBreak/>
        <w:drawing>
          <wp:inline distT="0" distB="0" distL="0" distR="0" wp14:anchorId="7D2FF452" wp14:editId="33BCD9FD">
            <wp:extent cx="5760720" cy="54984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5498465"/>
                    </a:xfrm>
                    <a:prstGeom prst="rect">
                      <a:avLst/>
                    </a:prstGeom>
                  </pic:spPr>
                </pic:pic>
              </a:graphicData>
            </a:graphic>
          </wp:inline>
        </w:drawing>
      </w:r>
    </w:p>
    <w:p w:rsidR="00383278" w:rsidRDefault="004054DD" w:rsidP="00E34469">
      <w:pPr>
        <w:pStyle w:val="Caption"/>
      </w:pPr>
      <w:r w:rsidRPr="00A92C2A">
        <w:rPr>
          <w:b/>
        </w:rPr>
        <w:t>Figure S2</w:t>
      </w:r>
      <w:r w:rsidR="00E34469" w:rsidRPr="00A92C2A">
        <w:rPr>
          <w:b/>
        </w:rPr>
        <w:t>.4:</w:t>
      </w:r>
      <w:r w:rsidR="00E34469">
        <w:t xml:space="preserve"> </w:t>
      </w:r>
      <w:r w:rsidR="00E34469" w:rsidRPr="00974437">
        <w:rPr>
          <w:b/>
        </w:rPr>
        <w:t>Conservation of the DNA binding domain of putative ZFP809 orthologues</w:t>
      </w:r>
      <w:r w:rsidR="00E34469">
        <w:t>. Zfp809 DNA binding domains were translated into proteins and aligned with MUSCLE. The positions of the seven C2H2 zinc finger domains are highlighted by black bars on top of the alignment. The amino acids mainly responsible for binding specificity are marked by asterisks on top of the alignment.</w:t>
      </w:r>
    </w:p>
    <w:p w:rsidR="00F4332F" w:rsidRPr="00F4332F" w:rsidRDefault="004054DD" w:rsidP="00F4332F">
      <w:pPr>
        <w:pageBreakBefore/>
      </w:pPr>
      <w:r>
        <w:lastRenderedPageBreak/>
        <w:t>Supplementary Table S2</w:t>
      </w:r>
      <w:r w:rsidR="007B1E86">
        <w:t>.1</w:t>
      </w:r>
      <w:r w:rsidR="0071248C">
        <w:t>: Primer sequences</w:t>
      </w:r>
    </w:p>
    <w:tbl>
      <w:tblPr>
        <w:tblW w:w="9980" w:type="dxa"/>
        <w:tblCellMar>
          <w:left w:w="70" w:type="dxa"/>
          <w:right w:w="70" w:type="dxa"/>
        </w:tblCellMar>
        <w:tblLook w:val="04A0" w:firstRow="1" w:lastRow="0" w:firstColumn="1" w:lastColumn="0" w:noHBand="0" w:noVBand="1"/>
      </w:tblPr>
      <w:tblGrid>
        <w:gridCol w:w="2068"/>
        <w:gridCol w:w="596"/>
        <w:gridCol w:w="2357"/>
        <w:gridCol w:w="1448"/>
        <w:gridCol w:w="1505"/>
        <w:gridCol w:w="1204"/>
        <w:gridCol w:w="802"/>
      </w:tblGrid>
      <w:tr w:rsidR="00F4332F" w:rsidRPr="00A1652E" w:rsidTr="002F27F1">
        <w:trPr>
          <w:cantSplit/>
          <w:trHeight w:val="300"/>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Target</w:t>
            </w:r>
          </w:p>
        </w:tc>
        <w:tc>
          <w:tcPr>
            <w:tcW w:w="0" w:type="auto"/>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RV</w:t>
            </w:r>
          </w:p>
        </w:tc>
        <w:tc>
          <w:tcPr>
            <w:tcW w:w="0" w:type="auto"/>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S</w:t>
            </w:r>
            <w:r w:rsidRPr="00A1652E">
              <w:rPr>
                <w:rFonts w:ascii="Calibri" w:eastAsia="Times New Roman" w:hAnsi="Calibri" w:cs="Calibri"/>
                <w:color w:val="000000"/>
                <w:sz w:val="16"/>
                <w:szCs w:val="16"/>
                <w:lang w:val="de-AT" w:eastAsia="de-AT"/>
              </w:rPr>
              <w:t>equence (5´ to 3´)</w:t>
            </w:r>
          </w:p>
        </w:tc>
        <w:tc>
          <w:tcPr>
            <w:tcW w:w="0" w:type="auto"/>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A</w:t>
            </w:r>
            <w:r w:rsidRPr="00A1652E">
              <w:rPr>
                <w:rFonts w:ascii="Calibri" w:eastAsia="Times New Roman" w:hAnsi="Calibri" w:cs="Calibri"/>
                <w:color w:val="000000"/>
                <w:sz w:val="16"/>
                <w:szCs w:val="16"/>
                <w:lang w:val="de-AT" w:eastAsia="de-AT"/>
              </w:rPr>
              <w:t>pplication</w:t>
            </w:r>
          </w:p>
        </w:tc>
        <w:tc>
          <w:tcPr>
            <w:tcW w:w="0" w:type="auto"/>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vertAlign w:val="superscript"/>
                <w:lang w:val="de-AT" w:eastAsia="de-AT"/>
              </w:rPr>
            </w:pPr>
            <w:r>
              <w:rPr>
                <w:rFonts w:ascii="Calibri" w:eastAsia="Times New Roman" w:hAnsi="Calibri" w:cs="Calibri"/>
                <w:color w:val="000000"/>
                <w:sz w:val="16"/>
                <w:szCs w:val="16"/>
                <w:lang w:val="de-AT" w:eastAsia="de-AT"/>
              </w:rPr>
              <w:t>T</w:t>
            </w:r>
            <w:r w:rsidRPr="00A1652E">
              <w:rPr>
                <w:rFonts w:ascii="Calibri" w:eastAsia="Times New Roman" w:hAnsi="Calibri" w:cs="Calibri"/>
                <w:color w:val="000000"/>
                <w:sz w:val="16"/>
                <w:szCs w:val="16"/>
                <w:lang w:val="de-AT" w:eastAsia="de-AT"/>
              </w:rPr>
              <w:t>arget copy number</w:t>
            </w:r>
            <w:r>
              <w:rPr>
                <w:rFonts w:ascii="Calibri" w:eastAsia="Times New Roman" w:hAnsi="Calibri" w:cs="Calibri"/>
                <w:color w:val="000000"/>
                <w:sz w:val="16"/>
                <w:szCs w:val="16"/>
                <w:vertAlign w:val="superscript"/>
                <w:lang w:val="de-AT" w:eastAsia="de-AT"/>
              </w:rPr>
              <w:t>#</w:t>
            </w:r>
          </w:p>
        </w:tc>
        <w:tc>
          <w:tcPr>
            <w:tcW w:w="0" w:type="auto"/>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A</w:t>
            </w:r>
            <w:r w:rsidRPr="00A1652E">
              <w:rPr>
                <w:rFonts w:ascii="Calibri" w:eastAsia="Times New Roman" w:hAnsi="Calibri" w:cs="Calibri"/>
                <w:color w:val="000000"/>
                <w:sz w:val="16"/>
                <w:szCs w:val="16"/>
                <w:lang w:val="de-AT" w:eastAsia="de-AT"/>
              </w:rPr>
              <w:t>mplicon length</w:t>
            </w:r>
          </w:p>
        </w:tc>
        <w:tc>
          <w:tcPr>
            <w:tcW w:w="802"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R</w:t>
            </w:r>
            <w:r w:rsidRPr="00A1652E">
              <w:rPr>
                <w:rFonts w:ascii="Calibri" w:eastAsia="Times New Roman" w:hAnsi="Calibri" w:cs="Calibri"/>
                <w:color w:val="000000"/>
                <w:sz w:val="16"/>
                <w:szCs w:val="16"/>
                <w:lang w:val="de-AT" w:eastAsia="de-AT"/>
              </w:rPr>
              <w:t>eference</w:t>
            </w: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mERV (Pro-PBS)</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nil"/>
              <w:right w:val="nil"/>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GGGGGCTCGTCCGGGAT</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qPCR/RT-qPCR</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93</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22</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CTGCGATCGCACCAAACTTA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mERV (Gly-PBS)</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GGTGCATTGGCCGGGAATCA</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ChIP</w:t>
            </w:r>
            <w:r w:rsidRPr="00A1652E">
              <w:rPr>
                <w:rFonts w:ascii="Calibri" w:eastAsia="Times New Roman" w:hAnsi="Calibri" w:cs="Calibri"/>
                <w:color w:val="000000"/>
                <w:sz w:val="16"/>
                <w:szCs w:val="16"/>
                <w:lang w:val="de-AT" w:eastAsia="de-AT"/>
              </w:rPr>
              <w:t>/RT-qPCR</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46</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23</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CTGCGATCGCACCAAACTTA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mERV pol</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GGGACTGCTGGCTTTTGTAGA</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PCR (sequencing)</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76</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630</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AGGGTTGGTCAGTCAGGTC</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mERV gag</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nil"/>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ACATTGTGACCTGGCAGAATC</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w:t>
            </w:r>
            <w:r>
              <w:rPr>
                <w:rFonts w:ascii="Calibri" w:eastAsia="Times New Roman" w:hAnsi="Calibri" w:cs="Calibri"/>
                <w:color w:val="000000"/>
                <w:sz w:val="16"/>
                <w:szCs w:val="16"/>
                <w:lang w:val="de-AT" w:eastAsia="de-AT"/>
              </w:rPr>
              <w:t>/qPCR</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9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65</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AGGAGGTCGTCAATCTCTG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VL30 (Pro-PBS)</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GGGGGCTCGTCCGGGAT</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RT-qPCR</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78</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TTACCAAGCGACAGAACTTACC</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usD (5' UTR)</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TGCTAACCCAACGCTGGTTC</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1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75</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r>
            <w:r w:rsidR="00DD31E9">
              <w:rPr>
                <w:rFonts w:ascii="Calibri" w:eastAsia="Times New Roman" w:hAnsi="Calibri" w:cs="Calibri"/>
                <w:color w:val="000000"/>
                <w:sz w:val="16"/>
                <w:szCs w:val="16"/>
                <w:lang w:val="de-AT" w:eastAsia="de-AT"/>
              </w:rPr>
              <w:instrText xml:space="preserve"> ADDIN EN.CITE &lt;EndNote&gt;&lt;Cite&gt;&lt;Author&gt;Maksakova&lt;/Author&gt;&lt;Year&gt;2009&lt;/Year&gt;&lt;RecNum&gt;130&lt;/RecNum&gt;&lt;DisplayText&gt;[130]&lt;/DisplayText&gt;&lt;record&gt;&lt;rec-number&gt;130&lt;/rec-number&gt;&lt;foreign-keys&gt;&lt;key app="EN" db-id="tzfp5vpxsp522xeefx3xp5rdz9ar9fwxdeax"&gt;130&lt;/key&gt;&lt;/foreign-keys&gt;&lt;ref-type name="Journal Article"&gt;17&lt;/ref-type&gt;&lt;contributors&gt;&lt;authors&gt;&lt;author&gt;Maksakova, I. A.&lt;/author&gt;&lt;author&gt;Zhang, Y.&lt;/author&gt;&lt;author&gt;Mager, D. L.&lt;/author&gt;&lt;/authors&gt;&lt;/contributors&gt;&lt;auth-address&gt;Terry Fox Laboratory, British Columbia Cancer Agency, 675 West 10th Avenue, Vancouver, BC, Canada.&lt;/auth-address&gt;&lt;titles&gt;&lt;title&gt;Preferential epigenetic suppression of the autonomous MusD over the nonautonomous ETn mouse retrotransposons&lt;/title&gt;&lt;secondary-title&gt;Mol Cell Biol&lt;/secondary-title&gt;&lt;/titles&gt;&lt;periodical&gt;&lt;full-title&gt;Mol Cell Biol&lt;/full-title&gt;&lt;/periodical&gt;&lt;pages&gt;2456-68&lt;/pages&gt;&lt;volume&gt;29&lt;/volume&gt;&lt;number&gt;9&lt;/number&gt;&lt;edition&gt;2009/03/11&lt;/edition&gt;&lt;keywords&gt;&lt;keyword&gt;Animals&lt;/keyword&gt;&lt;keyword&gt;Cell Line&lt;/keyword&gt;&lt;keyword&gt;Chromatin/metabolism&lt;/keyword&gt;&lt;keyword&gt;CpG Islands&lt;/keyword&gt;&lt;keyword&gt;DNA (Cytosine-5-)-Methyltransferase/genetics/metabolism&lt;/keyword&gt;&lt;keyword&gt;DNA Methylation&lt;/keyword&gt;&lt;keyword&gt;Embryonic Stem Cells/cytology/physiology&lt;/keyword&gt;&lt;keyword&gt;*Epigenesis, Genetic&lt;/keyword&gt;&lt;keyword&gt;Evolution, Molecular&lt;/keyword&gt;&lt;keyword&gt;Genes, Reporter&lt;/keyword&gt;&lt;keyword&gt;Histones/metabolism&lt;/keyword&gt;&lt;keyword&gt;Mice&lt;/keyword&gt;&lt;keyword&gt;Mice, Knockout&lt;/keyword&gt;&lt;keyword&gt;Promoter Regions, Genetic&lt;/keyword&gt;&lt;keyword&gt;Retroelements/*genetics&lt;/keyword&gt;&lt;keyword&gt;Terminal Repeat Sequences&lt;/keyword&gt;&lt;/keywords&gt;&lt;dates&gt;&lt;year&gt;2009&lt;/year&gt;&lt;pub-dates&gt;&lt;date&gt;May&lt;/date&gt;&lt;/pub-dates&gt;&lt;/dates&gt;&lt;isbn&gt;1098-5549 (Electronic)&amp;#xD;0270-7306 (Linking)&lt;/isbn&gt;&lt;accession-num&gt;19273603&lt;/accession-num&gt;&lt;urls&gt;&lt;related-urls&gt;&lt;url&gt;http://www.ncbi.nlm.nih.gov/pubmed/19273603&lt;/url&gt;&lt;/related-urls&gt;&lt;/urls&gt;&lt;custom2&gt;2668366&lt;/custom2&gt;&lt;electronic-resource-num&gt;MCB.01383-08 [pii]&amp;#xD;10.1128/MCB.01383-08&lt;/electronic-resource-num&gt;&lt;language&gt;eng&lt;/language&gt;&lt;/record&gt;&lt;/Cite&gt;&lt;/EndNote&gt;</w:instrText>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130" w:tooltip="Maksakova, 2009 #130" w:history="1">
              <w:r w:rsidR="001526E9">
                <w:rPr>
                  <w:rFonts w:ascii="Calibri" w:eastAsia="Times New Roman" w:hAnsi="Calibri" w:cs="Calibri"/>
                  <w:noProof/>
                  <w:color w:val="000000"/>
                  <w:sz w:val="16"/>
                  <w:szCs w:val="16"/>
                  <w:lang w:val="de-AT" w:eastAsia="de-AT"/>
                </w:rPr>
                <w:t>130</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TCTGGCCTGAAACAACTCCT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ETnII (5' UTR)</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TGCTAACCCAACGCTGGTTC</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2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218</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r>
            <w:r w:rsidR="00DD31E9">
              <w:rPr>
                <w:rFonts w:ascii="Calibri" w:eastAsia="Times New Roman" w:hAnsi="Calibri" w:cs="Calibri"/>
                <w:color w:val="000000"/>
                <w:sz w:val="16"/>
                <w:szCs w:val="16"/>
                <w:lang w:val="de-AT" w:eastAsia="de-AT"/>
              </w:rPr>
              <w:instrText xml:space="preserve"> ADDIN EN.CITE &lt;EndNote&gt;&lt;Cite&gt;&lt;Author&gt;Maksakova&lt;/Author&gt;&lt;Year&gt;2009&lt;/Year&gt;&lt;RecNum&gt;130&lt;/RecNum&gt;&lt;DisplayText&gt;[130]&lt;/DisplayText&gt;&lt;record&gt;&lt;rec-number&gt;130&lt;/rec-number&gt;&lt;foreign-keys&gt;&lt;key app="EN" db-id="tzfp5vpxsp522xeefx3xp5rdz9ar9fwxdeax"&gt;130&lt;/key&gt;&lt;/foreign-keys&gt;&lt;ref-type name="Journal Article"&gt;17&lt;/ref-type&gt;&lt;contributors&gt;&lt;authors&gt;&lt;author&gt;Maksakova, I. A.&lt;/author&gt;&lt;author&gt;Zhang, Y.&lt;/author&gt;&lt;author&gt;Mager, D. L.&lt;/author&gt;&lt;/authors&gt;&lt;/contributors&gt;&lt;auth-address&gt;Terry Fox Laboratory, British Columbia Cancer Agency, 675 West 10th Avenue, Vancouver, BC, Canada.&lt;/auth-address&gt;&lt;titles&gt;&lt;title&gt;Preferential epigenetic suppression of the autonomous MusD over the nonautonomous ETn mouse retrotransposons&lt;/title&gt;&lt;secondary-title&gt;Mol Cell Biol&lt;/secondary-title&gt;&lt;/titles&gt;&lt;periodical&gt;&lt;full-title&gt;Mol Cell Biol&lt;/full-title&gt;&lt;/periodical&gt;&lt;pages&gt;2456-68&lt;/pages&gt;&lt;volume&gt;29&lt;/volume&gt;&lt;number&gt;9&lt;/number&gt;&lt;edition&gt;2009/03/11&lt;/edition&gt;&lt;keywords&gt;&lt;keyword&gt;Animals&lt;/keyword&gt;&lt;keyword&gt;Cell Line&lt;/keyword&gt;&lt;keyword&gt;Chromatin/metabolism&lt;/keyword&gt;&lt;keyword&gt;CpG Islands&lt;/keyword&gt;&lt;keyword&gt;DNA (Cytosine-5-)-Methyltransferase/genetics/metabolism&lt;/keyword&gt;&lt;keyword&gt;DNA Methylation&lt;/keyword&gt;&lt;keyword&gt;Embryonic Stem Cells/cytology/physiology&lt;/keyword&gt;&lt;keyword&gt;*Epigenesis, Genetic&lt;/keyword&gt;&lt;keyword&gt;Evolution, Molecular&lt;/keyword&gt;&lt;keyword&gt;Genes, Reporter&lt;/keyword&gt;&lt;keyword&gt;Histones/metabolism&lt;/keyword&gt;&lt;keyword&gt;Mice&lt;/keyword&gt;&lt;keyword&gt;Mice, Knockout&lt;/keyword&gt;&lt;keyword&gt;Promoter Regions, Genetic&lt;/keyword&gt;&lt;keyword&gt;Retroelements/*genetics&lt;/keyword&gt;&lt;keyword&gt;Terminal Repeat Sequences&lt;/keyword&gt;&lt;/keywords&gt;&lt;dates&gt;&lt;year&gt;2009&lt;/year&gt;&lt;pub-dates&gt;&lt;date&gt;May&lt;/date&gt;&lt;/pub-dates&gt;&lt;/dates&gt;&lt;isbn&gt;1098-5549 (Electronic)&amp;#xD;0270-7306 (Linking)&lt;/isbn&gt;&lt;accession-num&gt;19273603&lt;/accession-num&gt;&lt;urls&gt;&lt;related-urls&gt;&lt;url&gt;http://www.ncbi.nlm.nih.gov/pubmed/19273603&lt;/url&gt;&lt;/related-urls&gt;&lt;/urls&gt;&lt;custom2&gt;2668366&lt;/custom2&gt;&lt;electronic-resource-num&gt;MCB.01383-08 [pii]&amp;#xD;10.1128/MCB.01383-08&lt;/electronic-resource-num&gt;&lt;language&gt;eng&lt;/language&gt;&lt;/record&gt;&lt;/Cite&gt;&lt;/EndNote&gt;</w:instrText>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130" w:tooltip="Maksakova, 2009 #130" w:history="1">
              <w:r w:rsidR="001526E9">
                <w:rPr>
                  <w:rFonts w:ascii="Calibri" w:eastAsia="Times New Roman" w:hAnsi="Calibri" w:cs="Calibri"/>
                  <w:noProof/>
                  <w:color w:val="000000"/>
                  <w:sz w:val="16"/>
                  <w:szCs w:val="16"/>
                  <w:lang w:val="de-AT" w:eastAsia="de-AT"/>
                </w:rPr>
                <w:t>130</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CTGGGGCAATCCGCCTATTC</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IAP (PBS)</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GTGAGAACGCGTCGAATAA</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95 - 110</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rFonts w:ascii="Calibri" w:eastAsia="Times New Roman" w:hAnsi="Calibri" w:cs="Calibri"/>
                <w:color w:val="000000"/>
                <w:sz w:val="16"/>
                <w:szCs w:val="16"/>
                <w:lang w:val="de-AT" w:eastAsia="de-AT"/>
              </w:rPr>
              <w:instrText xml:space="preserve"> ADDIN EN.CITE </w:instrText>
            </w:r>
            <w:r w:rsidR="00DD31E9">
              <w:rPr>
                <w:rFonts w:ascii="Calibri" w:eastAsia="Times New Roman" w:hAnsi="Calibri" w:cs="Calibri"/>
                <w:color w:val="000000"/>
                <w:sz w:val="16"/>
                <w:szCs w:val="16"/>
                <w:lang w:val="de-AT" w:eastAsia="de-AT"/>
              </w:rPr>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rPr>
                <w:rFonts w:ascii="Calibri" w:eastAsia="Times New Roman" w:hAnsi="Calibri" w:cs="Calibri"/>
                <w:color w:val="000000"/>
                <w:sz w:val="16"/>
                <w:szCs w:val="16"/>
                <w:lang w:val="de-AT" w:eastAsia="de-AT"/>
              </w:rPr>
              <w:instrText xml:space="preserve"> ADDIN EN.CITE.DATA </w:instrText>
            </w:r>
            <w:r w:rsidR="00DD31E9">
              <w:rPr>
                <w:rFonts w:ascii="Calibri" w:eastAsia="Times New Roman" w:hAnsi="Calibri" w:cs="Calibri"/>
                <w:color w:val="000000"/>
                <w:sz w:val="16"/>
                <w:szCs w:val="16"/>
                <w:lang w:val="de-AT" w:eastAsia="de-AT"/>
              </w:rPr>
            </w:r>
            <w:r w:rsidR="00DD31E9">
              <w:rPr>
                <w:rFonts w:ascii="Calibri" w:eastAsia="Times New Roman" w:hAnsi="Calibri" w:cs="Calibri"/>
                <w:color w:val="000000"/>
                <w:sz w:val="16"/>
                <w:szCs w:val="16"/>
                <w:lang w:val="de-AT" w:eastAsia="de-AT"/>
              </w:rPr>
              <w:fldChar w:fldCharType="end"/>
            </w:r>
            <w:r>
              <w:rPr>
                <w:rFonts w:ascii="Calibri" w:eastAsia="Times New Roman" w:hAnsi="Calibri" w:cs="Calibri"/>
                <w:color w:val="000000"/>
                <w:sz w:val="16"/>
                <w:szCs w:val="16"/>
                <w:lang w:val="de-AT" w:eastAsia="de-AT"/>
              </w:rPr>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77" w:tooltip="Matsui, 2010 #76" w:history="1">
              <w:r w:rsidR="001526E9">
                <w:rPr>
                  <w:rFonts w:ascii="Calibri" w:eastAsia="Times New Roman" w:hAnsi="Calibri" w:cs="Calibri"/>
                  <w:noProof/>
                  <w:color w:val="000000"/>
                  <w:sz w:val="16"/>
                  <w:szCs w:val="16"/>
                  <w:lang w:val="de-AT" w:eastAsia="de-AT"/>
                </w:rPr>
                <w:t>77</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TCTGGTTCTGGAATGAGG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LV (Gln-PBS)</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AGGTCCCACCGAGATTTGGA</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3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53</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GCTAACTAGTACAGACGCAG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MLV (gag)</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GTCTAACCTTGCAGCACTGG</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5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37</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r>
            <w:r w:rsidR="00DD31E9">
              <w:rPr>
                <w:rFonts w:ascii="Calibri" w:eastAsia="Times New Roman" w:hAnsi="Calibri" w:cs="Calibri"/>
                <w:color w:val="000000"/>
                <w:sz w:val="16"/>
                <w:szCs w:val="16"/>
                <w:lang w:val="de-AT" w:eastAsia="de-AT"/>
              </w:rPr>
              <w:instrText xml:space="preserve"> ADDIN EN.CITE &lt;EndNote&gt;&lt;Cite&gt;&lt;Author&gt;Leeb&lt;/Author&gt;&lt;Year&gt;2010&lt;/Year&gt;&lt;RecNum&gt;74&lt;/RecNum&gt;&lt;DisplayText&gt;[75]&lt;/DisplayText&gt;&lt;record&gt;&lt;rec-number&gt;74&lt;/rec-number&gt;&lt;foreign-keys&gt;&lt;key app="EN" db-id="tzfp5vpxsp522xeefx3xp5rdz9ar9fwxdeax"&gt;74&lt;/key&gt;&lt;/foreign-keys&gt;&lt;ref-type name="Journal Article"&gt;17&lt;/ref-type&gt;&lt;contributors&gt;&lt;authors&gt;&lt;author&gt;Leeb, M.&lt;/author&gt;&lt;author&gt;Pasini, D.&lt;/author&gt;&lt;author&gt;Novatchkova, M.&lt;/author&gt;&lt;author&gt;Jaritz, M.&lt;/author&gt;&lt;author&gt;Helin, K.&lt;/author&gt;&lt;author&gt;Wutz, A.&lt;/author&gt;&lt;/authors&gt;&lt;/contributors&gt;&lt;auth-address&gt;Research Institute of Molecular Pathology, Dr. Bohr-Gasse 7, 1030 Vienna, Austria.&lt;/auth-address&gt;&lt;titles&gt;&lt;title&gt;Polycomb complexes act redundantly to repress genomic repeats and genes&lt;/title&gt;&lt;secondary-title&gt;Genes Dev&lt;/secondary-title&gt;&lt;/titles&gt;&lt;periodical&gt;&lt;full-title&gt;Genes Dev&lt;/full-title&gt;&lt;/periodical&gt;&lt;pages&gt;265-76&lt;/pages&gt;&lt;volume&gt;24&lt;/volume&gt;&lt;number&gt;3&lt;/number&gt;&lt;edition&gt;2010/02/04&lt;/edition&gt;&lt;keywords&gt;&lt;keyword&gt;Animals&lt;/keyword&gt;&lt;keyword&gt;Cell Differentiation&lt;/keyword&gt;&lt;keyword&gt;Cell Line&lt;/keyword&gt;&lt;keyword&gt;Embryo, Mammalian/metabolism&lt;/keyword&gt;&lt;keyword&gt;Fluorescent Antibody Technique&lt;/keyword&gt;&lt;keyword&gt;Gene Silencing&lt;/keyword&gt;&lt;keyword&gt;Mice&lt;/keyword&gt;&lt;keyword&gt;Multiprotein Complexes/genetics/metabolism&lt;/keyword&gt;&lt;keyword&gt;Pluripotent Stem Cells/metabolism&lt;/keyword&gt;&lt;keyword&gt;Repressor Proteins/*genetics/metabolism&lt;/keyword&gt;&lt;keyword&gt;Terminal Repeat Sequences&lt;/keyword&gt;&lt;/keywords&gt;&lt;dates&gt;&lt;year&gt;2010&lt;/year&gt;&lt;pub-dates&gt;&lt;date&gt;Feb 1&lt;/date&gt;&lt;/pub-dates&gt;&lt;/dates&gt;&lt;isbn&gt;1549-5477 (Electronic)&amp;#xD;0890-9369 (Linking)&lt;/isbn&gt;&lt;accession-num&gt;20123906&lt;/accession-num&gt;&lt;urls&gt;&lt;related-urls&gt;&lt;url&gt;http://www.ncbi.nlm.nih.gov/pubmed/20123906&lt;/url&gt;&lt;/related-urls&gt;&lt;/urls&gt;&lt;custom2&gt;2811828&lt;/custom2&gt;&lt;electronic-resource-num&gt;24/3/265 [pii]&amp;#xD;10.1101/gad.544410&lt;/electronic-resource-num&gt;&lt;language&gt;eng&lt;/language&gt;&lt;/record&gt;&lt;/Cite&gt;&lt;/EndNote&gt;</w:instrText>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75" w:tooltip="Leeb, 2010 #74" w:history="1">
              <w:r w:rsidR="001526E9">
                <w:rPr>
                  <w:rFonts w:ascii="Calibri" w:eastAsia="Times New Roman" w:hAnsi="Calibri" w:cs="Calibri"/>
                  <w:noProof/>
                  <w:color w:val="000000"/>
                  <w:sz w:val="16"/>
                  <w:szCs w:val="16"/>
                  <w:lang w:val="de-AT" w:eastAsia="de-AT"/>
                </w:rPr>
                <w:t>75</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TACCATCCTGAGGCCATCC</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B80B74">
              <w:rPr>
                <w:rFonts w:ascii="Calibri" w:eastAsia="Times New Roman" w:hAnsi="Calibri" w:cs="Calibri"/>
                <w:i/>
                <w:color w:val="000000"/>
                <w:sz w:val="16"/>
                <w:szCs w:val="16"/>
                <w:lang w:val="de-AT" w:eastAsia="de-AT"/>
              </w:rPr>
              <w:t>Lef1</w:t>
            </w:r>
            <w:r w:rsidR="00470F92">
              <w:rPr>
                <w:rFonts w:ascii="Calibri" w:eastAsia="Times New Roman" w:hAnsi="Calibri" w:cs="Calibri"/>
                <w:color w:val="000000"/>
                <w:sz w:val="16"/>
                <w:szCs w:val="16"/>
                <w:lang w:val="de-AT" w:eastAsia="de-AT"/>
              </w:rPr>
              <w:t xml:space="preserve"> promote</w:t>
            </w:r>
            <w:r w:rsidRPr="00A1652E">
              <w:rPr>
                <w:rFonts w:ascii="Calibri" w:eastAsia="Times New Roman" w:hAnsi="Calibri" w:cs="Calibri"/>
                <w:color w:val="000000"/>
                <w:sz w:val="16"/>
                <w:szCs w:val="16"/>
                <w:lang w:val="de-AT" w:eastAsia="de-AT"/>
              </w:rPr>
              <w:t>r</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TCAGTCATCCCGAAGAGGA</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07</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r>
            <w:r w:rsidR="00DD31E9">
              <w:rPr>
                <w:rFonts w:ascii="Calibri" w:eastAsia="Times New Roman" w:hAnsi="Calibri" w:cs="Calibri"/>
                <w:color w:val="000000"/>
                <w:sz w:val="16"/>
                <w:szCs w:val="16"/>
                <w:lang w:val="de-AT" w:eastAsia="de-AT"/>
              </w:rPr>
              <w:instrText xml:space="preserve"> ADDIN EN.CITE &lt;EndNote&gt;&lt;Cite&gt;&lt;Author&gt;Leeb&lt;/Author&gt;&lt;Year&gt;2010&lt;/Year&gt;&lt;RecNum&gt;74&lt;/RecNum&gt;&lt;DisplayText&gt;[75]&lt;/DisplayText&gt;&lt;record&gt;&lt;rec-number&gt;74&lt;/rec-number&gt;&lt;foreign-keys&gt;&lt;key app="EN" db-id="tzfp5vpxsp522xeefx3xp5rdz9ar9fwxdeax"&gt;74&lt;/key&gt;&lt;/foreign-keys&gt;&lt;ref-type name="Journal Article"&gt;17&lt;/ref-type&gt;&lt;contributors&gt;&lt;authors&gt;&lt;author&gt;Leeb, M.&lt;/author&gt;&lt;author&gt;Pasini, D.&lt;/author&gt;&lt;author&gt;Novatchkova, M.&lt;/author&gt;&lt;author&gt;Jaritz, M.&lt;/author&gt;&lt;author&gt;Helin, K.&lt;/author&gt;&lt;author&gt;Wutz, A.&lt;/author&gt;&lt;/authors&gt;&lt;/contributors&gt;&lt;auth-address&gt;Research Institute of Molecular Pathology, Dr. Bohr-Gasse 7, 1030 Vienna, Austria.&lt;/auth-address&gt;&lt;titles&gt;&lt;title&gt;Polycomb complexes act redundantly to repress genomic repeats and genes&lt;/title&gt;&lt;secondary-title&gt;Genes Dev&lt;/secondary-title&gt;&lt;/titles&gt;&lt;periodical&gt;&lt;full-title&gt;Genes Dev&lt;/full-title&gt;&lt;/periodical&gt;&lt;pages&gt;265-76&lt;/pages&gt;&lt;volume&gt;24&lt;/volume&gt;&lt;number&gt;3&lt;/number&gt;&lt;edition&gt;2010/02/04&lt;/edition&gt;&lt;keywords&gt;&lt;keyword&gt;Animals&lt;/keyword&gt;&lt;keyword&gt;Cell Differentiation&lt;/keyword&gt;&lt;keyword&gt;Cell Line&lt;/keyword&gt;&lt;keyword&gt;Embryo, Mammalian/metabolism&lt;/keyword&gt;&lt;keyword&gt;Fluorescent Antibody Technique&lt;/keyword&gt;&lt;keyword&gt;Gene Silencing&lt;/keyword&gt;&lt;keyword&gt;Mice&lt;/keyword&gt;&lt;keyword&gt;Multiprotein Complexes/genetics/metabolism&lt;/keyword&gt;&lt;keyword&gt;Pluripotent Stem Cells/metabolism&lt;/keyword&gt;&lt;keyword&gt;Repressor Proteins/*genetics/metabolism&lt;/keyword&gt;&lt;keyword&gt;Terminal Repeat Sequences&lt;/keyword&gt;&lt;/keywords&gt;&lt;dates&gt;&lt;year&gt;2010&lt;/year&gt;&lt;pub-dates&gt;&lt;date&gt;Feb 1&lt;/date&gt;&lt;/pub-dates&gt;&lt;/dates&gt;&lt;isbn&gt;1549-5477 (Electronic)&amp;#xD;0890-9369 (Linking)&lt;/isbn&gt;&lt;accession-num&gt;20123906&lt;/accession-num&gt;&lt;urls&gt;&lt;related-urls&gt;&lt;url&gt;http://www.ncbi.nlm.nih.gov/pubmed/20123906&lt;/url&gt;&lt;/related-urls&gt;&lt;/urls&gt;&lt;custom2&gt;2811828&lt;/custom2&gt;&lt;electronic-resource-num&gt;24/3/265 [pii]&amp;#xD;10.1101/gad.544410&lt;/electronic-resource-num&gt;&lt;language&gt;eng&lt;/language&gt;&lt;/record&gt;&lt;/Cite&gt;&lt;/EndNote&gt;</w:instrText>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75" w:tooltip="Leeb, 2010 #74" w:history="1">
              <w:r w:rsidR="001526E9">
                <w:rPr>
                  <w:rFonts w:ascii="Calibri" w:eastAsia="Times New Roman" w:hAnsi="Calibri" w:cs="Calibri"/>
                  <w:noProof/>
                  <w:color w:val="000000"/>
                  <w:sz w:val="16"/>
                  <w:szCs w:val="16"/>
                  <w:lang w:val="de-AT" w:eastAsia="de-AT"/>
                </w:rPr>
                <w:t>75</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GCTGCCCACTCACCTCAT</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B80B74">
              <w:rPr>
                <w:rFonts w:ascii="Calibri" w:eastAsia="Times New Roman" w:hAnsi="Calibri" w:cs="Calibri"/>
                <w:i/>
                <w:color w:val="000000"/>
                <w:sz w:val="16"/>
                <w:szCs w:val="16"/>
                <w:lang w:val="de-AT" w:eastAsia="de-AT"/>
              </w:rPr>
              <w:t>Hprt</w:t>
            </w:r>
            <w:r w:rsidR="00470F92">
              <w:rPr>
                <w:rFonts w:ascii="Calibri" w:eastAsia="Times New Roman" w:hAnsi="Calibri" w:cs="Calibri"/>
                <w:color w:val="000000"/>
                <w:sz w:val="16"/>
                <w:szCs w:val="16"/>
                <w:lang w:val="de-AT" w:eastAsia="de-AT"/>
              </w:rPr>
              <w:t xml:space="preserve"> promote</w:t>
            </w:r>
            <w:r w:rsidRPr="00A1652E">
              <w:rPr>
                <w:rFonts w:ascii="Calibri" w:eastAsia="Times New Roman" w:hAnsi="Calibri" w:cs="Calibri"/>
                <w:color w:val="000000"/>
                <w:sz w:val="16"/>
                <w:szCs w:val="16"/>
                <w:lang w:val="de-AT" w:eastAsia="de-AT"/>
              </w:rPr>
              <w:t>r</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nil"/>
              <w:right w:val="nil"/>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ACCGCCCGGCTGGATCT</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51</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fldData xml:space="preserve">PEVuZE5vdGU+PENpdGU+PEF1dGhvcj5Sb2dlcnM8L0F1dGhvcj48WWVhcj4yMDA2PC9ZZWFyPjxS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</w:fldData>
              </w:fldChar>
            </w:r>
            <w:r w:rsidR="00DD31E9">
              <w:rPr>
                <w:rFonts w:ascii="Calibri" w:eastAsia="Times New Roman" w:hAnsi="Calibri" w:cs="Calibri"/>
                <w:color w:val="000000"/>
                <w:sz w:val="16"/>
                <w:szCs w:val="16"/>
                <w:lang w:val="de-AT" w:eastAsia="de-AT"/>
              </w:rPr>
              <w:instrText xml:space="preserve"> ADDIN EN.CITE </w:instrText>
            </w:r>
            <w:r w:rsidR="00DD31E9">
              <w:rPr>
                <w:rFonts w:ascii="Calibri" w:eastAsia="Times New Roman" w:hAnsi="Calibri" w:cs="Calibri"/>
                <w:color w:val="000000"/>
                <w:sz w:val="16"/>
                <w:szCs w:val="16"/>
                <w:lang w:val="de-AT" w:eastAsia="de-AT"/>
              </w:rPr>
              <w:fldChar w:fldCharType="begin">
                <w:fldData xml:space="preserve">PEVuZE5vdGU+PENpdGU+PEF1dGhvcj5Sb2dlcnM8L0F1dGhvcj48WWVhcj4yMDA2PC9ZZWFyPjxS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</w:fldData>
              </w:fldChar>
            </w:r>
            <w:r w:rsidR="00DD31E9">
              <w:rPr>
                <w:rFonts w:ascii="Calibri" w:eastAsia="Times New Roman" w:hAnsi="Calibri" w:cs="Calibri"/>
                <w:color w:val="000000"/>
                <w:sz w:val="16"/>
                <w:szCs w:val="16"/>
                <w:lang w:val="de-AT" w:eastAsia="de-AT"/>
              </w:rPr>
              <w:instrText xml:space="preserve"> ADDIN EN.CITE.DATA </w:instrText>
            </w:r>
            <w:r w:rsidR="00DD31E9">
              <w:rPr>
                <w:rFonts w:ascii="Calibri" w:eastAsia="Times New Roman" w:hAnsi="Calibri" w:cs="Calibri"/>
                <w:color w:val="000000"/>
                <w:sz w:val="16"/>
                <w:szCs w:val="16"/>
                <w:lang w:val="de-AT" w:eastAsia="de-AT"/>
              </w:rPr>
            </w:r>
            <w:r w:rsidR="00DD31E9">
              <w:rPr>
                <w:rFonts w:ascii="Calibri" w:eastAsia="Times New Roman" w:hAnsi="Calibri" w:cs="Calibri"/>
                <w:color w:val="000000"/>
                <w:sz w:val="16"/>
                <w:szCs w:val="16"/>
                <w:lang w:val="de-AT" w:eastAsia="de-AT"/>
              </w:rPr>
              <w:fldChar w:fldCharType="end"/>
            </w:r>
            <w:r>
              <w:rPr>
                <w:rFonts w:ascii="Calibri" w:eastAsia="Times New Roman" w:hAnsi="Calibri" w:cs="Calibri"/>
                <w:color w:val="000000"/>
                <w:sz w:val="16"/>
                <w:szCs w:val="16"/>
                <w:lang w:val="de-AT" w:eastAsia="de-AT"/>
              </w:rPr>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131" w:tooltip="Rogers, 2006 #131" w:history="1">
              <w:r w:rsidR="001526E9">
                <w:rPr>
                  <w:rFonts w:ascii="Calibri" w:eastAsia="Times New Roman" w:hAnsi="Calibri" w:cs="Calibri"/>
                  <w:noProof/>
                  <w:color w:val="000000"/>
                  <w:sz w:val="16"/>
                  <w:szCs w:val="16"/>
                  <w:lang w:val="de-AT" w:eastAsia="de-AT"/>
                </w:rPr>
                <w:t>131</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CCAGAGGATTCCCAGATAATCACT</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B80B74">
              <w:rPr>
                <w:rFonts w:ascii="Calibri" w:eastAsia="Times New Roman" w:hAnsi="Calibri" w:cs="Calibri"/>
                <w:i/>
                <w:color w:val="000000"/>
                <w:sz w:val="16"/>
                <w:szCs w:val="16"/>
                <w:lang w:val="de-AT" w:eastAsia="de-AT"/>
              </w:rPr>
              <w:t>Mest</w:t>
            </w:r>
            <w:r w:rsidR="00470F92">
              <w:rPr>
                <w:rFonts w:ascii="Calibri" w:eastAsia="Times New Roman" w:hAnsi="Calibri" w:cs="Calibri"/>
                <w:color w:val="000000"/>
                <w:sz w:val="16"/>
                <w:szCs w:val="16"/>
                <w:lang w:val="de-AT" w:eastAsia="de-AT"/>
              </w:rPr>
              <w:t xml:space="preserve"> promote</w:t>
            </w:r>
            <w:r w:rsidRPr="00A1652E">
              <w:rPr>
                <w:rFonts w:ascii="Calibri" w:eastAsia="Times New Roman" w:hAnsi="Calibri" w:cs="Calibri"/>
                <w:color w:val="000000"/>
                <w:sz w:val="16"/>
                <w:szCs w:val="16"/>
                <w:lang w:val="de-AT" w:eastAsia="de-AT"/>
              </w:rPr>
              <w:t>r</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AGCAGCTTCTGGCATGTGG</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ChIP</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454</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rFonts w:ascii="Calibri" w:eastAsia="Times New Roman" w:hAnsi="Calibri" w:cs="Calibri"/>
                <w:color w:val="000000"/>
                <w:sz w:val="16"/>
                <w:szCs w:val="16"/>
                <w:lang w:val="de-AT" w:eastAsia="de-AT"/>
              </w:rPr>
              <w:instrText xml:space="preserve"> ADDIN EN.CITE </w:instrText>
            </w:r>
            <w:r w:rsidR="00DD31E9">
              <w:rPr>
                <w:rFonts w:ascii="Calibri" w:eastAsia="Times New Roman" w:hAnsi="Calibri" w:cs="Calibri"/>
                <w:color w:val="000000"/>
                <w:sz w:val="16"/>
                <w:szCs w:val="16"/>
                <w:lang w:val="de-AT" w:eastAsia="de-AT"/>
              </w:rPr>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rPr>
                <w:rFonts w:ascii="Calibri" w:eastAsia="Times New Roman" w:hAnsi="Calibri" w:cs="Calibri"/>
                <w:color w:val="000000"/>
                <w:sz w:val="16"/>
                <w:szCs w:val="16"/>
                <w:lang w:val="de-AT" w:eastAsia="de-AT"/>
              </w:rPr>
              <w:instrText xml:space="preserve"> ADDIN EN.CITE.DATA </w:instrText>
            </w:r>
            <w:r w:rsidR="00DD31E9">
              <w:rPr>
                <w:rFonts w:ascii="Calibri" w:eastAsia="Times New Roman" w:hAnsi="Calibri" w:cs="Calibri"/>
                <w:color w:val="000000"/>
                <w:sz w:val="16"/>
                <w:szCs w:val="16"/>
                <w:lang w:val="de-AT" w:eastAsia="de-AT"/>
              </w:rPr>
            </w:r>
            <w:r w:rsidR="00DD31E9">
              <w:rPr>
                <w:rFonts w:ascii="Calibri" w:eastAsia="Times New Roman" w:hAnsi="Calibri" w:cs="Calibri"/>
                <w:color w:val="000000"/>
                <w:sz w:val="16"/>
                <w:szCs w:val="16"/>
                <w:lang w:val="de-AT" w:eastAsia="de-AT"/>
              </w:rPr>
              <w:fldChar w:fldCharType="end"/>
            </w:r>
            <w:r>
              <w:rPr>
                <w:rFonts w:ascii="Calibri" w:eastAsia="Times New Roman" w:hAnsi="Calibri" w:cs="Calibri"/>
                <w:color w:val="000000"/>
                <w:sz w:val="16"/>
                <w:szCs w:val="16"/>
                <w:lang w:val="de-AT" w:eastAsia="de-AT"/>
              </w:rPr>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95" w:tooltip="Rowe, 2010 #95" w:history="1">
              <w:r w:rsidR="001526E9">
                <w:rPr>
                  <w:rFonts w:ascii="Calibri" w:eastAsia="Times New Roman" w:hAnsi="Calibri" w:cs="Calibri"/>
                  <w:noProof/>
                  <w:color w:val="000000"/>
                  <w:sz w:val="16"/>
                  <w:szCs w:val="16"/>
                  <w:lang w:val="de-AT" w:eastAsia="de-AT"/>
                </w:rPr>
                <w:t>95</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ACCCCAGATTCTAGTGAA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B80B74">
              <w:rPr>
                <w:rFonts w:ascii="Calibri" w:eastAsia="Times New Roman" w:hAnsi="Calibri" w:cs="Calibri"/>
                <w:i/>
                <w:color w:val="000000"/>
                <w:sz w:val="16"/>
                <w:szCs w:val="16"/>
                <w:lang w:val="de-AT" w:eastAsia="de-AT"/>
              </w:rPr>
              <w:t>Zfp809</w:t>
            </w:r>
            <w:r w:rsidRPr="00A1652E">
              <w:rPr>
                <w:rFonts w:ascii="Calibri" w:eastAsia="Times New Roman" w:hAnsi="Calibri" w:cs="Calibri"/>
                <w:color w:val="000000"/>
                <w:sz w:val="16"/>
                <w:szCs w:val="16"/>
                <w:lang w:val="de-AT" w:eastAsia="de-AT"/>
              </w:rPr>
              <w:t xml:space="preserve"> (exon 5)</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CGAAAGTCCAAACTCGCTATAC</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hIP/qPCR</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32</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TTCTCAGATGAATGAGCAATCCG</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B80B74">
              <w:rPr>
                <w:rFonts w:ascii="Calibri" w:eastAsia="Times New Roman" w:hAnsi="Calibri" w:cs="Calibri"/>
                <w:i/>
                <w:color w:val="000000"/>
                <w:sz w:val="16"/>
                <w:szCs w:val="16"/>
                <w:lang w:val="de-AT" w:eastAsia="de-AT"/>
              </w:rPr>
              <w:t>Zfp809</w:t>
            </w:r>
            <w:r w:rsidRPr="00A1652E">
              <w:rPr>
                <w:rFonts w:ascii="Calibri" w:eastAsia="Times New Roman" w:hAnsi="Calibri" w:cs="Calibri"/>
                <w:color w:val="000000"/>
                <w:sz w:val="16"/>
                <w:szCs w:val="16"/>
                <w:lang w:val="de-AT" w:eastAsia="de-AT"/>
              </w:rPr>
              <w:t xml:space="preserve"> (DNA binding domain)</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GCTCGACAGGAAGTCTCCAA</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PCR (sequencing)</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824</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GGGATTGTGTGGTATACCGGTTAC</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p>
        </w:tc>
      </w:tr>
      <w:tr w:rsidR="00F4332F" w:rsidRPr="00A1652E" w:rsidTr="00F4332F">
        <w:trPr>
          <w:cantSplit/>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B80B74">
              <w:rPr>
                <w:rFonts w:ascii="Calibri" w:eastAsia="Times New Roman" w:hAnsi="Calibri" w:cs="Calibri"/>
                <w:i/>
                <w:color w:val="000000"/>
                <w:sz w:val="16"/>
                <w:szCs w:val="16"/>
                <w:lang w:val="de-AT" w:eastAsia="de-AT"/>
              </w:rPr>
              <w:t>ActB</w:t>
            </w:r>
            <w:r w:rsidRPr="00A1652E">
              <w:rPr>
                <w:rFonts w:ascii="Calibri" w:eastAsia="Times New Roman" w:hAnsi="Calibri" w:cs="Calibri"/>
                <w:color w:val="000000"/>
                <w:sz w:val="16"/>
                <w:szCs w:val="16"/>
                <w:lang w:val="de-AT" w:eastAsia="de-AT"/>
              </w:rPr>
              <w:t xml:space="preserve"> mRNA</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FW</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CTTCCTCCCTGGAGAAGAGC</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T-qPCR</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t>nd</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jc w:val="center"/>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124</w:t>
            </w:r>
          </w:p>
        </w:tc>
        <w:tc>
          <w:tcPr>
            <w:tcW w:w="8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4332F" w:rsidRPr="00A1652E" w:rsidRDefault="00F4332F" w:rsidP="001526E9">
            <w:pPr>
              <w:spacing w:after="0" w:line="240" w:lineRule="auto"/>
              <w:jc w:val="center"/>
              <w:rPr>
                <w:rFonts w:ascii="Calibri" w:eastAsia="Times New Roman" w:hAnsi="Calibri" w:cs="Calibri"/>
                <w:color w:val="000000"/>
                <w:sz w:val="16"/>
                <w:szCs w:val="16"/>
                <w:lang w:val="de-AT" w:eastAsia="de-AT"/>
              </w:rPr>
            </w:pPr>
            <w:r>
              <w:rPr>
                <w:rFonts w:ascii="Calibri" w:eastAsia="Times New Roman" w:hAnsi="Calibri" w:cs="Calibri"/>
                <w:color w:val="000000"/>
                <w:sz w:val="16"/>
                <w:szCs w:val="16"/>
                <w:lang w:val="de-AT" w:eastAsia="de-AT"/>
              </w:rPr>
              <w:fldChar w:fldCharType="begin"/>
            </w:r>
            <w:r w:rsidR="00DD31E9">
              <w:rPr>
                <w:rFonts w:ascii="Calibri" w:eastAsia="Times New Roman" w:hAnsi="Calibri" w:cs="Calibri"/>
                <w:color w:val="000000"/>
                <w:sz w:val="16"/>
                <w:szCs w:val="16"/>
                <w:lang w:val="de-AT" w:eastAsia="de-AT"/>
              </w:rPr>
              <w:instrText xml:space="preserve"> ADDIN EN.CITE &lt;EndNote&gt;&lt;Cite&gt;&lt;Author&gt;Kosir&lt;/Author&gt;&lt;Year&gt;2010&lt;/Year&gt;&lt;RecNum&gt;132&lt;/RecNum&gt;&lt;DisplayText&gt;[132]&lt;/DisplayText&gt;&lt;record&gt;&lt;rec-number&gt;132&lt;/rec-number&gt;&lt;foreign-keys&gt;&lt;key app="EN" db-id="tzfp5vpxsp522xeefx3xp5rdz9ar9fwxdeax"&gt;132&lt;/key&gt;&lt;/foreign-keys&gt;&lt;ref-type name="Journal Article"&gt;17&lt;/ref-type&gt;&lt;contributors&gt;&lt;authors&gt;&lt;author&gt;Kosir, R.&lt;/author&gt;&lt;author&gt;Acimovic, J.&lt;/author&gt;&lt;author&gt;Golicnik, M.&lt;/author&gt;&lt;author&gt;Perse, M.&lt;/author&gt;&lt;author&gt;Majdic, G.&lt;/author&gt;&lt;author&gt;Fink, M.&lt;/author&gt;&lt;author&gt;Rozman, D.&lt;/author&gt;&lt;/authors&gt;&lt;/contributors&gt;&lt;auth-address&gt;Faculty of Medicine, Center for Functional Genomics and Bio-Chips, Institute of Biochemistry, University of Ljubljana, Zaloska 4, SI-1000 Ljubljana, Slovenia.&lt;/auth-address&gt;&lt;titles&gt;&lt;title&gt;Determination of reference genes for circadian studies in different tissues and mouse strains&lt;/title&gt;&lt;secondary-title&gt;BMC Mol Biol&lt;/secondary-title&gt;&lt;/titles&gt;&lt;periodical&gt;&lt;full-title&gt;BMC Mol Biol&lt;/full-title&gt;&lt;/periodical&gt;&lt;pages&gt;60&lt;/pages&gt;&lt;volume&gt;11&lt;/volume&gt;&lt;edition&gt;2010/08/18&lt;/edition&gt;&lt;keywords&gt;&lt;keyword&gt;Animals&lt;/keyword&gt;&lt;keyword&gt;Circadian Rhythm/*genetics&lt;/keyword&gt;&lt;keyword&gt;*Gene Expression&lt;/keyword&gt;&lt;keyword&gt;Humans&lt;/keyword&gt;&lt;keyword&gt;Mice&lt;/keyword&gt;&lt;keyword&gt;Mice, Inbred Strains/*genetics&lt;/keyword&gt;&lt;keyword&gt;Molecular Sequence Data&lt;/keyword&gt;&lt;keyword&gt;*Polymerase Chain Reaction/methods/standards&lt;/keyword&gt;&lt;/keywords&gt;&lt;dates&gt;&lt;year&gt;2010&lt;/year&gt;&lt;/dates&gt;&lt;isbn&gt;1471-2199 (Electronic)&amp;#xD;1471-2199 (Linking)&lt;/isbn&gt;&lt;accession-num&gt;20712867&lt;/accession-num&gt;&lt;urls&gt;&lt;related-urls&gt;&lt;url&gt;http://www.ncbi.nlm.nih.gov/pubmed/20712867&lt;/url&gt;&lt;/related-urls&gt;&lt;/urls&gt;&lt;custom2&gt;2928770&lt;/custom2&gt;&lt;electronic-resource-num&gt;1471-2199-11-60 [pii]&amp;#xD;10.1186/1471-2199-11-60&lt;/electronic-resource-num&gt;&lt;language&gt;eng&lt;/language&gt;&lt;/record&gt;&lt;/Cite&gt;&lt;/EndNote&gt;</w:instrText>
            </w:r>
            <w:r>
              <w:rPr>
                <w:rFonts w:ascii="Calibri" w:eastAsia="Times New Roman" w:hAnsi="Calibri" w:cs="Calibri"/>
                <w:color w:val="000000"/>
                <w:sz w:val="16"/>
                <w:szCs w:val="16"/>
                <w:lang w:val="de-AT" w:eastAsia="de-AT"/>
              </w:rPr>
              <w:fldChar w:fldCharType="separate"/>
            </w:r>
            <w:r w:rsidR="00DD31E9">
              <w:rPr>
                <w:rFonts w:ascii="Calibri" w:eastAsia="Times New Roman" w:hAnsi="Calibri" w:cs="Calibri"/>
                <w:noProof/>
                <w:color w:val="000000"/>
                <w:sz w:val="16"/>
                <w:szCs w:val="16"/>
                <w:lang w:val="de-AT" w:eastAsia="de-AT"/>
              </w:rPr>
              <w:t>[</w:t>
            </w:r>
            <w:hyperlink w:anchor="_ENREF_132" w:tooltip="Kosir, 2010 #132" w:history="1">
              <w:r w:rsidR="001526E9">
                <w:rPr>
                  <w:rFonts w:ascii="Calibri" w:eastAsia="Times New Roman" w:hAnsi="Calibri" w:cs="Calibri"/>
                  <w:noProof/>
                  <w:color w:val="000000"/>
                  <w:sz w:val="16"/>
                  <w:szCs w:val="16"/>
                  <w:lang w:val="de-AT" w:eastAsia="de-AT"/>
                </w:rPr>
                <w:t>132</w:t>
              </w:r>
            </w:hyperlink>
            <w:r w:rsidR="00DD31E9">
              <w:rPr>
                <w:rFonts w:ascii="Calibri" w:eastAsia="Times New Roman" w:hAnsi="Calibri" w:cs="Calibri"/>
                <w:noProof/>
                <w:color w:val="000000"/>
                <w:sz w:val="16"/>
                <w:szCs w:val="16"/>
                <w:lang w:val="de-AT" w:eastAsia="de-AT"/>
              </w:rPr>
              <w:t>]</w:t>
            </w:r>
            <w:r>
              <w:rPr>
                <w:rFonts w:ascii="Calibri" w:eastAsia="Times New Roman" w:hAnsi="Calibri" w:cs="Calibri"/>
                <w:color w:val="000000"/>
                <w:sz w:val="16"/>
                <w:szCs w:val="16"/>
                <w:lang w:val="de-AT" w:eastAsia="de-AT"/>
              </w:rPr>
              <w:fldChar w:fldCharType="end"/>
            </w:r>
          </w:p>
        </w:tc>
      </w:tr>
      <w:tr w:rsidR="00F4332F" w:rsidRPr="00A1652E" w:rsidTr="00F4332F">
        <w:trPr>
          <w:cantSplit/>
          <w:trHeight w:val="300"/>
        </w:trPr>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RV</w:t>
            </w:r>
          </w:p>
        </w:tc>
        <w:tc>
          <w:tcPr>
            <w:tcW w:w="0" w:type="auto"/>
            <w:tcBorders>
              <w:top w:val="nil"/>
              <w:left w:val="nil"/>
              <w:bottom w:val="single" w:sz="4" w:space="0" w:color="auto"/>
              <w:right w:val="single" w:sz="4" w:space="0" w:color="auto"/>
            </w:tcBorders>
            <w:shd w:val="clear" w:color="auto" w:fill="auto"/>
            <w:noWrap/>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r w:rsidRPr="00A1652E">
              <w:rPr>
                <w:rFonts w:ascii="Calibri" w:eastAsia="Times New Roman" w:hAnsi="Calibri" w:cs="Calibri"/>
                <w:color w:val="000000"/>
                <w:sz w:val="16"/>
                <w:szCs w:val="16"/>
                <w:lang w:val="de-AT" w:eastAsia="de-AT"/>
              </w:rPr>
              <w:t>ATGCCACAGGATTCCATACC</w:t>
            </w: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0" w:type="auto"/>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spacing w:after="0" w:line="240" w:lineRule="auto"/>
              <w:rPr>
                <w:rFonts w:ascii="Calibri" w:eastAsia="Times New Roman" w:hAnsi="Calibri" w:cs="Calibri"/>
                <w:color w:val="000000"/>
                <w:sz w:val="16"/>
                <w:szCs w:val="16"/>
                <w:lang w:val="de-AT" w:eastAsia="de-AT"/>
              </w:rPr>
            </w:pPr>
          </w:p>
        </w:tc>
        <w:tc>
          <w:tcPr>
            <w:tcW w:w="802" w:type="dxa"/>
            <w:vMerge/>
            <w:tcBorders>
              <w:top w:val="nil"/>
              <w:left w:val="single" w:sz="4" w:space="0" w:color="auto"/>
              <w:bottom w:val="single" w:sz="4" w:space="0" w:color="auto"/>
              <w:right w:val="single" w:sz="4" w:space="0" w:color="auto"/>
            </w:tcBorders>
            <w:vAlign w:val="center"/>
            <w:hideMark/>
          </w:tcPr>
          <w:p w:rsidR="00F4332F" w:rsidRPr="00A1652E" w:rsidRDefault="00F4332F" w:rsidP="00F4332F">
            <w:pPr>
              <w:keepNext/>
              <w:spacing w:after="0" w:line="240" w:lineRule="auto"/>
              <w:rPr>
                <w:rFonts w:ascii="Calibri" w:eastAsia="Times New Roman" w:hAnsi="Calibri" w:cs="Calibri"/>
                <w:color w:val="000000"/>
                <w:sz w:val="16"/>
                <w:szCs w:val="16"/>
                <w:lang w:val="de-AT" w:eastAsia="de-AT"/>
              </w:rPr>
            </w:pPr>
          </w:p>
        </w:tc>
      </w:tr>
    </w:tbl>
    <w:p w:rsidR="007B1E86" w:rsidRPr="00F4332F" w:rsidRDefault="00A63531" w:rsidP="007B1E86">
      <w:pPr>
        <w:pStyle w:val="Caption"/>
      </w:pPr>
      <w:r>
        <w:t># T</w:t>
      </w:r>
      <w:r w:rsidR="007B1E86" w:rsidRPr="00F4332F">
        <w:t>arget copy number in the mouse genome (mm9 assembly) was determined by</w:t>
      </w:r>
      <w:r w:rsidR="00145588">
        <w:t xml:space="preserve"> </w:t>
      </w:r>
      <w:r w:rsidR="007B1E86" w:rsidRPr="00F4332F">
        <w:t xml:space="preserve">the </w:t>
      </w:r>
      <w:r w:rsidR="007B1E86" w:rsidRPr="00145588">
        <w:rPr>
          <w:i/>
        </w:rPr>
        <w:t xml:space="preserve">in </w:t>
      </w:r>
      <w:proofErr w:type="spellStart"/>
      <w:r w:rsidR="007B1E86" w:rsidRPr="00145588">
        <w:rPr>
          <w:i/>
        </w:rPr>
        <w:t>silico</w:t>
      </w:r>
      <w:proofErr w:type="spellEnd"/>
      <w:r w:rsidR="007B1E86" w:rsidRPr="00F4332F">
        <w:t xml:space="preserve"> PCR tool </w:t>
      </w:r>
      <w:r w:rsidR="00145588">
        <w:t>of</w:t>
      </w:r>
      <w:r w:rsidR="007B1E86" w:rsidRPr="00F4332F">
        <w:t xml:space="preserve"> the UCSC Genome Browser</w:t>
      </w:r>
      <w:r w:rsidR="007B1E86">
        <w:t>.</w:t>
      </w:r>
    </w:p>
    <w:p w:rsidR="00F4332F" w:rsidRPr="00F4332F" w:rsidRDefault="00F4332F" w:rsidP="00F4332F">
      <w:pPr>
        <w:pStyle w:val="Caption"/>
      </w:pPr>
    </w:p>
    <w:p w:rsidR="00003D66" w:rsidRDefault="004054DD" w:rsidP="00BE0CF6">
      <w:pPr>
        <w:pStyle w:val="Heading1"/>
        <w:pageBreakBefore/>
      </w:pPr>
      <w:bookmarkStart w:id="31" w:name="_Toc343249321"/>
      <w:r>
        <w:lastRenderedPageBreak/>
        <w:t>Chapter 3</w:t>
      </w:r>
      <w:r w:rsidR="00003D66">
        <w:t>: Genome-wide analysis of ZFP809</w:t>
      </w:r>
      <w:r w:rsidR="00AB7408">
        <w:t xml:space="preserve"> binding sites</w:t>
      </w:r>
      <w:bookmarkEnd w:id="31"/>
    </w:p>
    <w:p w:rsidR="006D44A6" w:rsidRDefault="006D44A6" w:rsidP="006D44A6">
      <w:pPr>
        <w:pStyle w:val="Heading2"/>
      </w:pPr>
      <w:bookmarkStart w:id="32" w:name="_Toc343249322"/>
      <w:r>
        <w:t>Introduction</w:t>
      </w:r>
      <w:r w:rsidR="00077B49">
        <w:t xml:space="preserve"> and summary</w:t>
      </w:r>
      <w:bookmarkEnd w:id="32"/>
    </w:p>
    <w:p w:rsidR="002E28BA" w:rsidRDefault="004054DD" w:rsidP="00BE0CF6">
      <w:r>
        <w:t>As described in chapter 2</w:t>
      </w:r>
      <w:r w:rsidR="00BE0CF6">
        <w:t xml:space="preserve">, we have </w:t>
      </w:r>
      <w:r w:rsidR="007F5E92">
        <w:t>shown</w:t>
      </w:r>
      <w:r w:rsidR="00BE0CF6">
        <w:t xml:space="preserve"> that the retroviral repressor protein ZFP809 is </w:t>
      </w:r>
      <w:r w:rsidR="00A95E59">
        <w:t xml:space="preserve">mainly </w:t>
      </w:r>
      <w:r w:rsidR="00BE0CF6">
        <w:t xml:space="preserve">conserved in mice, hamsters and blind mole rats. </w:t>
      </w:r>
      <w:r w:rsidR="00A63531">
        <w:t>Considering</w:t>
      </w:r>
      <w:r w:rsidR="00BE0CF6">
        <w:t xml:space="preserve"> the diversity of PBS sequences in exogenous and endogenous retroviruses, it </w:t>
      </w:r>
      <w:r w:rsidR="00145588">
        <w:t>seems</w:t>
      </w:r>
      <w:r w:rsidR="00BE0CF6">
        <w:t xml:space="preserve"> surprising that </w:t>
      </w:r>
      <w:r w:rsidR="00145588">
        <w:t>ZFP809</w:t>
      </w:r>
      <w:r w:rsidR="00BE0CF6">
        <w:t xml:space="preserve"> did not adapt to new targets</w:t>
      </w:r>
      <w:r w:rsidR="00145588">
        <w:t xml:space="preserve"> in any of these species</w:t>
      </w:r>
      <w:r w:rsidR="00BE0CF6">
        <w:t xml:space="preserve">. We </w:t>
      </w:r>
      <w:r w:rsidR="00F421EC">
        <w:t xml:space="preserve">therefore </w:t>
      </w:r>
      <w:r w:rsidR="00BE0CF6">
        <w:t>speculated that ZFP809 might have functions apart from retrovi</w:t>
      </w:r>
      <w:r w:rsidR="00A21A3E">
        <w:t>r</w:t>
      </w:r>
      <w:r w:rsidR="00BE0CF6">
        <w:t>al silencing such as gene regulation</w:t>
      </w:r>
      <w:r w:rsidR="00145588">
        <w:t>,</w:t>
      </w:r>
      <w:r w:rsidR="00BE0CF6">
        <w:t xml:space="preserve"> which </w:t>
      </w:r>
      <w:r w:rsidR="00F421EC">
        <w:t>could possibly</w:t>
      </w:r>
      <w:r w:rsidR="00BE0CF6">
        <w:t xml:space="preserve"> explain the observed lack of positive selection in the ZFP809 DNA binding domain. </w:t>
      </w:r>
    </w:p>
    <w:p w:rsidR="00077B49" w:rsidRDefault="002E28BA" w:rsidP="002E28BA">
      <w:r>
        <w:t xml:space="preserve">Although the mechanism of gene silencing by KRAB-ZFP/TRIM28 complexes has been intensively investigated previously </w:t>
      </w:r>
      <w:r>
        <w:fldChar w:fldCharType="begin">
          <w:fldData xml:space="preserve">PEVuZE5vdGU+PENpdGU+PEF1dGhvcj5BeXlhbmF0aGFuPC9BdXRob3I+PFllYXI+MjAwMzwvWWVh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</w:fldData>
        </w:fldChar>
      </w:r>
      <w:r w:rsidR="00DD31E9">
        <w:instrText xml:space="preserve"> ADDIN EN.CITE </w:instrText>
      </w:r>
      <w:r w:rsidR="00DD31E9">
        <w:fldChar w:fldCharType="begin">
          <w:fldData xml:space="preserve">PEVuZE5vdGU+PENpdGU+PEF1dGhvcj5BeXlhbmF0aGFuPC9BdXRob3I+PFllYXI+MjAwMzwvWWVh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</w:fldData>
        </w:fldChar>
      </w:r>
      <w:r w:rsidR="00DD31E9">
        <w:instrText xml:space="preserve"> ADDIN EN.CITE.DATA </w:instrText>
      </w:r>
      <w:r w:rsidR="00DD31E9">
        <w:fldChar w:fldCharType="end"/>
      </w:r>
      <w:r>
        <w:fldChar w:fldCharType="separate"/>
      </w:r>
      <w:r w:rsidR="00DD31E9">
        <w:rPr>
          <w:noProof/>
        </w:rPr>
        <w:t>[</w:t>
      </w:r>
      <w:hyperlink w:anchor="_ENREF_89" w:tooltip="Schultz, 2002 #89" w:history="1">
        <w:r w:rsidR="001526E9">
          <w:rPr>
            <w:noProof/>
          </w:rPr>
          <w:t>89</w:t>
        </w:r>
      </w:hyperlink>
      <w:r w:rsidR="00DD31E9">
        <w:rPr>
          <w:noProof/>
        </w:rPr>
        <w:t>,</w:t>
      </w:r>
      <w:hyperlink w:anchor="_ENREF_97" w:tooltip="Groner, 2010 #134" w:history="1">
        <w:r w:rsidR="001526E9">
          <w:rPr>
            <w:noProof/>
          </w:rPr>
          <w:t>97</w:t>
        </w:r>
      </w:hyperlink>
      <w:r w:rsidR="00DD31E9">
        <w:rPr>
          <w:noProof/>
        </w:rPr>
        <w:t>,</w:t>
      </w:r>
      <w:hyperlink w:anchor="_ENREF_125" w:tooltip="Sripathy, 2006 #876" w:history="1">
        <w:r w:rsidR="001526E9">
          <w:rPr>
            <w:noProof/>
          </w:rPr>
          <w:t>125</w:t>
        </w:r>
      </w:hyperlink>
      <w:r w:rsidR="00DD31E9">
        <w:rPr>
          <w:noProof/>
        </w:rPr>
        <w:t>,</w:t>
      </w:r>
      <w:hyperlink w:anchor="_ENREF_133" w:tooltip="Ayyanathan, 2003 #133" w:history="1">
        <w:r w:rsidR="001526E9">
          <w:rPr>
            <w:noProof/>
          </w:rPr>
          <w:t>133</w:t>
        </w:r>
      </w:hyperlink>
      <w:r w:rsidR="00DD31E9">
        <w:rPr>
          <w:noProof/>
        </w:rPr>
        <w:t>]</w:t>
      </w:r>
      <w:r>
        <w:fldChar w:fldCharType="end"/>
      </w:r>
      <w:r>
        <w:t xml:space="preserve">, these studies were focused on functional aspects of heterochromatin formation using experimental setups in which TRIM28 is artificially tethered to the genome (e.g. fusion of </w:t>
      </w:r>
      <w:r w:rsidR="001D40AA">
        <w:t xml:space="preserve">a </w:t>
      </w:r>
      <w:r>
        <w:t xml:space="preserve">KRAB domain to </w:t>
      </w:r>
      <w:r w:rsidR="001D40AA">
        <w:t xml:space="preserve">the </w:t>
      </w:r>
      <w:r>
        <w:t xml:space="preserve">DNA binding domain of the </w:t>
      </w:r>
      <w:proofErr w:type="spellStart"/>
      <w:r>
        <w:t>Tet</w:t>
      </w:r>
      <w:proofErr w:type="spellEnd"/>
      <w:r>
        <w:t xml:space="preserve"> repressor).</w:t>
      </w:r>
      <w:r>
        <w:rPr>
          <w:szCs w:val="24"/>
        </w:rPr>
        <w:t xml:space="preserve"> </w:t>
      </w:r>
      <w:r w:rsidR="006E2C3A">
        <w:rPr>
          <w:szCs w:val="24"/>
        </w:rPr>
        <w:t xml:space="preserve">However, a </w:t>
      </w:r>
      <w:r w:rsidR="006E2C3A">
        <w:t>r</w:t>
      </w:r>
      <w:r>
        <w:t xml:space="preserve">ecent genome-wide TRIM28 binding analysis in human EC cells revealed thousands of TRIM28 binding sites in the genome </w:t>
      </w:r>
      <w:r>
        <w:fldChar w:fldCharType="begin"/>
      </w:r>
      <w:r w:rsidR="00DD31E9">
        <w:instrText xml:space="preserve"> ADDIN EN.CITE &lt;EndNote&gt;&lt;Cite&gt;&lt;Author&gt;O&amp;apos;Geen&lt;/Author&gt;&lt;Year&gt;2007&lt;/Year&gt;&lt;RecNum&gt;135&lt;/RecNum&gt;&lt;DisplayText&gt;[134]&lt;/DisplayText&gt;&lt;record&gt;&lt;rec-number&gt;135&lt;/rec-number&gt;&lt;foreign-keys&gt;&lt;key app="EN" db-id="tzfp5vpxsp522xeefx3xp5rdz9ar9fwxdeax"&gt;135&lt;/key&gt;&lt;/foreign-keys&gt;&lt;ref-type name="Journal Article"&gt;17&lt;/ref-type&gt;&lt;contributors&gt;&lt;authors&gt;&lt;author&gt;O&amp;apos;Geen, H.&lt;/author&gt;&lt;author&gt;Squazzo, S. L.&lt;/author&gt;&lt;author&gt;Iyengar, S.&lt;/author&gt;&lt;author&gt;Blahnik, K.&lt;/author&gt;&lt;author&gt;Rinn, J. L.&lt;/author&gt;&lt;author&gt;Chang, H. Y.&lt;/author&gt;&lt;author&gt;Green, R.&lt;/author&gt;&lt;author&gt;Farnham, P. J.&lt;/author&gt;&lt;/authors&gt;&lt;/contributors&gt;&lt;auth-address&gt;Department of Pharmacology, University of California Davis, Davis, California, United States of America.&lt;/auth-address&gt;&lt;titles&gt;&lt;title&gt;Genome-wide analysis of KAP1 binding suggests autoregulation of KRAB-ZNFs&lt;/title&gt;&lt;secondary-title&gt;PLoS Genet&lt;/secondary-title&gt;&lt;/titles&gt;&lt;periodical&gt;&lt;full-title&gt;PLoS Genet&lt;/full-title&gt;&lt;/periodical&gt;&lt;pages&gt;e89&lt;/pages&gt;&lt;volume&gt;3&lt;/volume&gt;&lt;number&gt;6&lt;/number&gt;&lt;edition&gt;2007/06/05&lt;/edition&gt;&lt;keywords&gt;&lt;keyword&gt;Cell Line&lt;/keyword&gt;&lt;keyword&gt;Cell Line, Tumor&lt;/keyword&gt;&lt;keyword&gt;DNA-Binding Proteins/*genetics/*metabolism&lt;/keyword&gt;&lt;keyword&gt;Gene Expression Regulation/*physiology&lt;/keyword&gt;&lt;keyword&gt;*Genomics&lt;/keyword&gt;&lt;keyword&gt;Histones/metabolism&lt;/keyword&gt;&lt;keyword&gt;Humans&lt;/keyword&gt;&lt;keyword&gt;Promoter Regions, Genetic&lt;/keyword&gt;&lt;keyword&gt;Protein Binding/genetics&lt;/keyword&gt;&lt;keyword&gt;Protozoan Proteins/*genetics/*metabolism&lt;/keyword&gt;&lt;keyword&gt;Repressor Proteins/genetics/*metabolism&lt;/keyword&gt;&lt;keyword&gt;Zinc Fingers/*genetics&lt;/keyword&gt;&lt;/keywords&gt;&lt;dates&gt;&lt;year&gt;2007&lt;/year&gt;&lt;pub-dates&gt;&lt;date&gt;Jun&lt;/date&gt;&lt;/pub-dates&gt;&lt;/dates&gt;&lt;isbn&gt;1553-7404 (Electronic)&amp;#xD;1553-7390 (Linking)&lt;/isbn&gt;&lt;accession-num&gt;17542650&lt;/accession-num&gt;&lt;urls&gt;&lt;related-urls&gt;&lt;url&gt;http://www.ncbi.nlm.nih.gov/pubmed/17542650&lt;/url&gt;&lt;/related-urls&gt;&lt;/urls&gt;&lt;custom2&gt;1885280&lt;/custom2&gt;&lt;electronic-resource-num&gt;07-PLGE-RA-0115R2 [pii]&amp;#xD;10.1371/journal.pgen.0030089&lt;/electronic-resource-num&gt;&lt;language&gt;eng&lt;/language&gt;&lt;/record&gt;&lt;/Cite&gt;&lt;/EndNote&gt;</w:instrText>
      </w:r>
      <w:r>
        <w:fldChar w:fldCharType="separate"/>
      </w:r>
      <w:r w:rsidR="00DD31E9">
        <w:rPr>
          <w:noProof/>
        </w:rPr>
        <w:t>[</w:t>
      </w:r>
      <w:hyperlink w:anchor="_ENREF_134" w:tooltip="O'Geen, 2007 #135" w:history="1">
        <w:r w:rsidR="001526E9">
          <w:rPr>
            <w:noProof/>
          </w:rPr>
          <w:t>134</w:t>
        </w:r>
      </w:hyperlink>
      <w:r w:rsidR="00DD31E9">
        <w:rPr>
          <w:noProof/>
        </w:rPr>
        <w:t>]</w:t>
      </w:r>
      <w:r>
        <w:fldChar w:fldCharType="end"/>
      </w:r>
      <w:r>
        <w:t>. TRIM28 knock</w:t>
      </w:r>
      <w:r w:rsidR="009C544A">
        <w:t>-</w:t>
      </w:r>
      <w:r>
        <w:t xml:space="preserve">down in human EC cells led to </w:t>
      </w:r>
      <w:r w:rsidR="006E2C3A">
        <w:t xml:space="preserve">a </w:t>
      </w:r>
      <w:proofErr w:type="spellStart"/>
      <w:r>
        <w:t>downregulation</w:t>
      </w:r>
      <w:proofErr w:type="spellEnd"/>
      <w:r>
        <w:t xml:space="preserve"> of approximately 140 genes but also upregulation of more than 360 genes. A large proportion of these genes were found to be bound by TRIM28, indicating that the change in expression was </w:t>
      </w:r>
      <w:r w:rsidR="006E2C3A">
        <w:t xml:space="preserve">mediated by TRIM28 binding and not by secondary effects. However, the majority of </w:t>
      </w:r>
      <w:proofErr w:type="spellStart"/>
      <w:r w:rsidR="006E2C3A">
        <w:t>dysregulated</w:t>
      </w:r>
      <w:proofErr w:type="spellEnd"/>
      <w:r>
        <w:t xml:space="preserve"> genes were not t</w:t>
      </w:r>
      <w:r w:rsidR="009C544A">
        <w:t>argeted by TRIM28 at the promote</w:t>
      </w:r>
      <w:r>
        <w:t xml:space="preserve">r region and it remains unknown how TRIM28 regulates expression of these genes </w:t>
      </w:r>
      <w:r>
        <w:fldChar w:fldCharType="begin"/>
      </w:r>
      <w:r w:rsidR="00DD31E9">
        <w:instrText xml:space="preserve"> ADDIN EN.CITE &lt;EndNote&gt;&lt;Cite&gt;&lt;Author&gt;O&amp;apos;Geen&lt;/Author&gt;&lt;Year&gt;2007&lt;/Year&gt;&lt;RecNum&gt;135&lt;/RecNum&gt;&lt;DisplayText&gt;[134]&lt;/DisplayText&gt;&lt;record&gt;&lt;rec-number&gt;135&lt;/rec-number&gt;&lt;foreign-keys&gt;&lt;key app="EN" db-id="tzfp5vpxsp522xeefx3xp5rdz9ar9fwxdeax"&gt;135&lt;/key&gt;&lt;/foreign-keys&gt;&lt;ref-type name="Journal Article"&gt;17&lt;/ref-type&gt;&lt;contributors&gt;&lt;authors&gt;&lt;author&gt;O&amp;apos;Geen, H.&lt;/author&gt;&lt;author&gt;Squazzo, S. L.&lt;/author&gt;&lt;author&gt;Iyengar, S.&lt;/author&gt;&lt;author&gt;Blahnik, K.&lt;/author&gt;&lt;author&gt;Rinn, J. L.&lt;/author&gt;&lt;author&gt;Chang, H. Y.&lt;/author&gt;&lt;author&gt;Green, R.&lt;/author&gt;&lt;author&gt;Farnham, P. J.&lt;/author&gt;&lt;/authors&gt;&lt;/contributors&gt;&lt;auth-address&gt;Department of Pharmacology, University of California Davis, Davis, California, United States of America.&lt;/auth-address&gt;&lt;titles&gt;&lt;title&gt;Genome-wide analysis of KAP1 binding suggests autoregulation of KRAB-ZNFs&lt;/title&gt;&lt;secondary-title&gt;PLoS Genet&lt;/secondary-title&gt;&lt;/titles&gt;&lt;periodical&gt;&lt;full-title&gt;PLoS Genet&lt;/full-title&gt;&lt;/periodical&gt;&lt;pages&gt;e89&lt;/pages&gt;&lt;volume&gt;3&lt;/volume&gt;&lt;number&gt;6&lt;/number&gt;&lt;edition&gt;2007/06/05&lt;/edition&gt;&lt;keywords&gt;&lt;keyword&gt;Cell Line&lt;/keyword&gt;&lt;keyword&gt;Cell Line, Tumor&lt;/keyword&gt;&lt;keyword&gt;DNA-Binding Proteins/*genetics/*metabolism&lt;/keyword&gt;&lt;keyword&gt;Gene Expression Regulation/*physiology&lt;/keyword&gt;&lt;keyword&gt;*Genomics&lt;/keyword&gt;&lt;keyword&gt;Histones/metabolism&lt;/keyword&gt;&lt;keyword&gt;Humans&lt;/keyword&gt;&lt;keyword&gt;Promoter Regions, Genetic&lt;/keyword&gt;&lt;keyword&gt;Protein Binding/genetics&lt;/keyword&gt;&lt;keyword&gt;Protozoan Proteins/*genetics/*metabolism&lt;/keyword&gt;&lt;keyword&gt;Repressor Proteins/genetics/*metabolism&lt;/keyword&gt;&lt;keyword&gt;Zinc Fingers/*genetics&lt;/keyword&gt;&lt;/keywords&gt;&lt;dates&gt;&lt;year&gt;2007&lt;/year&gt;&lt;pub-dates&gt;&lt;date&gt;Jun&lt;/date&gt;&lt;/pub-dates&gt;&lt;/dates&gt;&lt;isbn&gt;1553-7404 (Electronic)&amp;#xD;1553-7390 (Linking)&lt;/isbn&gt;&lt;accession-num&gt;17542650&lt;/accession-num&gt;&lt;urls&gt;&lt;related-urls&gt;&lt;url&gt;http://www.ncbi.nlm.nih.gov/pubmed/17542650&lt;/url&gt;&lt;/related-urls&gt;&lt;/urls&gt;&lt;custom2&gt;1885280&lt;/custom2&gt;&lt;electronic-resource-num&gt;07-PLGE-RA-0115R2 [pii]&amp;#xD;10.1371/journal.pgen.0030089&lt;/electronic-resource-num&gt;&lt;language&gt;eng&lt;/language&gt;&lt;/record&gt;&lt;/Cite&gt;&lt;/EndNote&gt;</w:instrText>
      </w:r>
      <w:r>
        <w:fldChar w:fldCharType="separate"/>
      </w:r>
      <w:r w:rsidR="00DD31E9">
        <w:rPr>
          <w:noProof/>
        </w:rPr>
        <w:t>[</w:t>
      </w:r>
      <w:hyperlink w:anchor="_ENREF_134" w:tooltip="O'Geen, 2007 #135" w:history="1">
        <w:r w:rsidR="001526E9">
          <w:rPr>
            <w:noProof/>
          </w:rPr>
          <w:t>134</w:t>
        </w:r>
      </w:hyperlink>
      <w:r w:rsidR="00DD31E9">
        <w:rPr>
          <w:noProof/>
        </w:rPr>
        <w:t>]</w:t>
      </w:r>
      <w:r>
        <w:fldChar w:fldCharType="end"/>
      </w:r>
      <w:r>
        <w:t xml:space="preserve">. It has also been shown that TRIM28 binding to gene promoters in HEK293 cells was independent of the RBCC domain that is known to interact with the KRAB domain of KRAB-ZFPs </w:t>
      </w:r>
      <w:r>
        <w:fldChar w:fldCharType="begin"/>
      </w:r>
      <w:r w:rsidR="00DD31E9">
        <w:instrText xml:space="preserve"> ADDIN EN.CITE &lt;EndNote&gt;&lt;Cite&gt;&lt;Author&gt;Iyengar&lt;/Author&gt;&lt;Year&gt;2011&lt;/Year&gt;&lt;RecNum&gt;136&lt;/RecNum&gt;&lt;DisplayText&gt;[135]&lt;/DisplayText&gt;&lt;record&gt;&lt;rec-number&gt;136&lt;/rec-number&gt;&lt;foreign-keys&gt;&lt;key app="EN" db-id="tzfp5vpxsp522xeefx3xp5rdz9ar9fwxdeax"&gt;136&lt;/key&gt;&lt;/foreign-keys&gt;&lt;ref-type name="Journal Article"&gt;17&lt;/ref-type&gt;&lt;contributors&gt;&lt;authors&gt;&lt;author&gt;Iyengar, S.&lt;/author&gt;&lt;author&gt;Ivanov, A. V.&lt;/author&gt;&lt;author&gt;Jin, V. X.&lt;/author&gt;&lt;author&gt;Rauscher, F. J., 3rd&lt;/author&gt;&lt;author&gt;Farnham, P. J.&lt;/author&gt;&lt;/authors&gt;&lt;/contributors&gt;&lt;auth-address&gt;Department of Biochemistry &amp;amp; Molecular Biology, Norris Comprehensive Cancer Center, 1450 Biggy Street, NRT 6503, Mail Code 9601, University of Southern California, Los Angeles, CA 90089, USA.&lt;/auth-address&gt;&lt;titles&gt;&lt;title&gt;Functional analysis of KAP1 genomic recruitment&lt;/title&gt;&lt;secondary-title&gt;Mol Cell Biol&lt;/secondary-title&gt;&lt;/titles&gt;&lt;periodical&gt;&lt;full-title&gt;Mol Cell Biol&lt;/full-title&gt;&lt;/periodical&gt;&lt;pages&gt;1833-47&lt;/pages&gt;&lt;volume&gt;31&lt;/volume&gt;&lt;number&gt;9&lt;/number&gt;&lt;edition&gt;2011/02/24&lt;/edition&gt;&lt;keywords&gt;&lt;keyword&gt;Binding Sites&lt;/keyword&gt;&lt;keyword&gt;Cell Line&lt;/keyword&gt;&lt;keyword&gt;Cell Line, Tumor&lt;/keyword&gt;&lt;keyword&gt;Chromosomal Proteins, Non-Histone/metabolism&lt;/keyword&gt;&lt;keyword&gt;Gene Expression Regulation&lt;/keyword&gt;&lt;keyword&gt;Histones/metabolism&lt;/keyword&gt;&lt;keyword&gt;Humans&lt;/keyword&gt;&lt;keyword&gt;Mutation&lt;/keyword&gt;&lt;keyword&gt;Promoter Regions, Genetic&lt;/keyword&gt;&lt;keyword&gt;Protein Methyltransferases/metabolism&lt;/keyword&gt;&lt;keyword&gt;Repressor Proteins/analysis/*genetics/*metabolism&lt;/keyword&gt;&lt;keyword&gt;Zinc Fingers&lt;/keyword&gt;&lt;/keywords&gt;&lt;dates&gt;&lt;year&gt;2011&lt;/year&gt;&lt;pub-dates&gt;&lt;date&gt;May&lt;/date&gt;&lt;/pub-dates&gt;&lt;/dates&gt;&lt;isbn&gt;1098-5549 (Electronic)&amp;#xD;0270-7306 (Linking)&lt;/isbn&gt;&lt;accession-num&gt;21343339&lt;/accession-num&gt;&lt;urls&gt;&lt;related-urls&gt;&lt;url&gt;http://www.ncbi.nlm.nih.gov/pubmed/21343339&lt;/url&gt;&lt;/related-urls&gt;&lt;/urls&gt;&lt;custom2&gt;3133220&lt;/custom2&gt;&lt;electronic-resource-num&gt;MCB.01331-10 [pii]&amp;#xD;10.1128/MCB.01331-10&lt;/electronic-resource-num&gt;&lt;language&gt;eng&lt;/language&gt;&lt;/record&gt;&lt;/Cite&gt;&lt;/EndNote&gt;</w:instrText>
      </w:r>
      <w:r>
        <w:fldChar w:fldCharType="separate"/>
      </w:r>
      <w:r w:rsidR="00DD31E9">
        <w:rPr>
          <w:noProof/>
        </w:rPr>
        <w:t>[</w:t>
      </w:r>
      <w:hyperlink w:anchor="_ENREF_135" w:tooltip="Iyengar, 2011 #136" w:history="1">
        <w:r w:rsidR="001526E9">
          <w:rPr>
            <w:noProof/>
          </w:rPr>
          <w:t>135</w:t>
        </w:r>
      </w:hyperlink>
      <w:r w:rsidR="00DD31E9">
        <w:rPr>
          <w:noProof/>
        </w:rPr>
        <w:t>]</w:t>
      </w:r>
      <w:r>
        <w:fldChar w:fldCharType="end"/>
      </w:r>
      <w:r>
        <w:t xml:space="preserve">. In contrast, TRIM28 binding sites at the 3’ coding exons of zinc finger genes was dependent on the RBCC domain but expression of these genes was not controlled by TRIM28 </w:t>
      </w:r>
      <w:r>
        <w:fldChar w:fldCharType="begin"/>
      </w:r>
      <w:r w:rsidR="00DD31E9">
        <w:instrText xml:space="preserve"> ADDIN EN.CITE &lt;EndNote&gt;&lt;Cite&gt;&lt;Author&gt;Iyengar&lt;/Author&gt;&lt;Year&gt;2011&lt;/Year&gt;&lt;RecNum&gt;136&lt;/RecNum&gt;&lt;DisplayText&gt;[135]&lt;/DisplayText&gt;&lt;record&gt;&lt;rec-number&gt;136&lt;/rec-number&gt;&lt;foreign-keys&gt;&lt;key app="EN" db-id="tzfp5vpxsp522xeefx3xp5rdz9ar9fwxdeax"&gt;136&lt;/key&gt;&lt;/foreign-keys&gt;&lt;ref-type name="Journal Article"&gt;17&lt;/ref-type&gt;&lt;contributors&gt;&lt;authors&gt;&lt;author&gt;Iyengar, S.&lt;/author&gt;&lt;author&gt;Ivanov, A. V.&lt;/author&gt;&lt;author&gt;Jin, V. X.&lt;/author&gt;&lt;author&gt;Rauscher, F. J., 3rd&lt;/author&gt;&lt;author&gt;Farnham, P. J.&lt;/author&gt;&lt;/authors&gt;&lt;/contributors&gt;&lt;auth-address&gt;Department of Biochemistry &amp;amp; Molecular Biology, Norris Comprehensive Cancer Center, 1450 Biggy Street, NRT 6503, Mail Code 9601, University of Southern California, Los Angeles, CA 90089, USA.&lt;/auth-address&gt;&lt;titles&gt;&lt;title&gt;Functional analysis of KAP1 genomic recruitment&lt;/title&gt;&lt;secondary-title&gt;Mol Cell Biol&lt;/secondary-title&gt;&lt;/titles&gt;&lt;periodical&gt;&lt;full-title&gt;Mol Cell Biol&lt;/full-title&gt;&lt;/periodical&gt;&lt;pages&gt;1833-47&lt;/pages&gt;&lt;volume&gt;31&lt;/volume&gt;&lt;number&gt;9&lt;/number&gt;&lt;edition&gt;2011/02/24&lt;/edition&gt;&lt;keywords&gt;&lt;keyword&gt;Binding Sites&lt;/keyword&gt;&lt;keyword&gt;Cell Line&lt;/keyword&gt;&lt;keyword&gt;Cell Line, Tumor&lt;/keyword&gt;&lt;keyword&gt;Chromosomal Proteins, Non-Histone/metabolism&lt;/keyword&gt;&lt;keyword&gt;Gene Expression Regulation&lt;/keyword&gt;&lt;keyword&gt;Histones/metabolism&lt;/keyword&gt;&lt;keyword&gt;Humans&lt;/keyword&gt;&lt;keyword&gt;Mutation&lt;/keyword&gt;&lt;keyword&gt;Promoter Regions, Genetic&lt;/keyword&gt;&lt;keyword&gt;Protein Methyltransferases/metabolism&lt;/keyword&gt;&lt;keyword&gt;Repressor Proteins/analysis/*genetics/*metabolism&lt;/keyword&gt;&lt;keyword&gt;Zinc Fingers&lt;/keyword&gt;&lt;/keywords&gt;&lt;dates&gt;&lt;year&gt;2011&lt;/year&gt;&lt;pub-dates&gt;&lt;date&gt;May&lt;/date&gt;&lt;/pub-dates&gt;&lt;/dates&gt;&lt;isbn&gt;1098-5549 (Electronic)&amp;#xD;0270-7306 (Linking)&lt;/isbn&gt;&lt;accession-num&gt;21343339&lt;/accession-num&gt;&lt;urls&gt;&lt;related-urls&gt;&lt;url&gt;http://www.ncbi.nlm.nih.gov/pubmed/21343339&lt;/url&gt;&lt;/related-urls&gt;&lt;/urls&gt;&lt;custom2&gt;3133220&lt;/custom2&gt;&lt;electronic-resource-num&gt;MCB.01331-10 [pii]&amp;#xD;10.1128/MCB.01331-10&lt;/electronic-resource-num&gt;&lt;language&gt;eng&lt;/language&gt;&lt;/record&gt;&lt;/Cite&gt;&lt;/EndNote&gt;</w:instrText>
      </w:r>
      <w:r>
        <w:fldChar w:fldCharType="separate"/>
      </w:r>
      <w:r w:rsidR="00DD31E9">
        <w:rPr>
          <w:noProof/>
        </w:rPr>
        <w:t>[</w:t>
      </w:r>
      <w:hyperlink w:anchor="_ENREF_135" w:tooltip="Iyengar, 2011 #136" w:history="1">
        <w:r w:rsidR="001526E9">
          <w:rPr>
            <w:noProof/>
          </w:rPr>
          <w:t>135</w:t>
        </w:r>
      </w:hyperlink>
      <w:r w:rsidR="00DD31E9">
        <w:rPr>
          <w:noProof/>
        </w:rPr>
        <w:t>]</w:t>
      </w:r>
      <w:r>
        <w:fldChar w:fldCharType="end"/>
      </w:r>
      <w:r>
        <w:t xml:space="preserve">. </w:t>
      </w:r>
    </w:p>
    <w:p w:rsidR="00BC6503" w:rsidRDefault="006E2C3A" w:rsidP="00BE0CF6">
      <w:r>
        <w:t xml:space="preserve">So far, </w:t>
      </w:r>
      <w:r w:rsidR="002E28BA">
        <w:t xml:space="preserve">few studies have been performed </w:t>
      </w:r>
      <w:r>
        <w:t xml:space="preserve">to investigate genome-wide binding sites of </w:t>
      </w:r>
      <w:r w:rsidR="002E28BA">
        <w:t xml:space="preserve">KRAB-ZFPs. The genomic binding sites of the human KRAB-ZFP ZNF274 were found to co-localise with TRIM28, SETDB1 and the H3K9me3 mark in human EC and 293 cells </w:t>
      </w:r>
      <w:r w:rsidR="002E28BA">
        <w:fldChar w:fldCharType="begin"/>
      </w:r>
      <w:r w:rsidR="00DD31E9">
        <w:instrText xml:space="preserve"> ADDIN EN.CITE &lt;EndNote&gt;&lt;Cite&gt;&lt;Author&gt;Frietze&lt;/Author&gt;&lt;Year&gt;2010&lt;/Year&gt;&lt;RecNum&gt;137&lt;/RecNum&gt;&lt;DisplayText&gt;[136]&lt;/DisplayText&gt;&lt;record&gt;&lt;rec-number&gt;137&lt;/rec-number&gt;&lt;foreign-keys&gt;&lt;key app="EN" db-id="tzfp5vpxsp522xeefx3xp5rdz9ar9fwxdeax"&gt;137&lt;/key&gt;&lt;/foreign-keys&gt;&lt;ref-type name="Journal Article"&gt;17&lt;/ref-type&gt;&lt;contributors&gt;&lt;authors&gt;&lt;author&gt;Frietze, S.&lt;/author&gt;&lt;author&gt;O&amp;apos;Geen, H.&lt;/author&gt;&lt;author&gt;Blahnik, K. R.&lt;/author&gt;&lt;author&gt;Jin, V. X.&lt;/author&gt;&lt;author&gt;Farnham, P. J.&lt;/author&gt;&lt;/authors&gt;&lt;/contributors&gt;&lt;auth-address&gt;Department of Pharmacology and the Genome Center, University of California Davis, Davis, California, United States of America.&lt;/auth-address&gt;&lt;titles&gt;&lt;title&gt;ZNF274 recruits the histone methyltransferase SETDB1 to the 3&amp;apos; ends of ZNF genes&lt;/title&gt;&lt;secondary-title&gt;PLoS One&lt;/secondary-title&gt;&lt;/titles&gt;&lt;periodical&gt;&lt;full-title&gt;PLoS One&lt;/full-title&gt;&lt;/periodical&gt;&lt;pages&gt;e15082&lt;/pages&gt;&lt;volume&gt;5&lt;/volume&gt;&lt;number&gt;12&lt;/number&gt;&lt;edition&gt;2010/12/21&lt;/edition&gt;&lt;keywords&gt;&lt;keyword&gt;3&amp;apos; Untranslated Regions&lt;/keyword&gt;&lt;keyword&gt;Binding Sites&lt;/keyword&gt;&lt;keyword&gt;Cell Differentiation&lt;/keyword&gt;&lt;keyword&gt;Cell Lineage&lt;/keyword&gt;&lt;keyword&gt;Gene Silencing&lt;/keyword&gt;&lt;keyword&gt;Genome, Human&lt;/keyword&gt;&lt;keyword&gt;Genomics&lt;/keyword&gt;&lt;keyword&gt;Histones/chemistry&lt;/keyword&gt;&lt;keyword&gt;Humans&lt;/keyword&gt;&lt;keyword&gt;K562 Cells&lt;/keyword&gt;&lt;keyword&gt;Kruppel-Like Transcription Factors/*genetics/*physiology&lt;/keyword&gt;&lt;keyword&gt;Protein Methyltransferases/*metabolism&lt;/keyword&gt;&lt;keyword&gt;Repressor Proteins/metabolism&lt;/keyword&gt;&lt;keyword&gt;Transcription Factors/metabolism&lt;/keyword&gt;&lt;keyword&gt;Transcription, Genetic&lt;/keyword&gt;&lt;/keywords&gt;&lt;dates&gt;&lt;year&gt;2010&lt;/year&gt;&lt;/dates&gt;&lt;isbn&gt;1932-6203 (Electronic)&amp;#xD;1932-6203 (Linking)&lt;/isbn&gt;&lt;accession-num&gt;21170338&lt;/accession-num&gt;&lt;urls&gt;&lt;related-urls&gt;&lt;url&gt;http://www.ncbi.nlm.nih.gov/pubmed/21170338&lt;/url&gt;&lt;/related-urls&gt;&lt;/urls&gt;&lt;custom2&gt;2999557&lt;/custom2&gt;&lt;electronic-resource-num&gt;10.1371/journal.pone.0015082&lt;/electronic-resource-num&gt;&lt;language&gt;eng&lt;/language&gt;&lt;/record&gt;&lt;/Cite&gt;&lt;/EndNote&gt;</w:instrText>
      </w:r>
      <w:r w:rsidR="002E28BA">
        <w:fldChar w:fldCharType="separate"/>
      </w:r>
      <w:r w:rsidR="00DD31E9">
        <w:rPr>
          <w:noProof/>
        </w:rPr>
        <w:t>[</w:t>
      </w:r>
      <w:hyperlink w:anchor="_ENREF_136" w:tooltip="Frietze, 2010 #137" w:history="1">
        <w:r w:rsidR="001526E9">
          <w:rPr>
            <w:noProof/>
          </w:rPr>
          <w:t>136</w:t>
        </w:r>
      </w:hyperlink>
      <w:r w:rsidR="00DD31E9">
        <w:rPr>
          <w:noProof/>
        </w:rPr>
        <w:t>]</w:t>
      </w:r>
      <w:r w:rsidR="002E28BA">
        <w:fldChar w:fldCharType="end"/>
      </w:r>
      <w:r w:rsidR="002E28BA">
        <w:t xml:space="preserve">. However, these binding sites were almost exclusively located at the 3’ coding exons of KRAB-ZFP genes on which the zinc finger domains are located. It was therefore speculated that ZNF274 does not primarily function as a transcriptional repressor but rather maintains </w:t>
      </w:r>
      <w:r w:rsidR="00F421EC">
        <w:t xml:space="preserve">heterochromatin </w:t>
      </w:r>
      <w:r w:rsidR="00F421EC">
        <w:lastRenderedPageBreak/>
        <w:t>structures</w:t>
      </w:r>
      <w:r w:rsidR="002E28BA">
        <w:t xml:space="preserve"> at homologous </w:t>
      </w:r>
      <w:r w:rsidR="00F421EC">
        <w:t xml:space="preserve">KRAB-ZFP </w:t>
      </w:r>
      <w:r w:rsidR="002E28BA">
        <w:t xml:space="preserve">DNA binding domains to prevent chromosomal recombination </w:t>
      </w:r>
      <w:r w:rsidR="002E28BA">
        <w:fldChar w:fldCharType="begin"/>
      </w:r>
      <w:r w:rsidR="00DD31E9">
        <w:instrText xml:space="preserve"> ADDIN EN.CITE &lt;EndNote&gt;&lt;Cite&gt;&lt;Author&gt;Frietze&lt;/Author&gt;&lt;Year&gt;2010&lt;/Year&gt;&lt;RecNum&gt;137&lt;/RecNum&gt;&lt;DisplayText&gt;[136]&lt;/DisplayText&gt;&lt;record&gt;&lt;rec-number&gt;137&lt;/rec-number&gt;&lt;foreign-keys&gt;&lt;key app="EN" db-id="tzfp5vpxsp522xeefx3xp5rdz9ar9fwxdeax"&gt;137&lt;/key&gt;&lt;/foreign-keys&gt;&lt;ref-type name="Journal Article"&gt;17&lt;/ref-type&gt;&lt;contributors&gt;&lt;authors&gt;&lt;author&gt;Frietze, S.&lt;/author&gt;&lt;author&gt;O&amp;apos;Geen, H.&lt;/author&gt;&lt;author&gt;Blahnik, K. R.&lt;/author&gt;&lt;author&gt;Jin, V. X.&lt;/author&gt;&lt;author&gt;Farnham, P. J.&lt;/author&gt;&lt;/authors&gt;&lt;/contributors&gt;&lt;auth-address&gt;Department of Pharmacology and the Genome Center, University of California Davis, Davis, California, United States of America.&lt;/auth-address&gt;&lt;titles&gt;&lt;title&gt;ZNF274 recruits the histone methyltransferase SETDB1 to the 3&amp;apos; ends of ZNF genes&lt;/title&gt;&lt;secondary-title&gt;PLoS One&lt;/secondary-title&gt;&lt;/titles&gt;&lt;periodical&gt;&lt;full-title&gt;PLoS One&lt;/full-title&gt;&lt;/periodical&gt;&lt;pages&gt;e15082&lt;/pages&gt;&lt;volume&gt;5&lt;/volume&gt;&lt;number&gt;12&lt;/number&gt;&lt;edition&gt;2010/12/21&lt;/edition&gt;&lt;keywords&gt;&lt;keyword&gt;3&amp;apos; Untranslated Regions&lt;/keyword&gt;&lt;keyword&gt;Binding Sites&lt;/keyword&gt;&lt;keyword&gt;Cell Differentiation&lt;/keyword&gt;&lt;keyword&gt;Cell Lineage&lt;/keyword&gt;&lt;keyword&gt;Gene Silencing&lt;/keyword&gt;&lt;keyword&gt;Genome, Human&lt;/keyword&gt;&lt;keyword&gt;Genomics&lt;/keyword&gt;&lt;keyword&gt;Histones/chemistry&lt;/keyword&gt;&lt;keyword&gt;Humans&lt;/keyword&gt;&lt;keyword&gt;K562 Cells&lt;/keyword&gt;&lt;keyword&gt;Kruppel-Like Transcription Factors/*genetics/*physiology&lt;/keyword&gt;&lt;keyword&gt;Protein Methyltransferases/*metabolism&lt;/keyword&gt;&lt;keyword&gt;Repressor Proteins/metabolism&lt;/keyword&gt;&lt;keyword&gt;Transcription Factors/metabolism&lt;/keyword&gt;&lt;keyword&gt;Transcription, Genetic&lt;/keyword&gt;&lt;/keywords&gt;&lt;dates&gt;&lt;year&gt;2010&lt;/year&gt;&lt;/dates&gt;&lt;isbn&gt;1932-6203 (Electronic)&amp;#xD;1932-6203 (Linking)&lt;/isbn&gt;&lt;accession-num&gt;21170338&lt;/accession-num&gt;&lt;urls&gt;&lt;related-urls&gt;&lt;url&gt;http://www.ncbi.nlm.nih.gov/pubmed/21170338&lt;/url&gt;&lt;/related-urls&gt;&lt;/urls&gt;&lt;custom2&gt;2999557&lt;/custom2&gt;&lt;electronic-resource-num&gt;10.1371/journal.pone.0015082&lt;/electronic-resource-num&gt;&lt;language&gt;eng&lt;/language&gt;&lt;/record&gt;&lt;/Cite&gt;&lt;/EndNote&gt;</w:instrText>
      </w:r>
      <w:r w:rsidR="002E28BA">
        <w:fldChar w:fldCharType="separate"/>
      </w:r>
      <w:r w:rsidR="00DD31E9">
        <w:rPr>
          <w:noProof/>
        </w:rPr>
        <w:t>[</w:t>
      </w:r>
      <w:hyperlink w:anchor="_ENREF_136" w:tooltip="Frietze, 2010 #137" w:history="1">
        <w:r w:rsidR="001526E9">
          <w:rPr>
            <w:noProof/>
          </w:rPr>
          <w:t>136</w:t>
        </w:r>
      </w:hyperlink>
      <w:r w:rsidR="00DD31E9">
        <w:rPr>
          <w:noProof/>
        </w:rPr>
        <w:t>]</w:t>
      </w:r>
      <w:r w:rsidR="002E28BA">
        <w:fldChar w:fldCharType="end"/>
      </w:r>
      <w:r w:rsidR="002E28BA">
        <w:t xml:space="preserve">. In contrast, the binding sites of the human ZNF263 were found to be preferably located </w:t>
      </w:r>
      <w:r w:rsidR="00AC5F5B">
        <w:t>near transcriptional start sites (</w:t>
      </w:r>
      <w:r w:rsidR="002E28BA">
        <w:t>TSS</w:t>
      </w:r>
      <w:r w:rsidR="00AC5F5B">
        <w:t>)</w:t>
      </w:r>
      <w:r w:rsidR="002E28BA">
        <w:t xml:space="preserve"> and core promoter regions of genes </w:t>
      </w:r>
      <w:r w:rsidR="002E28BA">
        <w:fldChar w:fldCharType="begin"/>
      </w:r>
      <w:r w:rsidR="00DD31E9">
        <w:instrText xml:space="preserve"> ADDIN EN.CITE &lt;EndNote&gt;&lt;Cite&gt;&lt;Author&gt;Frietze&lt;/Author&gt;&lt;Year&gt;2010&lt;/Year&gt;&lt;RecNum&gt;138&lt;/RecNum&gt;&lt;DisplayText&gt;[137]&lt;/DisplayText&gt;&lt;record&gt;&lt;rec-number&gt;138&lt;/rec-number&gt;&lt;foreign-keys&gt;&lt;key app="EN" db-id="tzfp5vpxsp522xeefx3xp5rdz9ar9fwxdeax"&gt;138&lt;/key&gt;&lt;/foreign-keys&gt;&lt;ref-type name="Journal Article"&gt;17&lt;/ref-type&gt;&lt;contributors&gt;&lt;authors&gt;&lt;author&gt;Frietze, S.&lt;/author&gt;&lt;author&gt;Lan, X.&lt;/author&gt;&lt;author&gt;Jin, V. X.&lt;/author&gt;&lt;author&gt;Farnham, P. J.&lt;/author&gt;&lt;/authors&gt;&lt;/contributors&gt;&lt;auth-address&gt;Department of Pharmacology and the Genome Center, University of California, Davis, California 95616, USA.&lt;/auth-address&gt;&lt;titles&gt;&lt;title&gt;Genomic targets of the KRAB and SCAN domain-containing zinc finger protein 263&lt;/title&gt;&lt;secondary-title&gt;J Biol Chem&lt;/secondary-title&gt;&lt;/titles&gt;&lt;periodical&gt;&lt;full-title&gt;J Biol Chem&lt;/full-title&gt;&lt;/periodical&gt;&lt;pages&gt;1393-403&lt;/pages&gt;&lt;volume&gt;285&lt;/volume&gt;&lt;number&gt;2&lt;/number&gt;&lt;edition&gt;2009/11/06&lt;/edition&gt;&lt;keywords&gt;&lt;keyword&gt;DNA-Binding Proteins/genetics/*metabolism&lt;/keyword&gt;&lt;keyword&gt;Gene Expression Regulation/*physiology&lt;/keyword&gt;&lt;keyword&gt;Genome-Wide Association Study&lt;/keyword&gt;&lt;keyword&gt;HeLa Cells&lt;/keyword&gt;&lt;keyword&gt;Humans&lt;/keyword&gt;&lt;keyword&gt;K562 Cells&lt;/keyword&gt;&lt;keyword&gt;Protein Structure, Tertiary/physiology&lt;/keyword&gt;&lt;keyword&gt;RNA, Small Interfering&lt;/keyword&gt;&lt;keyword&gt;Repressor Proteins/genetics/metabolism&lt;/keyword&gt;&lt;keyword&gt;Transcription, Genetic/*physiology&lt;/keyword&gt;&lt;keyword&gt;Zinc Fingers/*physiology&lt;/keyword&gt;&lt;/keywords&gt;&lt;dates&gt;&lt;year&gt;2010&lt;/year&gt;&lt;pub-dates&gt;&lt;date&gt;Jan 8&lt;/date&gt;&lt;/pub-dates&gt;&lt;/dates&gt;&lt;isbn&gt;1083-351X (Electronic)&amp;#xD;0021-9258 (Linking)&lt;/isbn&gt;&lt;accession-num&gt;19887448&lt;/accession-num&gt;&lt;urls&gt;&lt;related-urls&gt;&lt;url&gt;http://www.ncbi.nlm.nih.gov/pubmed/19887448&lt;/url&gt;&lt;/related-urls&gt;&lt;/urls&gt;&lt;custom2&gt;2801265&lt;/custom2&gt;&lt;electronic-resource-num&gt;M109.063032 [pii]&amp;#xD;10.1074/jbc.M109.063032&lt;/electronic-resource-num&gt;&lt;language&gt;eng&lt;/language&gt;&lt;/record&gt;&lt;/Cite&gt;&lt;/EndNote&gt;</w:instrText>
      </w:r>
      <w:r w:rsidR="002E28BA">
        <w:fldChar w:fldCharType="separate"/>
      </w:r>
      <w:r w:rsidR="00DD31E9">
        <w:rPr>
          <w:noProof/>
        </w:rPr>
        <w:t>[</w:t>
      </w:r>
      <w:hyperlink w:anchor="_ENREF_137" w:tooltip="Frietze, 2010 #138" w:history="1">
        <w:r w:rsidR="001526E9">
          <w:rPr>
            <w:noProof/>
          </w:rPr>
          <w:t>137</w:t>
        </w:r>
      </w:hyperlink>
      <w:r w:rsidR="00DD31E9">
        <w:rPr>
          <w:noProof/>
        </w:rPr>
        <w:t>]</w:t>
      </w:r>
      <w:r w:rsidR="002E28BA">
        <w:fldChar w:fldCharType="end"/>
      </w:r>
      <w:r w:rsidR="002E28BA">
        <w:t xml:space="preserve"> in human EC and 293 cells. However, no overlap between ZNF263 binding sites and H3K9me3 marks has been reported </w:t>
      </w:r>
      <w:r w:rsidR="002E28BA">
        <w:fldChar w:fldCharType="begin">
          <w:fldData xml:space="preserve">PEVuZE5vdGU+PENpdGU+PEF1dGhvcj5GcmlldHplPC9BdXRob3I+PFllYXI+MjAxMDwvWWVhcj48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</w:fldData>
        </w:fldChar>
      </w:r>
      <w:r w:rsidR="00DD31E9">
        <w:instrText xml:space="preserve"> ADDIN EN.CITE </w:instrText>
      </w:r>
      <w:r w:rsidR="00DD31E9">
        <w:fldChar w:fldCharType="begin">
          <w:fldData xml:space="preserve">PEVuZE5vdGU+PENpdGU+PEF1dGhvcj5GcmlldHplPC9BdXRob3I+PFllYXI+MjAxMDwvWWVhcj48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</w:fldData>
        </w:fldChar>
      </w:r>
      <w:r w:rsidR="00DD31E9">
        <w:instrText xml:space="preserve"> ADDIN EN.CITE.DATA </w:instrText>
      </w:r>
      <w:r w:rsidR="00DD31E9">
        <w:fldChar w:fldCharType="end"/>
      </w:r>
      <w:r w:rsidR="002E28BA">
        <w:fldChar w:fldCharType="separate"/>
      </w:r>
      <w:r w:rsidR="00DD31E9">
        <w:rPr>
          <w:noProof/>
        </w:rPr>
        <w:t>[</w:t>
      </w:r>
      <w:hyperlink w:anchor="_ENREF_136" w:tooltip="Frietze, 2010 #137" w:history="1">
        <w:r w:rsidR="001526E9">
          <w:rPr>
            <w:noProof/>
          </w:rPr>
          <w:t>136</w:t>
        </w:r>
      </w:hyperlink>
      <w:r w:rsidR="00DD31E9">
        <w:rPr>
          <w:noProof/>
        </w:rPr>
        <w:t>,</w:t>
      </w:r>
      <w:hyperlink w:anchor="_ENREF_137" w:tooltip="Frietze, 2010 #138" w:history="1">
        <w:r w:rsidR="001526E9">
          <w:rPr>
            <w:noProof/>
          </w:rPr>
          <w:t>137</w:t>
        </w:r>
      </w:hyperlink>
      <w:r w:rsidR="00DD31E9">
        <w:rPr>
          <w:noProof/>
        </w:rPr>
        <w:t>]</w:t>
      </w:r>
      <w:r w:rsidR="002E28BA">
        <w:fldChar w:fldCharType="end"/>
      </w:r>
      <w:r w:rsidR="002E28BA">
        <w:t xml:space="preserve"> and ZNF263 targeted genes were either up- or downregulated upon ZNF263 knock</w:t>
      </w:r>
      <w:r w:rsidR="009C544A">
        <w:t>-</w:t>
      </w:r>
      <w:r w:rsidR="002E28BA">
        <w:t xml:space="preserve">down </w:t>
      </w:r>
      <w:r w:rsidR="002E28BA">
        <w:fldChar w:fldCharType="begin"/>
      </w:r>
      <w:r w:rsidR="00DD31E9">
        <w:instrText xml:space="preserve"> ADDIN EN.CITE &lt;EndNote&gt;&lt;Cite&gt;&lt;Author&gt;Frietze&lt;/Author&gt;&lt;Year&gt;2010&lt;/Year&gt;&lt;RecNum&gt;138&lt;/RecNum&gt;&lt;DisplayText&gt;[137]&lt;/DisplayText&gt;&lt;record&gt;&lt;rec-number&gt;138&lt;/rec-number&gt;&lt;foreign-keys&gt;&lt;key app="EN" db-id="tzfp5vpxsp522xeefx3xp5rdz9ar9fwxdeax"&gt;138&lt;/key&gt;&lt;/foreign-keys&gt;&lt;ref-type name="Journal Article"&gt;17&lt;/ref-type&gt;&lt;contributors&gt;&lt;authors&gt;&lt;author&gt;Frietze, S.&lt;/author&gt;&lt;author&gt;Lan, X.&lt;/author&gt;&lt;author&gt;Jin, V. X.&lt;/author&gt;&lt;author&gt;Farnham, P. J.&lt;/author&gt;&lt;/authors&gt;&lt;/contributors&gt;&lt;auth-address&gt;Department of Pharmacology and the Genome Center, University of California, Davis, California 95616, USA.&lt;/auth-address&gt;&lt;titles&gt;&lt;title&gt;Genomic targets of the KRAB and SCAN domain-containing zinc finger protein 263&lt;/title&gt;&lt;secondary-title&gt;J Biol Chem&lt;/secondary-title&gt;&lt;/titles&gt;&lt;periodical&gt;&lt;full-title&gt;J Biol Chem&lt;/full-title&gt;&lt;/periodical&gt;&lt;pages&gt;1393-403&lt;/pages&gt;&lt;volume&gt;285&lt;/volume&gt;&lt;number&gt;2&lt;/number&gt;&lt;edition&gt;2009/11/06&lt;/edition&gt;&lt;keywords&gt;&lt;keyword&gt;DNA-Binding Proteins/genetics/*metabolism&lt;/keyword&gt;&lt;keyword&gt;Gene Expression Regulation/*physiology&lt;/keyword&gt;&lt;keyword&gt;Genome-Wide Association Study&lt;/keyword&gt;&lt;keyword&gt;HeLa Cells&lt;/keyword&gt;&lt;keyword&gt;Humans&lt;/keyword&gt;&lt;keyword&gt;K562 Cells&lt;/keyword&gt;&lt;keyword&gt;Protein Structure, Tertiary/physiology&lt;/keyword&gt;&lt;keyword&gt;RNA, Small Interfering&lt;/keyword&gt;&lt;keyword&gt;Repressor Proteins/genetics/metabolism&lt;/keyword&gt;&lt;keyword&gt;Transcription, Genetic/*physiology&lt;/keyword&gt;&lt;keyword&gt;Zinc Fingers/*physiology&lt;/keyword&gt;&lt;/keywords&gt;&lt;dates&gt;&lt;year&gt;2010&lt;/year&gt;&lt;pub-dates&gt;&lt;date&gt;Jan 8&lt;/date&gt;&lt;/pub-dates&gt;&lt;/dates&gt;&lt;isbn&gt;1083-351X (Electronic)&amp;#xD;0021-9258 (Linking)&lt;/isbn&gt;&lt;accession-num&gt;19887448&lt;/accession-num&gt;&lt;urls&gt;&lt;related-urls&gt;&lt;url&gt;http://www.ncbi.nlm.nih.gov/pubmed/19887448&lt;/url&gt;&lt;/related-urls&gt;&lt;/urls&gt;&lt;custom2&gt;2801265&lt;/custom2&gt;&lt;electronic-resource-num&gt;M109.063032 [pii]&amp;#xD;10.1074/jbc.M109.063032&lt;/electronic-resource-num&gt;&lt;language&gt;eng&lt;/language&gt;&lt;/record&gt;&lt;/Cite&gt;&lt;/EndNote&gt;</w:instrText>
      </w:r>
      <w:r w:rsidR="002E28BA">
        <w:fldChar w:fldCharType="separate"/>
      </w:r>
      <w:r w:rsidR="00DD31E9">
        <w:rPr>
          <w:noProof/>
        </w:rPr>
        <w:t>[</w:t>
      </w:r>
      <w:hyperlink w:anchor="_ENREF_137" w:tooltip="Frietze, 2010 #138" w:history="1">
        <w:r w:rsidR="001526E9">
          <w:rPr>
            <w:noProof/>
          </w:rPr>
          <w:t>137</w:t>
        </w:r>
      </w:hyperlink>
      <w:r w:rsidR="00DD31E9">
        <w:rPr>
          <w:noProof/>
        </w:rPr>
        <w:t>]</w:t>
      </w:r>
      <w:r w:rsidR="002E28BA">
        <w:fldChar w:fldCharType="end"/>
      </w:r>
      <w:r w:rsidR="002E28BA">
        <w:t>, indicating that KRAB-ZFPs</w:t>
      </w:r>
      <w:r w:rsidR="00272F6A">
        <w:t xml:space="preserve"> and TRIM28</w:t>
      </w:r>
      <w:r w:rsidR="002E28BA">
        <w:t xml:space="preserve"> may not exclusively function as repressor proteins t</w:t>
      </w:r>
      <w:r w:rsidR="00983F18">
        <w:t xml:space="preserve">hat induce H3K9 trimethylation. </w:t>
      </w:r>
      <w:r w:rsidR="00BC6503">
        <w:t>Indeed, TRIM28 has also been associated with transcriptional activation yet the mechanism by which this activation is mediated remain</w:t>
      </w:r>
      <w:r w:rsidR="001D40AA">
        <w:t>s</w:t>
      </w:r>
      <w:r w:rsidR="00BC6503">
        <w:t xml:space="preserve"> largely unknown </w:t>
      </w:r>
      <w:r w:rsidR="00BC6503">
        <w:fldChar w:fldCharType="begin"/>
      </w:r>
      <w:r w:rsidR="00DD31E9">
        <w:instrText xml:space="preserve"> ADDIN EN.CITE &lt;EndNote&gt;&lt;Cite&gt;&lt;Author&gt;Iyengar&lt;/Author&gt;&lt;Year&gt;2011&lt;/Year&gt;&lt;RecNum&gt;194&lt;/RecNum&gt;&lt;DisplayText&gt;[138]&lt;/DisplayText&gt;&lt;record&gt;&lt;rec-number&gt;194&lt;/rec-number&gt;&lt;foreign-keys&gt;&lt;key app="EN" db-id="tzfp5vpxsp522xeefx3xp5rdz9ar9fwxdeax"&gt;194&lt;/key&gt;&lt;/foreign-keys&gt;&lt;ref-type name="Journal Article"&gt;17&lt;/ref-type&gt;&lt;contributors&gt;&lt;authors&gt;&lt;author&gt;Iyengar, S.&lt;/author&gt;&lt;author&gt;Farnham, P. J.&lt;/author&gt;&lt;/authors&gt;&lt;/contributors&gt;&lt;auth-address&gt;From the Genetics Graduate Group, University of California, Davis, California 95616, USA.&lt;/auth-address&gt;&lt;titles&gt;&lt;title&gt;KAP1 protein: an enigmatic master regulator of the genome&lt;/title&gt;&lt;secondary-title&gt;J Biol Chem&lt;/secondary-title&gt;&lt;/titles&gt;&lt;periodical&gt;&lt;full-title&gt;J Biol Chem&lt;/full-title&gt;&lt;/periodical&gt;&lt;pages&gt;26267-76&lt;/pages&gt;&lt;volume&gt;286&lt;/volume&gt;&lt;number&gt;30&lt;/number&gt;&lt;edition&gt;2011/06/10&lt;/edition&gt;&lt;keywords&gt;&lt;keyword&gt;Animals&lt;/keyword&gt;&lt;keyword&gt;Chromatin/genetics/*metabolism&lt;/keyword&gt;&lt;keyword&gt;Gene Expression Profiling&lt;/keyword&gt;&lt;keyword&gt;Genome, Human/*physiology&lt;/keyword&gt;&lt;keyword&gt;Histones/genetics/*metabolism&lt;/keyword&gt;&lt;keyword&gt;Humans&lt;/keyword&gt;&lt;keyword&gt;Protein Processing, Post-Translational/*physiology&lt;/keyword&gt;&lt;keyword&gt;Repressor Proteins/genetics/*metabolism&lt;/keyword&gt;&lt;/keywords&gt;&lt;dates&gt;&lt;year&gt;2011&lt;/year&gt;&lt;pub-dates&gt;&lt;date&gt;Jul 29&lt;/date&gt;&lt;/pub-dates&gt;&lt;/dates&gt;&lt;isbn&gt;1083-351X (Electronic)&amp;#xD;0021-9258 (Linking)&lt;/isbn&gt;&lt;accession-num&gt;21652716&lt;/accession-num&gt;&lt;urls&gt;&lt;related-urls&gt;&lt;url&gt;http://www.ncbi.nlm.nih.gov/pubmed/21652716&lt;/url&gt;&lt;/related-urls&gt;&lt;/urls&gt;&lt;custom2&gt;3143589&lt;/custom2&gt;&lt;electronic-resource-num&gt;10.1074/jbc.R111.252569&amp;#xD;R111.252569 [pii]&lt;/electronic-resource-num&gt;&lt;language&gt;eng&lt;/language&gt;&lt;/record&gt;&lt;/Cite&gt;&lt;/EndNote&gt;</w:instrText>
      </w:r>
      <w:r w:rsidR="00BC6503">
        <w:fldChar w:fldCharType="separate"/>
      </w:r>
      <w:r w:rsidR="00DD31E9">
        <w:rPr>
          <w:noProof/>
        </w:rPr>
        <w:t>[</w:t>
      </w:r>
      <w:hyperlink w:anchor="_ENREF_138" w:tooltip="Iyengar, 2011 #194" w:history="1">
        <w:r w:rsidR="001526E9">
          <w:rPr>
            <w:noProof/>
          </w:rPr>
          <w:t>138</w:t>
        </w:r>
      </w:hyperlink>
      <w:r w:rsidR="00DD31E9">
        <w:rPr>
          <w:noProof/>
        </w:rPr>
        <w:t>]</w:t>
      </w:r>
      <w:r w:rsidR="00BC6503">
        <w:fldChar w:fldCharType="end"/>
      </w:r>
      <w:r w:rsidR="00272F6A">
        <w:t>.</w:t>
      </w:r>
    </w:p>
    <w:p w:rsidR="00A63531" w:rsidRDefault="00145588" w:rsidP="00D37227">
      <w:r>
        <w:t>ChIP</w:t>
      </w:r>
      <w:r w:rsidR="00BE0CF6">
        <w:t xml:space="preserve"> in combination with next-generation sequencing techniques</w:t>
      </w:r>
      <w:r w:rsidR="007B1E86">
        <w:t xml:space="preserve"> (ChIP-seq)</w:t>
      </w:r>
      <w:r w:rsidR="00BE0CF6">
        <w:t xml:space="preserve"> is a powerful tool to detect </w:t>
      </w:r>
      <w:r w:rsidR="007B1E86">
        <w:t xml:space="preserve">genome-wide </w:t>
      </w:r>
      <w:r w:rsidR="00A21A3E">
        <w:t xml:space="preserve">binding sites of </w:t>
      </w:r>
      <w:r w:rsidR="007B1E86">
        <w:t>transcription factors</w:t>
      </w:r>
      <w:r w:rsidR="00A21A3E">
        <w:t xml:space="preserve"> and </w:t>
      </w:r>
      <w:r w:rsidR="007B1E86">
        <w:t xml:space="preserve">has </w:t>
      </w:r>
      <w:r>
        <w:t xml:space="preserve">rapidly </w:t>
      </w:r>
      <w:r w:rsidR="00A21A3E">
        <w:t>replaced hybridisation-based assays</w:t>
      </w:r>
      <w:r w:rsidR="007B1E86">
        <w:t xml:space="preserve"> </w:t>
      </w:r>
      <w:r w:rsidR="00A21A3E">
        <w:t xml:space="preserve">during the last </w:t>
      </w:r>
      <w:r w:rsidR="007B1E86">
        <w:t xml:space="preserve">few </w:t>
      </w:r>
      <w:r w:rsidR="00A21A3E">
        <w:t>years. We have generated F9 cells overexpressing FLAG-tagged ZFP809 and have shown that this protein binds efficiently and highly specific</w:t>
      </w:r>
      <w:r w:rsidR="003071BA">
        <w:t>ally</w:t>
      </w:r>
      <w:r w:rsidR="006E2C3A">
        <w:t xml:space="preserve"> to</w:t>
      </w:r>
      <w:r w:rsidR="00A21A3E">
        <w:t xml:space="preserve"> genomic target sequences containing the Pro-PBS repressor binding sequence (</w:t>
      </w:r>
      <w:r w:rsidR="004054DD">
        <w:t>chapter 2</w:t>
      </w:r>
      <w:r w:rsidR="00A21A3E">
        <w:t xml:space="preserve">). </w:t>
      </w:r>
      <w:r w:rsidR="007B1E86">
        <w:t>In this chapter</w:t>
      </w:r>
      <w:r w:rsidR="00A21A3E">
        <w:t xml:space="preserve">, we </w:t>
      </w:r>
      <w:r w:rsidR="00983F18">
        <w:t>identified</w:t>
      </w:r>
      <w:r w:rsidR="00A21A3E">
        <w:t xml:space="preserve"> </w:t>
      </w:r>
      <w:r w:rsidR="007B1E86">
        <w:t xml:space="preserve">genomic </w:t>
      </w:r>
      <w:r w:rsidR="00A21A3E">
        <w:t>ZFP809 targets in repetitive elements</w:t>
      </w:r>
      <w:r w:rsidR="00BB5E68">
        <w:t>,</w:t>
      </w:r>
      <w:r w:rsidR="00A21A3E">
        <w:t xml:space="preserve"> such as ERVs</w:t>
      </w:r>
      <w:r w:rsidR="00F421EC">
        <w:t>,</w:t>
      </w:r>
      <w:r w:rsidR="00A21A3E">
        <w:t xml:space="preserve"> </w:t>
      </w:r>
      <w:r w:rsidR="007B1E86">
        <w:t>and</w:t>
      </w:r>
      <w:r w:rsidR="00A21A3E">
        <w:t xml:space="preserve"> in the non-repetitiv</w:t>
      </w:r>
      <w:r w:rsidR="007B1E86">
        <w:t>e fraction of the mouse genome using ChIP-seq technology.</w:t>
      </w:r>
      <w:r w:rsidR="00983F18">
        <w:t xml:space="preserve"> </w:t>
      </w:r>
    </w:p>
    <w:p w:rsidR="007B1E86" w:rsidRDefault="00983F18" w:rsidP="00D37227">
      <w:r>
        <w:t xml:space="preserve">We found that ZFP809 primarily targets Pro-PBS containing ERVS but also shows some affinity to several ERV target sequences that are similar but clearly </w:t>
      </w:r>
      <w:r w:rsidR="00F421EC">
        <w:t>distinct from</w:t>
      </w:r>
      <w:r>
        <w:t xml:space="preserve"> the Pro-PBS. Furthermore, we identified a large number of ZFP809 binding sites in the non-repetitive fraction of the mouse genome and found that these binding sites are preferably located </w:t>
      </w:r>
      <w:r w:rsidR="001D40AA">
        <w:t xml:space="preserve">near </w:t>
      </w:r>
      <w:r w:rsidR="00AC5F5B">
        <w:t>TSS</w:t>
      </w:r>
      <w:r>
        <w:t xml:space="preserve"> of genes. ZFP809 knock-down in F9 cells did not lead to an upregulation of</w:t>
      </w:r>
      <w:r w:rsidRPr="00983F18">
        <w:t xml:space="preserve"> </w:t>
      </w:r>
      <w:r>
        <w:t>Pro-PBS containing ERVs. Also the majority of genes that were targeted by ZFP809 in their promoter region were not upregulated upon ZFP809 knock-down. Furthermore</w:t>
      </w:r>
      <w:r w:rsidR="00D37227">
        <w:t>,</w:t>
      </w:r>
      <w:r>
        <w:t xml:space="preserve"> these genes were not marked by heterochromatin markers at the ZFP809 binding sites. However, we detected TRIM28 binding at some of these regions and overexpression of ZFP809 led to transcriptional silencing by heterochromatin formation of some of the ZFP809 targeted genes. </w:t>
      </w:r>
      <w:r w:rsidR="00AF0018">
        <w:t>Finally, we identified a gene</w:t>
      </w:r>
      <w:r w:rsidR="00D37227">
        <w:t xml:space="preserve"> with a strong ZFP809 binding site in the promoter region which is marked by repressive histone methylation</w:t>
      </w:r>
      <w:r w:rsidR="001D40AA">
        <w:t>s in ES cells</w:t>
      </w:r>
      <w:r w:rsidR="00D37227">
        <w:t>. ZFP809 knock-down led to transcriptional upregulation of this gene, indicating that ZFP809 may function as</w:t>
      </w:r>
      <w:r w:rsidR="001D40AA">
        <w:t xml:space="preserve"> a</w:t>
      </w:r>
      <w:r w:rsidR="00D37227">
        <w:t xml:space="preserve"> </w:t>
      </w:r>
      <w:r w:rsidR="001D40AA">
        <w:t>transcription factor regulating gene expression.</w:t>
      </w:r>
    </w:p>
    <w:p w:rsidR="0000232A" w:rsidRDefault="0000232A" w:rsidP="006D44A6">
      <w:pPr>
        <w:pStyle w:val="Heading2"/>
      </w:pPr>
      <w:bookmarkStart w:id="33" w:name="_Toc343249323"/>
      <w:r>
        <w:lastRenderedPageBreak/>
        <w:t>Materials and methods</w:t>
      </w:r>
      <w:bookmarkEnd w:id="33"/>
    </w:p>
    <w:p w:rsidR="00D467EB" w:rsidRPr="00D467EB" w:rsidRDefault="00145588" w:rsidP="004330D8">
      <w:pPr>
        <w:pStyle w:val="Heading4"/>
      </w:pPr>
      <w:r>
        <w:t>L</w:t>
      </w:r>
      <w:r w:rsidR="003D21AD">
        <w:t xml:space="preserve">ibrary construction </w:t>
      </w:r>
      <w:r w:rsidR="00D467EB" w:rsidRPr="00D467EB">
        <w:t>for ChIP-seq</w:t>
      </w:r>
    </w:p>
    <w:p w:rsidR="00D467EB" w:rsidRDefault="00145588" w:rsidP="00D467EB">
      <w:r>
        <w:t>The g</w:t>
      </w:r>
      <w:r w:rsidR="00D467EB" w:rsidRPr="002F3130">
        <w:t xml:space="preserve">eneration of F9 EC cells stably expressing </w:t>
      </w:r>
      <w:r w:rsidR="007B1E86" w:rsidRPr="007B1E86">
        <w:rPr>
          <w:i/>
        </w:rPr>
        <w:t>M. musculus</w:t>
      </w:r>
      <w:r w:rsidR="007B1E86">
        <w:t xml:space="preserve"> </w:t>
      </w:r>
      <w:r w:rsidR="00D467EB" w:rsidRPr="002F3130">
        <w:t xml:space="preserve">FLAG-tagged ZFP809 </w:t>
      </w:r>
      <w:r w:rsidR="00C01A6D">
        <w:t>(F9</w:t>
      </w:r>
      <w:r w:rsidR="00A95E59">
        <w:t xml:space="preserve"> </w:t>
      </w:r>
      <w:r w:rsidR="00C01A6D" w:rsidRPr="002F3130">
        <w:t>[</w:t>
      </w:r>
      <w:proofErr w:type="spellStart"/>
      <w:r w:rsidR="00C01A6D" w:rsidRPr="002F3130">
        <w:t>pSB</w:t>
      </w:r>
      <w:proofErr w:type="spellEnd"/>
      <w:r w:rsidR="00C01A6D" w:rsidRPr="002F3130">
        <w:t>/KRAB-ZFP809]</w:t>
      </w:r>
      <w:r w:rsidR="00C01A6D">
        <w:t xml:space="preserve">) </w:t>
      </w:r>
      <w:r w:rsidR="00D467EB" w:rsidRPr="002F3130">
        <w:t xml:space="preserve">is described in </w:t>
      </w:r>
      <w:r w:rsidR="004054DD">
        <w:t>chapter 2</w:t>
      </w:r>
      <w:r w:rsidR="002D3125">
        <w:t>.</w:t>
      </w:r>
      <w:r w:rsidR="00D467EB" w:rsidRPr="002F3130">
        <w:t xml:space="preserve"> </w:t>
      </w:r>
      <w:r>
        <w:t>ChIP</w:t>
      </w:r>
      <w:r w:rsidR="002D3125">
        <w:t xml:space="preserve"> was per</w:t>
      </w:r>
      <w:r w:rsidR="00D467EB" w:rsidRPr="002F3130">
        <w:t>formed a</w:t>
      </w:r>
      <w:r w:rsidR="002D3125">
        <w:t>ccor</w:t>
      </w:r>
      <w:r w:rsidR="008B54C1">
        <w:t>ding to a protocol that that has</w:t>
      </w:r>
      <w:r w:rsidR="00D467EB" w:rsidRPr="002F3130">
        <w:t xml:space="preserve"> been o</w:t>
      </w:r>
      <w:r>
        <w:t xml:space="preserve">ptimised for ChIP-seq with KRAB-ZFPs </w:t>
      </w:r>
      <w:r w:rsidR="00D467EB">
        <w:rPr>
          <w:lang w:val="da-DK"/>
        </w:rPr>
        <w:fldChar w:fldCharType="begin"/>
      </w:r>
      <w:r w:rsidR="00DD31E9">
        <w:rPr>
          <w:lang w:val="da-DK"/>
        </w:rPr>
        <w:instrText xml:space="preserve"> ADDIN EN.CITE &lt;EndNote&gt;&lt;Cite&gt;&lt;Author&gt;O&amp;apos;Geen&lt;/Author&gt;&lt;Year&gt;2010&lt;/Year&gt;&lt;RecNum&gt;139&lt;/RecNum&gt;&lt;DisplayText&gt;[139]&lt;/DisplayText&gt;&lt;record&gt;&lt;rec-number&gt;139&lt;/rec-number&gt;&lt;foreign-keys&gt;&lt;key app="EN" db-id="tzfp5vpxsp522xeefx3xp5rdz9ar9fwxdeax"&gt;139&lt;/key&gt;&lt;/foreign-keys&gt;&lt;ref-type name="Journal Article"&gt;17&lt;/ref-type&gt;&lt;contributors&gt;&lt;authors&gt;&lt;author&gt;O&amp;apos;Geen, H.&lt;/author&gt;&lt;author&gt;Frietze, S.&lt;/author&gt;&lt;author&gt;Farnham, P. J.&lt;/author&gt;&lt;/authors&gt;&lt;/contributors&gt;&lt;auth-address&gt;Department of Pharmacology, Genome Center, University of California at Davis, Davis, CA, USA.&lt;/auth-address&gt;&lt;titles&gt;&lt;title&gt;Using ChIP-seq technology to identify targets of zinc finger transcription factors&lt;/title&gt;&lt;secondary-title&gt;Methods Mol Biol&lt;/secondary-title&gt;&lt;/titles&gt;&lt;periodical&gt;&lt;full-title&gt;Methods Mol Biol&lt;/full-title&gt;&lt;/periodical&gt;&lt;pages&gt;437-55&lt;/pages&gt;&lt;volume&gt;649&lt;/volume&gt;&lt;edition&gt;2010/08/04&lt;/edition&gt;&lt;keywords&gt;&lt;keyword&gt;Chromatin Immunoprecipitation/*methods&lt;/keyword&gt;&lt;keyword&gt;Computational Biology/*methods&lt;/keyword&gt;&lt;keyword&gt;Humans&lt;/keyword&gt;&lt;keyword&gt;Transcription Factors/genetics/*metabolism&lt;/keyword&gt;&lt;keyword&gt;Zinc Fingers/*genetics&lt;/keyword&gt;&lt;/keywords&gt;&lt;dates&gt;&lt;year&gt;2010&lt;/year&gt;&lt;/dates&gt;&lt;isbn&gt;1940-6029 (Electronic)&amp;#xD;1064-3745 (Linking)&lt;/isbn&gt;&lt;accession-num&gt;20680851&lt;/accession-num&gt;&lt;urls&gt;&lt;related-urls&gt;&lt;url&gt;http://www.ncbi.nlm.nih.gov/pubmed/20680851&lt;/url&gt;&lt;/related-urls&gt;&lt;/urls&gt;&lt;electronic-resource-num&gt;10.1007/978-1-60761-753-2_27&lt;/electronic-resource-num&gt;&lt;language&gt;eng&lt;/language&gt;&lt;/record&gt;&lt;/Cite&gt;&lt;/EndNote&gt;</w:instrText>
      </w:r>
      <w:r w:rsidR="00D467EB">
        <w:rPr>
          <w:lang w:val="da-DK"/>
        </w:rPr>
        <w:fldChar w:fldCharType="separate"/>
      </w:r>
      <w:r w:rsidR="00DD31E9">
        <w:rPr>
          <w:noProof/>
          <w:lang w:val="da-DK"/>
        </w:rPr>
        <w:t>[</w:t>
      </w:r>
      <w:hyperlink w:anchor="_ENREF_139" w:tooltip="O'Geen, 2010 #139" w:history="1">
        <w:r w:rsidR="001526E9">
          <w:rPr>
            <w:noProof/>
            <w:lang w:val="da-DK"/>
          </w:rPr>
          <w:t>139</w:t>
        </w:r>
      </w:hyperlink>
      <w:r w:rsidR="00DD31E9">
        <w:rPr>
          <w:noProof/>
          <w:lang w:val="da-DK"/>
        </w:rPr>
        <w:t>]</w:t>
      </w:r>
      <w:r w:rsidR="00D467EB">
        <w:rPr>
          <w:lang w:val="da-DK"/>
        </w:rPr>
        <w:fldChar w:fldCharType="end"/>
      </w:r>
      <w:r w:rsidR="00D467EB" w:rsidRPr="002F3130">
        <w:t xml:space="preserve">. Briefly, 1 </w:t>
      </w:r>
      <w:r w:rsidR="00D467EB" w:rsidRPr="002F3130">
        <w:rPr>
          <w:rFonts w:cstheme="minorHAnsi"/>
        </w:rPr>
        <w:t>×</w:t>
      </w:r>
      <w:r w:rsidR="00D467EB" w:rsidRPr="002F3130">
        <w:t xml:space="preserve"> 10</w:t>
      </w:r>
      <w:r w:rsidR="00D467EB" w:rsidRPr="002F3130">
        <w:rPr>
          <w:vertAlign w:val="superscript"/>
        </w:rPr>
        <w:t>8</w:t>
      </w:r>
      <w:r w:rsidR="00D467EB" w:rsidRPr="002F3130">
        <w:t xml:space="preserve"> F9 [</w:t>
      </w:r>
      <w:proofErr w:type="spellStart"/>
      <w:r w:rsidR="00D467EB" w:rsidRPr="002F3130">
        <w:t>pSB</w:t>
      </w:r>
      <w:proofErr w:type="spellEnd"/>
      <w:r w:rsidR="00D467EB" w:rsidRPr="002F3130">
        <w:t>/KRAB-ZFP809] c</w:t>
      </w:r>
      <w:r>
        <w:t>ells were harvested by trypsinis</w:t>
      </w:r>
      <w:r w:rsidR="00D467EB" w:rsidRPr="002F3130">
        <w:t>ation, washed and cross</w:t>
      </w:r>
      <w:r>
        <w:t>-</w:t>
      </w:r>
      <w:r w:rsidR="00D467EB" w:rsidRPr="002F3130">
        <w:t xml:space="preserve">linked with formaldehyde. Chromatin was sonicated for 20 minutes on a </w:t>
      </w:r>
      <w:proofErr w:type="spellStart"/>
      <w:r w:rsidR="00D467EB" w:rsidRPr="003339D0">
        <w:t>Covaris</w:t>
      </w:r>
      <w:proofErr w:type="spellEnd"/>
      <w:r w:rsidR="00D467EB" w:rsidRPr="003339D0">
        <w:t xml:space="preserve"> S2 </w:t>
      </w:r>
      <w:proofErr w:type="spellStart"/>
      <w:r w:rsidR="00D467EB" w:rsidRPr="003339D0">
        <w:t>sonicator</w:t>
      </w:r>
      <w:proofErr w:type="spellEnd"/>
      <w:r w:rsidR="00D467EB" w:rsidRPr="003339D0">
        <w:t xml:space="preserve"> using the following settings: 200 cycles/burst, 20% duty cycle and intensity set to 8</w:t>
      </w:r>
      <w:r w:rsidR="00D467EB">
        <w:t xml:space="preserve">. After this treatment, the size of the sonication fragments was between 100 and 300 bp, as confirmed by gel electrophoresis. Chromatin was </w:t>
      </w:r>
      <w:r w:rsidR="002D3125">
        <w:t xml:space="preserve">then </w:t>
      </w:r>
      <w:r w:rsidR="00D467EB">
        <w:t>immunoprecipitated with 10 µg of monoclonal ANTI-FLAG</w:t>
      </w:r>
      <w:r w:rsidR="00D467EB">
        <w:rPr>
          <w:rFonts w:cstheme="minorHAnsi"/>
        </w:rPr>
        <w:t>®</w:t>
      </w:r>
      <w:r w:rsidR="00D467EB">
        <w:t xml:space="preserve"> M2 antibody (Sigma-Aldrich). After reverse-crosslinking, DNA was purified and elute</w:t>
      </w:r>
      <w:r w:rsidR="00C01A6D">
        <w:t>d in 12 µl of elution buffer.</w:t>
      </w:r>
      <w:r>
        <w:t xml:space="preserve"> </w:t>
      </w:r>
      <w:r w:rsidR="00FF5533">
        <w:t xml:space="preserve">Immunoprecipitated DNA (ca. 20 </w:t>
      </w:r>
      <w:proofErr w:type="spellStart"/>
      <w:r w:rsidR="00D467EB">
        <w:t>ng</w:t>
      </w:r>
      <w:proofErr w:type="spellEnd"/>
      <w:r w:rsidR="00D467EB">
        <w:t>), together with an input control (DNA puri</w:t>
      </w:r>
      <w:r>
        <w:t xml:space="preserve">fied from sonicated and reverse </w:t>
      </w:r>
      <w:r w:rsidR="00D467EB">
        <w:t>cross</w:t>
      </w:r>
      <w:r>
        <w:t>-</w:t>
      </w:r>
      <w:r w:rsidR="00D467EB">
        <w:t>linked chromatin without immunoprecipitation), was submitte</w:t>
      </w:r>
      <w:r w:rsidR="002D3125">
        <w:t xml:space="preserve">d for library construction and </w:t>
      </w:r>
      <w:proofErr w:type="spellStart"/>
      <w:r w:rsidR="002D3125">
        <w:t>I</w:t>
      </w:r>
      <w:r w:rsidR="00D467EB">
        <w:t>llumina</w:t>
      </w:r>
      <w:proofErr w:type="spellEnd"/>
      <w:r w:rsidR="00D467EB">
        <w:t xml:space="preserve"> </w:t>
      </w:r>
      <w:r w:rsidR="002D3125">
        <w:t xml:space="preserve">high-throughput </w:t>
      </w:r>
      <w:r w:rsidR="00D467EB">
        <w:t>sequencing at the BGI sequencing facility (</w:t>
      </w:r>
      <w:r w:rsidR="003071BA" w:rsidRPr="003071BA">
        <w:t>http://www.genomics.cn</w:t>
      </w:r>
      <w:r w:rsidR="00D467EB">
        <w:t xml:space="preserve">). </w:t>
      </w:r>
      <w:r w:rsidR="00316A23">
        <w:t>H</w:t>
      </w:r>
      <w:r w:rsidR="00D467EB">
        <w:t>igh quality reads (adapter sequences and reads with quality values &lt;=20 in more than 50% of the sequenced nucleotides and reads with more than 10% “N” content were removed) of 49 nucleotides</w:t>
      </w:r>
      <w:r w:rsidR="001C5734">
        <w:t>’</w:t>
      </w:r>
      <w:r w:rsidR="00D467EB">
        <w:t xml:space="preserve"> length were </w:t>
      </w:r>
      <w:r w:rsidR="00316A23">
        <w:t>generated</w:t>
      </w:r>
      <w:r w:rsidR="00D467EB">
        <w:t xml:space="preserve">. Sequencing quality was confirmed by the </w:t>
      </w:r>
      <w:proofErr w:type="spellStart"/>
      <w:r w:rsidR="00D467EB" w:rsidRPr="00462AD9">
        <w:rPr>
          <w:i/>
        </w:rPr>
        <w:t>Fastqc</w:t>
      </w:r>
      <w:proofErr w:type="spellEnd"/>
      <w:r w:rsidR="00D467EB">
        <w:t xml:space="preserve"> tool on the Galaxy platform (</w:t>
      </w:r>
      <w:r w:rsidR="00D467EB" w:rsidRPr="00462AD9">
        <w:t>https://main.g2.bx.psu.edu/</w:t>
      </w:r>
      <w:r w:rsidR="00D467EB">
        <w:t xml:space="preserve">). </w:t>
      </w:r>
    </w:p>
    <w:p w:rsidR="00D467EB" w:rsidRDefault="00D467EB" w:rsidP="004330D8">
      <w:pPr>
        <w:pStyle w:val="Heading4"/>
      </w:pPr>
      <w:r>
        <w:t>Read mapping and peak calling</w:t>
      </w:r>
    </w:p>
    <w:p w:rsidR="00D467EB" w:rsidRPr="00735C1E" w:rsidRDefault="00D467EB" w:rsidP="00D467EB">
      <w:r>
        <w:t xml:space="preserve">Reads from both samples were mapped to the mouse genome </w:t>
      </w:r>
      <w:r w:rsidR="00FF5533">
        <w:t xml:space="preserve">(mm9) </w:t>
      </w:r>
      <w:r>
        <w:t>u</w:t>
      </w:r>
      <w:r w:rsidR="00FF5533">
        <w:t>sing the Bowtie alignment tool available at the Galaxy platform</w:t>
      </w:r>
      <w:r w:rsidR="00541D99">
        <w:t xml:space="preserve"> under the </w:t>
      </w:r>
      <w:r w:rsidR="002D4636">
        <w:t>pre-set</w:t>
      </w:r>
      <w:r w:rsidR="00541D99">
        <w:t xml:space="preserve"> commonly used settings</w:t>
      </w:r>
      <w:r w:rsidR="00FF5533">
        <w:t>.</w:t>
      </w:r>
      <w:r w:rsidR="00541D99">
        <w:t xml:space="preserve"> Briefly,</w:t>
      </w:r>
      <w:r w:rsidR="00FF5533">
        <w:t xml:space="preserve"> </w:t>
      </w:r>
      <w:r w:rsidR="00541D99">
        <w:t>t</w:t>
      </w:r>
      <w:r w:rsidR="00FF5533">
        <w:t xml:space="preserve">he seed length </w:t>
      </w:r>
      <w:r w:rsidR="00541D99">
        <w:t xml:space="preserve">for each read alignment </w:t>
      </w:r>
      <w:r w:rsidR="00FF5533">
        <w:t xml:space="preserve">was set to 28 bp </w:t>
      </w:r>
      <w:r w:rsidR="00541D99">
        <w:t>allowing</w:t>
      </w:r>
      <w:r w:rsidR="00FF5533">
        <w:t xml:space="preserve"> two mismatches. </w:t>
      </w:r>
      <w:r w:rsidR="00541D99">
        <w:t>Since the reads have already</w:t>
      </w:r>
      <w:r w:rsidR="002D4636">
        <w:t xml:space="preserve"> been</w:t>
      </w:r>
      <w:r w:rsidR="00541D99">
        <w:t xml:space="preserve"> filtered and trimmed and </w:t>
      </w:r>
      <w:r w:rsidR="002D4636">
        <w:t>we confirmed the</w:t>
      </w:r>
      <w:r w:rsidR="00541D99">
        <w:t xml:space="preserve"> high quality </w:t>
      </w:r>
      <w:r w:rsidR="002D4636">
        <w:t>of the sequenced reads</w:t>
      </w:r>
      <w:r w:rsidR="00541D99">
        <w:t xml:space="preserve">, </w:t>
      </w:r>
      <w:r w:rsidR="002D4636">
        <w:t xml:space="preserve">all positions of </w:t>
      </w:r>
      <w:r w:rsidR="00541D99">
        <w:t>the reads were used for global alignment.</w:t>
      </w:r>
      <w:r w:rsidR="00833E6C">
        <w:t xml:space="preserve"> </w:t>
      </w:r>
      <w:r w:rsidR="00735C1E">
        <w:t xml:space="preserve">Peak calling was performed using the </w:t>
      </w:r>
      <w:r w:rsidRPr="007179B8">
        <w:rPr>
          <w:color w:val="000000"/>
        </w:rPr>
        <w:t>Model-based Analysis of ChIP-Seq</w:t>
      </w:r>
      <w:r>
        <w:t xml:space="preserve"> (</w:t>
      </w:r>
      <w:r w:rsidRPr="002D4636">
        <w:t>MACS</w:t>
      </w:r>
      <w:r>
        <w:t>)</w:t>
      </w:r>
      <w:r w:rsidR="00735C1E">
        <w:t xml:space="preserve"> (version 1.0.1)</w:t>
      </w:r>
      <w:r>
        <w:t xml:space="preserve"> </w:t>
      </w:r>
      <w:r>
        <w:fldChar w:fldCharType="begin"/>
      </w:r>
      <w:r w:rsidR="00DD31E9">
        <w:instrText xml:space="preserve"> ADDIN EN.CITE &lt;EndNote&gt;&lt;Cite&gt;&lt;Author&gt;Zhang&lt;/Author&gt;&lt;Year&gt;2008&lt;/Year&gt;&lt;RecNum&gt;140&lt;/RecNum&gt;&lt;DisplayText&gt;[140]&lt;/DisplayText&gt;&lt;record&gt;&lt;rec-number&gt;140&lt;/rec-number&gt;&lt;foreign-keys&gt;&lt;key app="EN" db-id="tzfp5vpxsp522xeefx3xp5rdz9ar9fwxdeax"&gt;14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pubmed/18798982&lt;/url&gt;&lt;/related-urls&gt;&lt;/urls&gt;&lt;custom2&gt;2592715&lt;/custom2&gt;&lt;electronic-resource-num&gt;gb-2008-9-9-r137 [pii]&amp;#xD;10.1186/gb-2008-9-9-r137&lt;/electronic-resource-num&gt;&lt;language&gt;eng&lt;/language&gt;&lt;/record&gt;&lt;/Cite&gt;&lt;/EndNote&gt;</w:instrText>
      </w:r>
      <w:r>
        <w:fldChar w:fldCharType="separate"/>
      </w:r>
      <w:r w:rsidR="00DD31E9">
        <w:rPr>
          <w:noProof/>
        </w:rPr>
        <w:t>[</w:t>
      </w:r>
      <w:hyperlink w:anchor="_ENREF_140" w:tooltip="Zhang, 2008 #140" w:history="1">
        <w:r w:rsidR="001526E9">
          <w:rPr>
            <w:noProof/>
          </w:rPr>
          <w:t>140</w:t>
        </w:r>
      </w:hyperlink>
      <w:r w:rsidR="00DD31E9">
        <w:rPr>
          <w:noProof/>
        </w:rPr>
        <w:t>]</w:t>
      </w:r>
      <w:r>
        <w:fldChar w:fldCharType="end"/>
      </w:r>
      <w:r>
        <w:t xml:space="preserve"> </w:t>
      </w:r>
      <w:r w:rsidR="00001922">
        <w:t>which is available</w:t>
      </w:r>
      <w:r>
        <w:t xml:space="preserve"> on the Galaxy platform. The program was run at </w:t>
      </w:r>
      <w:r>
        <w:rPr>
          <w:color w:val="000000"/>
        </w:rPr>
        <w:t xml:space="preserve">default settings except the </w:t>
      </w:r>
      <w:proofErr w:type="spellStart"/>
      <w:r>
        <w:rPr>
          <w:color w:val="000000"/>
        </w:rPr>
        <w:t>Mfold</w:t>
      </w:r>
      <w:proofErr w:type="spellEnd"/>
      <w:r>
        <w:rPr>
          <w:color w:val="000000"/>
        </w:rPr>
        <w:t xml:space="preserve"> parameter, </w:t>
      </w:r>
      <w:r w:rsidR="00001922">
        <w:rPr>
          <w:color w:val="000000"/>
        </w:rPr>
        <w:t>setting</w:t>
      </w:r>
      <w:r>
        <w:rPr>
          <w:color w:val="000000"/>
        </w:rPr>
        <w:t xml:space="preserve"> the minimum enrichment of ChIP sample reads over the control reads to find peaks for building the shifting model</w:t>
      </w:r>
      <w:r>
        <w:t>,</w:t>
      </w:r>
      <w:r>
        <w:rPr>
          <w:color w:val="000000"/>
        </w:rPr>
        <w:t xml:space="preserve"> </w:t>
      </w:r>
      <w:r w:rsidR="00001922">
        <w:rPr>
          <w:color w:val="000000"/>
        </w:rPr>
        <w:t xml:space="preserve">which </w:t>
      </w:r>
      <w:r>
        <w:rPr>
          <w:color w:val="000000"/>
        </w:rPr>
        <w:t xml:space="preserve">was set to 10. </w:t>
      </w:r>
      <w:r w:rsidR="00833E6C">
        <w:rPr>
          <w:color w:val="000000"/>
        </w:rPr>
        <w:t>The following pre</w:t>
      </w:r>
      <w:r w:rsidR="002D4636">
        <w:rPr>
          <w:color w:val="000000"/>
        </w:rPr>
        <w:t>-</w:t>
      </w:r>
      <w:r w:rsidR="00833E6C">
        <w:rPr>
          <w:color w:val="000000"/>
        </w:rPr>
        <w:t>set parameters have</w:t>
      </w:r>
      <w:r w:rsidR="00341BE4">
        <w:rPr>
          <w:color w:val="000000"/>
        </w:rPr>
        <w:t xml:space="preserve"> been used: Band width: 300 bp;</w:t>
      </w:r>
      <w:r w:rsidR="00833E6C">
        <w:rPr>
          <w:color w:val="000000"/>
        </w:rPr>
        <w:t xml:space="preserve"> p-value cut</w:t>
      </w:r>
      <w:r w:rsidR="00341BE4">
        <w:rPr>
          <w:color w:val="000000"/>
        </w:rPr>
        <w:t>-</w:t>
      </w:r>
      <w:r w:rsidR="00833E6C">
        <w:rPr>
          <w:color w:val="000000"/>
        </w:rPr>
        <w:t xml:space="preserve">off for peak </w:t>
      </w:r>
      <w:r w:rsidR="00833E6C">
        <w:rPr>
          <w:color w:val="000000"/>
        </w:rPr>
        <w:lastRenderedPageBreak/>
        <w:t xml:space="preserve">detection: </w:t>
      </w:r>
      <w:r w:rsidR="00833E6C" w:rsidRPr="00833E6C">
        <w:rPr>
          <w:color w:val="000000"/>
        </w:rPr>
        <w:t>1e-05</w:t>
      </w:r>
      <w:r w:rsidR="00833E6C">
        <w:rPr>
          <w:color w:val="000000"/>
        </w:rPr>
        <w:t xml:space="preserve">; </w:t>
      </w:r>
      <w:r w:rsidR="00833E6C">
        <w:t>three levels of regions around the peak region to calculate the maximum lambda as local lambda: 1000, 5000 and 10000.</w:t>
      </w:r>
      <w:r w:rsidR="00380CA7">
        <w:t xml:space="preserve"> To prevent false peak calling caused by multiple tags at the exact same position and strand orientation, often a result of the PCR amplification step</w:t>
      </w:r>
      <w:r w:rsidR="00341BE4">
        <w:t xml:space="preserve"> during library construction</w:t>
      </w:r>
      <w:r w:rsidR="00380CA7">
        <w:t xml:space="preserve">, MACS calculates the maximum tags at the exact same location based on </w:t>
      </w:r>
      <w:r w:rsidR="002D4636">
        <w:t xml:space="preserve">a </w:t>
      </w:r>
      <w:r w:rsidR="00380CA7">
        <w:t xml:space="preserve">binominal distribution using 1e-5 as p-value </w:t>
      </w:r>
      <w:r w:rsidR="002D4636">
        <w:t>cut-off</w:t>
      </w:r>
      <w:r w:rsidR="00380CA7">
        <w:t xml:space="preserve">. </w:t>
      </w:r>
      <w:r w:rsidR="00994855">
        <w:t>For each enriched peak region, MACS calculates the ChIP-seq read enrichment over the input reads as well as the peak summit that represents the position of the peak in which the read enrichment was at its maximum.</w:t>
      </w:r>
    </w:p>
    <w:p w:rsidR="005374E4" w:rsidRPr="002F3130" w:rsidRDefault="005374E4" w:rsidP="004330D8">
      <w:pPr>
        <w:pStyle w:val="Heading4"/>
      </w:pPr>
      <w:r w:rsidRPr="002F3130">
        <w:t>Target motif identification</w:t>
      </w:r>
    </w:p>
    <w:p w:rsidR="005374E4" w:rsidRPr="00F52591" w:rsidRDefault="002D3125" w:rsidP="003C6BEA">
      <w:pPr>
        <w:rPr>
          <w:rFonts w:ascii="Calibri" w:eastAsia="Times New Roman" w:hAnsi="Calibri" w:cs="Times New Roman"/>
          <w:color w:val="000000"/>
          <w:sz w:val="22"/>
          <w:lang w:eastAsia="en-GB"/>
        </w:rPr>
      </w:pPr>
      <w:r>
        <w:t>The 100 top-scored (as calculated by MACS) non-repetitive (&lt;20% repe</w:t>
      </w:r>
      <w:r w:rsidR="002D4636">
        <w:t>titive sequence content</w:t>
      </w:r>
      <w:r>
        <w:t xml:space="preserve">) </w:t>
      </w:r>
      <w:r w:rsidR="002D4636">
        <w:t>ChIP-seq peaks were trimmed to 1</w:t>
      </w:r>
      <w:r>
        <w:t>00</w:t>
      </w:r>
      <w:r w:rsidR="00341BE4">
        <w:t xml:space="preserve"> </w:t>
      </w:r>
      <w:r>
        <w:t xml:space="preserve">bp </w:t>
      </w:r>
      <w:r w:rsidR="002D4636">
        <w:t>up- and downstream of</w:t>
      </w:r>
      <w:r>
        <w:t xml:space="preserve"> the peak summit and used for motif identification by the </w:t>
      </w:r>
      <w:proofErr w:type="spellStart"/>
      <w:r w:rsidR="005374E4" w:rsidRPr="002D3125">
        <w:rPr>
          <w:i/>
        </w:rPr>
        <w:t>CisFinder</w:t>
      </w:r>
      <w:proofErr w:type="spellEnd"/>
      <w:r>
        <w:t xml:space="preserve"> program (</w:t>
      </w:r>
      <w:r w:rsidR="00F52591" w:rsidRPr="00F52591">
        <w:t>http://lgsun.grc.nia.nih.gov/CisFinder/</w:t>
      </w:r>
      <w:r>
        <w:t>)</w:t>
      </w:r>
      <w:r w:rsidR="00F52591">
        <w:t xml:space="preserve"> using the following settings: False discovery </w:t>
      </w:r>
      <w:r w:rsidR="00F52591" w:rsidRPr="00F52591">
        <w:t>rate (</w:t>
      </w:r>
      <w:r w:rsidR="005374E4" w:rsidRPr="00F52591">
        <w:t>FDR</w:t>
      </w:r>
      <w:r w:rsidR="00F52591" w:rsidRPr="00F52591">
        <w:t>)</w:t>
      </w:r>
      <w:r w:rsidR="005374E4" w:rsidRPr="00F52591">
        <w:t xml:space="preserve">: </w:t>
      </w:r>
      <w:r w:rsidR="00F52591" w:rsidRPr="00F52591">
        <w:rPr>
          <w:lang w:eastAsia="en-GB"/>
        </w:rPr>
        <w:t>1.E-04</w:t>
      </w:r>
      <w:r w:rsidR="00F52591">
        <w:rPr>
          <w:lang w:eastAsia="en-GB"/>
        </w:rPr>
        <w:t xml:space="preserve">; Minimum enrichment ratio: 1.5; </w:t>
      </w:r>
      <w:r w:rsidR="00F52591">
        <w:t xml:space="preserve">Match threshold for clustering: 0.55. The </w:t>
      </w:r>
      <w:r w:rsidR="007F5E92">
        <w:t xml:space="preserve">identified </w:t>
      </w:r>
      <w:r w:rsidR="00F52591">
        <w:t xml:space="preserve">motifs were clustered by similarity and linkage.  </w:t>
      </w:r>
    </w:p>
    <w:p w:rsidR="00255280" w:rsidRDefault="00255280" w:rsidP="003945A0">
      <w:pPr>
        <w:pStyle w:val="Heading4"/>
      </w:pPr>
      <w:r>
        <w:t xml:space="preserve">Genomic </w:t>
      </w:r>
      <w:r w:rsidR="00E03DEC">
        <w:t>correlation</w:t>
      </w:r>
      <w:r>
        <w:t xml:space="preserve"> studies</w:t>
      </w:r>
    </w:p>
    <w:p w:rsidR="00255280" w:rsidRPr="00255280" w:rsidRDefault="00255280" w:rsidP="00255280">
      <w:r>
        <w:t xml:space="preserve">All correlation studies </w:t>
      </w:r>
      <w:r w:rsidR="00341BE4">
        <w:t>were</w:t>
      </w:r>
      <w:r>
        <w:t xml:space="preserve"> performed using tools and semi-automated wo</w:t>
      </w:r>
      <w:r w:rsidR="00E03DEC">
        <w:t>rkflows on the Galaxy platform.</w:t>
      </w:r>
      <w:r>
        <w:t xml:space="preserve"> </w:t>
      </w:r>
      <w:r w:rsidR="00341BE4">
        <w:t>Core p</w:t>
      </w:r>
      <w:r w:rsidR="002D4636">
        <w:t xml:space="preserve">romoter regions of Refseq genes were defined as 4 kb regions around the TSS of Refseq genes </w:t>
      </w:r>
      <w:r w:rsidR="00E03DEC">
        <w:t xml:space="preserve">that are </w:t>
      </w:r>
      <w:r w:rsidR="002D4636">
        <w:t>annotated in the UCSC Genome Browser. The genomic coordinates of previously identified ChIP-seq peaks were downloaded as BED files from the UCSC Table Browser and used for correlation studies performed on the Galaxy platform.</w:t>
      </w:r>
    </w:p>
    <w:p w:rsidR="005F5080" w:rsidRDefault="005F5080" w:rsidP="004330D8">
      <w:pPr>
        <w:pStyle w:val="Heading4"/>
      </w:pPr>
      <w:r>
        <w:t>ZFP809 knock</w:t>
      </w:r>
      <w:r w:rsidR="009C544A">
        <w:t>-</w:t>
      </w:r>
      <w:r>
        <w:t xml:space="preserve">down by </w:t>
      </w:r>
      <w:r w:rsidR="00255280">
        <w:t>short hairpin (</w:t>
      </w:r>
      <w:proofErr w:type="spellStart"/>
      <w:r>
        <w:t>sh</w:t>
      </w:r>
      <w:proofErr w:type="spellEnd"/>
      <w:r w:rsidR="00255280">
        <w:t xml:space="preserve">) </w:t>
      </w:r>
      <w:r>
        <w:t>RNAs</w:t>
      </w:r>
    </w:p>
    <w:p w:rsidR="005F5080" w:rsidRPr="005F5080" w:rsidRDefault="005F5080" w:rsidP="005F5080">
      <w:r>
        <w:t xml:space="preserve">F9 cells stably transfected with a </w:t>
      </w:r>
      <w:proofErr w:type="spellStart"/>
      <w:r>
        <w:t>pSuper</w:t>
      </w:r>
      <w:proofErr w:type="spellEnd"/>
      <w:r>
        <w:t xml:space="preserve">-retro vector expressing a </w:t>
      </w:r>
      <w:proofErr w:type="spellStart"/>
      <w:r>
        <w:t>shRNA</w:t>
      </w:r>
      <w:proofErr w:type="spellEnd"/>
      <w:r>
        <w:t xml:space="preserve"> directed against </w:t>
      </w:r>
      <w:r w:rsidR="00E03DEC">
        <w:t xml:space="preserve">the </w:t>
      </w:r>
      <w:r w:rsidRPr="00255280">
        <w:rPr>
          <w:i/>
        </w:rPr>
        <w:t>Zfp809</w:t>
      </w:r>
      <w:r>
        <w:t xml:space="preserve"> </w:t>
      </w:r>
      <w:r w:rsidR="00F52591">
        <w:t xml:space="preserve">mRNA or a non-specific scramble </w:t>
      </w:r>
      <w:proofErr w:type="spellStart"/>
      <w:r w:rsidR="00F52591">
        <w:t>shRNA</w:t>
      </w:r>
      <w:proofErr w:type="spellEnd"/>
      <w:r w:rsidR="00F52591">
        <w:t xml:space="preserve"> were kindly provided by </w:t>
      </w:r>
      <w:r>
        <w:t xml:space="preserve">Sharon Schlesinger and have been described previously </w:t>
      </w:r>
      <w:r>
        <w:fldChar w:fldCharType="begin">
          <w:fldData xml:space="preserve">PEVuZE5vdGU+PENpdGU+PEF1dGhvcj5Xb2xmPC9BdXRob3I+PFllYXI+MjAwOTwvWWVhcj48UmVj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</w:fldData>
        </w:fldChar>
      </w:r>
      <w:r w:rsidR="00DD31E9">
        <w:instrText xml:space="preserve"> ADDIN EN.CITE </w:instrText>
      </w:r>
      <w:r w:rsidR="00DD31E9">
        <w:fldChar w:fldCharType="begin">
          <w:fldData xml:space="preserve">PEVuZE5vdGU+PENpdGU+PEF1dGhvcj5Xb2xmPC9BdXRob3I+PFllYXI+MjAwOTwvWWVhcj48UmVj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</w:fldData>
        </w:fldChar>
      </w:r>
      <w:r w:rsidR="00DD31E9">
        <w:instrText xml:space="preserve"> ADDIN EN.CITE.DATA </w:instrText>
      </w:r>
      <w:r w:rsidR="00DD31E9">
        <w:fldChar w:fldCharType="end"/>
      </w:r>
      <w:r>
        <w:fldChar w:fldCharType="separate"/>
      </w:r>
      <w:r w:rsidR="00DD31E9">
        <w:rPr>
          <w:noProof/>
        </w:rPr>
        <w:t>[</w:t>
      </w:r>
      <w:hyperlink w:anchor="_ENREF_94" w:tooltip="Wolf, 2009 #94" w:history="1">
        <w:r w:rsidR="001526E9">
          <w:rPr>
            <w:noProof/>
          </w:rPr>
          <w:t>94</w:t>
        </w:r>
      </w:hyperlink>
      <w:r w:rsidR="00DD31E9">
        <w:rPr>
          <w:noProof/>
        </w:rPr>
        <w:t>,</w:t>
      </w:r>
      <w:hyperlink w:anchor="_ENREF_103" w:tooltip="Schlesinger, 2012 #103" w:history="1">
        <w:r w:rsidR="001526E9">
          <w:rPr>
            <w:noProof/>
          </w:rPr>
          <w:t>103</w:t>
        </w:r>
      </w:hyperlink>
      <w:r w:rsidR="00DD31E9">
        <w:rPr>
          <w:noProof/>
        </w:rPr>
        <w:t>]</w:t>
      </w:r>
      <w:r>
        <w:fldChar w:fldCharType="end"/>
      </w:r>
      <w:r>
        <w:t>.</w:t>
      </w:r>
      <w:r w:rsidR="00747D41">
        <w:t xml:space="preserve"> Cells were received as viable freeze stocks, seeded on gelatine coated plates and grown for two passages. Three days before RNA isolation, culture medium was changed to </w:t>
      </w:r>
      <w:proofErr w:type="spellStart"/>
      <w:r w:rsidR="00747D41">
        <w:t>puromycin</w:t>
      </w:r>
      <w:proofErr w:type="spellEnd"/>
      <w:r w:rsidR="00747D41">
        <w:t xml:space="preserve">-containing selection medium to ensure stable </w:t>
      </w:r>
      <w:proofErr w:type="spellStart"/>
      <w:r w:rsidR="00747D41">
        <w:t>shRNA</w:t>
      </w:r>
      <w:proofErr w:type="spellEnd"/>
      <w:r w:rsidR="00747D41">
        <w:t xml:space="preserve"> expression of transduced cells.</w:t>
      </w:r>
    </w:p>
    <w:p w:rsidR="002F27F1" w:rsidRDefault="009E77F9" w:rsidP="004330D8">
      <w:pPr>
        <w:pStyle w:val="Heading4"/>
      </w:pPr>
      <w:r>
        <w:lastRenderedPageBreak/>
        <w:t>RT-qPCR and ChIP-qPCR</w:t>
      </w:r>
    </w:p>
    <w:p w:rsidR="002F27F1" w:rsidRPr="002F27F1" w:rsidRDefault="002F27F1" w:rsidP="002F27F1">
      <w:r>
        <w:t xml:space="preserve">ERV and gene expression analysis by RT-qPCR in F9 cells </w:t>
      </w:r>
      <w:r w:rsidR="00341BE4">
        <w:t>was</w:t>
      </w:r>
      <w:r>
        <w:t xml:space="preserve"> performed as described in chapter 2. ChIP</w:t>
      </w:r>
      <w:r w:rsidR="009E77F9">
        <w:t>-qPCR</w:t>
      </w:r>
      <w:r>
        <w:t xml:space="preserve"> in F9 cells overexpressing FLAG-ZFP809 was performed as in chapter 2.</w:t>
      </w:r>
    </w:p>
    <w:p w:rsidR="002D27AA" w:rsidRPr="002F3130" w:rsidRDefault="002D27AA" w:rsidP="004330D8">
      <w:pPr>
        <w:pStyle w:val="Heading4"/>
      </w:pPr>
      <w:r w:rsidRPr="002F3130">
        <w:t>Viral titer assays</w:t>
      </w:r>
    </w:p>
    <w:p w:rsidR="00D467EB" w:rsidRPr="002F3130" w:rsidRDefault="00255280" w:rsidP="00D467EB">
      <w:r>
        <w:t>P</w:t>
      </w:r>
      <w:r w:rsidR="005F5080">
        <w:t xml:space="preserve">utative ZFP809 </w:t>
      </w:r>
      <w:r w:rsidR="002D27AA" w:rsidRPr="002F3130">
        <w:t>targe</w:t>
      </w:r>
      <w:r w:rsidR="00341BE4">
        <w:t>t</w:t>
      </w:r>
      <w:r w:rsidR="002D27AA" w:rsidRPr="002F3130">
        <w:t xml:space="preserve"> sequences were inserted into the previously described LJ-</w:t>
      </w:r>
      <w:proofErr w:type="spellStart"/>
      <w:r w:rsidR="002D27AA" w:rsidRPr="002F3130">
        <w:t>QAdMLPEnh</w:t>
      </w:r>
      <w:proofErr w:type="spellEnd"/>
      <w:r w:rsidR="002D27AA" w:rsidRPr="002F3130">
        <w:t xml:space="preserve">- vector </w:t>
      </w:r>
      <w:r w:rsidR="002D27AA">
        <w:rPr>
          <w:lang w:val="da-DK"/>
        </w:rPr>
        <w:fldChar w:fldCharType="begin"/>
      </w:r>
      <w:r w:rsidR="009646ED">
        <w:rPr>
          <w:lang w:val="da-DK"/>
        </w:rPr>
        <w:instrText xml:space="preserve"> ADDIN EN.CITE &lt;EndNote&gt;&lt;Cite&gt;&lt;Author&gt;Modin&lt;/Author&gt;&lt;Year&gt;2000&lt;/Year&gt;&lt;RecNum&gt;141&lt;/RecNum&gt;&lt;DisplayText&gt;[1]&lt;/DisplayText&gt;&lt;record&gt;&lt;rec-number&gt;141&lt;/rec-number&gt;&lt;foreign-keys&gt;&lt;key app="EN" db-id="tzfp5vpxsp522xeefx3xp5rdz9ar9fwxdeax"&gt;141&lt;/key&gt;&lt;/foreign-keys&gt;&lt;ref-type name="Journal Article"&gt;17&lt;/ref-type&gt;&lt;contributors&gt;&lt;authors&gt;&lt;author&gt;Modin, C.&lt;/author&gt;&lt;author&gt;Pedersen, F. S.&lt;/author&gt;&lt;author&gt;Duch, M.&lt;/author&gt;&lt;/authors&gt;&lt;/contributors&gt;&lt;auth-address&gt;Department of Molecular and Structural Biology, University of Aarhus, DK-8000 Aarhus C, Denmark.&lt;/auth-address&gt;&lt;titles&gt;&lt;title&gt;Lack of shielding of primer binding site silencer-mediated repression of an internal promoter in a retrovirus vector by the putative insulators scs, BEAD-1, and HS4&lt;/title&gt;&lt;secondary-title&gt;J Virol&lt;/secondary-title&gt;&lt;/titles&gt;&lt;periodical&gt;&lt;full-title&gt;J Virol&lt;/full-title&gt;&lt;/periodical&gt;&lt;pages&gt;11697-707&lt;/pages&gt;&lt;volume&gt;74&lt;/volume&gt;&lt;number&gt;24&lt;/number&gt;&lt;edition&gt;2000/11/23&lt;/edition&gt;&lt;keywords&gt;&lt;keyword&gt;Animals&lt;/keyword&gt;&lt;keyword&gt;Base Sequence&lt;/keyword&gt;&lt;keyword&gt;Binding Sites/genetics&lt;/keyword&gt;&lt;keyword&gt;Cell Line&lt;/keyword&gt;&lt;keyword&gt;Gene Expression Regulation, Viral&lt;/keyword&gt;&lt;keyword&gt;*Genetic Vectors&lt;/keyword&gt;&lt;keyword&gt;Humans&lt;/keyword&gt;&lt;keyword&gt;Leukemia Virus, Murine/*genetics&lt;/keyword&gt;&lt;keyword&gt;Mice&lt;/keyword&gt;&lt;keyword&gt;Promoter Regions, Genetic/*genetics&lt;/keyword&gt;&lt;/keywords&gt;&lt;dates&gt;&lt;year&gt;2000&lt;/year&gt;&lt;pub-dates&gt;&lt;date&gt;Dec&lt;/date&gt;&lt;/pub-dates&gt;&lt;/dates&gt;&lt;isbn&gt;0022-538X (Print)&amp;#xD;0022-538X (Linking)&lt;/isbn&gt;&lt;accession-num&gt;11090169&lt;/accession-num&gt;&lt;urls&gt;&lt;related-urls&gt;&lt;url&gt;http://www.ncbi.nlm.nih.gov/pubmed/11090169&lt;/url&gt;&lt;/related-urls&gt;&lt;/urls&gt;&lt;custom2&gt;112452&lt;/custom2&gt;&lt;language&gt;eng&lt;/language&gt;&lt;/record&gt;&lt;/Cite&gt;&lt;/EndNote&gt;</w:instrText>
      </w:r>
      <w:r w:rsidR="002D27AA">
        <w:rPr>
          <w:lang w:val="da-DK"/>
        </w:rPr>
        <w:fldChar w:fldCharType="separate"/>
      </w:r>
      <w:r w:rsidR="003976CD" w:rsidRPr="003976CD">
        <w:rPr>
          <w:noProof/>
        </w:rPr>
        <w:t>[</w:t>
      </w:r>
      <w:hyperlink w:anchor="_ENREF_1" w:tooltip="Modin, 2000 #141" w:history="1">
        <w:r w:rsidR="001526E9" w:rsidRPr="003976CD">
          <w:rPr>
            <w:noProof/>
          </w:rPr>
          <w:t>1</w:t>
        </w:r>
      </w:hyperlink>
      <w:r w:rsidR="003976CD" w:rsidRPr="003976CD">
        <w:rPr>
          <w:noProof/>
        </w:rPr>
        <w:t>]</w:t>
      </w:r>
      <w:r w:rsidR="002D27AA">
        <w:rPr>
          <w:lang w:val="da-DK"/>
        </w:rPr>
        <w:fldChar w:fldCharType="end"/>
      </w:r>
      <w:r w:rsidR="002D27AA" w:rsidRPr="002F3130">
        <w:t xml:space="preserve"> </w:t>
      </w:r>
      <w:r w:rsidR="009E77F9">
        <w:t>(see F</w:t>
      </w:r>
      <w:r w:rsidR="00341BE4">
        <w:t>ig. 3.15A)</w:t>
      </w:r>
      <w:r w:rsidR="002D27AA" w:rsidRPr="002F3130">
        <w:t xml:space="preserve">. For this, double-stranded (ds) </w:t>
      </w:r>
      <w:r>
        <w:t xml:space="preserve">29 bp long </w:t>
      </w:r>
      <w:proofErr w:type="spellStart"/>
      <w:r w:rsidR="002D27AA" w:rsidRPr="002F3130">
        <w:t>oligos</w:t>
      </w:r>
      <w:proofErr w:type="spellEnd"/>
      <w:r w:rsidR="002D27AA" w:rsidRPr="002F3130">
        <w:t xml:space="preserve"> were created by annealing single-stranded (</w:t>
      </w:r>
      <w:proofErr w:type="spellStart"/>
      <w:r w:rsidR="002D27AA" w:rsidRPr="002F3130">
        <w:t>ss</w:t>
      </w:r>
      <w:proofErr w:type="spellEnd"/>
      <w:r w:rsidR="002D27AA" w:rsidRPr="002F3130">
        <w:t xml:space="preserve">) sense and antisense </w:t>
      </w:r>
      <w:proofErr w:type="spellStart"/>
      <w:r w:rsidR="002D27AA" w:rsidRPr="002F3130">
        <w:t>oligos</w:t>
      </w:r>
      <w:proofErr w:type="spellEnd"/>
      <w:r w:rsidR="002D27AA" w:rsidRPr="002F3130">
        <w:t xml:space="preserve">. The sense and antisense </w:t>
      </w:r>
      <w:proofErr w:type="spellStart"/>
      <w:r w:rsidR="002D27AA" w:rsidRPr="002F3130">
        <w:t>ss-oligos</w:t>
      </w:r>
      <w:proofErr w:type="spellEnd"/>
      <w:r w:rsidR="002D27AA" w:rsidRPr="002F3130">
        <w:t xml:space="preserve"> c</w:t>
      </w:r>
      <w:r w:rsidR="00341BE4">
        <w:t>ontained flanking nucleotides 5’ and 3’</w:t>
      </w:r>
      <w:r w:rsidR="002D27AA" w:rsidRPr="002F3130">
        <w:t xml:space="preserve"> of the 29 bp target sequence</w:t>
      </w:r>
      <w:r w:rsidR="00341BE4">
        <w:t>s</w:t>
      </w:r>
      <w:r w:rsidR="002D27AA" w:rsidRPr="002F3130">
        <w:t xml:space="preserve"> that generated a short </w:t>
      </w:r>
      <w:proofErr w:type="spellStart"/>
      <w:r w:rsidR="002D27AA" w:rsidRPr="002F3130">
        <w:rPr>
          <w:i/>
        </w:rPr>
        <w:t>BamHI</w:t>
      </w:r>
      <w:proofErr w:type="spellEnd"/>
      <w:r w:rsidR="002D27AA" w:rsidRPr="002F3130">
        <w:t xml:space="preserve"> or </w:t>
      </w:r>
      <w:proofErr w:type="spellStart"/>
      <w:r w:rsidR="002D27AA" w:rsidRPr="002F3130">
        <w:rPr>
          <w:i/>
        </w:rPr>
        <w:t>NotI</w:t>
      </w:r>
      <w:proofErr w:type="spellEnd"/>
      <w:r w:rsidR="002D27AA" w:rsidRPr="002F3130">
        <w:t xml:space="preserve"> </w:t>
      </w:r>
      <w:r w:rsidR="00341BE4">
        <w:t xml:space="preserve">compatible </w:t>
      </w:r>
      <w:proofErr w:type="spellStart"/>
      <w:r w:rsidR="00341BE4">
        <w:t>ss</w:t>
      </w:r>
      <w:proofErr w:type="spellEnd"/>
      <w:r w:rsidR="00341BE4">
        <w:t>-overhang in the 5’ and 3’</w:t>
      </w:r>
      <w:r w:rsidR="002D27AA" w:rsidRPr="002F3130">
        <w:t xml:space="preserve"> end, respectively, of the annealed ds-</w:t>
      </w:r>
      <w:proofErr w:type="spellStart"/>
      <w:r w:rsidR="002D27AA" w:rsidRPr="002F3130">
        <w:t>oligo</w:t>
      </w:r>
      <w:proofErr w:type="spellEnd"/>
      <w:r w:rsidR="002D27AA" w:rsidRPr="002F3130">
        <w:t xml:space="preserve">. The </w:t>
      </w:r>
      <w:proofErr w:type="spellStart"/>
      <w:r w:rsidR="00995039">
        <w:t>p</w:t>
      </w:r>
      <w:r w:rsidR="002D27AA" w:rsidRPr="002F3130">
        <w:t>LJ-QAdMLPEnh</w:t>
      </w:r>
      <w:proofErr w:type="spellEnd"/>
      <w:r w:rsidR="002D27AA" w:rsidRPr="002F3130">
        <w:t xml:space="preserve">- </w:t>
      </w:r>
      <w:r w:rsidR="00995039">
        <w:t xml:space="preserve">plasmid </w:t>
      </w:r>
      <w:r w:rsidR="002D27AA" w:rsidRPr="002F3130">
        <w:t xml:space="preserve">vector was </w:t>
      </w:r>
      <w:r w:rsidR="00341BE4">
        <w:t>digested</w:t>
      </w:r>
      <w:r w:rsidR="002D27AA" w:rsidRPr="002F3130">
        <w:t xml:space="preserve"> with </w:t>
      </w:r>
      <w:r w:rsidR="002D27AA" w:rsidRPr="002F3130">
        <w:rPr>
          <w:i/>
        </w:rPr>
        <w:t>BamH1</w:t>
      </w:r>
      <w:r w:rsidR="002D27AA" w:rsidRPr="002F3130">
        <w:t xml:space="preserve"> and </w:t>
      </w:r>
      <w:r w:rsidR="002D27AA" w:rsidRPr="002F3130">
        <w:rPr>
          <w:i/>
        </w:rPr>
        <w:t>Not</w:t>
      </w:r>
      <w:r w:rsidR="00B2294B">
        <w:t xml:space="preserve"> and annealed ds-</w:t>
      </w:r>
      <w:proofErr w:type="spellStart"/>
      <w:r w:rsidR="00B2294B">
        <w:t>oligos</w:t>
      </w:r>
      <w:proofErr w:type="spellEnd"/>
      <w:r w:rsidR="002D27AA" w:rsidRPr="002F3130">
        <w:t xml:space="preserve"> were ins</w:t>
      </w:r>
      <w:r w:rsidR="00E03DEC">
        <w:t>erted by ligation. Transduction</w:t>
      </w:r>
      <w:r w:rsidR="002D27AA" w:rsidRPr="002F3130">
        <w:t xml:space="preserve"> of F9 and NIH/3T3 cells was performed as described </w:t>
      </w:r>
      <w:r w:rsidR="00E03DEC">
        <w:t>in chapter 2</w:t>
      </w:r>
      <w:r w:rsidR="002D27AA" w:rsidRPr="002F3130">
        <w:t>. Viral titers (CFU/ml) were determined by counting resistant colonies af</w:t>
      </w:r>
      <w:r w:rsidR="00C5368B" w:rsidRPr="002F3130">
        <w:t>ter 10 to 12 days of selection.</w:t>
      </w:r>
    </w:p>
    <w:p w:rsidR="00D467EB" w:rsidRDefault="00D467EB" w:rsidP="006D44A6">
      <w:pPr>
        <w:pStyle w:val="Heading2"/>
      </w:pPr>
      <w:bookmarkStart w:id="34" w:name="_Toc343249324"/>
      <w:r>
        <w:t>Results</w:t>
      </w:r>
      <w:bookmarkEnd w:id="34"/>
    </w:p>
    <w:p w:rsidR="005165F7" w:rsidRPr="002F3130" w:rsidRDefault="00E6446E" w:rsidP="006D44A6">
      <w:pPr>
        <w:pStyle w:val="Heading3"/>
      </w:pPr>
      <w:bookmarkStart w:id="35" w:name="_Toc343249325"/>
      <w:r>
        <w:t xml:space="preserve">Genome-wide ZFP809 binding site identification </w:t>
      </w:r>
      <w:r w:rsidR="007478AF">
        <w:t>by</w:t>
      </w:r>
      <w:r>
        <w:t xml:space="preserve"> </w:t>
      </w:r>
      <w:r w:rsidR="005110A8" w:rsidRPr="002F3130">
        <w:t>ChIP-seq</w:t>
      </w:r>
      <w:bookmarkEnd w:id="35"/>
      <w:r w:rsidR="00255280">
        <w:t xml:space="preserve"> </w:t>
      </w:r>
    </w:p>
    <w:p w:rsidR="00341BE4" w:rsidRDefault="005165F7" w:rsidP="00A63531">
      <w:r w:rsidRPr="002F3130">
        <w:t xml:space="preserve">To detect genomic binding sites of </w:t>
      </w:r>
      <w:r w:rsidR="00492501" w:rsidRPr="002F3130">
        <w:t>ZFP809, we performed a genome-</w:t>
      </w:r>
      <w:r w:rsidRPr="002F3130">
        <w:t xml:space="preserve">wide binding analysis </w:t>
      </w:r>
      <w:r w:rsidR="007F5E92">
        <w:t>by</w:t>
      </w:r>
      <w:r w:rsidRPr="002F3130">
        <w:t xml:space="preserve"> </w:t>
      </w:r>
      <w:r w:rsidR="007F5E92">
        <w:t>ChIP-seq</w:t>
      </w:r>
      <w:r w:rsidRPr="002F3130">
        <w:t>. For this</w:t>
      </w:r>
      <w:r w:rsidR="00B2294B">
        <w:t>,</w:t>
      </w:r>
      <w:r w:rsidRPr="002F3130">
        <w:t xml:space="preserve"> cross-linked chromatin of F9 EC cells stably expressing FLAG-tagged ZFP809 </w:t>
      </w:r>
      <w:r w:rsidR="003D1704">
        <w:t>(as described in chapter 2</w:t>
      </w:r>
      <w:r w:rsidR="00492501" w:rsidRPr="002F3130">
        <w:t xml:space="preserve">) </w:t>
      </w:r>
      <w:r w:rsidRPr="002F3130">
        <w:t>was</w:t>
      </w:r>
      <w:r w:rsidR="00C01A6D">
        <w:t xml:space="preserve"> immunoprecipitated with an anti-FLAG </w:t>
      </w:r>
      <w:r w:rsidRPr="002F3130">
        <w:t xml:space="preserve">antibody and enriched DNA samples were submitted for library construction and </w:t>
      </w:r>
      <w:proofErr w:type="spellStart"/>
      <w:r w:rsidR="00492501" w:rsidRPr="002F3130">
        <w:t>Illumina</w:t>
      </w:r>
      <w:proofErr w:type="spellEnd"/>
      <w:r w:rsidR="00492501" w:rsidRPr="002F3130">
        <w:t>/</w:t>
      </w:r>
      <w:proofErr w:type="spellStart"/>
      <w:r w:rsidR="00492501" w:rsidRPr="002F3130">
        <w:t>Solexa</w:t>
      </w:r>
      <w:proofErr w:type="spellEnd"/>
      <w:r w:rsidR="00492501" w:rsidRPr="002F3130">
        <w:t xml:space="preserve"> </w:t>
      </w:r>
      <w:r w:rsidRPr="002F3130">
        <w:t xml:space="preserve">sequencing. Approximately 1.3 </w:t>
      </w:r>
      <w:r w:rsidRPr="002F3130">
        <w:rPr>
          <w:rFonts w:cstheme="minorHAnsi"/>
        </w:rPr>
        <w:t>×</w:t>
      </w:r>
      <w:r w:rsidRPr="002F3130">
        <w:t xml:space="preserve"> 10</w:t>
      </w:r>
      <w:r w:rsidRPr="002F3130">
        <w:rPr>
          <w:vertAlign w:val="superscript"/>
        </w:rPr>
        <w:t>7</w:t>
      </w:r>
      <w:r w:rsidRPr="002F3130">
        <w:t xml:space="preserve"> high quality reads were generated from both the immun</w:t>
      </w:r>
      <w:r w:rsidR="00255280">
        <w:t>o</w:t>
      </w:r>
      <w:r w:rsidRPr="002F3130">
        <w:t xml:space="preserve">precipitated sample as well as a control sample </w:t>
      </w:r>
      <w:r w:rsidR="00255280">
        <w:t>which contained DNA that had</w:t>
      </w:r>
      <w:r w:rsidRPr="002F3130">
        <w:t xml:space="preserve"> been purified from </w:t>
      </w:r>
      <w:r w:rsidR="00E8481B" w:rsidRPr="002F3130">
        <w:t xml:space="preserve">sonicated and </w:t>
      </w:r>
      <w:r w:rsidR="00E03DEC">
        <w:t xml:space="preserve">reverse </w:t>
      </w:r>
      <w:r w:rsidRPr="002F3130">
        <w:t>cross</w:t>
      </w:r>
      <w:r w:rsidR="00E03DEC">
        <w:t>-</w:t>
      </w:r>
      <w:r w:rsidRPr="002F3130">
        <w:t xml:space="preserve">linked chromatin </w:t>
      </w:r>
      <w:r w:rsidR="00E8481B" w:rsidRPr="002F3130">
        <w:t xml:space="preserve">without immunoprecipitation. </w:t>
      </w:r>
      <w:r w:rsidR="00E73C2E">
        <w:t>The sequenced reads generated from both samples</w:t>
      </w:r>
      <w:r w:rsidR="00E8481B" w:rsidRPr="002F3130">
        <w:t xml:space="preserve"> were mapped to the mouse genome (mm9) </w:t>
      </w:r>
      <w:r w:rsidR="002B1017">
        <w:t>using the Bowtie mapping tool.</w:t>
      </w:r>
      <w:r w:rsidR="00A63531">
        <w:t xml:space="preserve"> </w:t>
      </w:r>
      <w:r w:rsidR="001526E9">
        <w:t>For reads that could be aligned to multiple genomic loci, only one valid alignment, which was selected among all possible alignments in an unbiased manner using a pseudo-random number generator by Bowtie, was allowed.</w:t>
      </w:r>
    </w:p>
    <w:p w:rsidR="001526E9" w:rsidRPr="00A63531" w:rsidRDefault="001526E9" w:rsidP="00A63531"/>
    <w:p w:rsidR="0089575E" w:rsidRPr="00A92C2A" w:rsidRDefault="0089575E" w:rsidP="0089575E">
      <w:pPr>
        <w:pStyle w:val="Caption"/>
        <w:keepNext/>
        <w:rPr>
          <w:b/>
        </w:rPr>
      </w:pPr>
      <w:r w:rsidRPr="00A92C2A">
        <w:rPr>
          <w:b/>
        </w:rPr>
        <w:lastRenderedPageBreak/>
        <w:t xml:space="preserve">Table </w:t>
      </w:r>
      <w:r w:rsidR="003D1704" w:rsidRPr="00A92C2A">
        <w:rPr>
          <w:b/>
        </w:rPr>
        <w:t>3</w:t>
      </w:r>
      <w:r w:rsidR="00492501" w:rsidRPr="00A92C2A">
        <w:rPr>
          <w:b/>
        </w:rPr>
        <w:t xml:space="preserve">.1: Mapping efficiency of sequenced </w:t>
      </w:r>
      <w:r w:rsidR="007D2CAF" w:rsidRPr="00A92C2A">
        <w:rPr>
          <w:b/>
        </w:rPr>
        <w:t xml:space="preserve">ChIP-seq </w:t>
      </w:r>
      <w:r w:rsidR="00492501" w:rsidRPr="00A92C2A">
        <w:rPr>
          <w:b/>
        </w:rPr>
        <w:t>reads to the mouse genome</w:t>
      </w:r>
    </w:p>
    <w:tbl>
      <w:tblPr>
        <w:tblStyle w:val="TableGrid"/>
        <w:tblW w:w="0" w:type="auto"/>
        <w:tblLook w:val="04A0" w:firstRow="1" w:lastRow="0" w:firstColumn="1" w:lastColumn="0" w:noHBand="0" w:noVBand="1"/>
      </w:tblPr>
      <w:tblGrid>
        <w:gridCol w:w="1668"/>
        <w:gridCol w:w="880"/>
        <w:gridCol w:w="1955"/>
        <w:gridCol w:w="2126"/>
        <w:gridCol w:w="2268"/>
      </w:tblGrid>
      <w:tr w:rsidR="00316A23" w:rsidRPr="007D2CAF" w:rsidTr="003D1704">
        <w:trPr>
          <w:trHeight w:val="462"/>
        </w:trPr>
        <w:tc>
          <w:tcPr>
            <w:tcW w:w="1668" w:type="dxa"/>
            <w:vAlign w:val="center"/>
          </w:tcPr>
          <w:p w:rsidR="00E8481B" w:rsidRPr="007D2CAF" w:rsidRDefault="00E8481B" w:rsidP="00316A23">
            <w:pPr>
              <w:pStyle w:val="NoSpacing"/>
              <w:jc w:val="left"/>
              <w:rPr>
                <w:rFonts w:ascii="Arial" w:hAnsi="Arial" w:cs="Arial"/>
                <w:sz w:val="16"/>
                <w:szCs w:val="16"/>
                <w:lang w:val="en-GB"/>
              </w:rPr>
            </w:pPr>
          </w:p>
        </w:tc>
        <w:tc>
          <w:tcPr>
            <w:tcW w:w="880" w:type="dxa"/>
            <w:vAlign w:val="center"/>
          </w:tcPr>
          <w:p w:rsidR="00E8481B" w:rsidRPr="007D2CAF" w:rsidRDefault="00492501" w:rsidP="00316A23">
            <w:pPr>
              <w:pStyle w:val="NoSpacing"/>
              <w:jc w:val="left"/>
              <w:rPr>
                <w:rFonts w:ascii="Arial" w:hAnsi="Arial" w:cs="Arial"/>
                <w:sz w:val="16"/>
                <w:szCs w:val="16"/>
                <w:lang w:val="da-DK"/>
              </w:rPr>
            </w:pPr>
            <w:r w:rsidRPr="007D2CAF">
              <w:rPr>
                <w:rFonts w:ascii="Arial" w:hAnsi="Arial" w:cs="Arial"/>
                <w:sz w:val="16"/>
                <w:szCs w:val="16"/>
                <w:lang w:val="da-DK"/>
              </w:rPr>
              <w:t>R</w:t>
            </w:r>
            <w:r w:rsidR="00E8481B" w:rsidRPr="007D2CAF">
              <w:rPr>
                <w:rFonts w:ascii="Arial" w:hAnsi="Arial" w:cs="Arial"/>
                <w:sz w:val="16"/>
                <w:szCs w:val="16"/>
                <w:lang w:val="da-DK"/>
              </w:rPr>
              <w:t>ead length</w:t>
            </w:r>
          </w:p>
        </w:tc>
        <w:tc>
          <w:tcPr>
            <w:tcW w:w="1955" w:type="dxa"/>
            <w:vAlign w:val="center"/>
          </w:tcPr>
          <w:p w:rsidR="00E8481B" w:rsidRPr="007D2CAF" w:rsidRDefault="00492501" w:rsidP="007D2CAF">
            <w:pPr>
              <w:pStyle w:val="NoSpacing"/>
              <w:jc w:val="left"/>
              <w:rPr>
                <w:rFonts w:ascii="Arial" w:hAnsi="Arial" w:cs="Arial"/>
                <w:sz w:val="16"/>
                <w:szCs w:val="16"/>
                <w:lang w:val="en-GB"/>
              </w:rPr>
            </w:pPr>
            <w:r w:rsidRPr="007D2CAF">
              <w:rPr>
                <w:rFonts w:ascii="Arial" w:hAnsi="Arial" w:cs="Arial"/>
                <w:sz w:val="16"/>
                <w:szCs w:val="16"/>
                <w:lang w:val="en-GB"/>
              </w:rPr>
              <w:t>N</w:t>
            </w:r>
            <w:r w:rsidR="00E8481B" w:rsidRPr="007D2CAF">
              <w:rPr>
                <w:rFonts w:ascii="Arial" w:hAnsi="Arial" w:cs="Arial"/>
                <w:sz w:val="16"/>
                <w:szCs w:val="16"/>
                <w:lang w:val="en-GB"/>
              </w:rPr>
              <w:t xml:space="preserve">o. of </w:t>
            </w:r>
            <w:r w:rsidR="007D2CAF">
              <w:rPr>
                <w:rFonts w:ascii="Arial" w:hAnsi="Arial" w:cs="Arial"/>
                <w:sz w:val="16"/>
                <w:szCs w:val="16"/>
                <w:lang w:val="en-GB"/>
              </w:rPr>
              <w:t>produced</w:t>
            </w:r>
            <w:r w:rsidR="00E8481B" w:rsidRPr="007D2CAF">
              <w:rPr>
                <w:rFonts w:ascii="Arial" w:hAnsi="Arial" w:cs="Arial"/>
                <w:sz w:val="16"/>
                <w:szCs w:val="16"/>
                <w:lang w:val="en-GB"/>
              </w:rPr>
              <w:t xml:space="preserve"> high quality reads</w:t>
            </w:r>
          </w:p>
        </w:tc>
        <w:tc>
          <w:tcPr>
            <w:tcW w:w="2126" w:type="dxa"/>
            <w:vAlign w:val="center"/>
          </w:tcPr>
          <w:p w:rsidR="00E8481B" w:rsidRPr="007D2CAF" w:rsidRDefault="00492501" w:rsidP="00316A23">
            <w:pPr>
              <w:pStyle w:val="NoSpacing"/>
              <w:jc w:val="left"/>
              <w:rPr>
                <w:rFonts w:ascii="Arial" w:hAnsi="Arial" w:cs="Arial"/>
                <w:sz w:val="16"/>
                <w:szCs w:val="16"/>
                <w:lang w:val="en-GB"/>
              </w:rPr>
            </w:pPr>
            <w:r w:rsidRPr="007D2CAF">
              <w:rPr>
                <w:rFonts w:ascii="Arial" w:hAnsi="Arial" w:cs="Arial"/>
                <w:sz w:val="16"/>
                <w:szCs w:val="16"/>
                <w:lang w:val="en-GB"/>
              </w:rPr>
              <w:t>N</w:t>
            </w:r>
            <w:r w:rsidR="00E8481B" w:rsidRPr="007D2CAF">
              <w:rPr>
                <w:rFonts w:ascii="Arial" w:hAnsi="Arial" w:cs="Arial"/>
                <w:sz w:val="16"/>
                <w:szCs w:val="16"/>
                <w:lang w:val="en-GB"/>
              </w:rPr>
              <w:t>o. reads mapped to the mouse genome</w:t>
            </w:r>
          </w:p>
        </w:tc>
        <w:tc>
          <w:tcPr>
            <w:tcW w:w="2268" w:type="dxa"/>
            <w:vAlign w:val="center"/>
          </w:tcPr>
          <w:p w:rsidR="00E8481B" w:rsidRPr="007D2CAF" w:rsidRDefault="00492501" w:rsidP="00316A23">
            <w:pPr>
              <w:pStyle w:val="NoSpacing"/>
              <w:jc w:val="left"/>
              <w:rPr>
                <w:rFonts w:ascii="Arial" w:hAnsi="Arial" w:cs="Arial"/>
                <w:sz w:val="16"/>
                <w:szCs w:val="16"/>
                <w:lang w:val="en-GB"/>
              </w:rPr>
            </w:pPr>
            <w:r w:rsidRPr="007D2CAF">
              <w:rPr>
                <w:rFonts w:ascii="Arial" w:hAnsi="Arial" w:cs="Arial"/>
                <w:sz w:val="16"/>
                <w:szCs w:val="16"/>
                <w:lang w:val="en-GB"/>
              </w:rPr>
              <w:t>P</w:t>
            </w:r>
            <w:r w:rsidR="00316A23" w:rsidRPr="007D2CAF">
              <w:rPr>
                <w:rFonts w:ascii="Arial" w:hAnsi="Arial" w:cs="Arial"/>
                <w:sz w:val="16"/>
                <w:szCs w:val="16"/>
                <w:lang w:val="en-GB"/>
              </w:rPr>
              <w:t>ercentage of reads that could be mapped</w:t>
            </w:r>
          </w:p>
        </w:tc>
      </w:tr>
      <w:tr w:rsidR="00316A23" w:rsidRPr="007D2CAF" w:rsidTr="007D2CAF">
        <w:trPr>
          <w:trHeight w:val="340"/>
        </w:trPr>
        <w:tc>
          <w:tcPr>
            <w:tcW w:w="1668" w:type="dxa"/>
            <w:vAlign w:val="center"/>
          </w:tcPr>
          <w:p w:rsidR="00E8481B" w:rsidRPr="007D2CAF" w:rsidRDefault="00E8481B" w:rsidP="00316A23">
            <w:pPr>
              <w:pStyle w:val="NoSpacing"/>
              <w:jc w:val="left"/>
              <w:rPr>
                <w:rFonts w:ascii="Arial" w:hAnsi="Arial" w:cs="Arial"/>
                <w:sz w:val="16"/>
                <w:szCs w:val="16"/>
                <w:lang w:val="da-DK"/>
              </w:rPr>
            </w:pPr>
            <w:r w:rsidRPr="007D2CAF">
              <w:rPr>
                <w:rFonts w:ascii="Arial" w:hAnsi="Arial" w:cs="Arial"/>
                <w:sz w:val="16"/>
                <w:szCs w:val="16"/>
                <w:lang w:val="da-DK"/>
              </w:rPr>
              <w:t>FLAG-ZFP809</w:t>
            </w:r>
          </w:p>
        </w:tc>
        <w:tc>
          <w:tcPr>
            <w:tcW w:w="880" w:type="dxa"/>
            <w:vAlign w:val="center"/>
          </w:tcPr>
          <w:p w:rsidR="00E8481B" w:rsidRPr="007D2CAF" w:rsidRDefault="00E8481B" w:rsidP="00316A23">
            <w:pPr>
              <w:pStyle w:val="NoSpacing"/>
              <w:jc w:val="left"/>
              <w:rPr>
                <w:rFonts w:ascii="Arial" w:hAnsi="Arial" w:cs="Arial"/>
                <w:sz w:val="16"/>
                <w:szCs w:val="16"/>
                <w:lang w:val="da-DK"/>
              </w:rPr>
            </w:pPr>
            <w:r w:rsidRPr="007D2CAF">
              <w:rPr>
                <w:rFonts w:ascii="Arial" w:hAnsi="Arial" w:cs="Arial"/>
                <w:sz w:val="16"/>
                <w:szCs w:val="16"/>
                <w:lang w:val="da-DK"/>
              </w:rPr>
              <w:t>49 bp</w:t>
            </w:r>
          </w:p>
        </w:tc>
        <w:tc>
          <w:tcPr>
            <w:tcW w:w="1955" w:type="dxa"/>
            <w:vAlign w:val="center"/>
          </w:tcPr>
          <w:p w:rsidR="00E8481B" w:rsidRPr="007D2CAF" w:rsidRDefault="00E8481B" w:rsidP="00316A23">
            <w:pPr>
              <w:pStyle w:val="NoSpacing"/>
              <w:jc w:val="left"/>
              <w:rPr>
                <w:rFonts w:ascii="Arial" w:hAnsi="Arial" w:cs="Arial"/>
                <w:sz w:val="16"/>
                <w:szCs w:val="16"/>
                <w:lang w:val="de-AT"/>
              </w:rPr>
            </w:pPr>
            <w:r w:rsidRPr="007D2CAF">
              <w:rPr>
                <w:rFonts w:ascii="Arial" w:hAnsi="Arial" w:cs="Arial"/>
                <w:sz w:val="16"/>
                <w:szCs w:val="16"/>
              </w:rPr>
              <w:t>12</w:t>
            </w:r>
            <w:r w:rsidR="007F5E92">
              <w:rPr>
                <w:rFonts w:ascii="Arial" w:hAnsi="Arial" w:cs="Arial"/>
                <w:sz w:val="16"/>
                <w:szCs w:val="16"/>
              </w:rPr>
              <w:t>,</w:t>
            </w:r>
            <w:r w:rsidRPr="007D2CAF">
              <w:rPr>
                <w:rFonts w:ascii="Arial" w:hAnsi="Arial" w:cs="Arial"/>
                <w:sz w:val="16"/>
                <w:szCs w:val="16"/>
              </w:rPr>
              <w:t>962</w:t>
            </w:r>
            <w:r w:rsidR="007F5E92">
              <w:rPr>
                <w:rFonts w:ascii="Arial" w:hAnsi="Arial" w:cs="Arial"/>
                <w:sz w:val="16"/>
                <w:szCs w:val="16"/>
              </w:rPr>
              <w:t>,</w:t>
            </w:r>
            <w:r w:rsidRPr="007D2CAF">
              <w:rPr>
                <w:rFonts w:ascii="Arial" w:hAnsi="Arial" w:cs="Arial"/>
                <w:sz w:val="16"/>
                <w:szCs w:val="16"/>
              </w:rPr>
              <w:t xml:space="preserve">032 </w:t>
            </w:r>
          </w:p>
        </w:tc>
        <w:tc>
          <w:tcPr>
            <w:tcW w:w="2126" w:type="dxa"/>
            <w:vAlign w:val="center"/>
          </w:tcPr>
          <w:p w:rsidR="00E8481B" w:rsidRPr="007D2CAF" w:rsidRDefault="00E8481B" w:rsidP="00316A23">
            <w:pPr>
              <w:pStyle w:val="NoSpacing"/>
              <w:jc w:val="left"/>
              <w:rPr>
                <w:rFonts w:ascii="Arial" w:hAnsi="Arial" w:cs="Arial"/>
                <w:sz w:val="16"/>
                <w:szCs w:val="16"/>
                <w:lang w:val="da-DK"/>
              </w:rPr>
            </w:pPr>
            <w:r w:rsidRPr="007D2CAF">
              <w:rPr>
                <w:rFonts w:ascii="Arial" w:hAnsi="Arial" w:cs="Arial"/>
                <w:sz w:val="16"/>
                <w:szCs w:val="16"/>
              </w:rPr>
              <w:t>12</w:t>
            </w:r>
            <w:r w:rsidR="007F5E92">
              <w:rPr>
                <w:rFonts w:ascii="Arial" w:hAnsi="Arial" w:cs="Arial"/>
                <w:sz w:val="16"/>
                <w:szCs w:val="16"/>
              </w:rPr>
              <w:t>,</w:t>
            </w:r>
            <w:r w:rsidRPr="007D2CAF">
              <w:rPr>
                <w:rFonts w:ascii="Arial" w:hAnsi="Arial" w:cs="Arial"/>
                <w:sz w:val="16"/>
                <w:szCs w:val="16"/>
              </w:rPr>
              <w:t>459</w:t>
            </w:r>
            <w:r w:rsidR="007F5E92">
              <w:rPr>
                <w:rFonts w:ascii="Arial" w:hAnsi="Arial" w:cs="Arial"/>
                <w:sz w:val="16"/>
                <w:szCs w:val="16"/>
              </w:rPr>
              <w:t>,</w:t>
            </w:r>
            <w:r w:rsidRPr="007D2CAF">
              <w:rPr>
                <w:rFonts w:ascii="Arial" w:hAnsi="Arial" w:cs="Arial"/>
                <w:sz w:val="16"/>
                <w:szCs w:val="16"/>
              </w:rPr>
              <w:t>245</w:t>
            </w:r>
          </w:p>
        </w:tc>
        <w:tc>
          <w:tcPr>
            <w:tcW w:w="2268" w:type="dxa"/>
            <w:vAlign w:val="center"/>
          </w:tcPr>
          <w:p w:rsidR="00E8481B" w:rsidRPr="007D2CAF" w:rsidRDefault="00316A23" w:rsidP="00316A23">
            <w:pPr>
              <w:pStyle w:val="NoSpacing"/>
              <w:jc w:val="left"/>
              <w:rPr>
                <w:rFonts w:ascii="Arial" w:hAnsi="Arial" w:cs="Arial"/>
                <w:sz w:val="16"/>
                <w:szCs w:val="16"/>
                <w:lang w:val="da-DK"/>
              </w:rPr>
            </w:pPr>
            <w:r w:rsidRPr="007D2CAF">
              <w:rPr>
                <w:rFonts w:ascii="Arial" w:hAnsi="Arial" w:cs="Arial"/>
                <w:sz w:val="16"/>
                <w:szCs w:val="16"/>
              </w:rPr>
              <w:t>96.12%</w:t>
            </w:r>
          </w:p>
        </w:tc>
      </w:tr>
      <w:tr w:rsidR="00316A23" w:rsidRPr="007D2CAF" w:rsidTr="007D2CAF">
        <w:trPr>
          <w:trHeight w:val="340"/>
        </w:trPr>
        <w:tc>
          <w:tcPr>
            <w:tcW w:w="1668" w:type="dxa"/>
            <w:vAlign w:val="center"/>
          </w:tcPr>
          <w:p w:rsidR="00E8481B" w:rsidRPr="007D2CAF" w:rsidRDefault="00E8481B" w:rsidP="00316A23">
            <w:pPr>
              <w:pStyle w:val="NoSpacing"/>
              <w:jc w:val="left"/>
              <w:rPr>
                <w:rFonts w:ascii="Arial" w:hAnsi="Arial" w:cs="Arial"/>
                <w:sz w:val="16"/>
                <w:szCs w:val="16"/>
                <w:lang w:val="da-DK"/>
              </w:rPr>
            </w:pPr>
            <w:r w:rsidRPr="007D2CAF">
              <w:rPr>
                <w:rFonts w:ascii="Arial" w:hAnsi="Arial" w:cs="Arial"/>
                <w:sz w:val="16"/>
                <w:szCs w:val="16"/>
                <w:lang w:val="da-DK"/>
              </w:rPr>
              <w:t>Input control</w:t>
            </w:r>
          </w:p>
        </w:tc>
        <w:tc>
          <w:tcPr>
            <w:tcW w:w="880" w:type="dxa"/>
            <w:vAlign w:val="center"/>
          </w:tcPr>
          <w:p w:rsidR="00E8481B" w:rsidRPr="007D2CAF" w:rsidRDefault="00E8481B" w:rsidP="00316A23">
            <w:pPr>
              <w:pStyle w:val="NoSpacing"/>
              <w:jc w:val="left"/>
              <w:rPr>
                <w:rFonts w:ascii="Arial" w:hAnsi="Arial" w:cs="Arial"/>
                <w:sz w:val="16"/>
                <w:szCs w:val="16"/>
                <w:lang w:val="da-DK"/>
              </w:rPr>
            </w:pPr>
            <w:r w:rsidRPr="007D2CAF">
              <w:rPr>
                <w:rFonts w:ascii="Arial" w:hAnsi="Arial" w:cs="Arial"/>
                <w:sz w:val="16"/>
                <w:szCs w:val="16"/>
                <w:lang w:val="da-DK"/>
              </w:rPr>
              <w:t>49 bp</w:t>
            </w:r>
          </w:p>
        </w:tc>
        <w:tc>
          <w:tcPr>
            <w:tcW w:w="1955" w:type="dxa"/>
            <w:vAlign w:val="center"/>
          </w:tcPr>
          <w:p w:rsidR="00E8481B" w:rsidRPr="007D2CAF" w:rsidRDefault="00E8481B" w:rsidP="00316A23">
            <w:pPr>
              <w:pStyle w:val="NoSpacing"/>
              <w:jc w:val="left"/>
              <w:rPr>
                <w:rFonts w:ascii="Arial" w:hAnsi="Arial" w:cs="Arial"/>
                <w:sz w:val="16"/>
                <w:szCs w:val="16"/>
                <w:lang w:val="de-AT"/>
              </w:rPr>
            </w:pPr>
            <w:r w:rsidRPr="007D2CAF">
              <w:rPr>
                <w:rFonts w:ascii="Arial" w:hAnsi="Arial" w:cs="Arial"/>
                <w:sz w:val="16"/>
                <w:szCs w:val="16"/>
              </w:rPr>
              <w:t>12</w:t>
            </w:r>
            <w:r w:rsidR="007F5E92">
              <w:rPr>
                <w:rFonts w:ascii="Arial" w:hAnsi="Arial" w:cs="Arial"/>
                <w:sz w:val="16"/>
                <w:szCs w:val="16"/>
              </w:rPr>
              <w:t>,</w:t>
            </w:r>
            <w:r w:rsidRPr="007D2CAF">
              <w:rPr>
                <w:rFonts w:ascii="Arial" w:hAnsi="Arial" w:cs="Arial"/>
                <w:sz w:val="16"/>
                <w:szCs w:val="16"/>
              </w:rPr>
              <w:t>844</w:t>
            </w:r>
            <w:r w:rsidR="007F5E92">
              <w:rPr>
                <w:rFonts w:ascii="Arial" w:hAnsi="Arial" w:cs="Arial"/>
                <w:sz w:val="16"/>
                <w:szCs w:val="16"/>
              </w:rPr>
              <w:t>,</w:t>
            </w:r>
            <w:r w:rsidRPr="007D2CAF">
              <w:rPr>
                <w:rFonts w:ascii="Arial" w:hAnsi="Arial" w:cs="Arial"/>
                <w:sz w:val="16"/>
                <w:szCs w:val="16"/>
              </w:rPr>
              <w:t xml:space="preserve">971 </w:t>
            </w:r>
          </w:p>
        </w:tc>
        <w:tc>
          <w:tcPr>
            <w:tcW w:w="2126" w:type="dxa"/>
            <w:vAlign w:val="center"/>
          </w:tcPr>
          <w:p w:rsidR="00E8481B" w:rsidRPr="007D2CAF" w:rsidRDefault="00E8481B" w:rsidP="00316A23">
            <w:pPr>
              <w:pStyle w:val="NoSpacing"/>
              <w:jc w:val="left"/>
              <w:rPr>
                <w:rFonts w:ascii="Arial" w:hAnsi="Arial" w:cs="Arial"/>
                <w:sz w:val="16"/>
                <w:szCs w:val="16"/>
                <w:lang w:val="da-DK"/>
              </w:rPr>
            </w:pPr>
            <w:r w:rsidRPr="007D2CAF">
              <w:rPr>
                <w:rFonts w:ascii="Arial" w:hAnsi="Arial" w:cs="Arial"/>
                <w:sz w:val="16"/>
                <w:szCs w:val="16"/>
              </w:rPr>
              <w:t>12</w:t>
            </w:r>
            <w:r w:rsidR="007F5E92">
              <w:rPr>
                <w:rFonts w:ascii="Arial" w:hAnsi="Arial" w:cs="Arial"/>
                <w:sz w:val="16"/>
                <w:szCs w:val="16"/>
              </w:rPr>
              <w:t>,</w:t>
            </w:r>
            <w:r w:rsidRPr="007D2CAF">
              <w:rPr>
                <w:rFonts w:ascii="Arial" w:hAnsi="Arial" w:cs="Arial"/>
                <w:sz w:val="16"/>
                <w:szCs w:val="16"/>
              </w:rPr>
              <w:t>115</w:t>
            </w:r>
            <w:r w:rsidR="007F5E92">
              <w:rPr>
                <w:rFonts w:ascii="Arial" w:hAnsi="Arial" w:cs="Arial"/>
                <w:sz w:val="16"/>
                <w:szCs w:val="16"/>
              </w:rPr>
              <w:t>,</w:t>
            </w:r>
            <w:r w:rsidRPr="007D2CAF">
              <w:rPr>
                <w:rFonts w:ascii="Arial" w:hAnsi="Arial" w:cs="Arial"/>
                <w:sz w:val="16"/>
                <w:szCs w:val="16"/>
              </w:rPr>
              <w:t>145</w:t>
            </w:r>
          </w:p>
        </w:tc>
        <w:tc>
          <w:tcPr>
            <w:tcW w:w="2268" w:type="dxa"/>
            <w:vAlign w:val="center"/>
          </w:tcPr>
          <w:p w:rsidR="00E8481B" w:rsidRPr="007D2CAF" w:rsidRDefault="00316A23" w:rsidP="00316A23">
            <w:pPr>
              <w:pStyle w:val="NoSpacing"/>
              <w:jc w:val="left"/>
              <w:rPr>
                <w:rFonts w:ascii="Arial" w:hAnsi="Arial" w:cs="Arial"/>
                <w:sz w:val="16"/>
                <w:szCs w:val="16"/>
                <w:lang w:val="da-DK"/>
              </w:rPr>
            </w:pPr>
            <w:r w:rsidRPr="007D2CAF">
              <w:rPr>
                <w:rFonts w:ascii="Arial" w:hAnsi="Arial" w:cs="Arial"/>
                <w:sz w:val="16"/>
                <w:szCs w:val="16"/>
              </w:rPr>
              <w:t>94.32%</w:t>
            </w:r>
          </w:p>
        </w:tc>
      </w:tr>
    </w:tbl>
    <w:p w:rsidR="00E8481B" w:rsidRDefault="00E8481B" w:rsidP="005165F7">
      <w:pPr>
        <w:rPr>
          <w:lang w:val="da-DK"/>
        </w:rPr>
      </w:pPr>
    </w:p>
    <w:p w:rsidR="005165F7" w:rsidRPr="002F3130" w:rsidRDefault="002B1017" w:rsidP="005165F7">
      <w:r>
        <w:rPr>
          <w:noProof/>
          <w:lang w:eastAsia="en-GB"/>
        </w:rPr>
        <mc:AlternateContent>
          <mc:Choice Requires="wpg">
            <w:drawing>
              <wp:anchor distT="0" distB="0" distL="114300" distR="114300" simplePos="0" relativeHeight="251829248" behindDoc="0" locked="0" layoutInCell="1" allowOverlap="1" wp14:anchorId="6F038903" wp14:editId="75AC2A94">
                <wp:simplePos x="0" y="0"/>
                <wp:positionH relativeFrom="column">
                  <wp:posOffset>-262255</wp:posOffset>
                </wp:positionH>
                <wp:positionV relativeFrom="paragraph">
                  <wp:posOffset>1668780</wp:posOffset>
                </wp:positionV>
                <wp:extent cx="6166485" cy="3632835"/>
                <wp:effectExtent l="0" t="0" r="0" b="5715"/>
                <wp:wrapTopAndBottom/>
                <wp:docPr id="98" name="Group 98"/>
                <wp:cNvGraphicFramePr/>
                <a:graphic xmlns:a="http://schemas.openxmlformats.org/drawingml/2006/main">
                  <a:graphicData uri="http://schemas.microsoft.com/office/word/2010/wordprocessingGroup">
                    <wpg:wgp>
                      <wpg:cNvGrpSpPr/>
                      <wpg:grpSpPr>
                        <a:xfrm>
                          <a:off x="0" y="0"/>
                          <a:ext cx="6166485" cy="3632835"/>
                          <a:chOff x="0" y="0"/>
                          <a:chExt cx="6166485" cy="3632835"/>
                        </a:xfrm>
                      </wpg:grpSpPr>
                      <wpg:grpSp>
                        <wpg:cNvPr id="13" name="Group 1"/>
                        <wpg:cNvGrpSpPr/>
                        <wpg:grpSpPr>
                          <a:xfrm>
                            <a:off x="0" y="0"/>
                            <a:ext cx="6166485" cy="3125470"/>
                            <a:chOff x="0" y="0"/>
                            <a:chExt cx="6166883" cy="3126296"/>
                          </a:xfrm>
                        </wpg:grpSpPr>
                        <wpg:graphicFrame>
                          <wpg:cNvPr id="14" name="Chart 14"/>
                          <wpg:cNvFrPr>
                            <a:graphicFrameLocks/>
                          </wpg:cNvFrPr>
                          <wpg:xfrm>
                            <a:off x="0" y="484696"/>
                            <a:ext cx="2933700" cy="2641600"/>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15" name="Chart 15"/>
                          <wpg:cNvFrPr>
                            <a:graphicFrameLocks/>
                          </wpg:cNvFrPr>
                          <wpg:xfrm>
                            <a:off x="2890283" y="388538"/>
                            <a:ext cx="3276600" cy="2690813"/>
                          </wpg:xfrm>
                          <a:graphic>
                            <a:graphicData uri="http://schemas.openxmlformats.org/drawingml/2006/chart">
                              <c:chart xmlns:c="http://schemas.openxmlformats.org/drawingml/2006/chart" xmlns:r="http://schemas.openxmlformats.org/officeDocument/2006/relationships" r:id="rId37"/>
                            </a:graphicData>
                          </a:graphic>
                        </wpg:graphicFrame>
                        <wps:wsp>
                          <wps:cNvPr id="16" name="TextBox 4"/>
                          <wps:cNvSpPr txBox="1"/>
                          <wps:spPr>
                            <a:xfrm>
                              <a:off x="76200" y="1"/>
                              <a:ext cx="381025" cy="266770"/>
                            </a:xfrm>
                            <a:prstGeom prst="rect">
                              <a:avLst/>
                            </a:prstGeom>
                            <a:noFill/>
                          </wps:spPr>
                          <wps:txbx>
                            <w:txbxContent>
                              <w:p w:rsidR="00D96F2A" w:rsidRPr="00BF745F" w:rsidRDefault="00D96F2A" w:rsidP="002B1017">
                                <w:pPr>
                                  <w:pStyle w:val="NormalWeb"/>
                                  <w:spacing w:before="0" w:beforeAutospacing="0" w:after="0" w:afterAutospacing="0"/>
                                </w:pPr>
                                <w:r w:rsidRPr="00BF745F">
                                  <w:rPr>
                                    <w:rFonts w:ascii="Arial" w:hAnsi="Arial" w:cs="Arial"/>
                                    <w:b/>
                                    <w:bCs/>
                                    <w:color w:val="000000" w:themeColor="text1"/>
                                    <w:kern w:val="24"/>
                                    <w:lang w:val="da-DK"/>
                                  </w:rPr>
                                  <w:t>A</w:t>
                                </w:r>
                              </w:p>
                            </w:txbxContent>
                          </wps:txbx>
                          <wps:bodyPr wrap="square" rtlCol="0">
                            <a:spAutoFit/>
                          </wps:bodyPr>
                        </wps:wsp>
                        <wps:wsp>
                          <wps:cNvPr id="17" name="TextBox 5"/>
                          <wps:cNvSpPr txBox="1"/>
                          <wps:spPr>
                            <a:xfrm>
                              <a:off x="2939143" y="0"/>
                              <a:ext cx="381025" cy="266770"/>
                            </a:xfrm>
                            <a:prstGeom prst="rect">
                              <a:avLst/>
                            </a:prstGeom>
                            <a:noFill/>
                          </wps:spPr>
                          <wps:txbx>
                            <w:txbxContent>
                              <w:p w:rsidR="00D96F2A" w:rsidRPr="00BF745F" w:rsidRDefault="00D96F2A" w:rsidP="002B1017">
                                <w:pPr>
                                  <w:pStyle w:val="NormalWeb"/>
                                  <w:spacing w:before="0" w:beforeAutospacing="0" w:after="0" w:afterAutospacing="0"/>
                                </w:pPr>
                                <w:r w:rsidRPr="00BF745F">
                                  <w:rPr>
                                    <w:rFonts w:ascii="Arial" w:hAnsi="Arial" w:cs="Arial"/>
                                    <w:b/>
                                    <w:bCs/>
                                    <w:color w:val="000000" w:themeColor="text1"/>
                                    <w:kern w:val="24"/>
                                    <w:lang w:val="da-DK"/>
                                  </w:rPr>
                                  <w:t>B</w:t>
                                </w:r>
                              </w:p>
                            </w:txbxContent>
                          </wps:txbx>
                          <wps:bodyPr wrap="square" rtlCol="0">
                            <a:spAutoFit/>
                          </wps:bodyPr>
                        </wps:wsp>
                      </wpg:grpSp>
                      <wps:wsp>
                        <wps:cNvPr id="1" name="Text Box 1"/>
                        <wps:cNvSpPr txBox="1"/>
                        <wps:spPr>
                          <a:xfrm>
                            <a:off x="261064" y="3125470"/>
                            <a:ext cx="5753568" cy="507365"/>
                          </a:xfrm>
                          <a:prstGeom prst="rect">
                            <a:avLst/>
                          </a:prstGeom>
                          <a:solidFill>
                            <a:prstClr val="white"/>
                          </a:solidFill>
                          <a:ln>
                            <a:noFill/>
                          </a:ln>
                          <a:effectLst/>
                        </wps:spPr>
                        <wps:txbx>
                          <w:txbxContent>
                            <w:p w:rsidR="00D96F2A" w:rsidRPr="007A646C" w:rsidRDefault="00D96F2A" w:rsidP="002B1017">
                              <w:pPr>
                                <w:pStyle w:val="Caption"/>
                                <w:rPr>
                                  <w:sz w:val="24"/>
                                </w:rPr>
                              </w:pPr>
                              <w:r w:rsidRPr="00A92C2A">
                                <w:rPr>
                                  <w:b/>
                                </w:rPr>
                                <w:t>Figure 3.1: Peak size and enrichment distribution.</w:t>
                              </w:r>
                              <w:r>
                                <w:t xml:space="preserve"> Histograms show the proportion of FLAG-ZFP809 ChIP-seq peaks that fall within the specified range of (A) peaks size and (B) relative enrichment over input read densit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98" o:spid="_x0000_s1054" style="position:absolute;left:0;text-align:left;margin-left:-20.65pt;margin-top:131.4pt;width:485.55pt;height:286.05pt;z-index:251829248;mso-width-relative:margin" coordsize="61664,36328"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">
                <v:group id="Group 1" o:spid="_x0000_s1055" style="position:absolute;width:61664;height:31254" coordsize="61668,31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Chart 14" o:spid="_x0000_s1056" type="#_x0000_t75" style="position:absolute;top:4817;width:29323;height:2646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">
                    <v:imagedata r:id="rId38" o:title=""/>
                    <o:lock v:ext="edit" aspectratio="f"/>
                  </v:shape>
                  <v:shape id="Chart 15" o:spid="_x0000_s1057" type="#_x0000_t75" style="position:absolute;left:28896;top:3902;width:32799;height:2689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">
                    <v:imagedata r:id="rId39" o:title=""/>
                    <o:lock v:ext="edit" aspectratio="f"/>
                  </v:shape>
                  <v:shape id="TextBox 4" o:spid="_x0000_s1058" type="#_x0000_t202" style="position:absolute;left:762;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D96F2A" w:rsidRPr="00BF745F" w:rsidRDefault="00D96F2A" w:rsidP="002B1017">
                          <w:pPr>
                            <w:pStyle w:val="NormalWeb"/>
                            <w:spacing w:before="0" w:beforeAutospacing="0" w:after="0" w:afterAutospacing="0"/>
                          </w:pPr>
                          <w:r w:rsidRPr="00BF745F">
                            <w:rPr>
                              <w:rFonts w:ascii="Arial" w:hAnsi="Arial" w:cs="Arial"/>
                              <w:b/>
                              <w:bCs/>
                              <w:color w:val="000000" w:themeColor="text1"/>
                              <w:kern w:val="24"/>
                              <w:lang w:val="da-DK"/>
                            </w:rPr>
                            <w:t>A</w:t>
                          </w:r>
                        </w:p>
                      </w:txbxContent>
                    </v:textbox>
                  </v:shape>
                  <v:shape id="TextBox 5" o:spid="_x0000_s1059" type="#_x0000_t202" style="position:absolute;left:29391;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D96F2A" w:rsidRPr="00BF745F" w:rsidRDefault="00D96F2A" w:rsidP="002B1017">
                          <w:pPr>
                            <w:pStyle w:val="NormalWeb"/>
                            <w:spacing w:before="0" w:beforeAutospacing="0" w:after="0" w:afterAutospacing="0"/>
                          </w:pPr>
                          <w:r w:rsidRPr="00BF745F">
                            <w:rPr>
                              <w:rFonts w:ascii="Arial" w:hAnsi="Arial" w:cs="Arial"/>
                              <w:b/>
                              <w:bCs/>
                              <w:color w:val="000000" w:themeColor="text1"/>
                              <w:kern w:val="24"/>
                              <w:lang w:val="da-DK"/>
                            </w:rPr>
                            <w:t>B</w:t>
                          </w:r>
                        </w:p>
                      </w:txbxContent>
                    </v:textbox>
                  </v:shape>
                </v:group>
                <v:shape id="Text Box 1" o:spid="_x0000_s1060" type="#_x0000_t202" style="position:absolute;left:2610;top:31254;width:57536;height:5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D96F2A" w:rsidRPr="007A646C" w:rsidRDefault="00D96F2A" w:rsidP="002B1017">
                        <w:pPr>
                          <w:pStyle w:val="Caption"/>
                          <w:rPr>
                            <w:sz w:val="24"/>
                          </w:rPr>
                        </w:pPr>
                        <w:r w:rsidRPr="00A92C2A">
                          <w:rPr>
                            <w:b/>
                          </w:rPr>
                          <w:t>Figure 3.1: Peak size and enrichment distribution.</w:t>
                        </w:r>
                        <w:r>
                          <w:t xml:space="preserve"> Histograms show the proportion of FLAG-ZFP809 ChIP-seq peaks that fall within the specified range of (A) peaks size and (B) relative enrichment over input read density. </w:t>
                        </w:r>
                      </w:p>
                    </w:txbxContent>
                  </v:textbox>
                </v:shape>
                <w10:wrap type="topAndBottom"/>
              </v:group>
            </w:pict>
          </mc:Fallback>
        </mc:AlternateContent>
      </w:r>
      <w:r w:rsidR="003D1704">
        <w:t>As shown in Table 3</w:t>
      </w:r>
      <w:r w:rsidR="00492501" w:rsidRPr="002F3130">
        <w:t xml:space="preserve">.1, the majority of the </w:t>
      </w:r>
      <w:r w:rsidR="007F5E92">
        <w:t xml:space="preserve">ChIP-seq </w:t>
      </w:r>
      <w:r w:rsidR="00492501" w:rsidRPr="002F3130">
        <w:t xml:space="preserve">reads could be </w:t>
      </w:r>
      <w:r w:rsidR="00E73C2E">
        <w:t xml:space="preserve">successfully </w:t>
      </w:r>
      <w:r w:rsidR="00492501" w:rsidRPr="002F3130">
        <w:t>mapped to the mouse genome. Next</w:t>
      </w:r>
      <w:r w:rsidR="00E03DEC">
        <w:t>,</w:t>
      </w:r>
      <w:r w:rsidR="00492501" w:rsidRPr="002F3130">
        <w:t xml:space="preserve"> we determined genomic regions in which reads </w:t>
      </w:r>
      <w:r w:rsidR="00BF7F23">
        <w:t xml:space="preserve">sequenced </w:t>
      </w:r>
      <w:r w:rsidR="00492501" w:rsidRPr="002F3130">
        <w:t>from the FLAG-ZFP809 sample were</w:t>
      </w:r>
      <w:r w:rsidR="00735C1E" w:rsidRPr="002F3130">
        <w:t xml:space="preserve"> significantly overrepresented as compared to reads from the input control using the </w:t>
      </w:r>
      <w:r w:rsidR="00735C1E">
        <w:t>Model-based Analysis of ChIP-Seq (</w:t>
      </w:r>
      <w:r w:rsidR="00735C1E" w:rsidRPr="00E03DEC">
        <w:t>MACS</w:t>
      </w:r>
      <w:r w:rsidR="00735C1E">
        <w:t>)</w:t>
      </w:r>
      <w:r w:rsidR="00492501" w:rsidRPr="002F3130">
        <w:t xml:space="preserve"> </w:t>
      </w:r>
      <w:r w:rsidR="00255280" w:rsidRPr="002F3130">
        <w:t>algorithm</w:t>
      </w:r>
      <w:r w:rsidR="003377D7">
        <w:t>. Using the setting</w:t>
      </w:r>
      <w:r>
        <w:t>s</w:t>
      </w:r>
      <w:r w:rsidR="003377D7">
        <w:t xml:space="preserve"> described in the methods section, a</w:t>
      </w:r>
      <w:r w:rsidR="00735C1E" w:rsidRPr="002F3130">
        <w:t xml:space="preserve"> total of </w:t>
      </w:r>
      <w:r w:rsidR="00262440">
        <w:t>9011 ChIP-seq peaks</w:t>
      </w:r>
      <w:r w:rsidR="00316A23" w:rsidRPr="002F3130">
        <w:t xml:space="preserve"> were </w:t>
      </w:r>
      <w:r w:rsidR="00255280">
        <w:t>detected</w:t>
      </w:r>
      <w:r w:rsidR="00262440">
        <w:t xml:space="preserve"> by </w:t>
      </w:r>
      <w:r w:rsidR="00262440" w:rsidRPr="002B1017">
        <w:t>MACS</w:t>
      </w:r>
      <w:r w:rsidR="00262440">
        <w:t xml:space="preserve"> </w:t>
      </w:r>
      <w:r w:rsidR="00735C1E" w:rsidRPr="002F3130">
        <w:t xml:space="preserve">and </w:t>
      </w:r>
      <w:r w:rsidR="00262440">
        <w:t>analys</w:t>
      </w:r>
      <w:r w:rsidR="00316A23" w:rsidRPr="002F3130">
        <w:t xml:space="preserve">ed for peak </w:t>
      </w:r>
      <w:r w:rsidR="00262440" w:rsidRPr="002F3130">
        <w:t>length</w:t>
      </w:r>
      <w:r w:rsidR="00316A23" w:rsidRPr="002F3130">
        <w:t xml:space="preserve"> distribution and enrichment over input control.</w:t>
      </w:r>
      <w:r w:rsidR="000F7B4E" w:rsidRPr="002F3130">
        <w:t xml:space="preserve"> A</w:t>
      </w:r>
      <w:r w:rsidR="003D1704">
        <w:t>s shown in Fig. 3</w:t>
      </w:r>
      <w:r w:rsidR="000F7B4E" w:rsidRPr="002F3130">
        <w:t>.1</w:t>
      </w:r>
      <w:r w:rsidR="003D1704">
        <w:t>A</w:t>
      </w:r>
      <w:r w:rsidR="000F7B4E" w:rsidRPr="002F3130">
        <w:t>, the maj</w:t>
      </w:r>
      <w:r w:rsidR="00262440">
        <w:t>ority of the peaks w</w:t>
      </w:r>
      <w:r w:rsidR="00A92C2A">
        <w:t>ere</w:t>
      </w:r>
      <w:r w:rsidR="00262440">
        <w:t xml:space="preserve"> between 3</w:t>
      </w:r>
      <w:r w:rsidR="000F7B4E" w:rsidRPr="002F3130">
        <w:t>00 and 600 bp long</w:t>
      </w:r>
      <w:r w:rsidR="00341BE4">
        <w:t>, as expected for a sequence-</w:t>
      </w:r>
      <w:r w:rsidR="00262440">
        <w:t>specific DNA binding protein</w:t>
      </w:r>
      <w:r w:rsidR="000F7B4E" w:rsidRPr="002F3130">
        <w:t>. The read enrichment over the</w:t>
      </w:r>
      <w:r w:rsidR="00341BE4">
        <w:t xml:space="preserve"> input control was less than 30-</w:t>
      </w:r>
      <w:r w:rsidR="0075242C">
        <w:t xml:space="preserve">fold </w:t>
      </w:r>
      <w:r w:rsidR="00A95E59">
        <w:t>for about 90% of the peaks,</w:t>
      </w:r>
      <w:r w:rsidR="000F7B4E" w:rsidRPr="002F3130">
        <w:t xml:space="preserve"> </w:t>
      </w:r>
      <w:r w:rsidR="00A95E59">
        <w:t>yet</w:t>
      </w:r>
      <w:r w:rsidR="000F7B4E" w:rsidRPr="002F3130">
        <w:t xml:space="preserve"> several peak</w:t>
      </w:r>
      <w:r w:rsidR="00341BE4">
        <w:t>s were enriched more than a 100-</w:t>
      </w:r>
      <w:r w:rsidR="000F7B4E" w:rsidRPr="002F3130">
        <w:t>fold over input</w:t>
      </w:r>
      <w:r w:rsidR="003D1704">
        <w:t xml:space="preserve"> (Fig. 3.1B)</w:t>
      </w:r>
      <w:r w:rsidR="000F7B4E" w:rsidRPr="002F3130">
        <w:t xml:space="preserve">. </w:t>
      </w:r>
      <w:r w:rsidR="000A3FFC">
        <w:t xml:space="preserve">Since the analysis was not performed in duplicates which would allow </w:t>
      </w:r>
      <w:r w:rsidR="00A95E59">
        <w:t>identifying</w:t>
      </w:r>
      <w:r w:rsidR="000A3FFC">
        <w:t xml:space="preserve"> </w:t>
      </w:r>
      <w:r w:rsidR="00E03DEC" w:rsidRPr="00E03DEC">
        <w:rPr>
          <w:i/>
        </w:rPr>
        <w:t>bona fide</w:t>
      </w:r>
      <w:r w:rsidR="000A3FFC">
        <w:t xml:space="preserve"> ZFP809 binding sites with a higher </w:t>
      </w:r>
      <w:r w:rsidR="00AD0FEF">
        <w:t>fidelity</w:t>
      </w:r>
      <w:r w:rsidR="000A3FFC">
        <w:t>, we attempted to</w:t>
      </w:r>
      <w:r w:rsidR="000F7B4E" w:rsidRPr="002F3130">
        <w:t xml:space="preserve"> </w:t>
      </w:r>
      <w:r w:rsidR="000A3FFC">
        <w:t xml:space="preserve">remove </w:t>
      </w:r>
      <w:r w:rsidR="00AD0FEF">
        <w:t xml:space="preserve">low quality </w:t>
      </w:r>
      <w:r w:rsidR="000A3FFC">
        <w:t xml:space="preserve">peaks that may represent </w:t>
      </w:r>
      <w:r w:rsidR="000F7B4E" w:rsidRPr="002F3130">
        <w:t>false hits</w:t>
      </w:r>
      <w:r w:rsidR="000A3FFC">
        <w:t>. For this, w</w:t>
      </w:r>
      <w:r w:rsidR="000F7B4E" w:rsidRPr="002F3130">
        <w:t xml:space="preserve">e filtered out all peaks that did not match the following criteria: At least </w:t>
      </w:r>
      <w:r w:rsidR="0075242C">
        <w:t>ten</w:t>
      </w:r>
      <w:r w:rsidR="000F7B4E" w:rsidRPr="002F3130">
        <w:t xml:space="preserve"> </w:t>
      </w:r>
      <w:r>
        <w:t>FLAG-</w:t>
      </w:r>
      <w:r w:rsidR="00E03DEC">
        <w:t xml:space="preserve">ZFP809 </w:t>
      </w:r>
      <w:r w:rsidR="00E03DEC">
        <w:lastRenderedPageBreak/>
        <w:t xml:space="preserve">ChIP-seq </w:t>
      </w:r>
      <w:r w:rsidR="000F7B4E" w:rsidRPr="002F3130">
        <w:t>reads mapped within the peak region</w:t>
      </w:r>
      <w:r w:rsidR="00B149B7" w:rsidRPr="002F3130">
        <w:t xml:space="preserve">, at least </w:t>
      </w:r>
      <w:r w:rsidR="0075242C">
        <w:rPr>
          <w:color w:val="000000"/>
        </w:rPr>
        <w:t>ten-</w:t>
      </w:r>
      <w:r w:rsidR="00B149B7">
        <w:rPr>
          <w:color w:val="000000"/>
        </w:rPr>
        <w:t xml:space="preserve">fold </w:t>
      </w:r>
      <w:r w:rsidR="00E03DEC">
        <w:rPr>
          <w:color w:val="000000"/>
        </w:rPr>
        <w:t xml:space="preserve">read </w:t>
      </w:r>
      <w:r w:rsidR="00B149B7">
        <w:rPr>
          <w:color w:val="000000"/>
        </w:rPr>
        <w:t xml:space="preserve">enrichment over </w:t>
      </w:r>
      <w:r>
        <w:rPr>
          <w:color w:val="000000"/>
        </w:rPr>
        <w:t xml:space="preserve">the </w:t>
      </w:r>
      <w:r w:rsidR="00B149B7">
        <w:rPr>
          <w:color w:val="000000"/>
        </w:rPr>
        <w:t xml:space="preserve">input control and </w:t>
      </w:r>
      <w:r w:rsidR="00AD0FEF">
        <w:rPr>
          <w:color w:val="000000"/>
        </w:rPr>
        <w:t xml:space="preserve">peak </w:t>
      </w:r>
      <w:r>
        <w:rPr>
          <w:color w:val="000000"/>
        </w:rPr>
        <w:t>size</w:t>
      </w:r>
      <w:r w:rsidR="00AD0FEF">
        <w:rPr>
          <w:color w:val="000000"/>
        </w:rPr>
        <w:t xml:space="preserve"> </w:t>
      </w:r>
      <w:r>
        <w:rPr>
          <w:color w:val="000000"/>
        </w:rPr>
        <w:t>less</w:t>
      </w:r>
      <w:r w:rsidR="00B149B7">
        <w:rPr>
          <w:color w:val="000000"/>
        </w:rPr>
        <w:t xml:space="preserve"> than 2</w:t>
      </w:r>
      <w:r w:rsidR="0075242C">
        <w:rPr>
          <w:color w:val="000000"/>
        </w:rPr>
        <w:t>,</w:t>
      </w:r>
      <w:r w:rsidR="00B149B7">
        <w:rPr>
          <w:color w:val="000000"/>
        </w:rPr>
        <w:t xml:space="preserve">500 </w:t>
      </w:r>
      <w:proofErr w:type="spellStart"/>
      <w:r w:rsidR="00B149B7">
        <w:rPr>
          <w:color w:val="000000"/>
        </w:rPr>
        <w:t>bp.</w:t>
      </w:r>
      <w:proofErr w:type="spellEnd"/>
      <w:r w:rsidR="00B149B7" w:rsidRPr="002F3130">
        <w:t xml:space="preserve"> </w:t>
      </w:r>
      <w:r w:rsidR="00E8481B" w:rsidRPr="002F3130">
        <w:t xml:space="preserve">After applying </w:t>
      </w:r>
      <w:r w:rsidR="00B149B7" w:rsidRPr="002F3130">
        <w:t>these</w:t>
      </w:r>
      <w:r w:rsidR="00E8481B" w:rsidRPr="002F3130">
        <w:t xml:space="preserve"> filtering </w:t>
      </w:r>
      <w:r w:rsidR="00B149B7" w:rsidRPr="002F3130">
        <w:t>criteria</w:t>
      </w:r>
      <w:r w:rsidR="00E8481B" w:rsidRPr="002F3130">
        <w:t xml:space="preserve">, 6499 peaks </w:t>
      </w:r>
      <w:r w:rsidR="00B149B7" w:rsidRPr="002F3130">
        <w:t>remained</w:t>
      </w:r>
      <w:r w:rsidR="000A3FFC">
        <w:t xml:space="preserve"> for further analysis</w:t>
      </w:r>
      <w:r w:rsidR="00B149B7" w:rsidRPr="002F3130">
        <w:t>. Since we observed that the peak regions varied greatly in</w:t>
      </w:r>
      <w:r w:rsidR="003D1704">
        <w:t xml:space="preserve"> their enrichment values (Fig. 3</w:t>
      </w:r>
      <w:r w:rsidR="00B149B7" w:rsidRPr="002F3130">
        <w:t>.1</w:t>
      </w:r>
      <w:r w:rsidR="0075242C">
        <w:t>B</w:t>
      </w:r>
      <w:r w:rsidR="00B149B7" w:rsidRPr="002F3130">
        <w:t>)</w:t>
      </w:r>
      <w:r w:rsidR="00673EFB">
        <w:t>,</w:t>
      </w:r>
      <w:r w:rsidR="000A3FFC">
        <w:t xml:space="preserve"> which may be relevant for their biological significance</w:t>
      </w:r>
      <w:r w:rsidR="00B149B7" w:rsidRPr="002F3130">
        <w:t xml:space="preserve">, all filtered 6499 peaks </w:t>
      </w:r>
      <w:r w:rsidR="004C41B7" w:rsidRPr="002F3130">
        <w:t xml:space="preserve">were categorised </w:t>
      </w:r>
      <w:r w:rsidR="00B149B7" w:rsidRPr="002F3130">
        <w:t>into four groups: Very strong peaks (n=105, enrichment: &gt;100); strong peaks (n=333, enrichment: 50-100); moderate peaks (n=1918, enrichment: 20-50) and weak peaks (n=4143, enrichment: 10-20).</w:t>
      </w:r>
    </w:p>
    <w:p w:rsidR="004C41B7" w:rsidRPr="002F3130" w:rsidRDefault="007478AF" w:rsidP="004C41B7">
      <w:pPr>
        <w:pStyle w:val="Heading3"/>
      </w:pPr>
      <w:bookmarkStart w:id="36" w:name="_Toc343249326"/>
      <w:r>
        <w:t>Distribution of</w:t>
      </w:r>
      <w:r w:rsidR="004C41B7" w:rsidRPr="002F3130">
        <w:t xml:space="preserve"> ZFP809 </w:t>
      </w:r>
      <w:r>
        <w:t xml:space="preserve">binding </w:t>
      </w:r>
      <w:r w:rsidR="004C41B7" w:rsidRPr="002F3130">
        <w:t xml:space="preserve">sites </w:t>
      </w:r>
      <w:r w:rsidR="00B42C38" w:rsidRPr="002F3130">
        <w:t>with</w:t>
      </w:r>
      <w:r w:rsidR="004C41B7" w:rsidRPr="002F3130">
        <w:t>in repetitive elements</w:t>
      </w:r>
      <w:bookmarkEnd w:id="36"/>
    </w:p>
    <w:p w:rsidR="00484BEC" w:rsidRDefault="00A80D3D" w:rsidP="005165F7">
      <w:r w:rsidRPr="002F3130">
        <w:t xml:space="preserve">Since ZFP809 </w:t>
      </w:r>
      <w:r w:rsidR="00D30C2E" w:rsidRPr="002F3130">
        <w:t>is known to bind</w:t>
      </w:r>
      <w:r w:rsidR="00DC22FD" w:rsidRPr="002F3130">
        <w:t xml:space="preserve"> to a retroviral </w:t>
      </w:r>
      <w:r w:rsidR="000A3FFC">
        <w:t xml:space="preserve">PBS </w:t>
      </w:r>
      <w:r w:rsidR="00DC22FD" w:rsidRPr="002F3130">
        <w:t>sequence</w:t>
      </w:r>
      <w:r w:rsidR="004C41B7" w:rsidRPr="002F3130">
        <w:t xml:space="preserve">, we </w:t>
      </w:r>
      <w:r w:rsidR="000A3FFC">
        <w:t xml:space="preserve">first </w:t>
      </w:r>
      <w:r w:rsidR="004C41B7" w:rsidRPr="002F3130">
        <w:t>determined the content of repetitive elements i</w:t>
      </w:r>
      <w:r w:rsidRPr="002F3130">
        <w:t xml:space="preserve">n the categorised peak regions by correlating the genomic peak coordinates with the coordinates of </w:t>
      </w:r>
      <w:r w:rsidR="00673EFB">
        <w:t xml:space="preserve">all murine </w:t>
      </w:r>
      <w:r w:rsidRPr="002F3130">
        <w:t>repetitive elements</w:t>
      </w:r>
      <w:r w:rsidR="000F06BC">
        <w:t xml:space="preserve"> annotated in the</w:t>
      </w:r>
      <w:r w:rsidRPr="002F3130">
        <w:t xml:space="preserve"> in the</w:t>
      </w:r>
      <w:r w:rsidR="00AD0FEF">
        <w:t xml:space="preserve"> Repeatmasker track of the</w:t>
      </w:r>
      <w:r w:rsidRPr="002F3130">
        <w:t xml:space="preserve"> </w:t>
      </w:r>
      <w:r w:rsidR="00484BEC">
        <w:t>UC</w:t>
      </w:r>
      <w:r w:rsidRPr="00673EFB">
        <w:t>S</w:t>
      </w:r>
      <w:r w:rsidR="00484BEC">
        <w:t>C</w:t>
      </w:r>
      <w:r w:rsidRPr="00673EFB">
        <w:t xml:space="preserve"> Table Browser</w:t>
      </w:r>
      <w:r w:rsidR="00AD0FEF">
        <w:t xml:space="preserve">. </w:t>
      </w:r>
      <w:r w:rsidR="00484BEC">
        <w:t>As shown in Fig. 3</w:t>
      </w:r>
      <w:r w:rsidR="00484BEC" w:rsidRPr="002F3130">
        <w:t>.2</w:t>
      </w:r>
      <w:r w:rsidR="00484BEC">
        <w:t>A</w:t>
      </w:r>
      <w:r w:rsidR="00484BEC" w:rsidRPr="002F3130">
        <w:t xml:space="preserve">, peaks with a highly enriched </w:t>
      </w:r>
      <w:r w:rsidR="000F06BC">
        <w:t xml:space="preserve">FLAG-ZFP809 </w:t>
      </w:r>
      <w:r w:rsidR="00484BEC" w:rsidRPr="002F3130">
        <w:t xml:space="preserve">read density </w:t>
      </w:r>
      <w:r w:rsidR="00484BEC">
        <w:t>were</w:t>
      </w:r>
      <w:r w:rsidR="00484BEC" w:rsidRPr="002F3130">
        <w:t xml:space="preserve"> almost exclusively located within annotated ERVs of the ERV1 family or in the non-repetitive fraction of the genome. Since ERV1 elements only constitute less than 1% of the mouse genome, this indicates that these elements are targeted in a highly specific manner.</w:t>
      </w:r>
      <w:r w:rsidR="00484BEC">
        <w:t xml:space="preserve"> </w:t>
      </w:r>
      <w:r w:rsidR="00484BEC" w:rsidRPr="002F3130">
        <w:t xml:space="preserve">ERV1 elements were also found </w:t>
      </w:r>
      <w:r w:rsidR="00484BEC">
        <w:t>to be enriched in</w:t>
      </w:r>
      <w:r w:rsidR="00484BEC" w:rsidRPr="002F3130">
        <w:t xml:space="preserve"> moderate and weak peaks</w:t>
      </w:r>
      <w:r w:rsidR="00484BEC">
        <w:t xml:space="preserve"> (Fig. 3.2A)</w:t>
      </w:r>
      <w:r w:rsidR="00484BEC" w:rsidRPr="002F3130">
        <w:t xml:space="preserve">. Additionally, ERVK and ERVL elements were overrepresented in moderate and weak </w:t>
      </w:r>
      <w:r w:rsidR="00484BEC">
        <w:t>peaks</w:t>
      </w:r>
      <w:r w:rsidR="00484BEC" w:rsidRPr="002F3130">
        <w:t xml:space="preserve">. In contrast, SINE and LINE retrotransposons and </w:t>
      </w:r>
      <w:proofErr w:type="spellStart"/>
      <w:r w:rsidR="00484BEC" w:rsidRPr="002F3130">
        <w:t>MaLR</w:t>
      </w:r>
      <w:proofErr w:type="spellEnd"/>
      <w:r w:rsidR="00484BEC" w:rsidRPr="002F3130">
        <w:t xml:space="preserve"> ERVs were </w:t>
      </w:r>
      <w:r w:rsidR="000F06BC">
        <w:t xml:space="preserve">generally </w:t>
      </w:r>
      <w:r w:rsidR="00484BEC" w:rsidRPr="002F3130">
        <w:t>underrepresented in all peak sequences.</w:t>
      </w:r>
      <w:r w:rsidR="00484BEC">
        <w:t xml:space="preserve"> </w:t>
      </w:r>
    </w:p>
    <w:p w:rsidR="00670F6F" w:rsidRDefault="00484BEC" w:rsidP="00673EFB">
      <w:r w:rsidRPr="002F3130">
        <w:t xml:space="preserve">Next, we determined which ERV </w:t>
      </w:r>
      <w:r>
        <w:t>groups</w:t>
      </w:r>
      <w:r w:rsidRPr="002F3130">
        <w:t xml:space="preserve"> are most </w:t>
      </w:r>
      <w:r w:rsidR="00A63531">
        <w:t>abundant</w:t>
      </w:r>
      <w:r w:rsidRPr="002F3130">
        <w:t xml:space="preserve"> found in the peak fraction that is located within ERV1, ERVK and ERVL</w:t>
      </w:r>
      <w:r>
        <w:t xml:space="preserve"> elements. As shown in Fig. 3.2B</w:t>
      </w:r>
      <w:r w:rsidRPr="002F3130">
        <w:t xml:space="preserve">, several </w:t>
      </w:r>
      <w:r>
        <w:t>groups</w:t>
      </w:r>
      <w:r w:rsidRPr="002F3130">
        <w:t xml:space="preserve"> of ERV1 elements could be found within the peak regions. Internal RLTR6 (RLTR6-int) regions together with their a</w:t>
      </w:r>
      <w:r w:rsidR="000F06BC">
        <w:t>ssociated LTR elements (RLTR6_Mm</w:t>
      </w:r>
      <w:r w:rsidRPr="002F3130">
        <w:t>) constituted between 30 and 60% of the peak regions generally located within ERV1 elements</w:t>
      </w:r>
      <w:r>
        <w:t xml:space="preserve"> in all peak categories. As we have shown in chapter 2</w:t>
      </w:r>
      <w:r w:rsidRPr="002F3130">
        <w:t xml:space="preserve">, this ERV, which is </w:t>
      </w:r>
      <w:r>
        <w:t>also</w:t>
      </w:r>
      <w:r w:rsidRPr="002F3130">
        <w:t xml:space="preserve"> referred to as MmERV, contains the majority of the genomic Pro-PBS sequences in the mouse genome and was therefore</w:t>
      </w:r>
      <w:r>
        <w:t xml:space="preserve"> </w:t>
      </w:r>
      <w:r w:rsidRPr="002F3130">
        <w:t>predicted to be one of the main targets of ZFP809.</w:t>
      </w:r>
      <w:r w:rsidR="000F06BC">
        <w:t xml:space="preserve"> </w:t>
      </w:r>
      <w:r w:rsidR="00254D13" w:rsidRPr="002F3130">
        <w:t xml:space="preserve">Since the PBS is located at the 5´end of the internal </w:t>
      </w:r>
      <w:r w:rsidR="000F06BC">
        <w:t>RLTR6</w:t>
      </w:r>
      <w:r w:rsidR="00254D13" w:rsidRPr="002F3130">
        <w:t xml:space="preserve"> region, a peak covering this sequence is expected to overlap with the corresponding 5´LTR sequence and the enrichment of </w:t>
      </w:r>
      <w:r w:rsidR="000F06BC">
        <w:t xml:space="preserve">RLTR6 </w:t>
      </w:r>
      <w:r w:rsidR="00254D13" w:rsidRPr="002F3130">
        <w:t>LTR regions</w:t>
      </w:r>
      <w:r w:rsidR="002B1017">
        <w:t xml:space="preserve"> in the peak regions</w:t>
      </w:r>
      <w:r w:rsidR="00254D13" w:rsidRPr="002F3130">
        <w:t xml:space="preserve"> </w:t>
      </w:r>
      <w:r w:rsidR="00B1678A" w:rsidRPr="002F3130">
        <w:t>therefore</w:t>
      </w:r>
      <w:r w:rsidR="00254D13" w:rsidRPr="002F3130">
        <w:t xml:space="preserve"> does not </w:t>
      </w:r>
      <w:r w:rsidR="00B1678A" w:rsidRPr="002F3130">
        <w:t>necessarily</w:t>
      </w:r>
      <w:r w:rsidR="00254D13" w:rsidRPr="002F3130">
        <w:t xml:space="preserve"> indicate that these </w:t>
      </w:r>
      <w:r w:rsidR="0025777D">
        <w:t>LTRs</w:t>
      </w:r>
      <w:r w:rsidR="00254D13" w:rsidRPr="002F3130">
        <w:t xml:space="preserve"> are directly </w:t>
      </w:r>
      <w:r w:rsidR="0075242C">
        <w:t>bound</w:t>
      </w:r>
      <w:r w:rsidR="000F06BC">
        <w:t xml:space="preserve"> by ZFP809. </w:t>
      </w:r>
      <w:r w:rsidR="003D1704">
        <w:t>In chapter 2</w:t>
      </w:r>
      <w:r w:rsidR="00B655AB" w:rsidRPr="002F3130">
        <w:t>, w</w:t>
      </w:r>
      <w:r w:rsidR="00FC03EB" w:rsidRPr="002F3130">
        <w:t xml:space="preserve">e have shown that Pro-PBS sequences can also be found in VL30, </w:t>
      </w:r>
      <w:proofErr w:type="spellStart"/>
      <w:r w:rsidR="005B10DC" w:rsidRPr="002F3130">
        <w:t>MuRR</w:t>
      </w:r>
      <w:r w:rsidR="00FC03EB" w:rsidRPr="002F3130">
        <w:t>S</w:t>
      </w:r>
      <w:proofErr w:type="spellEnd"/>
      <w:r w:rsidR="00FC03EB" w:rsidRPr="002F3130">
        <w:t xml:space="preserve">, MMERGLN, MuRRS4 and </w:t>
      </w:r>
      <w:r w:rsidR="00FC03EB" w:rsidRPr="002F3130">
        <w:lastRenderedPageBreak/>
        <w:t>MURVY</w:t>
      </w:r>
      <w:r w:rsidR="00254D13" w:rsidRPr="002F3130">
        <w:t xml:space="preserve"> elements. Indeed, these elements and their LTRs constituted a major fraction of the </w:t>
      </w:r>
      <w:r w:rsidR="00673EFB">
        <w:t xml:space="preserve">highly enriched </w:t>
      </w:r>
      <w:r w:rsidR="00254D13" w:rsidRPr="002F3130">
        <w:t>peak regions</w:t>
      </w:r>
      <w:r w:rsidR="000F06BC">
        <w:t xml:space="preserve"> (Fig. 3.2B)</w:t>
      </w:r>
      <w:r w:rsidR="00254D13" w:rsidRPr="002F3130">
        <w:t xml:space="preserve">. Peaks overlapping with RLTR47_MM, RLTR1D and </w:t>
      </w:r>
      <w:r w:rsidR="00A63531">
        <w:rPr>
          <w:noProof/>
          <w:lang w:eastAsia="en-GB"/>
        </w:rPr>
        <mc:AlternateContent>
          <mc:Choice Requires="wpg">
            <w:drawing>
              <wp:anchor distT="0" distB="0" distL="114300" distR="114300" simplePos="0" relativeHeight="251889664" behindDoc="0" locked="0" layoutInCell="1" allowOverlap="1" wp14:anchorId="1F87513E" wp14:editId="254480BB">
                <wp:simplePos x="0" y="0"/>
                <wp:positionH relativeFrom="column">
                  <wp:posOffset>-5080</wp:posOffset>
                </wp:positionH>
                <wp:positionV relativeFrom="paragraph">
                  <wp:posOffset>148590</wp:posOffset>
                </wp:positionV>
                <wp:extent cx="5509260" cy="8363585"/>
                <wp:effectExtent l="0" t="0" r="0" b="0"/>
                <wp:wrapTopAndBottom/>
                <wp:docPr id="205" name="Group 205"/>
                <wp:cNvGraphicFramePr/>
                <a:graphic xmlns:a="http://schemas.openxmlformats.org/drawingml/2006/main">
                  <a:graphicData uri="http://schemas.microsoft.com/office/word/2010/wordprocessingGroup">
                    <wpg:wgp>
                      <wpg:cNvGrpSpPr/>
                      <wpg:grpSpPr>
                        <a:xfrm>
                          <a:off x="0" y="0"/>
                          <a:ext cx="5509260" cy="8363585"/>
                          <a:chOff x="0" y="0"/>
                          <a:chExt cx="5509260" cy="8363585"/>
                        </a:xfrm>
                      </wpg:grpSpPr>
                      <pic:pic xmlns:pic="http://schemas.openxmlformats.org/drawingml/2006/picture">
                        <pic:nvPicPr>
                          <pic:cNvPr id="4" name="Picture 4"/>
                          <pic:cNvPicPr>
                            <a:picLocks noChangeAspect="1"/>
                          </pic:cNvPicPr>
                        </pic:nvPicPr>
                        <pic:blipFill rotWithShape="1">
                          <a:blip r:embed="rId40" cstate="print">
                            <a:extLst>
                              <a:ext uri="{28A0092B-C50C-407E-A947-70E740481C1C}">
                                <a14:useLocalDpi xmlns:a14="http://schemas.microsoft.com/office/drawing/2010/main" val="0"/>
                              </a:ext>
                            </a:extLst>
                          </a:blip>
                          <a:srcRect b="1884"/>
                          <a:stretch/>
                        </pic:blipFill>
                        <pic:spPr bwMode="auto">
                          <a:xfrm>
                            <a:off x="0" y="0"/>
                            <a:ext cx="5507666" cy="7198242"/>
                          </a:xfrm>
                          <a:prstGeom prst="rect">
                            <a:avLst/>
                          </a:prstGeom>
                          <a:ln>
                            <a:noFill/>
                          </a:ln>
                          <a:extLst>
                            <a:ext uri="{53640926-AAD7-44D8-BBD7-CCE9431645EC}">
                              <a14:shadowObscured xmlns:a14="http://schemas.microsoft.com/office/drawing/2010/main"/>
                            </a:ext>
                          </a:extLst>
                        </pic:spPr>
                      </pic:pic>
                      <wps:wsp>
                        <wps:cNvPr id="204" name="Text Box 204"/>
                        <wps:cNvSpPr txBox="1"/>
                        <wps:spPr>
                          <a:xfrm>
                            <a:off x="0" y="7251065"/>
                            <a:ext cx="5509260" cy="1112520"/>
                          </a:xfrm>
                          <a:prstGeom prst="rect">
                            <a:avLst/>
                          </a:prstGeom>
                          <a:solidFill>
                            <a:prstClr val="white"/>
                          </a:solidFill>
                          <a:ln>
                            <a:noFill/>
                          </a:ln>
                          <a:effectLst/>
                        </wps:spPr>
                        <wps:txbx>
                          <w:txbxContent>
                            <w:p w:rsidR="00D96F2A" w:rsidRPr="002F3130" w:rsidRDefault="00D96F2A" w:rsidP="00A63531">
                              <w:pPr>
                                <w:pStyle w:val="Caption"/>
                              </w:pPr>
                              <w:r w:rsidRPr="00A92C2A">
                                <w:rPr>
                                  <w:b/>
                                </w:rPr>
                                <w:t xml:space="preserve">Figure 3.2: Repeat content in ZFP809 </w:t>
                              </w:r>
                              <w:r>
                                <w:rPr>
                                  <w:b/>
                                </w:rPr>
                                <w:t xml:space="preserve">ChIP-seq </w:t>
                              </w:r>
                              <w:r w:rsidRPr="00A92C2A">
                                <w:rPr>
                                  <w:b/>
                                </w:rPr>
                                <w:t>peaks</w:t>
                              </w:r>
                              <w:r>
                                <w:t>. All peaks that passed the filtering criteria were categorised into four groups according to their enrichment values and analysed for overlapping Repbase elements annotated in the UCSC Genome Browser. (A) Repeat content in ChIP-seq peaks and mouse genome by repeat class and ERV families. (B) Proportion of ERV1 elements in peaks and mouse genome. (C) Proportion of ERV-K elements in moderate and weak peaks. (D) Proportion of ERVL elements in moderate and weak peaks.</w:t>
                              </w:r>
                            </w:p>
                            <w:p w:rsidR="00D96F2A" w:rsidRPr="00AF70EC" w:rsidRDefault="00D96F2A" w:rsidP="00A63531">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 o:spid="_x0000_s1061" style="position:absolute;left:0;text-align:left;margin-left:-.4pt;margin-top:11.7pt;width:433.8pt;height:658.55pt;z-index:251889664" coordsize="55092,8363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ywAAAAAAAAAAACnZlY3RvckRhdGFib29sAQAAAABQZ1BzZW51bQAAAABQZ1BzAAAAAFBn&#10;UEMAAAAATGVmdFVudEYjUmx0AAAAAAAAAAAAAAAAVG9wIFVudEYjUmx0AAAAAAAAAAAAAAAAU2Ns&#10;IFVudEYjUHJjQFkAAAAAAAA4QklNA+0AAAAAABABLAAAAAEAAgEsAAAAAQACOEJJTQQmAAAAAAAO&#10;AAAAAAAAAAAAAD+AAAA4QklNBA0AAAAAAAQAAAB4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7QAMQWRvYmVf&#10;Q00AAf/uAA5BZG9iZQBkgAAAAAH/2wCEAAwICAgJCAwJCQwRCwoLERUPDAwPFRgTExUTExgRDAwM&#10;DAwMEQwMDAwMDAwMDAwMDAwMDAwMDAwMDAwMDAwMDAwBDQsLDQ4NEA4OEBQODg4UFA4ODg4UEQwM&#10;DAwMEREMDAwMDAwRDAwMDAwMDAwMDAwMDAwMDAwMDAwMDAwMDAwMDP/AABEIAKAAeAMBIgACEQED&#10;EQH/3QAEAAj/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">
                <v:shape id="Picture 4" o:spid="_x0000_s1062" type="#_x0000_t75" style="position:absolute;width:55076;height:7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nIe3CAAAA2gAAAA8AAABkcnMvZG93bnJldi54bWxEj0FrwkAUhO8F/8PyBG910yKhRFdpxYKe&#10;2iZ6f80+s8Hs27C7xvjvu4VCj8PMfMOsNqPtxEA+tI4VPM0zEMS10y03Co7V++MLiBCRNXaOScGd&#10;AmzWk4cVFtrd+IuGMjYiQTgUqMDE2BdShtqQxTB3PXHyzs5bjEn6RmqPtwS3nXzOslxabDktGOxp&#10;a6i+lFer4JRfjP98q9yBzuF7l1dD+TFKpWbT8XUJItIY/8N/7b1WsIDfK+kGyPU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pyHtwgAAANoAAAAPAAAAAAAAAAAAAAAAAJ8C&#10;AABkcnMvZG93bnJldi54bWxQSwUGAAAAAAQABAD3AAAAjgMAAAAA&#10;">
                  <v:imagedata r:id="rId41" o:title="" cropbottom="1235f"/>
                  <v:path arrowok="t"/>
                </v:shape>
                <v:shape id="Text Box 204" o:spid="_x0000_s1063" type="#_x0000_t202" style="position:absolute;top:72510;width:55092;height:11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hOCcYA&#10;AADcAAAADwAAAGRycy9kb3ducmV2LnhtbESPQWsCMRSE74X+h/AKXkrN1i5SVqOIVLC9SLdevD02&#10;z83q5mVJsrr++6ZQ8DjMzDfMfDnYVlzIh8axgtdxBoK4crrhWsH+Z/PyDiJEZI2tY1JwowDLxePD&#10;HAvtrvxNlzLWIkE4FKjAxNgVUobKkMUwdh1x8o7OW4xJ+lpqj9cEt62cZNlUWmw4LRjsaG2oOpe9&#10;VbDLDzvz3B8/vlb5m//c9+vpqS6VGj0NqxmISEO8h//bW61gkuXwdyYd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6hOCcYAAADcAAAADwAAAAAAAAAAAAAAAACYAgAAZHJz&#10;L2Rvd25yZXYueG1sUEsFBgAAAAAEAAQA9QAAAIsDAAAAAA==&#10;" stroked="f">
                  <v:textbox style="mso-fit-shape-to-text:t" inset="0,0,0,0">
                    <w:txbxContent>
                      <w:p w:rsidR="00D96F2A" w:rsidRPr="002F3130" w:rsidRDefault="00D96F2A" w:rsidP="00A63531">
                        <w:pPr>
                          <w:pStyle w:val="Caption"/>
                        </w:pPr>
                        <w:r w:rsidRPr="00A92C2A">
                          <w:rPr>
                            <w:b/>
                          </w:rPr>
                          <w:t xml:space="preserve">Figure 3.2: Repeat content in ZFP809 </w:t>
                        </w:r>
                        <w:r>
                          <w:rPr>
                            <w:b/>
                          </w:rPr>
                          <w:t xml:space="preserve">ChIP-seq </w:t>
                        </w:r>
                        <w:r w:rsidRPr="00A92C2A">
                          <w:rPr>
                            <w:b/>
                          </w:rPr>
                          <w:t>peaks</w:t>
                        </w:r>
                        <w:r>
                          <w:t>. All peaks that passed the filtering criteria were categorised into four groups according to their enrichment values and analysed for overlapping Repbase elements annotated in the UCSC Genome Browser. (A) Repeat content in ChIP-seq peaks and mouse genome by repeat class and ERV families. (B) Proportion of ERV1 elements in peaks and mouse genome. (C) Proportion of ERV-K elements in moderate and weak peaks. (D) Proportion of ERVL elements in moderate and weak peaks.</w:t>
                        </w:r>
                      </w:p>
                      <w:p w:rsidR="00D96F2A" w:rsidRPr="00AF70EC" w:rsidRDefault="00D96F2A" w:rsidP="00A63531">
                        <w:pPr>
                          <w:pStyle w:val="Caption"/>
                          <w:rPr>
                            <w:noProof/>
                            <w:sz w:val="24"/>
                          </w:rPr>
                        </w:pPr>
                      </w:p>
                    </w:txbxContent>
                  </v:textbox>
                </v:shape>
                <w10:wrap type="topAndBottom"/>
              </v:group>
            </w:pict>
          </mc:Fallback>
        </mc:AlternateContent>
      </w:r>
      <w:r w:rsidR="00A63531" w:rsidRPr="002F3130">
        <w:t xml:space="preserve"> </w:t>
      </w:r>
      <w:r w:rsidR="00254D13" w:rsidRPr="002F3130">
        <w:lastRenderedPageBreak/>
        <w:t xml:space="preserve">RLTR23 elements were re-examined by determining </w:t>
      </w:r>
      <w:r w:rsidR="00B1678A" w:rsidRPr="002F3130">
        <w:t>which</w:t>
      </w:r>
      <w:r w:rsidR="00BE12B9" w:rsidRPr="002F3130">
        <w:t xml:space="preserve"> </w:t>
      </w:r>
      <w:r w:rsidR="00254D13" w:rsidRPr="002F3130">
        <w:t>other repetitive elements</w:t>
      </w:r>
      <w:r w:rsidR="00BE12B9" w:rsidRPr="002F3130">
        <w:t xml:space="preserve"> are co-localised with these LTRs. We found that </w:t>
      </w:r>
      <w:r w:rsidR="00117A4B">
        <w:t xml:space="preserve">virtually </w:t>
      </w:r>
      <w:r w:rsidR="00BE12B9" w:rsidRPr="002F3130">
        <w:t>all of the peaks</w:t>
      </w:r>
      <w:r w:rsidR="00117A4B">
        <w:t xml:space="preserve"> containing </w:t>
      </w:r>
      <w:r w:rsidR="000F06BC">
        <w:t>these</w:t>
      </w:r>
      <w:r w:rsidR="00117A4B" w:rsidRPr="002F3130">
        <w:t xml:space="preserve"> </w:t>
      </w:r>
      <w:r w:rsidR="0075242C">
        <w:t>repeats</w:t>
      </w:r>
      <w:r w:rsidR="00BE12B9" w:rsidRPr="002F3130">
        <w:t xml:space="preserve"> also overlapped </w:t>
      </w:r>
      <w:r w:rsidR="00117A4B">
        <w:t>with internal regions of ERV groups</w:t>
      </w:r>
      <w:r w:rsidR="00BE12B9" w:rsidRPr="002F3130">
        <w:t xml:space="preserve"> w</w:t>
      </w:r>
      <w:r w:rsidR="00117A4B">
        <w:t xml:space="preserve">hich </w:t>
      </w:r>
      <w:r w:rsidR="000F06BC">
        <w:t xml:space="preserve">contain </w:t>
      </w:r>
      <w:r w:rsidR="00BE12B9" w:rsidRPr="002F3130">
        <w:t>Pro-PBS sequences</w:t>
      </w:r>
      <w:r w:rsidR="0075242C">
        <w:t>,</w:t>
      </w:r>
      <w:r w:rsidR="00BE12B9" w:rsidRPr="002F3130">
        <w:t xml:space="preserve"> ind</w:t>
      </w:r>
      <w:r w:rsidR="00B1678A">
        <w:t xml:space="preserve">icating that these </w:t>
      </w:r>
      <w:r w:rsidR="000F06BC">
        <w:t>elements</w:t>
      </w:r>
      <w:r w:rsidR="00B1678A">
        <w:t xml:space="preserve"> </w:t>
      </w:r>
      <w:r w:rsidR="00117A4B">
        <w:t>may</w:t>
      </w:r>
      <w:r w:rsidR="00B1678A">
        <w:t xml:space="preserve"> </w:t>
      </w:r>
      <w:r w:rsidR="000F06BC">
        <w:t xml:space="preserve">be located close Pro-PBS sequences and </w:t>
      </w:r>
      <w:r w:rsidR="00B1678A">
        <w:t>not</w:t>
      </w:r>
      <w:r w:rsidR="00BE12B9" w:rsidRPr="002F3130">
        <w:t xml:space="preserve"> </w:t>
      </w:r>
      <w:r w:rsidR="00117A4B">
        <w:t xml:space="preserve">be </w:t>
      </w:r>
      <w:r w:rsidR="00BE12B9" w:rsidRPr="002F3130">
        <w:t>targeted by ZFP809</w:t>
      </w:r>
      <w:r w:rsidR="00F0408E">
        <w:t xml:space="preserve"> themselves</w:t>
      </w:r>
      <w:r w:rsidR="00BE12B9" w:rsidRPr="002F3130">
        <w:t xml:space="preserve">. Since ERVK and ERVL elements were overrepresented in moderate and weak peaks, we next analysed whether these elements are generally </w:t>
      </w:r>
      <w:r w:rsidR="00B1678A">
        <w:t xml:space="preserve">or rather selectively </w:t>
      </w:r>
      <w:r w:rsidR="00BE12B9" w:rsidRPr="002F3130">
        <w:t xml:space="preserve">enriched. </w:t>
      </w:r>
      <w:r w:rsidR="00F0408E">
        <w:t>A shown in Fig. 3.2C,</w:t>
      </w:r>
      <w:r w:rsidR="00BE12B9" w:rsidRPr="002F3130">
        <w:t xml:space="preserve"> </w:t>
      </w:r>
      <w:r w:rsidR="003E00B6" w:rsidRPr="002F3130">
        <w:t xml:space="preserve">more than </w:t>
      </w:r>
      <w:r w:rsidR="0009641D" w:rsidRPr="002F3130">
        <w:t>60</w:t>
      </w:r>
      <w:r w:rsidR="00BE12B9" w:rsidRPr="002F3130">
        <w:t xml:space="preserve">% of the ERVK elements </w:t>
      </w:r>
      <w:r w:rsidR="00B1678A">
        <w:t xml:space="preserve">found </w:t>
      </w:r>
      <w:r w:rsidR="00BE12B9" w:rsidRPr="002F3130">
        <w:t xml:space="preserve">in moderate peaks </w:t>
      </w:r>
      <w:r w:rsidR="003E00B6" w:rsidRPr="002F3130">
        <w:t>belonged to internal RLTR10</w:t>
      </w:r>
      <w:r w:rsidR="00673EFB">
        <w:t xml:space="preserve"> regions, which only constitute</w:t>
      </w:r>
      <w:r w:rsidR="003E00B6" w:rsidRPr="002F3130">
        <w:t xml:space="preserve"> </w:t>
      </w:r>
      <w:r w:rsidR="0009641D" w:rsidRPr="002F3130">
        <w:t>less than 2</w:t>
      </w:r>
      <w:r w:rsidR="003E00B6" w:rsidRPr="002F3130">
        <w:t>% of all ERVK elements in the mouse genome</w:t>
      </w:r>
      <w:r w:rsidR="00F0408E">
        <w:t>.</w:t>
      </w:r>
      <w:r w:rsidR="003D1704">
        <w:t xml:space="preserve"> </w:t>
      </w:r>
      <w:r w:rsidR="0009641D" w:rsidRPr="002F3130">
        <w:t>Also the corresponding LTR ele</w:t>
      </w:r>
      <w:r w:rsidR="00F0408E">
        <w:t>ments (RLTR10) were frequently found in</w:t>
      </w:r>
      <w:r w:rsidR="0009641D" w:rsidRPr="002F3130">
        <w:t xml:space="preserve"> </w:t>
      </w:r>
      <w:r w:rsidR="00F0408E">
        <w:t xml:space="preserve">these </w:t>
      </w:r>
      <w:r w:rsidR="0009641D" w:rsidRPr="002F3130">
        <w:t xml:space="preserve">peaks indicating that the </w:t>
      </w:r>
      <w:r w:rsidR="00B655AB" w:rsidRPr="002F3130">
        <w:t xml:space="preserve">ZFP809 </w:t>
      </w:r>
      <w:r w:rsidR="0009641D" w:rsidRPr="002F3130">
        <w:t>binding si</w:t>
      </w:r>
      <w:r w:rsidR="00F0408E">
        <w:t xml:space="preserve">te might be located close the 5’ or 3’ </w:t>
      </w:r>
      <w:r w:rsidR="0009641D" w:rsidRPr="002F3130">
        <w:t>end of the internal region. The second and third largest fractions of the moderate peaks could be assigned to RLTR27 and RLTRETN_MM elements</w:t>
      </w:r>
      <w:r w:rsidR="00F0408E">
        <w:t>, respectively</w:t>
      </w:r>
      <w:r w:rsidR="0009641D" w:rsidRPr="002F3130">
        <w:t xml:space="preserve">. The majority of the peaks overlapping with these elements did not match to any </w:t>
      </w:r>
      <w:r w:rsidR="00117A4B">
        <w:t>other</w:t>
      </w:r>
      <w:r w:rsidR="0009641D" w:rsidRPr="002F3130">
        <w:t xml:space="preserve"> </w:t>
      </w:r>
      <w:r w:rsidR="00117A4B">
        <w:t>repeats</w:t>
      </w:r>
      <w:r w:rsidR="00A95E59">
        <w:t xml:space="preserve"> indicating that</w:t>
      </w:r>
      <w:r w:rsidR="0009641D" w:rsidRPr="002F3130">
        <w:t xml:space="preserve"> th</w:t>
      </w:r>
      <w:r w:rsidR="00A95E59">
        <w:t>ese</w:t>
      </w:r>
      <w:r w:rsidR="0009641D" w:rsidRPr="002F3130">
        <w:t xml:space="preserve"> LTRs migh</w:t>
      </w:r>
      <w:r w:rsidR="00B1678A">
        <w:t xml:space="preserve">t be </w:t>
      </w:r>
      <w:r w:rsidR="00F0408E">
        <w:t xml:space="preserve">ZFP809 </w:t>
      </w:r>
      <w:r w:rsidR="00B1678A">
        <w:t>target</w:t>
      </w:r>
      <w:r w:rsidR="00994855">
        <w:t>s</w:t>
      </w:r>
      <w:r w:rsidR="00B1678A">
        <w:t xml:space="preserve">. </w:t>
      </w:r>
      <w:r w:rsidR="003E00B6" w:rsidRPr="002F3130">
        <w:t xml:space="preserve">RLTR10 elements also </w:t>
      </w:r>
      <w:r w:rsidR="00F0408E">
        <w:t>constituted</w:t>
      </w:r>
      <w:r w:rsidR="0009641D" w:rsidRPr="002F3130">
        <w:t xml:space="preserve"> the largest ERVK fraction</w:t>
      </w:r>
      <w:r w:rsidR="00A95E59">
        <w:t xml:space="preserve"> in weak peaks;</w:t>
      </w:r>
      <w:r w:rsidR="003E00B6" w:rsidRPr="002F3130">
        <w:t xml:space="preserve"> however, a</w:t>
      </w:r>
      <w:r w:rsidR="0009641D" w:rsidRPr="002F3130">
        <w:t xml:space="preserve">n </w:t>
      </w:r>
      <w:r w:rsidR="00D31A2E">
        <w:t>approximately</w:t>
      </w:r>
      <w:r w:rsidR="0009641D" w:rsidRPr="002F3130">
        <w:t xml:space="preserve"> equal</w:t>
      </w:r>
      <w:r w:rsidR="003E00B6" w:rsidRPr="002F3130">
        <w:t xml:space="preserve"> proportion of these peaks </w:t>
      </w:r>
      <w:r w:rsidR="00A95E59">
        <w:t>were</w:t>
      </w:r>
      <w:r w:rsidR="003E00B6" w:rsidRPr="002F3130">
        <w:t xml:space="preserve"> located within</w:t>
      </w:r>
      <w:r w:rsidR="00B1678A">
        <w:t xml:space="preserve"> internal regions of</w:t>
      </w:r>
      <w:r w:rsidR="003E00B6" w:rsidRPr="002F3130">
        <w:t xml:space="preserve"> </w:t>
      </w:r>
      <w:proofErr w:type="spellStart"/>
      <w:r w:rsidR="003E00B6" w:rsidRPr="002F3130">
        <w:t>IAPEz</w:t>
      </w:r>
      <w:proofErr w:type="spellEnd"/>
      <w:r w:rsidR="003E00B6" w:rsidRPr="002F3130">
        <w:t xml:space="preserve"> elements.</w:t>
      </w:r>
      <w:r w:rsidR="00117A4B">
        <w:t xml:space="preserve"> </w:t>
      </w:r>
      <w:r w:rsidR="0009641D" w:rsidRPr="002F3130">
        <w:t xml:space="preserve">About 95% of the </w:t>
      </w:r>
      <w:r w:rsidR="004B42F9" w:rsidRPr="002F3130">
        <w:t xml:space="preserve">ERVL elements in the moderate and weak peak regions could be </w:t>
      </w:r>
      <w:r w:rsidR="00673EFB" w:rsidRPr="002F3130">
        <w:t>assigned</w:t>
      </w:r>
      <w:r w:rsidR="004B42F9" w:rsidRPr="002F3130">
        <w:t xml:space="preserve"> to </w:t>
      </w:r>
      <w:r w:rsidR="00280DB3" w:rsidRPr="002F3130">
        <w:t xml:space="preserve">internal regions of </w:t>
      </w:r>
      <w:r w:rsidR="004B42F9" w:rsidRPr="002F3130">
        <w:t xml:space="preserve">two </w:t>
      </w:r>
      <w:r w:rsidR="00673EFB" w:rsidRPr="002F3130">
        <w:t xml:space="preserve">ERVK </w:t>
      </w:r>
      <w:r w:rsidR="004B42F9" w:rsidRPr="002F3130">
        <w:t>elements, MERVL and MERVL_2A</w:t>
      </w:r>
      <w:r w:rsidR="003D1704">
        <w:t xml:space="preserve"> (Fig. 3</w:t>
      </w:r>
      <w:r w:rsidR="00D31A2E">
        <w:t>.2D</w:t>
      </w:r>
      <w:r w:rsidR="00B655AB" w:rsidRPr="002F3130">
        <w:t>)</w:t>
      </w:r>
      <w:r w:rsidR="004B42F9" w:rsidRPr="002F3130">
        <w:t>.</w:t>
      </w:r>
      <w:r w:rsidR="001526E9">
        <w:t xml:space="preserve"> </w:t>
      </w:r>
    </w:p>
    <w:p w:rsidR="00670F6F" w:rsidRDefault="00673EFB" w:rsidP="005631BA">
      <w:r>
        <w:t>So far</w:t>
      </w:r>
      <w:r w:rsidR="00972B62" w:rsidRPr="002F3130">
        <w:t xml:space="preserve">, we focused on identifying </w:t>
      </w:r>
      <w:r w:rsidR="00D31A2E" w:rsidRPr="002F3130">
        <w:t>abundant</w:t>
      </w:r>
      <w:r w:rsidR="00972B62" w:rsidRPr="002F3130">
        <w:t xml:space="preserve"> </w:t>
      </w:r>
      <w:r w:rsidR="00D31A2E" w:rsidRPr="002F3130">
        <w:t>repetitive</w:t>
      </w:r>
      <w:r w:rsidR="00972B62" w:rsidRPr="002F3130">
        <w:t xml:space="preserve"> elements in peak regions that may represent major ZFP809 targets. However, also low copy elements </w:t>
      </w:r>
      <w:r w:rsidR="002B1017">
        <w:t>might be targeted in a sequence-</w:t>
      </w:r>
      <w:r w:rsidR="00972B62" w:rsidRPr="002F3130">
        <w:t xml:space="preserve">specific manner </w:t>
      </w:r>
      <w:r w:rsidR="00D31A2E">
        <w:t>yet</w:t>
      </w:r>
      <w:r w:rsidR="00972B62" w:rsidRPr="002F3130">
        <w:t xml:space="preserve"> those elements would only constitute a small fraction of the peaks</w:t>
      </w:r>
      <w:r w:rsidR="00D31A2E">
        <w:t xml:space="preserve"> and, thus, remain undetected</w:t>
      </w:r>
      <w:r w:rsidR="00972B62" w:rsidRPr="002F3130">
        <w:t xml:space="preserve">. We therefore determined the </w:t>
      </w:r>
      <w:r w:rsidR="008A3CE6" w:rsidRPr="002F3130">
        <w:t>relative enrichme</w:t>
      </w:r>
      <w:r w:rsidR="00280DB3" w:rsidRPr="002F3130">
        <w:t xml:space="preserve">nt for each repeat </w:t>
      </w:r>
      <w:r w:rsidR="00D31A2E">
        <w:t xml:space="preserve">type </w:t>
      </w:r>
      <w:r w:rsidR="00280DB3" w:rsidRPr="002F3130">
        <w:t>that overlapped</w:t>
      </w:r>
      <w:r w:rsidR="008A3CE6" w:rsidRPr="002F3130">
        <w:t xml:space="preserve"> with </w:t>
      </w:r>
      <w:r w:rsidR="00280DB3" w:rsidRPr="002F3130">
        <w:t>at least one of the</w:t>
      </w:r>
      <w:r w:rsidR="00117A4B">
        <w:t xml:space="preserve"> 6499 peak regions. The</w:t>
      </w:r>
      <w:r w:rsidR="008A3CE6" w:rsidRPr="002F3130">
        <w:t xml:space="preserve"> enrichment was calculated as the ratio of the proportion of peaks covered by the repeat</w:t>
      </w:r>
      <w:r>
        <w:t xml:space="preserve"> type</w:t>
      </w:r>
      <w:r w:rsidR="008A3CE6" w:rsidRPr="002F3130">
        <w:t xml:space="preserve"> to the proportion of the mouse genome cov</w:t>
      </w:r>
      <w:r w:rsidR="00D31A2E">
        <w:t>e</w:t>
      </w:r>
      <w:r w:rsidR="008A3CE6" w:rsidRPr="002F3130">
        <w:t xml:space="preserve">red by </w:t>
      </w:r>
      <w:r w:rsidR="00994855">
        <w:t>the repeat</w:t>
      </w:r>
      <w:r w:rsidR="008A3CE6" w:rsidRPr="002F3130">
        <w:t>.</w:t>
      </w:r>
      <w:r w:rsidR="00E11ECA" w:rsidRPr="002F3130">
        <w:t xml:space="preserve"> The relative enrichment of each repetitive element was plotted against the genomic coverage of the same element. </w:t>
      </w:r>
      <w:r>
        <w:t>As shown in Fig. 3</w:t>
      </w:r>
      <w:r w:rsidRPr="002F3130">
        <w:t xml:space="preserve">.3, the majority of ERV1 elements overlapping with peaks were proportionally overrepresented in these regions. Also </w:t>
      </w:r>
      <w:r>
        <w:t xml:space="preserve">a large number of </w:t>
      </w:r>
      <w:r w:rsidRPr="002F3130">
        <w:t>ERVK elements were overrepresented in the peaks</w:t>
      </w:r>
      <w:r>
        <w:t xml:space="preserve">, whereas the majority of </w:t>
      </w:r>
      <w:proofErr w:type="spellStart"/>
      <w:r>
        <w:t>MaLR</w:t>
      </w:r>
      <w:proofErr w:type="spellEnd"/>
      <w:r>
        <w:t xml:space="preserve"> and ERVL elements were found at lower frequency in the peaks than expected by chance. </w:t>
      </w:r>
      <w:r w:rsidRPr="002F3130">
        <w:t>SINE and LINE retrotransposons as well as DNA transposons were generally underrepresented</w:t>
      </w:r>
      <w:r w:rsidR="00F0408E">
        <w:t xml:space="preserve"> in peaks</w:t>
      </w:r>
      <w:r w:rsidRPr="002F3130">
        <w:t xml:space="preserve">, </w:t>
      </w:r>
      <w:r w:rsidRPr="002F3130">
        <w:lastRenderedPageBreak/>
        <w:t>indicating that those elements were not targeted by ZFP809. Interestingly, we</w:t>
      </w:r>
      <w:r w:rsidR="00994855">
        <w:t xml:space="preserve"> also</w:t>
      </w:r>
      <w:r w:rsidRPr="002F3130">
        <w:t xml:space="preserve"> identified </w:t>
      </w:r>
      <w:r w:rsidR="00670F6F">
        <w:rPr>
          <w:noProof/>
          <w:lang w:eastAsia="en-GB"/>
        </w:rPr>
        <mc:AlternateContent>
          <mc:Choice Requires="wpg">
            <w:drawing>
              <wp:anchor distT="0" distB="0" distL="114300" distR="114300" simplePos="0" relativeHeight="251899904" behindDoc="1" locked="0" layoutInCell="1" allowOverlap="1" wp14:anchorId="07750942" wp14:editId="2FF0E7D8">
                <wp:simplePos x="0" y="0"/>
                <wp:positionH relativeFrom="column">
                  <wp:posOffset>-135255</wp:posOffset>
                </wp:positionH>
                <wp:positionV relativeFrom="paragraph">
                  <wp:posOffset>194310</wp:posOffset>
                </wp:positionV>
                <wp:extent cx="5865495" cy="8165465"/>
                <wp:effectExtent l="0" t="0" r="1905" b="6985"/>
                <wp:wrapTopAndBottom/>
                <wp:docPr id="32" name="Group 32"/>
                <wp:cNvGraphicFramePr/>
                <a:graphic xmlns:a="http://schemas.openxmlformats.org/drawingml/2006/main">
                  <a:graphicData uri="http://schemas.microsoft.com/office/word/2010/wordprocessingGroup">
                    <wpg:wgp>
                      <wpg:cNvGrpSpPr/>
                      <wpg:grpSpPr>
                        <a:xfrm>
                          <a:off x="0" y="0"/>
                          <a:ext cx="5865495" cy="8165465"/>
                          <a:chOff x="0" y="0"/>
                          <a:chExt cx="5866002" cy="8165465"/>
                        </a:xfrm>
                      </wpg:grpSpPr>
                      <pic:pic xmlns:pic="http://schemas.openxmlformats.org/drawingml/2006/picture">
                        <pic:nvPicPr>
                          <pic:cNvPr id="12" name="Picture 12"/>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2847" cy="7325833"/>
                          </a:xfrm>
                          <a:prstGeom prst="rect">
                            <a:avLst/>
                          </a:prstGeom>
                        </pic:spPr>
                      </pic:pic>
                      <wps:wsp>
                        <wps:cNvPr id="10" name="Text Box 10"/>
                        <wps:cNvSpPr txBox="1"/>
                        <wps:spPr>
                          <a:xfrm>
                            <a:off x="170127" y="7378700"/>
                            <a:ext cx="5695875" cy="786765"/>
                          </a:xfrm>
                          <a:prstGeom prst="rect">
                            <a:avLst/>
                          </a:prstGeom>
                          <a:solidFill>
                            <a:prstClr val="white"/>
                          </a:solidFill>
                          <a:ln>
                            <a:noFill/>
                          </a:ln>
                          <a:effectLst/>
                        </wps:spPr>
                        <wps:txbx>
                          <w:txbxContent>
                            <w:p w:rsidR="00D96F2A" w:rsidRPr="00E7011C" w:rsidRDefault="00D96F2A" w:rsidP="00670F6F">
                              <w:pPr>
                                <w:pStyle w:val="Caption"/>
                                <w:rPr>
                                  <w:noProof/>
                                  <w:sz w:val="24"/>
                                </w:rPr>
                              </w:pPr>
                              <w:r w:rsidRPr="00800255">
                                <w:rPr>
                                  <w:b/>
                                </w:rPr>
                                <w:t xml:space="preserve">Figure 3.3: Relative enrichment of repetitive elements overlapping with ZFP809 </w:t>
                              </w:r>
                              <w:r>
                                <w:rPr>
                                  <w:b/>
                                </w:rPr>
                                <w:t xml:space="preserve">ChIP-seq </w:t>
                              </w:r>
                              <w:r w:rsidRPr="00800255">
                                <w:rPr>
                                  <w:b/>
                                </w:rPr>
                                <w:t>peaks.</w:t>
                              </w:r>
                              <w:r>
                                <w:t xml:space="preserve"> Each data point represents a repeat type that was plotted according to the total genomic coverage and the fold enrichment of the repeat in FLAG-ZFP809 ChIP-seq peaks. The enrichment values of repeats that were at least five fold enriched in peaks are shown in Supplementary Tables S3.1 and S3.2.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32" o:spid="_x0000_s1064" style="position:absolute;left:0;text-align:left;margin-left:-10.65pt;margin-top:15.3pt;width:461.85pt;height:642.95pt;z-index:-251416576;mso-width-relative:margin;mso-height-relative:margin" coordsize="58660,8165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puAAAAAFJnaHRsb25nAAAI&#10;N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">
                <v:shape id="Picture 12" o:spid="_x0000_s1065" type="#_x0000_t75" style="position:absolute;width:57628;height:732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dcifEAAAA2wAAAA8AAABkcnMvZG93bnJldi54bWxET0trAjEQvhf6H8IIXopmlVJkaxQVFD2I&#10;j0ppb8Nm3CzdTNZN1NVf3wiF3ubje85w3NhSXKj2hWMFvW4CgjhzuuBcweFj3hmA8AFZY+mYFNzI&#10;w3j0/DTEVLsr7+iyD7mIIexTVGBCqFIpfWbIou+6ijhyR1dbDBHWudQ1XmO4LWU/Sd6kxYJjg8GK&#10;Zoayn/3ZKlibTdH7POHXrXm9H7PldLVdvHwr1W41k3cQgZrwL/5zL3Wc34fHL/EAO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ydcifEAAAA2wAAAA8AAAAAAAAAAAAAAAAA&#10;nwIAAGRycy9kb3ducmV2LnhtbFBLBQYAAAAABAAEAPcAAACQAwAAAAA=&#10;">
                  <v:imagedata r:id="rId43" o:title=""/>
                  <v:path arrowok="t"/>
                </v:shape>
                <v:shape id="Text Box 10" o:spid="_x0000_s1066" type="#_x0000_t202" style="position:absolute;left:1701;top:73787;width:56959;height:7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D96F2A" w:rsidRPr="00E7011C" w:rsidRDefault="00D96F2A" w:rsidP="00670F6F">
                        <w:pPr>
                          <w:pStyle w:val="Caption"/>
                          <w:rPr>
                            <w:noProof/>
                            <w:sz w:val="24"/>
                          </w:rPr>
                        </w:pPr>
                        <w:r w:rsidRPr="00800255">
                          <w:rPr>
                            <w:b/>
                          </w:rPr>
                          <w:t xml:space="preserve">Figure 3.3: Relative enrichment of repetitive elements overlapping with ZFP809 </w:t>
                        </w:r>
                        <w:r>
                          <w:rPr>
                            <w:b/>
                          </w:rPr>
                          <w:t xml:space="preserve">ChIP-seq </w:t>
                        </w:r>
                        <w:r w:rsidRPr="00800255">
                          <w:rPr>
                            <w:b/>
                          </w:rPr>
                          <w:t>peaks.</w:t>
                        </w:r>
                        <w:r>
                          <w:t xml:space="preserve"> Each data point represents a repeat type that was plotted according to the total genomic coverage and the fold enrichment of the repeat in FLAG-ZFP809 ChIP-seq peaks. The enrichment values of repeats that were at least five fold enriched in peaks are shown in Supplementary Tables S3.1 and S3.2. </w:t>
                        </w:r>
                      </w:p>
                    </w:txbxContent>
                  </v:textbox>
                </v:shape>
                <w10:wrap type="topAndBottom"/>
              </v:group>
            </w:pict>
          </mc:Fallback>
        </mc:AlternateContent>
      </w:r>
      <w:r w:rsidRPr="002F3130">
        <w:t xml:space="preserve">several </w:t>
      </w:r>
      <w:r w:rsidR="00994855">
        <w:t xml:space="preserve">low copy </w:t>
      </w:r>
      <w:r w:rsidRPr="002F3130">
        <w:t>simple repeats that were highly overrepresented in peaks</w:t>
      </w:r>
      <w:r w:rsidR="00F0408E">
        <w:t xml:space="preserve"> regions</w:t>
      </w:r>
      <w:r w:rsidR="00670F6F">
        <w:t xml:space="preserve">. </w:t>
      </w:r>
    </w:p>
    <w:p w:rsidR="00A80D3D" w:rsidRPr="002F3130" w:rsidRDefault="00670F6F" w:rsidP="005631BA">
      <w:r>
        <w:rPr>
          <w:noProof/>
          <w:lang w:eastAsia="en-GB"/>
        </w:rPr>
        <w:lastRenderedPageBreak/>
        <mc:AlternateContent>
          <mc:Choice Requires="wpg">
            <w:drawing>
              <wp:anchor distT="0" distB="0" distL="114300" distR="114300" simplePos="0" relativeHeight="251901952" behindDoc="0" locked="0" layoutInCell="1" allowOverlap="1" wp14:anchorId="153BFED3" wp14:editId="39AB901D">
                <wp:simplePos x="0" y="0"/>
                <wp:positionH relativeFrom="column">
                  <wp:posOffset>-55880</wp:posOffset>
                </wp:positionH>
                <wp:positionV relativeFrom="paragraph">
                  <wp:posOffset>2331085</wp:posOffset>
                </wp:positionV>
                <wp:extent cx="5754370" cy="6651625"/>
                <wp:effectExtent l="0" t="0" r="0" b="0"/>
                <wp:wrapTopAndBottom/>
                <wp:docPr id="110" name="Group 110"/>
                <wp:cNvGraphicFramePr/>
                <a:graphic xmlns:a="http://schemas.openxmlformats.org/drawingml/2006/main">
                  <a:graphicData uri="http://schemas.microsoft.com/office/word/2010/wordprocessingGroup">
                    <wpg:wgp>
                      <wpg:cNvGrpSpPr/>
                      <wpg:grpSpPr>
                        <a:xfrm>
                          <a:off x="0" y="0"/>
                          <a:ext cx="5754370" cy="6651625"/>
                          <a:chOff x="0" y="0"/>
                          <a:chExt cx="5754415" cy="6651625"/>
                        </a:xfrm>
                      </wpg:grpSpPr>
                      <pic:pic xmlns:pic="http://schemas.openxmlformats.org/drawingml/2006/picture">
                        <pic:nvPicPr>
                          <pic:cNvPr id="11" name="Picture 11"/>
                          <pic:cNvPicPr>
                            <a:picLocks noChangeAspect="1"/>
                          </pic:cNvPicPr>
                        </pic:nvPicPr>
                        <pic:blipFill rotWithShape="1">
                          <a:blip r:embed="rId44" cstate="print">
                            <a:extLst>
                              <a:ext uri="{28A0092B-C50C-407E-A947-70E740481C1C}">
                                <a14:useLocalDpi xmlns:a14="http://schemas.microsoft.com/office/drawing/2010/main" val="0"/>
                              </a:ext>
                            </a:extLst>
                          </a:blip>
                          <a:srcRect b="28493"/>
                          <a:stretch/>
                        </pic:blipFill>
                        <pic:spPr bwMode="auto">
                          <a:xfrm>
                            <a:off x="0" y="0"/>
                            <a:ext cx="5752214" cy="5486400"/>
                          </a:xfrm>
                          <a:prstGeom prst="rect">
                            <a:avLst/>
                          </a:prstGeom>
                          <a:ln>
                            <a:noFill/>
                          </a:ln>
                          <a:extLst>
                            <a:ext uri="{53640926-AAD7-44D8-BBD7-CCE9431645EC}">
                              <a14:shadowObscured xmlns:a14="http://schemas.microsoft.com/office/drawing/2010/main"/>
                            </a:ext>
                          </a:extLst>
                        </pic:spPr>
                      </pic:pic>
                      <wps:wsp>
                        <wps:cNvPr id="109" name="Text Box 109"/>
                        <wps:cNvSpPr txBox="1"/>
                        <wps:spPr>
                          <a:xfrm>
                            <a:off x="329610" y="5539105"/>
                            <a:ext cx="5424805" cy="1112520"/>
                          </a:xfrm>
                          <a:prstGeom prst="rect">
                            <a:avLst/>
                          </a:prstGeom>
                          <a:solidFill>
                            <a:prstClr val="white"/>
                          </a:solidFill>
                          <a:ln>
                            <a:noFill/>
                          </a:ln>
                          <a:effectLst/>
                        </wps:spPr>
                        <wps:txbx>
                          <w:txbxContent>
                            <w:p w:rsidR="00D96F2A" w:rsidRDefault="00D96F2A" w:rsidP="00670F6F">
                              <w:pPr>
                                <w:pStyle w:val="Caption"/>
                              </w:pPr>
                              <w:r w:rsidRPr="00800255">
                                <w:rPr>
                                  <w:b/>
                                </w:rPr>
                                <w:t xml:space="preserve">Figure 3.4: Relative position of ZFP809 </w:t>
                              </w:r>
                              <w:r>
                                <w:rPr>
                                  <w:b/>
                                </w:rPr>
                                <w:t xml:space="preserve">ChIP-seq </w:t>
                              </w:r>
                              <w:r w:rsidRPr="00800255">
                                <w:rPr>
                                  <w:b/>
                                </w:rPr>
                                <w:t>peak summits in a selection of repeat types.</w:t>
                              </w:r>
                              <w:r>
                                <w:t xml:space="preserve"> Data points represent peak summit positions of peaks that overlapped with the indicated repeat type and were plotted according to their relative position in the repeat as annotated in the UCSC </w:t>
                              </w:r>
                              <w:r w:rsidRPr="00D03560">
                                <w:rPr>
                                  <w:i/>
                                </w:rPr>
                                <w:t>Genome Browser</w:t>
                              </w:r>
                              <w:r>
                                <w:t xml:space="preserve"> and the enrichment of the peak in which the summit was located. The range of the x-axis represents the approximate length of the repeat consensus sequences. </w:t>
                              </w:r>
                            </w:p>
                            <w:p w:rsidR="00D96F2A" w:rsidRPr="00396A9D" w:rsidRDefault="00D96F2A" w:rsidP="00670F6F">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0" o:spid="_x0000_s1067" style="position:absolute;left:0;text-align:left;margin-left:-4.4pt;margin-top:183.55pt;width:453.1pt;height:523.75pt;z-index:251901952" coordsize="57544,66516"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ADEFkb2JlX0NNAAH/7gAOQWRv&#10;YmUAZIAAAAAB/9sAhAAMCAgICQgMCQkMEQsKCxEVDwwMDxUYExMVExMYEQwMDAwMDBEMDAwMDAwM&#10;DAwMDAwMDAwMDAwMDAwMDAwMDAwMAQ0LCw0ODRAODhAUDg4OFBQODg4OFBEMDAwMDBERDAwMDAwM&#10;EQwMDAwMDAwMDAwMDAwMDAwMDAwMDAwMDAwMDAz/wAARCACgAHg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">
                <v:shape id="Picture 11" o:spid="_x0000_s1068" type="#_x0000_t75" style="position:absolute;width:57522;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Z02nCAAAA2wAAAA8AAABkcnMvZG93bnJldi54bWxET0tPAjEQvpvwH5ox4SbdJQF1pRCivDwZ&#10;V8J5sh23K+10sy2w/HtqYuJtvnzPmS16Z8WZutB4VpCPMhDEldcN1wr2X+uHJxAhImu0nknBlQIs&#10;5oO7GRbaX/iTzmWsRQrhUKACE2NbSBkqQw7DyLfEifv2ncOYYFdL3eElhTsrx1k2lQ4bTg0GW3o1&#10;VB3Lk1Pw8/54teVhNdabt+Y4Mc92++FypYb3/fIFRKQ+/ov/3Dud5ufw+0s6QM5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2dNpwgAAANsAAAAPAAAAAAAAAAAAAAAAAJ8C&#10;AABkcnMvZG93bnJldi54bWxQSwUGAAAAAAQABAD3AAAAjgMAAAAA&#10;">
                  <v:imagedata r:id="rId45" o:title="" cropbottom="18673f"/>
                  <v:path arrowok="t"/>
                </v:shape>
                <v:shape id="Text Box 109" o:spid="_x0000_s1069" type="#_x0000_t202" style="position:absolute;left:3296;top:55391;width:54248;height:11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yA68QA&#10;AADcAAAADwAAAGRycy9kb3ducmV2LnhtbERPTWsCMRC9F/wPYYReimZtRXQ1ikgLbS/SrRdvw2bc&#10;rG4mS5LV7b9vCgVv83ifs9r0thFX8qF2rGAyzkAQl07XXCk4fL+N5iBCRNbYOCYFPxRgsx48rDDX&#10;7sZfdC1iJVIIhxwVmBjbXMpQGrIYxq4lTtzJeYsxQV9J7fGWwm0jn7NsJi3WnBoMtrQzVF6KzirY&#10;T49789SdXj+30xf/ceh2s3NVKPU47LdLEJH6eBf/u991mp8t4O+ZdIF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MgOvEAAAA3AAAAA8AAAAAAAAAAAAAAAAAmAIAAGRycy9k&#10;b3ducmV2LnhtbFBLBQYAAAAABAAEAPUAAACJAwAAAAA=&#10;" stroked="f">
                  <v:textbox style="mso-fit-shape-to-text:t" inset="0,0,0,0">
                    <w:txbxContent>
                      <w:p w:rsidR="00D96F2A" w:rsidRDefault="00D96F2A" w:rsidP="00670F6F">
                        <w:pPr>
                          <w:pStyle w:val="Caption"/>
                        </w:pPr>
                        <w:r w:rsidRPr="00800255">
                          <w:rPr>
                            <w:b/>
                          </w:rPr>
                          <w:t xml:space="preserve">Figure 3.4: Relative position of ZFP809 </w:t>
                        </w:r>
                        <w:r>
                          <w:rPr>
                            <w:b/>
                          </w:rPr>
                          <w:t xml:space="preserve">ChIP-seq </w:t>
                        </w:r>
                        <w:r w:rsidRPr="00800255">
                          <w:rPr>
                            <w:b/>
                          </w:rPr>
                          <w:t>peak summits in a selection of repeat types.</w:t>
                        </w:r>
                        <w:r>
                          <w:t xml:space="preserve"> Data points represent peak summit positions of peaks that overlapped with the indicated repeat type and were plotted according to their relative position in the repeat as annotated in the UCSC </w:t>
                        </w:r>
                        <w:r w:rsidRPr="00D03560">
                          <w:rPr>
                            <w:i/>
                          </w:rPr>
                          <w:t>Genome Browser</w:t>
                        </w:r>
                        <w:r>
                          <w:t xml:space="preserve"> and the enrichment of the peak in which the summit was located. The range of the x-axis represents the approximate length of the repeat consensus sequences. </w:t>
                        </w:r>
                      </w:p>
                      <w:p w:rsidR="00D96F2A" w:rsidRPr="00396A9D" w:rsidRDefault="00D96F2A" w:rsidP="00670F6F">
                        <w:pPr>
                          <w:pStyle w:val="Caption"/>
                          <w:rPr>
                            <w:noProof/>
                            <w:sz w:val="24"/>
                          </w:rPr>
                        </w:pPr>
                      </w:p>
                    </w:txbxContent>
                  </v:textbox>
                </v:shape>
                <w10:wrap type="topAndBottom"/>
              </v:group>
            </w:pict>
          </mc:Fallback>
        </mc:AlternateContent>
      </w:r>
      <w:r w:rsidR="005631BA">
        <w:t>For a</w:t>
      </w:r>
      <w:r w:rsidR="00B55FF3">
        <w:t>ll</w:t>
      </w:r>
      <w:r w:rsidR="005631BA">
        <w:t xml:space="preserve"> repetitive elements annotated in the UCSC Genome Browser, information about their relative position to the determined repeat consensus sequence </w:t>
      </w:r>
      <w:r w:rsidR="00A95E59">
        <w:t>is</w:t>
      </w:r>
      <w:r w:rsidR="005631BA">
        <w:t xml:space="preserve"> available in the UCSC Repeatmasker track. It is therefore possible to determine whether regions located within repetitive elements of the same type are found at the same relative position as the repeat consensus sequence. </w:t>
      </w:r>
      <w:r w:rsidR="00FB44F4" w:rsidRPr="002F3130">
        <w:t>To determine</w:t>
      </w:r>
      <w:r w:rsidR="00915F33" w:rsidRPr="002F3130">
        <w:t xml:space="preserve"> whether the identified targeted repetitive elements are bound by ZFP809 in a sequence-specific manner, </w:t>
      </w:r>
      <w:r w:rsidR="00A22723" w:rsidRPr="002F3130">
        <w:t xml:space="preserve">the genomic coordinates of the exact peak summits were correlated with their relative position within </w:t>
      </w:r>
      <w:r w:rsidR="00D9168A">
        <w:t xml:space="preserve">the </w:t>
      </w:r>
      <w:r w:rsidR="00A22723" w:rsidRPr="002F3130">
        <w:t xml:space="preserve">annotated </w:t>
      </w:r>
      <w:r w:rsidR="00426F9D" w:rsidRPr="002F3130">
        <w:t>repetitive</w:t>
      </w:r>
      <w:r w:rsidR="00A22723" w:rsidRPr="002F3130">
        <w:t xml:space="preserve"> elements</w:t>
      </w:r>
      <w:r w:rsidR="00426F9D">
        <w:t>.</w:t>
      </w:r>
      <w:r w:rsidR="00994855">
        <w:t xml:space="preserve"> </w:t>
      </w:r>
      <w:r w:rsidR="00A22723" w:rsidRPr="002F3130">
        <w:t>The majority of the peak</w:t>
      </w:r>
      <w:r w:rsidR="00DC61BF">
        <w:t xml:space="preserve"> summits</w:t>
      </w:r>
      <w:r w:rsidR="00A22723" w:rsidRPr="002F3130">
        <w:t xml:space="preserve"> within internal regions of RLTR6 </w:t>
      </w:r>
      <w:r w:rsidR="00DC61BF">
        <w:t xml:space="preserve">and </w:t>
      </w:r>
      <w:proofErr w:type="spellStart"/>
      <w:r w:rsidR="00DC61BF">
        <w:t>MuRRS</w:t>
      </w:r>
      <w:proofErr w:type="spellEnd"/>
      <w:r w:rsidR="00DC61BF">
        <w:t xml:space="preserve"> </w:t>
      </w:r>
      <w:r w:rsidR="00A22723" w:rsidRPr="002F3130">
        <w:lastRenderedPageBreak/>
        <w:t>elements</w:t>
      </w:r>
      <w:r w:rsidR="00FB44F4" w:rsidRPr="002F3130">
        <w:t xml:space="preserve"> were </w:t>
      </w:r>
      <w:r w:rsidR="00DC61BF">
        <w:t>located</w:t>
      </w:r>
      <w:r w:rsidR="007D2B38">
        <w:t xml:space="preserve"> at the 5’</w:t>
      </w:r>
      <w:r w:rsidR="00FB44F4" w:rsidRPr="002F3130">
        <w:t xml:space="preserve"> end of the internal region</w:t>
      </w:r>
      <w:r w:rsidR="003D1704">
        <w:t xml:space="preserve"> (Fig. 3</w:t>
      </w:r>
      <w:r w:rsidR="00A22723" w:rsidRPr="002F3130">
        <w:t>.4</w:t>
      </w:r>
      <w:r w:rsidR="00FB44F4" w:rsidRPr="002F3130">
        <w:t xml:space="preserve">). </w:t>
      </w:r>
      <w:r w:rsidR="00DF6388">
        <w:t xml:space="preserve">This was expected since also the Pro-PBS of these elements is located at </w:t>
      </w:r>
      <w:r w:rsidR="00173971">
        <w:t>this</w:t>
      </w:r>
      <w:r w:rsidR="00DF6388">
        <w:t xml:space="preserve"> position. </w:t>
      </w:r>
      <w:r w:rsidR="00A22723" w:rsidRPr="002F3130">
        <w:t>Also peak</w:t>
      </w:r>
      <w:r w:rsidR="00DF6388">
        <w:t xml:space="preserve"> summits</w:t>
      </w:r>
      <w:r w:rsidR="00A22723" w:rsidRPr="002F3130">
        <w:t xml:space="preserve"> </w:t>
      </w:r>
      <w:r w:rsidR="00DF6388">
        <w:t>with</w:t>
      </w:r>
      <w:r w:rsidR="00A22723" w:rsidRPr="002F3130">
        <w:t xml:space="preserve">in internal regions of other ERV1 elements containing Pro-PBS sequences, such as </w:t>
      </w:r>
      <w:proofErr w:type="spellStart"/>
      <w:r w:rsidR="00A22723" w:rsidRPr="002F3130">
        <w:t>MuRRS</w:t>
      </w:r>
      <w:proofErr w:type="spellEnd"/>
      <w:r w:rsidR="00A22723" w:rsidRPr="002F3130">
        <w:t>, VL30 and MMEREGLN, were almost exclusively located at the PBS (data not sho</w:t>
      </w:r>
      <w:r w:rsidR="005110A8" w:rsidRPr="002F3130">
        <w:t>w</w:t>
      </w:r>
      <w:r w:rsidR="00A22723" w:rsidRPr="002F3130">
        <w:t xml:space="preserve">n). </w:t>
      </w:r>
      <w:r w:rsidR="00FB44F4" w:rsidRPr="002F3130">
        <w:t>To confirm th</w:t>
      </w:r>
      <w:r w:rsidR="00DF6388">
        <w:t>at Pro-PBS containing ERVs are generally targeted by ZFP809</w:t>
      </w:r>
      <w:r w:rsidR="00FB44F4" w:rsidRPr="002F3130">
        <w:t xml:space="preserve">, we screened the peak regions for Pro-PBS sequences and we found that </w:t>
      </w:r>
      <w:r w:rsidR="009772E9">
        <w:t>virtually</w:t>
      </w:r>
      <w:r w:rsidR="00FB44F4" w:rsidRPr="002F3130">
        <w:t xml:space="preserve"> all of the Pro-PBS </w:t>
      </w:r>
      <w:r w:rsidR="00173971">
        <w:t xml:space="preserve">sequences </w:t>
      </w:r>
      <w:r w:rsidR="00FB44F4" w:rsidRPr="002F3130">
        <w:t xml:space="preserve">in the mouse genome are covered by </w:t>
      </w:r>
      <w:r w:rsidR="00173971">
        <w:t>highly enriched</w:t>
      </w:r>
      <w:r w:rsidR="00FB44F4" w:rsidRPr="002F3130">
        <w:t xml:space="preserve"> peaks</w:t>
      </w:r>
      <w:r w:rsidR="009772E9">
        <w:t xml:space="preserve"> (data not shown)</w:t>
      </w:r>
      <w:r w:rsidR="00FB44F4" w:rsidRPr="002F3130">
        <w:t xml:space="preserve">. However, </w:t>
      </w:r>
      <w:r w:rsidR="009772E9">
        <w:t xml:space="preserve">also </w:t>
      </w:r>
      <w:r w:rsidR="00DF6388">
        <w:t xml:space="preserve">several </w:t>
      </w:r>
      <w:r w:rsidR="00FB44F4" w:rsidRPr="002F3130">
        <w:t xml:space="preserve">other </w:t>
      </w:r>
      <w:r w:rsidR="00DF6388">
        <w:t xml:space="preserve">ERVs in which we did not </w:t>
      </w:r>
      <w:r w:rsidR="00173971">
        <w:t>identify</w:t>
      </w:r>
      <w:r w:rsidR="00FB44F4" w:rsidRPr="002F3130">
        <w:t xml:space="preserve"> Pro-PBS</w:t>
      </w:r>
      <w:r w:rsidR="00DF6388">
        <w:t xml:space="preserve"> sequences</w:t>
      </w:r>
      <w:r w:rsidR="00FB44F4" w:rsidRPr="002F3130">
        <w:t xml:space="preserve"> </w:t>
      </w:r>
      <w:r w:rsidR="009772E9">
        <w:t>seemed to be</w:t>
      </w:r>
      <w:r w:rsidR="00FB44F4" w:rsidRPr="002F3130">
        <w:t xml:space="preserve"> targeted by ZFP809 in a </w:t>
      </w:r>
      <w:r w:rsidR="00173971">
        <w:t>sequence-</w:t>
      </w:r>
      <w:r w:rsidR="000C69EF" w:rsidRPr="002F3130">
        <w:t xml:space="preserve">specific manner </w:t>
      </w:r>
      <w:r w:rsidR="003D1704">
        <w:t>(Fig. 3</w:t>
      </w:r>
      <w:r w:rsidR="000C69EF" w:rsidRPr="002F3130">
        <w:t>.4)</w:t>
      </w:r>
      <w:r w:rsidR="00FB44F4" w:rsidRPr="002F3130">
        <w:t xml:space="preserve">. </w:t>
      </w:r>
      <w:r w:rsidR="009772E9">
        <w:t>In RLTR10-int elements the peak summits</w:t>
      </w:r>
      <w:r w:rsidR="009772E9" w:rsidRPr="002F3130">
        <w:t xml:space="preserve"> were </w:t>
      </w:r>
      <w:r w:rsidR="009772E9">
        <w:t xml:space="preserve">almost </w:t>
      </w:r>
      <w:r w:rsidR="009772E9" w:rsidRPr="002F3130">
        <w:t>exclusively located at a position about 300 bp downstream of the PBS</w:t>
      </w:r>
      <w:r w:rsidR="00A32223">
        <w:t xml:space="preserve"> and i</w:t>
      </w:r>
      <w:r w:rsidR="009772E9" w:rsidRPr="002F3130">
        <w:t>n MERV-L-</w:t>
      </w:r>
      <w:proofErr w:type="spellStart"/>
      <w:r w:rsidR="009772E9" w:rsidRPr="002F3130">
        <w:t>int</w:t>
      </w:r>
      <w:proofErr w:type="spellEnd"/>
      <w:r w:rsidR="009772E9" w:rsidRPr="002F3130">
        <w:t xml:space="preserve"> elements, the peaks </w:t>
      </w:r>
      <w:r w:rsidR="00A32223">
        <w:t>were concentrated around a region</w:t>
      </w:r>
      <w:r w:rsidR="009772E9" w:rsidRPr="002F3130">
        <w:t xml:space="preserve"> </w:t>
      </w:r>
      <w:r w:rsidR="00A32223">
        <w:t>about</w:t>
      </w:r>
      <w:r w:rsidR="009772E9" w:rsidRPr="002F3130">
        <w:t xml:space="preserve"> 4 kb downstream of the PBS</w:t>
      </w:r>
      <w:r w:rsidR="00A32223">
        <w:t xml:space="preserve">. </w:t>
      </w:r>
      <w:r w:rsidR="00173971">
        <w:t>However, the peaks in these ERVs were significantly less enriched over input indicating that these binding sites have a lower affinity to the ZFP809 DNA binding domain.</w:t>
      </w:r>
      <w:r w:rsidR="00484BEC" w:rsidRPr="00484BEC">
        <w:rPr>
          <w:noProof/>
          <w:lang w:eastAsia="en-GB"/>
        </w:rPr>
        <w:t xml:space="preserve"> </w:t>
      </w:r>
    </w:p>
    <w:p w:rsidR="004A126A" w:rsidRDefault="0092799F" w:rsidP="005110A8">
      <w:pPr>
        <w:pStyle w:val="Heading3"/>
      </w:pPr>
      <w:bookmarkStart w:id="37" w:name="_Toc343249327"/>
      <w:r>
        <w:t>Identification of</w:t>
      </w:r>
      <w:r w:rsidR="007478AF">
        <w:t xml:space="preserve"> a</w:t>
      </w:r>
      <w:r>
        <w:t xml:space="preserve"> ZFP809 target motif</w:t>
      </w:r>
      <w:r w:rsidR="003945A0">
        <w:t xml:space="preserve"> in non-repetitive peaks</w:t>
      </w:r>
      <w:bookmarkEnd w:id="37"/>
    </w:p>
    <w:p w:rsidR="00687169" w:rsidRPr="00687169" w:rsidRDefault="00DF6388" w:rsidP="00687169">
      <w:pPr>
        <w:rPr>
          <w:color w:val="000000"/>
        </w:rPr>
      </w:pPr>
      <w:r>
        <w:rPr>
          <w:color w:val="000000"/>
        </w:rPr>
        <w:t>The identification of</w:t>
      </w:r>
      <w:r w:rsidR="005110A8">
        <w:rPr>
          <w:color w:val="000000"/>
        </w:rPr>
        <w:t xml:space="preserve"> commonly occurring target motifs based on peaks in repetitive sequences is </w:t>
      </w:r>
      <w:r>
        <w:rPr>
          <w:color w:val="000000"/>
        </w:rPr>
        <w:t>nearly impossible</w:t>
      </w:r>
      <w:r w:rsidR="005110A8">
        <w:rPr>
          <w:color w:val="000000"/>
        </w:rPr>
        <w:t xml:space="preserve"> since such peaks regions share sequence homologies</w:t>
      </w:r>
      <w:r w:rsidR="006E0C18">
        <w:rPr>
          <w:color w:val="000000"/>
        </w:rPr>
        <w:t xml:space="preserve"> over the entire peak region</w:t>
      </w:r>
      <w:r w:rsidR="005110A8">
        <w:rPr>
          <w:color w:val="000000"/>
        </w:rPr>
        <w:t xml:space="preserve"> that would </w:t>
      </w:r>
      <w:r w:rsidR="0084167A">
        <w:rPr>
          <w:color w:val="000000"/>
        </w:rPr>
        <w:t xml:space="preserve">be </w:t>
      </w:r>
      <w:r w:rsidR="006E0C18">
        <w:rPr>
          <w:color w:val="000000"/>
        </w:rPr>
        <w:t xml:space="preserve">mistakenly </w:t>
      </w:r>
      <w:r w:rsidR="005110A8">
        <w:rPr>
          <w:color w:val="000000"/>
        </w:rPr>
        <w:t xml:space="preserve">identified as target motifs by </w:t>
      </w:r>
      <w:r>
        <w:rPr>
          <w:color w:val="000000"/>
        </w:rPr>
        <w:t xml:space="preserve">motif </w:t>
      </w:r>
      <w:r w:rsidR="005110A8">
        <w:rPr>
          <w:color w:val="000000"/>
        </w:rPr>
        <w:t xml:space="preserve">prediction tools. We therefore </w:t>
      </w:r>
      <w:r w:rsidR="00A32223">
        <w:rPr>
          <w:color w:val="000000"/>
        </w:rPr>
        <w:t>employed</w:t>
      </w:r>
      <w:r w:rsidR="005110A8">
        <w:rPr>
          <w:color w:val="000000"/>
        </w:rPr>
        <w:t xml:space="preserve"> peak regions in the non-repetitive fra</w:t>
      </w:r>
      <w:r w:rsidR="00A32223">
        <w:rPr>
          <w:color w:val="000000"/>
        </w:rPr>
        <w:t xml:space="preserve">ction of the genome </w:t>
      </w:r>
      <w:r w:rsidR="00A95E59">
        <w:rPr>
          <w:color w:val="000000"/>
        </w:rPr>
        <w:t>to identify</w:t>
      </w:r>
      <w:r w:rsidR="0084167A">
        <w:rPr>
          <w:color w:val="000000"/>
        </w:rPr>
        <w:t xml:space="preserve"> </w:t>
      </w:r>
      <w:r w:rsidR="00A32223">
        <w:rPr>
          <w:color w:val="000000"/>
        </w:rPr>
        <w:t xml:space="preserve">potential ZFP809 </w:t>
      </w:r>
      <w:r w:rsidR="0084167A">
        <w:rPr>
          <w:color w:val="000000"/>
        </w:rPr>
        <w:t>target motifs</w:t>
      </w:r>
      <w:r w:rsidR="005110A8">
        <w:rPr>
          <w:color w:val="000000"/>
        </w:rPr>
        <w:t xml:space="preserve">. For this, we filtered out all peaks that contained more than 20% repetitive elements </w:t>
      </w:r>
      <w:r w:rsidR="00A32223">
        <w:rPr>
          <w:color w:val="000000"/>
        </w:rPr>
        <w:t>and</w:t>
      </w:r>
      <w:r w:rsidR="005110A8">
        <w:rPr>
          <w:color w:val="000000"/>
        </w:rPr>
        <w:t xml:space="preserve"> </w:t>
      </w:r>
      <w:r w:rsidR="00A32223">
        <w:rPr>
          <w:color w:val="000000"/>
        </w:rPr>
        <w:t>of the</w:t>
      </w:r>
      <w:r w:rsidR="005110A8">
        <w:rPr>
          <w:color w:val="000000"/>
        </w:rPr>
        <w:t xml:space="preserve"> </w:t>
      </w:r>
      <w:r w:rsidR="002B64B2">
        <w:rPr>
          <w:color w:val="000000"/>
        </w:rPr>
        <w:t xml:space="preserve">remaining </w:t>
      </w:r>
      <w:r w:rsidR="00A32223">
        <w:rPr>
          <w:color w:val="000000"/>
        </w:rPr>
        <w:t>2690 non-repetitive peak regions</w:t>
      </w:r>
      <w:r w:rsidR="005110A8">
        <w:rPr>
          <w:color w:val="000000"/>
        </w:rPr>
        <w:t xml:space="preserve">, the 100 top-scored </w:t>
      </w:r>
      <w:r w:rsidR="002B64B2">
        <w:rPr>
          <w:color w:val="000000"/>
        </w:rPr>
        <w:t xml:space="preserve">peaks were used for </w:t>
      </w:r>
      <w:r w:rsidR="0084167A">
        <w:rPr>
          <w:color w:val="000000"/>
        </w:rPr>
        <w:t>motif identification</w:t>
      </w:r>
      <w:r w:rsidR="002B64B2">
        <w:rPr>
          <w:color w:val="000000"/>
        </w:rPr>
        <w:t>. Since target motifs are expected to be locat</w:t>
      </w:r>
      <w:r w:rsidR="006E0C18">
        <w:rPr>
          <w:color w:val="000000"/>
        </w:rPr>
        <w:t>ed close to the peak summit,</w:t>
      </w:r>
      <w:r w:rsidR="002B64B2">
        <w:rPr>
          <w:color w:val="000000"/>
        </w:rPr>
        <w:t xml:space="preserve"> </w:t>
      </w:r>
      <w:r w:rsidR="00A32223">
        <w:rPr>
          <w:color w:val="000000"/>
        </w:rPr>
        <w:t xml:space="preserve">these </w:t>
      </w:r>
      <w:r w:rsidR="002B64B2">
        <w:rPr>
          <w:color w:val="000000"/>
        </w:rPr>
        <w:t>peak</w:t>
      </w:r>
      <w:r w:rsidR="006E0C18">
        <w:rPr>
          <w:color w:val="000000"/>
        </w:rPr>
        <w:t>s</w:t>
      </w:r>
      <w:r w:rsidR="002B64B2">
        <w:rPr>
          <w:color w:val="000000"/>
        </w:rPr>
        <w:t xml:space="preserve"> were </w:t>
      </w:r>
      <w:r w:rsidR="006E0C18">
        <w:rPr>
          <w:color w:val="000000"/>
        </w:rPr>
        <w:t>trimmed</w:t>
      </w:r>
      <w:r w:rsidR="002B64B2">
        <w:rPr>
          <w:color w:val="000000"/>
        </w:rPr>
        <w:t xml:space="preserve"> to a 200 bp region around the peak summit </w:t>
      </w:r>
      <w:r w:rsidR="00A32223">
        <w:rPr>
          <w:color w:val="000000"/>
        </w:rPr>
        <w:t xml:space="preserve">prior to motif identification </w:t>
      </w:r>
      <w:r w:rsidR="002B64B2">
        <w:rPr>
          <w:color w:val="000000"/>
        </w:rPr>
        <w:t xml:space="preserve">using the </w:t>
      </w:r>
      <w:proofErr w:type="spellStart"/>
      <w:r w:rsidR="002B64B2" w:rsidRPr="00873AB9">
        <w:rPr>
          <w:i/>
          <w:color w:val="000000"/>
        </w:rPr>
        <w:t>CisFinder</w:t>
      </w:r>
      <w:proofErr w:type="spellEnd"/>
      <w:r>
        <w:rPr>
          <w:color w:val="000000"/>
        </w:rPr>
        <w:t xml:space="preserve"> tool</w:t>
      </w:r>
      <w:r w:rsidR="008E22FE">
        <w:rPr>
          <w:color w:val="000000"/>
        </w:rPr>
        <w:t xml:space="preserve">. </w:t>
      </w:r>
      <w:r w:rsidR="005374E4">
        <w:rPr>
          <w:color w:val="000000"/>
        </w:rPr>
        <w:t xml:space="preserve">The program </w:t>
      </w:r>
      <w:r w:rsidR="004869ED">
        <w:rPr>
          <w:color w:val="000000"/>
        </w:rPr>
        <w:t xml:space="preserve">was run at various settings, however, </w:t>
      </w:r>
      <w:r w:rsidR="00A32223">
        <w:rPr>
          <w:color w:val="000000"/>
        </w:rPr>
        <w:t xml:space="preserve">a virtually identical </w:t>
      </w:r>
      <w:r w:rsidR="004869ED">
        <w:rPr>
          <w:color w:val="000000"/>
        </w:rPr>
        <w:t>17 nucleotide target motif</w:t>
      </w:r>
      <w:r w:rsidR="00572B83">
        <w:rPr>
          <w:color w:val="000000"/>
        </w:rPr>
        <w:t xml:space="preserve"> w</w:t>
      </w:r>
      <w:r w:rsidR="00A32223">
        <w:rPr>
          <w:color w:val="000000"/>
        </w:rPr>
        <w:t>as</w:t>
      </w:r>
      <w:r w:rsidR="004869ED">
        <w:rPr>
          <w:color w:val="000000"/>
        </w:rPr>
        <w:t xml:space="preserve"> </w:t>
      </w:r>
      <w:r w:rsidR="00173971">
        <w:rPr>
          <w:color w:val="000000"/>
        </w:rPr>
        <w:t>found in more than 94</w:t>
      </w:r>
      <w:r>
        <w:rPr>
          <w:color w:val="000000"/>
        </w:rPr>
        <w:t xml:space="preserve">% of the non-repetitive peaks </w:t>
      </w:r>
      <w:r w:rsidR="00ED2FF7">
        <w:rPr>
          <w:color w:val="000000"/>
        </w:rPr>
        <w:t xml:space="preserve">that were </w:t>
      </w:r>
      <w:r>
        <w:rPr>
          <w:color w:val="000000"/>
        </w:rPr>
        <w:t>used for motif identification</w:t>
      </w:r>
      <w:r w:rsidR="00E843DE">
        <w:rPr>
          <w:color w:val="000000"/>
        </w:rPr>
        <w:t xml:space="preserve">. </w:t>
      </w:r>
      <w:r w:rsidR="003D1704">
        <w:rPr>
          <w:color w:val="000000"/>
        </w:rPr>
        <w:t>As shown in Fig. 3</w:t>
      </w:r>
      <w:r w:rsidR="00A32223">
        <w:rPr>
          <w:color w:val="000000"/>
        </w:rPr>
        <w:t>.5A</w:t>
      </w:r>
      <w:r w:rsidR="004869ED">
        <w:rPr>
          <w:color w:val="000000"/>
        </w:rPr>
        <w:t>, the identified motif</w:t>
      </w:r>
      <w:r w:rsidR="00E843DE">
        <w:rPr>
          <w:color w:val="000000"/>
        </w:rPr>
        <w:t xml:space="preserve"> consensus</w:t>
      </w:r>
      <w:r w:rsidR="004869ED">
        <w:rPr>
          <w:color w:val="000000"/>
        </w:rPr>
        <w:t xml:space="preserve"> is highly similar to the Pro-PBS sequence</w:t>
      </w:r>
      <w:r w:rsidR="00873AB9">
        <w:rPr>
          <w:color w:val="000000"/>
        </w:rPr>
        <w:t xml:space="preserve">, with only one nucleotide </w:t>
      </w:r>
      <w:r w:rsidR="007D2B38">
        <w:rPr>
          <w:color w:val="000000"/>
        </w:rPr>
        <w:t>(</w:t>
      </w:r>
      <w:r w:rsidR="00ED2FF7">
        <w:rPr>
          <w:color w:val="000000"/>
        </w:rPr>
        <w:t>T</w:t>
      </w:r>
      <w:r w:rsidR="007D2B38">
        <w:rPr>
          <w:color w:val="000000"/>
        </w:rPr>
        <w:t xml:space="preserve"> instead of </w:t>
      </w:r>
      <w:r w:rsidR="00ED2FF7">
        <w:rPr>
          <w:color w:val="000000"/>
        </w:rPr>
        <w:t>C</w:t>
      </w:r>
      <w:r w:rsidR="007D2B38">
        <w:rPr>
          <w:color w:val="000000"/>
        </w:rPr>
        <w:t xml:space="preserve"> at position </w:t>
      </w:r>
      <w:r w:rsidR="00E843DE">
        <w:rPr>
          <w:color w:val="000000"/>
        </w:rPr>
        <w:t xml:space="preserve">13) </w:t>
      </w:r>
      <w:r w:rsidR="00873AB9">
        <w:rPr>
          <w:color w:val="000000"/>
        </w:rPr>
        <w:t>difference and two positions</w:t>
      </w:r>
      <w:r w:rsidR="00E843DE">
        <w:rPr>
          <w:color w:val="000000"/>
        </w:rPr>
        <w:t xml:space="preserve"> (9 and 11)</w:t>
      </w:r>
      <w:r w:rsidR="00873AB9">
        <w:rPr>
          <w:color w:val="000000"/>
        </w:rPr>
        <w:t>, in which the nucleotide</w:t>
      </w:r>
      <w:r w:rsidR="005E7B67">
        <w:rPr>
          <w:color w:val="000000"/>
        </w:rPr>
        <w:t xml:space="preserve">s </w:t>
      </w:r>
      <w:r w:rsidR="00E843DE">
        <w:rPr>
          <w:color w:val="000000"/>
        </w:rPr>
        <w:t>were</w:t>
      </w:r>
      <w:r w:rsidR="00873AB9">
        <w:rPr>
          <w:color w:val="000000"/>
        </w:rPr>
        <w:t xml:space="preserve"> less conserved</w:t>
      </w:r>
      <w:r w:rsidR="00E843DE">
        <w:rPr>
          <w:color w:val="000000"/>
        </w:rPr>
        <w:t xml:space="preserve"> in the individual motifs</w:t>
      </w:r>
      <w:r w:rsidR="004869ED">
        <w:rPr>
          <w:color w:val="000000"/>
        </w:rPr>
        <w:t xml:space="preserve">. </w:t>
      </w:r>
      <w:r w:rsidR="00B060BC">
        <w:rPr>
          <w:color w:val="000000"/>
        </w:rPr>
        <w:t>This indicates that ZFP809 is recruited to non-repetitive targets using the same motif as used for targeting the retroviral Pro-PBS sequence.</w:t>
      </w:r>
      <w:r w:rsidR="00687169">
        <w:rPr>
          <w:color w:val="000000"/>
        </w:rPr>
        <w:t xml:space="preserve"> To determine motif occurrence in the remaining pe</w:t>
      </w:r>
      <w:r w:rsidR="00B2294B">
        <w:rPr>
          <w:color w:val="000000"/>
        </w:rPr>
        <w:t>ak regions, we trimmed all peak</w:t>
      </w:r>
      <w:r w:rsidR="00687169">
        <w:rPr>
          <w:color w:val="000000"/>
        </w:rPr>
        <w:t xml:space="preserve"> regions with less than 20% repeat content to </w:t>
      </w:r>
      <w:r w:rsidR="00687169">
        <w:rPr>
          <w:color w:val="000000"/>
        </w:rPr>
        <w:lastRenderedPageBreak/>
        <w:t>200 bp core peak sequences and divided them in</w:t>
      </w:r>
      <w:r w:rsidR="00ED2FF7">
        <w:rPr>
          <w:color w:val="000000"/>
        </w:rPr>
        <w:t>to</w:t>
      </w:r>
      <w:r w:rsidR="00687169">
        <w:rPr>
          <w:color w:val="000000"/>
        </w:rPr>
        <w:t xml:space="preserve"> three categories based on the enrichment values as described above. Since less than 50 of the non-repetitive peaks were enriched more than 100 fold over input, these peaks were combined with the peaks with </w:t>
      </w:r>
      <w:r w:rsidR="00700AD6">
        <w:rPr>
          <w:noProof/>
          <w:color w:val="000000"/>
          <w:lang w:eastAsia="en-GB"/>
        </w:rPr>
        <mc:AlternateContent>
          <mc:Choice Requires="wpg">
            <w:drawing>
              <wp:anchor distT="0" distB="0" distL="114300" distR="114300" simplePos="0" relativeHeight="251895808" behindDoc="0" locked="0" layoutInCell="1" allowOverlap="1" wp14:anchorId="29D86361" wp14:editId="6D6958F3">
                <wp:simplePos x="0" y="0"/>
                <wp:positionH relativeFrom="column">
                  <wp:posOffset>-1905</wp:posOffset>
                </wp:positionH>
                <wp:positionV relativeFrom="paragraph">
                  <wp:posOffset>231140</wp:posOffset>
                </wp:positionV>
                <wp:extent cx="5762625" cy="6887845"/>
                <wp:effectExtent l="0" t="0" r="9525" b="8255"/>
                <wp:wrapTopAndBottom/>
                <wp:docPr id="142" name="Group 142"/>
                <wp:cNvGraphicFramePr/>
                <a:graphic xmlns:a="http://schemas.openxmlformats.org/drawingml/2006/main">
                  <a:graphicData uri="http://schemas.microsoft.com/office/word/2010/wordprocessingGroup">
                    <wpg:wgp>
                      <wpg:cNvGrpSpPr/>
                      <wpg:grpSpPr>
                        <a:xfrm>
                          <a:off x="0" y="0"/>
                          <a:ext cx="5762625" cy="6887845"/>
                          <a:chOff x="0" y="0"/>
                          <a:chExt cx="5762847" cy="6887845"/>
                        </a:xfrm>
                      </wpg:grpSpPr>
                      <pic:pic xmlns:pic="http://schemas.openxmlformats.org/drawingml/2006/picture">
                        <pic:nvPicPr>
                          <pic:cNvPr id="107" name="Picture 107"/>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2847" cy="5433238"/>
                          </a:xfrm>
                          <a:prstGeom prst="rect">
                            <a:avLst/>
                          </a:prstGeom>
                        </pic:spPr>
                      </pic:pic>
                      <wps:wsp>
                        <wps:cNvPr id="108" name="Text Box 108"/>
                        <wps:cNvSpPr txBox="1"/>
                        <wps:spPr>
                          <a:xfrm>
                            <a:off x="0" y="5496560"/>
                            <a:ext cx="5760942" cy="1391285"/>
                          </a:xfrm>
                          <a:prstGeom prst="rect">
                            <a:avLst/>
                          </a:prstGeom>
                          <a:solidFill>
                            <a:prstClr val="white"/>
                          </a:solidFill>
                          <a:ln>
                            <a:noFill/>
                          </a:ln>
                          <a:effectLst/>
                        </wps:spPr>
                        <wps:txbx>
                          <w:txbxContent>
                            <w:p w:rsidR="00D96F2A" w:rsidRPr="00805F82" w:rsidRDefault="00D96F2A" w:rsidP="00700AD6">
                              <w:pPr>
                                <w:pStyle w:val="Caption"/>
                                <w:rPr>
                                  <w:color w:val="000000"/>
                                </w:rPr>
                              </w:pPr>
                              <w:r w:rsidRPr="00800255">
                                <w:rPr>
                                  <w:b/>
                                </w:rPr>
                                <w:t xml:space="preserve">Figure 3.5: Target motif identification in non-repetitive ZFP809 </w:t>
                              </w:r>
                              <w:r>
                                <w:rPr>
                                  <w:b/>
                                </w:rPr>
                                <w:t xml:space="preserve">ChIP-seq </w:t>
                              </w:r>
                              <w:r w:rsidRPr="00800255">
                                <w:rPr>
                                  <w:b/>
                                </w:rPr>
                                <w:t>peaks.</w:t>
                              </w:r>
                              <w:r>
                                <w:t xml:space="preserve"> (A) ZFP809 consensus core target motif derived from the 100 top-scored non-repetitive 200 bp ChIP-seq core peaks by the </w:t>
                              </w:r>
                              <w:proofErr w:type="spellStart"/>
                              <w:r w:rsidRPr="004B0BDD">
                                <w:rPr>
                                  <w:i/>
                                </w:rPr>
                                <w:t>CisFinder</w:t>
                              </w:r>
                              <w:proofErr w:type="spellEnd"/>
                              <w:r>
                                <w:t xml:space="preserve"> program in comparison to the Pro-PBS sequence. The RBS, originally determined as target for ZFP809/TRIM28 complex binding, is indicated with a brace (B) Position frequency matrix showing the frequency of nucleotide occurrence at each position of the determined core target motif. (C) Target motif occurrence in non-repetitive peaks categorised by their enrichment values and in 200 bp control regions located 2 kb up- and downstream of all non-repetitive peaks. (D) Frequency distribution of the target motif position in all non-repetitive 200 bp core peaks by score and by strand. </w:t>
                              </w:r>
                            </w:p>
                            <w:p w:rsidR="00D96F2A" w:rsidRPr="00CA4656" w:rsidRDefault="00D96F2A" w:rsidP="00700AD6">
                              <w:pPr>
                                <w:pStyle w:val="Caption"/>
                                <w:rPr>
                                  <w:color w:val="000000"/>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2" o:spid="_x0000_s1070" style="position:absolute;left:0;text-align:left;margin-left:-.15pt;margin-top:18.2pt;width:453.75pt;height:542.35pt;z-index:251895808" coordsize="57628,68878"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duAAAAAFJnaHRsb25nAAAH4A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">
                <v:shape id="Picture 107" o:spid="_x0000_s1071" type="#_x0000_t75" style="position:absolute;width:57628;height:54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4NFvEAAAA3AAAAA8AAABkcnMvZG93bnJldi54bWxET0trwkAQvhf8D8sIvUjdKFRL6ioqKF5a&#10;2vg4T7NjEszOht1tTPvru4LQ23x8z5ktOlOLlpyvLCsYDRMQxLnVFRcKDvvN0wsIH5A11pZJwQ95&#10;WMx7DzNMtb3yJ7VZKEQMYZ+igjKEJpXS5yUZ9EPbEEfubJ3BEKErpHZ4jeGmluMkmUiDFceGEhta&#10;l5Rfsm+j4Ovcvj3/Htxpu8zoI1+9H7uBr5V67HfLVxCBuvAvvrt3Os5PpnB7Jl4g5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v4NFvEAAAA3AAAAA8AAAAAAAAAAAAAAAAA&#10;nwIAAGRycy9kb3ducmV2LnhtbFBLBQYAAAAABAAEAPcAAACQAwAAAAA=&#10;">
                  <v:imagedata r:id="rId47" o:title=""/>
                  <v:path arrowok="t"/>
                </v:shape>
                <v:shape id="Text Box 108" o:spid="_x0000_s1072" type="#_x0000_t202" style="position:absolute;top:54965;width:57609;height:13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AlcMcA&#10;AADcAAAADwAAAGRycy9kb3ducmV2LnhtbESPQUsDMRCF74L/IYzgRWxWLaWsTUspCtpL6bYXb8Nm&#10;ulndTJYk267/vnMQvM3w3rz3zWI1+k6dKaY2sIGnSQGKuA625cbA8fD+OAeVMrLFLjAZ+KUEq+Xt&#10;zQJLGy68p3OVGyUhnEo04HLuS61T7chjmoSeWLRTiB6zrLHRNuJFwn2nn4tipj22LA0Oe9o4qn+q&#10;wRvYTb927mE4vW3X05f4eRw2s++mMub+bly/gso05n/z3/WHFfxCaOUZmUAv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3AJXDHAAAA3AAAAA8AAAAAAAAAAAAAAAAAmAIAAGRy&#10;cy9kb3ducmV2LnhtbFBLBQYAAAAABAAEAPUAAACMAwAAAAA=&#10;" stroked="f">
                  <v:textbox style="mso-fit-shape-to-text:t" inset="0,0,0,0">
                    <w:txbxContent>
                      <w:p w:rsidR="00D96F2A" w:rsidRPr="00805F82" w:rsidRDefault="00D96F2A" w:rsidP="00700AD6">
                        <w:pPr>
                          <w:pStyle w:val="Caption"/>
                          <w:rPr>
                            <w:color w:val="000000"/>
                          </w:rPr>
                        </w:pPr>
                        <w:r w:rsidRPr="00800255">
                          <w:rPr>
                            <w:b/>
                          </w:rPr>
                          <w:t xml:space="preserve">Figure 3.5: Target motif identification in non-repetitive ZFP809 </w:t>
                        </w:r>
                        <w:r>
                          <w:rPr>
                            <w:b/>
                          </w:rPr>
                          <w:t xml:space="preserve">ChIP-seq </w:t>
                        </w:r>
                        <w:r w:rsidRPr="00800255">
                          <w:rPr>
                            <w:b/>
                          </w:rPr>
                          <w:t>peaks.</w:t>
                        </w:r>
                        <w:r>
                          <w:t xml:space="preserve"> (A) ZFP809 consensus core target motif derived from the 100 top-scored non-repetitive 200 bp ChIP-seq core peaks by the </w:t>
                        </w:r>
                        <w:proofErr w:type="spellStart"/>
                        <w:r w:rsidRPr="004B0BDD">
                          <w:rPr>
                            <w:i/>
                          </w:rPr>
                          <w:t>CisFinder</w:t>
                        </w:r>
                        <w:proofErr w:type="spellEnd"/>
                        <w:r>
                          <w:t xml:space="preserve"> program in comparison to the Pro-PBS sequence. The RBS, originally determined as target for ZFP809/TRIM28 complex binding, is indicated with a brace (B) Position frequency matrix showing the frequency of nucleotide occurrence at each position of the determined core target motif. (C) Target motif occurrence in non-repetitive peaks categorised by their enrichment values and in 200 bp control regions located 2 kb up- and downstream of all non-repetitive peaks. (D) Frequency distribution of the target motif position in all non-repetitive 200 bp core peaks by score and by strand. </w:t>
                        </w:r>
                      </w:p>
                      <w:p w:rsidR="00D96F2A" w:rsidRPr="00CA4656" w:rsidRDefault="00D96F2A" w:rsidP="00700AD6">
                        <w:pPr>
                          <w:pStyle w:val="Caption"/>
                          <w:rPr>
                            <w:color w:val="000000"/>
                            <w:sz w:val="24"/>
                          </w:rPr>
                        </w:pPr>
                      </w:p>
                    </w:txbxContent>
                  </v:textbox>
                </v:shape>
                <w10:wrap type="topAndBottom"/>
              </v:group>
            </w:pict>
          </mc:Fallback>
        </mc:AlternateContent>
      </w:r>
      <w:r w:rsidR="00687169">
        <w:rPr>
          <w:color w:val="000000"/>
        </w:rPr>
        <w:t>enrichment</w:t>
      </w:r>
      <w:r w:rsidR="00173971">
        <w:rPr>
          <w:color w:val="000000"/>
        </w:rPr>
        <w:t xml:space="preserve"> values</w:t>
      </w:r>
      <w:r w:rsidR="00687169">
        <w:rPr>
          <w:color w:val="000000"/>
        </w:rPr>
        <w:t xml:space="preserve"> between 50 and 100 and cate</w:t>
      </w:r>
      <w:r w:rsidR="00FB1CE7">
        <w:rPr>
          <w:color w:val="000000"/>
        </w:rPr>
        <w:t>goris</w:t>
      </w:r>
      <w:r w:rsidR="00687169">
        <w:rPr>
          <w:color w:val="000000"/>
        </w:rPr>
        <w:t xml:space="preserve">ed </w:t>
      </w:r>
      <w:r w:rsidR="00ED2FF7">
        <w:rPr>
          <w:color w:val="000000"/>
        </w:rPr>
        <w:t>together as “strong peaks”</w:t>
      </w:r>
      <w:r w:rsidR="00687169">
        <w:rPr>
          <w:color w:val="000000"/>
        </w:rPr>
        <w:t xml:space="preserve">. The trimmed peaks were screened for the identified ZFP809 target motif using the </w:t>
      </w:r>
      <w:proofErr w:type="spellStart"/>
      <w:r w:rsidR="00687169" w:rsidRPr="00C85220">
        <w:rPr>
          <w:i/>
          <w:color w:val="000000"/>
        </w:rPr>
        <w:t>CisFinder</w:t>
      </w:r>
      <w:proofErr w:type="spellEnd"/>
      <w:r w:rsidR="00687169">
        <w:rPr>
          <w:i/>
          <w:color w:val="000000"/>
        </w:rPr>
        <w:t xml:space="preserve"> </w:t>
      </w:r>
      <w:r w:rsidR="00687169">
        <w:rPr>
          <w:color w:val="000000"/>
        </w:rPr>
        <w:t>tool</w:t>
      </w:r>
      <w:r w:rsidR="00687169">
        <w:rPr>
          <w:i/>
          <w:color w:val="000000"/>
        </w:rPr>
        <w:t xml:space="preserve"> </w:t>
      </w:r>
      <w:r w:rsidR="00687169">
        <w:rPr>
          <w:color w:val="000000"/>
        </w:rPr>
        <w:t xml:space="preserve">under settings allowing only one false positive match per 10 kb. In approximately 90% of the 138 strong non-repetitive peaks, the inferred target motif was identified. The percentage of </w:t>
      </w:r>
      <w:r w:rsidR="00687169">
        <w:rPr>
          <w:color w:val="000000"/>
        </w:rPr>
        <w:lastRenderedPageBreak/>
        <w:t>peaks that contain a target motif was lower in moderate and weak peaks but still clearly higher than in the control regions</w:t>
      </w:r>
      <w:r w:rsidR="005F1CE2">
        <w:rPr>
          <w:color w:val="000000"/>
        </w:rPr>
        <w:t xml:space="preserve"> up- and downstream of the peak</w:t>
      </w:r>
      <w:r w:rsidR="00687169">
        <w:rPr>
          <w:color w:val="000000"/>
        </w:rPr>
        <w:t>s</w:t>
      </w:r>
      <w:r w:rsidR="00027A63">
        <w:rPr>
          <w:color w:val="000000"/>
        </w:rPr>
        <w:t>, indicating that ZFP809 recruitment to these regions depends on a target motif</w:t>
      </w:r>
      <w:r w:rsidR="00687169">
        <w:rPr>
          <w:color w:val="000000"/>
        </w:rPr>
        <w:t>.</w:t>
      </w:r>
    </w:p>
    <w:p w:rsidR="00964A31" w:rsidRDefault="00964A31" w:rsidP="00964A31">
      <w:pPr>
        <w:pStyle w:val="Heading3"/>
      </w:pPr>
      <w:bookmarkStart w:id="38" w:name="_Toc343249328"/>
      <w:r>
        <w:t>ZFP809 target motifs in repetitive elements</w:t>
      </w:r>
      <w:bookmarkEnd w:id="38"/>
    </w:p>
    <w:p w:rsidR="00E912F7" w:rsidRDefault="00A95E59" w:rsidP="00454A28">
      <w:pPr>
        <w:rPr>
          <w:color w:val="000000"/>
        </w:rPr>
      </w:pPr>
      <w:r>
        <w:rPr>
          <w:noProof/>
          <w:color w:val="000000"/>
          <w:lang w:eastAsia="en-GB"/>
        </w:rPr>
        <mc:AlternateContent>
          <mc:Choice Requires="wpg">
            <w:drawing>
              <wp:anchor distT="0" distB="0" distL="114300" distR="360045" simplePos="0" relativeHeight="251860992" behindDoc="0" locked="0" layoutInCell="1" allowOverlap="1" wp14:anchorId="00E0923C" wp14:editId="4256A8FE">
                <wp:simplePos x="0" y="0"/>
                <wp:positionH relativeFrom="column">
                  <wp:posOffset>-45085</wp:posOffset>
                </wp:positionH>
                <wp:positionV relativeFrom="paragraph">
                  <wp:posOffset>2566670</wp:posOffset>
                </wp:positionV>
                <wp:extent cx="2163445" cy="5124450"/>
                <wp:effectExtent l="0" t="0" r="8255" b="0"/>
                <wp:wrapSquare wrapText="bothSides"/>
                <wp:docPr id="208" name="Group 208"/>
                <wp:cNvGraphicFramePr/>
                <a:graphic xmlns:a="http://schemas.openxmlformats.org/drawingml/2006/main">
                  <a:graphicData uri="http://schemas.microsoft.com/office/word/2010/wordprocessingGroup">
                    <wpg:wgp>
                      <wpg:cNvGrpSpPr/>
                      <wpg:grpSpPr>
                        <a:xfrm>
                          <a:off x="0" y="0"/>
                          <a:ext cx="2163445" cy="5124450"/>
                          <a:chOff x="0" y="0"/>
                          <a:chExt cx="2163445" cy="5124646"/>
                        </a:xfrm>
                      </wpg:grpSpPr>
                      <pic:pic xmlns:pic="http://schemas.openxmlformats.org/drawingml/2006/picture">
                        <pic:nvPicPr>
                          <pic:cNvPr id="206" name="Picture 20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56346" cy="3930555"/>
                          </a:xfrm>
                          <a:prstGeom prst="rect">
                            <a:avLst/>
                          </a:prstGeom>
                        </pic:spPr>
                      </pic:pic>
                      <wps:wsp>
                        <wps:cNvPr id="207" name="Text Box 207"/>
                        <wps:cNvSpPr txBox="1"/>
                        <wps:spPr>
                          <a:xfrm>
                            <a:off x="0" y="3984060"/>
                            <a:ext cx="2163445" cy="1140586"/>
                          </a:xfrm>
                          <a:prstGeom prst="rect">
                            <a:avLst/>
                          </a:prstGeom>
                          <a:solidFill>
                            <a:prstClr val="white"/>
                          </a:solidFill>
                          <a:ln>
                            <a:noFill/>
                          </a:ln>
                          <a:effectLst/>
                        </wps:spPr>
                        <wps:txbx>
                          <w:txbxContent>
                            <w:p w:rsidR="00D96F2A" w:rsidRPr="00E7448F" w:rsidRDefault="00D96F2A" w:rsidP="00484BEC">
                              <w:pPr>
                                <w:pStyle w:val="Caption"/>
                                <w:rPr>
                                  <w:noProof/>
                                  <w:color w:val="000000"/>
                                  <w:sz w:val="24"/>
                                </w:rPr>
                              </w:pPr>
                              <w:r w:rsidRPr="00800255">
                                <w:rPr>
                                  <w:b/>
                                </w:rPr>
                                <w:t>Figure 3.6: ZFP809 target motifs in repetitive elements</w:t>
                              </w:r>
                              <w:r>
                                <w:t>. Identified target motifs that were found in peaks overlapping with repetitive elements in more than 20 copies were aligned according to their matching repeat type. Shown are the consensus sequence logos of the aligned motif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08" o:spid="_x0000_s1073" style="position:absolute;left:0;text-align:left;margin-left:-3.55pt;margin-top:202.1pt;width:170.35pt;height:403.5pt;z-index:251860992;mso-wrap-distance-right:28.35pt;mso-width-relative:margin;mso-height-relative:margin" coordsize="21634,5124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">
                <v:shape id="Picture 206" o:spid="_x0000_s1074" type="#_x0000_t75" style="position:absolute;width:21563;height:39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Tr4vFAAAA3AAAAA8AAABkcnMvZG93bnJldi54bWxEj0FrwkAUhO+C/2F5Qm9mk1CkpK6hUaTt&#10;MWpLe3tkX5PQ7NuQXTX117sFweMwM98wy3w0nTjR4FrLCpIoBkFcWd1yreCw386fQDiPrLGzTAr+&#10;yEG+mk6WmGl75pJOO1+LAGGXoYLG+z6T0lUNGXSR7YmD92MHgz7IoZZ6wHOAm06mcbyQBlsOCw32&#10;tG6o+t0djYL+67voLp8f5rFMNmX6njAX9atSD7Px5RmEp9Hfw7f2m1aQxgv4PxOOgFx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06+LxQAAANwAAAAPAAAAAAAAAAAAAAAA&#10;AJ8CAABkcnMvZG93bnJldi54bWxQSwUGAAAAAAQABAD3AAAAkQMAAAAA&#10;">
                  <v:imagedata r:id="rId49" o:title=""/>
                  <v:path arrowok="t"/>
                </v:shape>
                <v:shape id="Text Box 207" o:spid="_x0000_s1075" type="#_x0000_t202" style="position:absolute;top:39840;width:21634;height:11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tPA8QA&#10;AADcAAAADwAAAGRycy9kb3ducmV2LnhtbESPT4vCMBTE7wt+h/AEL8ua2oMuXaP4FzzoQVc8P5q3&#10;bdnmpSTR1m9vBMHjMDO/YabzztTiRs5XlhWMhgkI4tzqigsF59/t1zcIH5A11pZJwZ08zGe9jylm&#10;2rZ8pNspFCJC2GeooAyhyaT0eUkG/dA2xNH7s85giNIVUjtsI9zUMk2SsTRYcVwosaFVSfn/6WoU&#10;jNfu2h559bk+b/Z4aIr0srxflBr0u8UPiEBdeIdf7Z1WkC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rTwPEAAAA3AAAAA8AAAAAAAAAAAAAAAAAmAIAAGRycy9k&#10;b3ducmV2LnhtbFBLBQYAAAAABAAEAPUAAACJAwAAAAA=&#10;" stroked="f">
                  <v:textbox inset="0,0,0,0">
                    <w:txbxContent>
                      <w:p w:rsidR="00D96F2A" w:rsidRPr="00E7448F" w:rsidRDefault="00D96F2A" w:rsidP="00484BEC">
                        <w:pPr>
                          <w:pStyle w:val="Caption"/>
                          <w:rPr>
                            <w:noProof/>
                            <w:color w:val="000000"/>
                            <w:sz w:val="24"/>
                          </w:rPr>
                        </w:pPr>
                        <w:r w:rsidRPr="00800255">
                          <w:rPr>
                            <w:b/>
                          </w:rPr>
                          <w:t>Figure 3.6: ZFP809 target motifs in repetitive elements</w:t>
                        </w:r>
                        <w:r>
                          <w:t>. Identified target motifs that were found in peaks overlapping with repetitive elements in more than 20 copies were aligned according to their matching repeat type. Shown are the consensus sequence logos of the aligned motifs.</w:t>
                        </w:r>
                      </w:p>
                    </w:txbxContent>
                  </v:textbox>
                </v:shape>
                <w10:wrap type="square"/>
              </v:group>
            </w:pict>
          </mc:Fallback>
        </mc:AlternateContent>
      </w:r>
      <w:r w:rsidR="000511E8">
        <w:rPr>
          <w:color w:val="000000"/>
        </w:rPr>
        <w:t xml:space="preserve">Next, </w:t>
      </w:r>
      <w:r w:rsidR="00E843DE">
        <w:rPr>
          <w:color w:val="000000"/>
        </w:rPr>
        <w:t xml:space="preserve">we wanted to identify </w:t>
      </w:r>
      <w:r w:rsidR="00565689">
        <w:rPr>
          <w:color w:val="000000"/>
        </w:rPr>
        <w:t>the inferred ZFP809 target motif</w:t>
      </w:r>
      <w:r w:rsidR="000511E8">
        <w:rPr>
          <w:color w:val="000000"/>
        </w:rPr>
        <w:t xml:space="preserve"> in repetitive elements. For this all </w:t>
      </w:r>
      <w:r w:rsidR="003D5814">
        <w:rPr>
          <w:color w:val="000000"/>
        </w:rPr>
        <w:t xml:space="preserve">6499 </w:t>
      </w:r>
      <w:r w:rsidR="000511E8">
        <w:rPr>
          <w:color w:val="000000"/>
        </w:rPr>
        <w:t xml:space="preserve">peak regions </w:t>
      </w:r>
      <w:r w:rsidR="003D5814">
        <w:rPr>
          <w:color w:val="000000"/>
        </w:rPr>
        <w:t xml:space="preserve">were </w:t>
      </w:r>
      <w:r w:rsidR="00E843DE">
        <w:rPr>
          <w:color w:val="000000"/>
        </w:rPr>
        <w:t xml:space="preserve">trimmed to the 200 bp core sequence around the </w:t>
      </w:r>
      <w:r w:rsidR="00565689">
        <w:rPr>
          <w:color w:val="000000"/>
        </w:rPr>
        <w:t xml:space="preserve">peak </w:t>
      </w:r>
      <w:r w:rsidR="00E843DE">
        <w:rPr>
          <w:color w:val="000000"/>
        </w:rPr>
        <w:t xml:space="preserve">summit and </w:t>
      </w:r>
      <w:r w:rsidR="00DA355F">
        <w:rPr>
          <w:color w:val="000000"/>
        </w:rPr>
        <w:t xml:space="preserve">screened for the </w:t>
      </w:r>
      <w:r w:rsidR="00E843DE">
        <w:rPr>
          <w:color w:val="000000"/>
        </w:rPr>
        <w:t xml:space="preserve">ZFP809 </w:t>
      </w:r>
      <w:r w:rsidR="00DA355F">
        <w:rPr>
          <w:color w:val="000000"/>
        </w:rPr>
        <w:t xml:space="preserve">target motif under less stringent settings that allowed 5 false hits per 10 kb. A total of </w:t>
      </w:r>
      <w:r w:rsidR="00353D29">
        <w:rPr>
          <w:color w:val="000000"/>
        </w:rPr>
        <w:t>5904</w:t>
      </w:r>
      <w:r w:rsidR="00283207">
        <w:rPr>
          <w:color w:val="000000"/>
        </w:rPr>
        <w:t xml:space="preserve"> motif sequences </w:t>
      </w:r>
      <w:r w:rsidR="00ED2FF7">
        <w:rPr>
          <w:color w:val="000000"/>
        </w:rPr>
        <w:t>were</w:t>
      </w:r>
      <w:r w:rsidR="00DA355F">
        <w:rPr>
          <w:color w:val="000000"/>
        </w:rPr>
        <w:t xml:space="preserve"> detected </w:t>
      </w:r>
      <w:r w:rsidR="005C6820">
        <w:rPr>
          <w:color w:val="000000"/>
        </w:rPr>
        <w:t xml:space="preserve">in 4960 of </w:t>
      </w:r>
      <w:r w:rsidR="00283207">
        <w:rPr>
          <w:color w:val="000000"/>
        </w:rPr>
        <w:t xml:space="preserve">all </w:t>
      </w:r>
      <w:r w:rsidR="00353D29">
        <w:rPr>
          <w:color w:val="000000"/>
        </w:rPr>
        <w:t xml:space="preserve">6499 </w:t>
      </w:r>
      <w:r w:rsidR="00283207">
        <w:rPr>
          <w:color w:val="000000"/>
        </w:rPr>
        <w:t>peaks</w:t>
      </w:r>
      <w:r w:rsidR="00DA355F">
        <w:rPr>
          <w:color w:val="000000"/>
        </w:rPr>
        <w:t>.</w:t>
      </w:r>
      <w:r w:rsidR="00283207">
        <w:rPr>
          <w:color w:val="000000"/>
        </w:rPr>
        <w:t xml:space="preserve"> </w:t>
      </w:r>
      <w:r w:rsidR="00DA355F">
        <w:rPr>
          <w:color w:val="000000"/>
        </w:rPr>
        <w:t>The genomic coordinates of these motifs w</w:t>
      </w:r>
      <w:r w:rsidR="005F1CE2">
        <w:rPr>
          <w:color w:val="000000"/>
        </w:rPr>
        <w:t>ere</w:t>
      </w:r>
      <w:r w:rsidR="00DA355F">
        <w:rPr>
          <w:color w:val="000000"/>
        </w:rPr>
        <w:t xml:space="preserve"> then associated with all annotated repetitive elements in the UCSC Table Browser to identify </w:t>
      </w:r>
      <w:r w:rsidR="00ED2FF7">
        <w:rPr>
          <w:color w:val="000000"/>
        </w:rPr>
        <w:t xml:space="preserve">target </w:t>
      </w:r>
      <w:r w:rsidR="00DA355F">
        <w:rPr>
          <w:color w:val="000000"/>
        </w:rPr>
        <w:t xml:space="preserve">motifs </w:t>
      </w:r>
      <w:r w:rsidR="005F1CE2">
        <w:rPr>
          <w:color w:val="000000"/>
        </w:rPr>
        <w:t xml:space="preserve">in peaks that </w:t>
      </w:r>
      <w:r w:rsidR="00DA355F">
        <w:rPr>
          <w:color w:val="000000"/>
        </w:rPr>
        <w:t xml:space="preserve">overlap with repeats. </w:t>
      </w:r>
      <w:r w:rsidR="00AE0CFC">
        <w:rPr>
          <w:color w:val="000000"/>
        </w:rPr>
        <w:t xml:space="preserve">Supplementary </w:t>
      </w:r>
      <w:r w:rsidR="00DA355F">
        <w:rPr>
          <w:color w:val="000000"/>
        </w:rPr>
        <w:t>Table</w:t>
      </w:r>
      <w:r w:rsidR="00AE0CFC">
        <w:rPr>
          <w:color w:val="000000"/>
        </w:rPr>
        <w:t>s</w:t>
      </w:r>
      <w:r w:rsidR="00DA355F">
        <w:rPr>
          <w:color w:val="000000"/>
        </w:rPr>
        <w:t xml:space="preserve"> </w:t>
      </w:r>
      <w:r w:rsidR="00AE0CFC">
        <w:rPr>
          <w:color w:val="000000"/>
        </w:rPr>
        <w:t>S</w:t>
      </w:r>
      <w:r w:rsidR="003D1704">
        <w:rPr>
          <w:color w:val="000000"/>
        </w:rPr>
        <w:t>3</w:t>
      </w:r>
      <w:r w:rsidR="00DA355F">
        <w:rPr>
          <w:color w:val="000000"/>
        </w:rPr>
        <w:t xml:space="preserve">.2 and </w:t>
      </w:r>
      <w:r w:rsidR="00AE0CFC">
        <w:rPr>
          <w:color w:val="000000"/>
        </w:rPr>
        <w:t>S</w:t>
      </w:r>
      <w:r w:rsidR="003D1704">
        <w:rPr>
          <w:color w:val="000000"/>
        </w:rPr>
        <w:t>3</w:t>
      </w:r>
      <w:r w:rsidR="00DA355F">
        <w:rPr>
          <w:color w:val="000000"/>
        </w:rPr>
        <w:t>.3 show a summary of th</w:t>
      </w:r>
      <w:r w:rsidR="003D1704">
        <w:rPr>
          <w:color w:val="000000"/>
        </w:rPr>
        <w:t>is</w:t>
      </w:r>
      <w:r w:rsidR="00DA355F">
        <w:rPr>
          <w:color w:val="000000"/>
        </w:rPr>
        <w:t xml:space="preserve"> ana</w:t>
      </w:r>
      <w:r w:rsidR="005F1CE2">
        <w:rPr>
          <w:color w:val="000000"/>
        </w:rPr>
        <w:t xml:space="preserve">lysis. </w:t>
      </w:r>
      <w:r w:rsidR="004064C9">
        <w:rPr>
          <w:color w:val="000000"/>
        </w:rPr>
        <w:t xml:space="preserve">To distinguish repeats that are directly bound by ZFP809 from repetitive elements that are merely located close to other elements containing a target motif and </w:t>
      </w:r>
      <w:r w:rsidR="00E843DE">
        <w:rPr>
          <w:color w:val="000000"/>
        </w:rPr>
        <w:t xml:space="preserve">are </w:t>
      </w:r>
      <w:r w:rsidR="004064C9">
        <w:rPr>
          <w:color w:val="000000"/>
        </w:rPr>
        <w:t>therefore enriched in peak regions, we determined the number of peaks that are overlapping with a certain repeat type as well as the</w:t>
      </w:r>
      <w:r w:rsidR="009E487B">
        <w:rPr>
          <w:color w:val="000000"/>
        </w:rPr>
        <w:t xml:space="preserve"> </w:t>
      </w:r>
      <w:r w:rsidR="004064C9">
        <w:rPr>
          <w:color w:val="000000"/>
        </w:rPr>
        <w:t>number of peak summits that are located within the repeat. A major discrepancy between these numbers indicates that either the target motif is located</w:t>
      </w:r>
      <w:r w:rsidR="00ED2FF7">
        <w:rPr>
          <w:color w:val="000000"/>
        </w:rPr>
        <w:t xml:space="preserve"> close to the end of a repeat or</w:t>
      </w:r>
      <w:r w:rsidR="004064C9">
        <w:rPr>
          <w:color w:val="000000"/>
        </w:rPr>
        <w:t xml:space="preserve"> within a nearby loca</w:t>
      </w:r>
      <w:r w:rsidR="00506CE1">
        <w:rPr>
          <w:color w:val="000000"/>
        </w:rPr>
        <w:t xml:space="preserve">ted element. This is the case for Pro-PBS containing elements such as RLTR6, VL30 or LTRIS, </w:t>
      </w:r>
      <w:r w:rsidR="00027A63">
        <w:rPr>
          <w:color w:val="000000"/>
        </w:rPr>
        <w:t>in which</w:t>
      </w:r>
      <w:r w:rsidR="00506CE1">
        <w:rPr>
          <w:color w:val="000000"/>
        </w:rPr>
        <w:t xml:space="preserve"> the </w:t>
      </w:r>
      <w:r w:rsidR="00027A63">
        <w:rPr>
          <w:color w:val="000000"/>
        </w:rPr>
        <w:t xml:space="preserve">Pro-PBS </w:t>
      </w:r>
      <w:r w:rsidR="00506CE1">
        <w:rPr>
          <w:color w:val="000000"/>
        </w:rPr>
        <w:t xml:space="preserve">target is </w:t>
      </w:r>
      <w:r w:rsidR="00027A63">
        <w:rPr>
          <w:color w:val="000000"/>
        </w:rPr>
        <w:t>located at the 5’</w:t>
      </w:r>
      <w:r w:rsidR="00506CE1">
        <w:rPr>
          <w:color w:val="000000"/>
        </w:rPr>
        <w:t xml:space="preserve"> end of the internal reg</w:t>
      </w:r>
      <w:r w:rsidR="00027A63">
        <w:rPr>
          <w:color w:val="000000"/>
        </w:rPr>
        <w:t>ion, directly adjacent to the 5’</w:t>
      </w:r>
      <w:r w:rsidR="00506CE1">
        <w:rPr>
          <w:color w:val="000000"/>
        </w:rPr>
        <w:t>LTR</w:t>
      </w:r>
      <w:r w:rsidR="00FE781B">
        <w:rPr>
          <w:color w:val="000000"/>
        </w:rPr>
        <w:t xml:space="preserve"> (Supplementary Table S3.1)</w:t>
      </w:r>
      <w:r w:rsidR="00506CE1">
        <w:rPr>
          <w:color w:val="000000"/>
        </w:rPr>
        <w:t xml:space="preserve">. In contrast, </w:t>
      </w:r>
      <w:r w:rsidR="00FE781B">
        <w:rPr>
          <w:color w:val="000000"/>
        </w:rPr>
        <w:t xml:space="preserve">the majority of the peaks within </w:t>
      </w:r>
      <w:r w:rsidR="00506CE1">
        <w:rPr>
          <w:color w:val="000000"/>
        </w:rPr>
        <w:t>RLTR10-int and MERVL-</w:t>
      </w:r>
      <w:proofErr w:type="spellStart"/>
      <w:r w:rsidR="00506CE1">
        <w:rPr>
          <w:color w:val="000000"/>
        </w:rPr>
        <w:t>int</w:t>
      </w:r>
      <w:proofErr w:type="spellEnd"/>
      <w:r w:rsidR="005E6897">
        <w:rPr>
          <w:color w:val="000000"/>
        </w:rPr>
        <w:t xml:space="preserve"> </w:t>
      </w:r>
      <w:r w:rsidR="00FE781B">
        <w:rPr>
          <w:color w:val="000000"/>
        </w:rPr>
        <w:t xml:space="preserve">elements </w:t>
      </w:r>
      <w:r w:rsidR="00027A63">
        <w:rPr>
          <w:color w:val="000000"/>
        </w:rPr>
        <w:t xml:space="preserve">also had their summits </w:t>
      </w:r>
      <w:r w:rsidR="005F1CE2">
        <w:rPr>
          <w:color w:val="000000"/>
        </w:rPr>
        <w:t>located in these elements.</w:t>
      </w:r>
      <w:r w:rsidR="005E6897">
        <w:rPr>
          <w:color w:val="000000"/>
        </w:rPr>
        <w:t xml:space="preserve"> </w:t>
      </w:r>
      <w:r w:rsidR="003D1704">
        <w:rPr>
          <w:color w:val="000000"/>
        </w:rPr>
        <w:t xml:space="preserve">As shown in </w:t>
      </w:r>
      <w:r w:rsidR="00B2294B">
        <w:rPr>
          <w:color w:val="000000"/>
        </w:rPr>
        <w:t xml:space="preserve">Supplementary </w:t>
      </w:r>
      <w:r w:rsidR="003D1704">
        <w:rPr>
          <w:color w:val="000000"/>
        </w:rPr>
        <w:t xml:space="preserve">Table </w:t>
      </w:r>
      <w:r w:rsidR="00B2294B">
        <w:rPr>
          <w:color w:val="000000"/>
        </w:rPr>
        <w:t>S</w:t>
      </w:r>
      <w:r w:rsidR="003D1704">
        <w:rPr>
          <w:color w:val="000000"/>
        </w:rPr>
        <w:t>3</w:t>
      </w:r>
      <w:r w:rsidR="00B2294B">
        <w:rPr>
          <w:color w:val="000000"/>
        </w:rPr>
        <w:t>.1</w:t>
      </w:r>
      <w:r w:rsidR="00467AFB">
        <w:rPr>
          <w:color w:val="000000"/>
        </w:rPr>
        <w:t xml:space="preserve">, 153 peaks summits were located within internal RLTR6 regions and 125 motifs were identified within these peaks. </w:t>
      </w:r>
      <w:r w:rsidR="00687169">
        <w:rPr>
          <w:color w:val="000000"/>
        </w:rPr>
        <w:t>Since we counted all motifs that overlap with elements of a given repeat type</w:t>
      </w:r>
      <w:r w:rsidR="005F1CE2">
        <w:rPr>
          <w:color w:val="000000"/>
        </w:rPr>
        <w:t xml:space="preserve"> by at </w:t>
      </w:r>
      <w:r w:rsidR="005F1CE2">
        <w:rPr>
          <w:color w:val="000000"/>
        </w:rPr>
        <w:lastRenderedPageBreak/>
        <w:t>least one bp</w:t>
      </w:r>
      <w:r w:rsidR="00687169">
        <w:rPr>
          <w:color w:val="000000"/>
        </w:rPr>
        <w:t xml:space="preserve">, motifs that are located at the boundary of two repeats </w:t>
      </w:r>
      <w:r w:rsidR="00ED2FF7">
        <w:rPr>
          <w:color w:val="000000"/>
        </w:rPr>
        <w:t>could</w:t>
      </w:r>
      <w:r w:rsidR="00687169">
        <w:rPr>
          <w:color w:val="000000"/>
        </w:rPr>
        <w:t xml:space="preserve"> be counted twice due to incorrect</w:t>
      </w:r>
      <w:r w:rsidR="00484BEC">
        <w:rPr>
          <w:color w:val="000000"/>
        </w:rPr>
        <w:t xml:space="preserve"> </w:t>
      </w:r>
      <w:r w:rsidR="00687169">
        <w:rPr>
          <w:color w:val="000000"/>
        </w:rPr>
        <w:t xml:space="preserve">repeat annotation on the </w:t>
      </w:r>
      <w:r w:rsidR="00687169" w:rsidRPr="00027A63">
        <w:rPr>
          <w:color w:val="000000"/>
        </w:rPr>
        <w:t>UCSC Genome Browser</w:t>
      </w:r>
      <w:r w:rsidR="00687169">
        <w:rPr>
          <w:color w:val="000000"/>
        </w:rPr>
        <w:t xml:space="preserve">. Indeed the determined consensus motifs identified in RLTR6-int elements and RLTR6_Mm LTRs were nearly identical </w:t>
      </w:r>
      <w:r w:rsidR="005F1CE2">
        <w:rPr>
          <w:color w:val="000000"/>
        </w:rPr>
        <w:t>(Fig. 3.6)</w:t>
      </w:r>
      <w:r w:rsidR="000255CD">
        <w:rPr>
          <w:color w:val="000000"/>
        </w:rPr>
        <w:t xml:space="preserve"> and we could not detect a ZFP809 target motif in the RLTR6_Mm consensus sequence, indicating that some Pro-PBS sequences are at least partially </w:t>
      </w:r>
      <w:r w:rsidR="00ED2FF7">
        <w:rPr>
          <w:color w:val="000000"/>
        </w:rPr>
        <w:t xml:space="preserve">wrongly </w:t>
      </w:r>
      <w:r w:rsidR="000255CD">
        <w:rPr>
          <w:color w:val="000000"/>
        </w:rPr>
        <w:t>annotated as RLTR6_Mm elements. Of the 125 ZFP809 target motifs</w:t>
      </w:r>
      <w:r w:rsidR="00027A63">
        <w:rPr>
          <w:color w:val="000000"/>
        </w:rPr>
        <w:t xml:space="preserve"> in RLTR6-int elements</w:t>
      </w:r>
      <w:r w:rsidR="000255CD">
        <w:rPr>
          <w:color w:val="000000"/>
        </w:rPr>
        <w:t>, 74 were identical with the Pro-PBS sequence.</w:t>
      </w:r>
      <w:r w:rsidR="000255CD">
        <w:rPr>
          <w:noProof/>
          <w:color w:val="000000"/>
          <w:lang w:eastAsia="en-GB"/>
        </w:rPr>
        <w:t xml:space="preserve"> </w:t>
      </w:r>
      <w:r w:rsidR="00027A63">
        <w:rPr>
          <w:color w:val="000000"/>
        </w:rPr>
        <w:t>W</w:t>
      </w:r>
      <w:r w:rsidR="000255CD">
        <w:rPr>
          <w:color w:val="000000"/>
        </w:rPr>
        <w:t xml:space="preserve">e </w:t>
      </w:r>
      <w:r w:rsidR="00467AFB">
        <w:rPr>
          <w:color w:val="000000"/>
        </w:rPr>
        <w:t>also</w:t>
      </w:r>
      <w:r w:rsidR="000255CD">
        <w:rPr>
          <w:color w:val="000000"/>
        </w:rPr>
        <w:t xml:space="preserve"> found</w:t>
      </w:r>
      <w:r w:rsidR="00467AFB">
        <w:rPr>
          <w:color w:val="000000"/>
        </w:rPr>
        <w:t xml:space="preserve"> several </w:t>
      </w:r>
      <w:r w:rsidR="00687169">
        <w:rPr>
          <w:color w:val="000000"/>
        </w:rPr>
        <w:t xml:space="preserve">mutated Pro-PBS and </w:t>
      </w:r>
      <w:r w:rsidR="00027A63">
        <w:rPr>
          <w:color w:val="000000"/>
        </w:rPr>
        <w:t xml:space="preserve">intact </w:t>
      </w:r>
      <w:proofErr w:type="spellStart"/>
      <w:r w:rsidR="00687169">
        <w:rPr>
          <w:color w:val="000000"/>
        </w:rPr>
        <w:t>Gly</w:t>
      </w:r>
      <w:proofErr w:type="spellEnd"/>
      <w:r w:rsidR="00687169">
        <w:rPr>
          <w:color w:val="000000"/>
        </w:rPr>
        <w:t>-PBS sequences the ChIP-seq peaks</w:t>
      </w:r>
      <w:r w:rsidR="000255CD">
        <w:rPr>
          <w:color w:val="000000"/>
        </w:rPr>
        <w:t xml:space="preserve"> within RLTR6-int elements. Since these sequences are similar to the Pro-PBS, they were </w:t>
      </w:r>
      <w:r w:rsidR="00687169">
        <w:rPr>
          <w:color w:val="000000"/>
        </w:rPr>
        <w:t xml:space="preserve">identified </w:t>
      </w:r>
      <w:r w:rsidR="00467AFB">
        <w:rPr>
          <w:color w:val="000000"/>
        </w:rPr>
        <w:t>as motifs</w:t>
      </w:r>
      <w:r w:rsidR="00687169">
        <w:rPr>
          <w:color w:val="000000"/>
        </w:rPr>
        <w:t xml:space="preserve"> </w:t>
      </w:r>
      <w:r w:rsidR="000255CD">
        <w:rPr>
          <w:color w:val="000000"/>
        </w:rPr>
        <w:t xml:space="preserve">by the </w:t>
      </w:r>
      <w:proofErr w:type="spellStart"/>
      <w:r w:rsidR="000255CD" w:rsidRPr="000255CD">
        <w:rPr>
          <w:i/>
          <w:color w:val="000000"/>
        </w:rPr>
        <w:t>CisFinder</w:t>
      </w:r>
      <w:proofErr w:type="spellEnd"/>
      <w:r w:rsidR="000255CD">
        <w:rPr>
          <w:color w:val="000000"/>
        </w:rPr>
        <w:t xml:space="preserve"> program</w:t>
      </w:r>
      <w:r w:rsidR="00467AFB">
        <w:rPr>
          <w:color w:val="000000"/>
        </w:rPr>
        <w:t xml:space="preserve">. </w:t>
      </w:r>
      <w:r w:rsidR="00ED2FF7">
        <w:rPr>
          <w:color w:val="000000"/>
        </w:rPr>
        <w:t>However, t</w:t>
      </w:r>
      <w:r w:rsidR="005F1CE2">
        <w:rPr>
          <w:color w:val="000000"/>
        </w:rPr>
        <w:t xml:space="preserve">his does not necessarily imply that all of these sequences are targeted by ZFP809 </w:t>
      </w:r>
      <w:r w:rsidR="008663A7">
        <w:rPr>
          <w:color w:val="000000"/>
        </w:rPr>
        <w:t>and</w:t>
      </w:r>
      <w:r w:rsidR="005F1CE2">
        <w:rPr>
          <w:color w:val="000000"/>
        </w:rPr>
        <w:t xml:space="preserve"> might be merely due </w:t>
      </w:r>
      <w:r w:rsidR="00467AFB">
        <w:rPr>
          <w:color w:val="000000"/>
        </w:rPr>
        <w:t>to the sequence similarity of MmERV-Pro and MmER</w:t>
      </w:r>
      <w:r w:rsidR="00027A63">
        <w:rPr>
          <w:color w:val="000000"/>
        </w:rPr>
        <w:t>V-</w:t>
      </w:r>
      <w:proofErr w:type="spellStart"/>
      <w:r w:rsidR="00027A63">
        <w:rPr>
          <w:color w:val="000000"/>
        </w:rPr>
        <w:t>Gly</w:t>
      </w:r>
      <w:proofErr w:type="spellEnd"/>
      <w:r w:rsidR="00027A63">
        <w:rPr>
          <w:color w:val="000000"/>
        </w:rPr>
        <w:t xml:space="preserve"> elements in the </w:t>
      </w:r>
      <w:r w:rsidR="00670F6F">
        <w:rPr>
          <w:noProof/>
          <w:color w:val="000000"/>
          <w:lang w:eastAsia="en-GB"/>
        </w:rPr>
        <mc:AlternateContent>
          <mc:Choice Requires="wpg">
            <w:drawing>
              <wp:anchor distT="0" distB="0" distL="114300" distR="114300" simplePos="0" relativeHeight="251904000" behindDoc="0" locked="0" layoutInCell="1" allowOverlap="1" wp14:anchorId="06744B4C" wp14:editId="36796419">
                <wp:simplePos x="0" y="0"/>
                <wp:positionH relativeFrom="column">
                  <wp:align>center</wp:align>
                </wp:positionH>
                <wp:positionV relativeFrom="paragraph">
                  <wp:posOffset>2416175</wp:posOffset>
                </wp:positionV>
                <wp:extent cx="5760000" cy="4903200"/>
                <wp:effectExtent l="0" t="0" r="0" b="0"/>
                <wp:wrapTopAndBottom/>
                <wp:docPr id="699" name="Group 699"/>
                <wp:cNvGraphicFramePr/>
                <a:graphic xmlns:a="http://schemas.openxmlformats.org/drawingml/2006/main">
                  <a:graphicData uri="http://schemas.microsoft.com/office/word/2010/wordprocessingGroup">
                    <wpg:wgp>
                      <wpg:cNvGrpSpPr/>
                      <wpg:grpSpPr>
                        <a:xfrm>
                          <a:off x="0" y="0"/>
                          <a:ext cx="5760000" cy="4903200"/>
                          <a:chOff x="0" y="0"/>
                          <a:chExt cx="5760720" cy="4904105"/>
                        </a:xfrm>
                      </wpg:grpSpPr>
                      <pic:pic xmlns:pic="http://schemas.openxmlformats.org/drawingml/2006/picture">
                        <pic:nvPicPr>
                          <pic:cNvPr id="697" name="Picture 697"/>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59532" cy="3906982"/>
                          </a:xfrm>
                          <a:prstGeom prst="rect">
                            <a:avLst/>
                          </a:prstGeom>
                        </pic:spPr>
                      </pic:pic>
                      <wps:wsp>
                        <wps:cNvPr id="698" name="Text Box 698"/>
                        <wps:cNvSpPr txBox="1"/>
                        <wps:spPr>
                          <a:xfrm>
                            <a:off x="0" y="3977640"/>
                            <a:ext cx="5760720" cy="926465"/>
                          </a:xfrm>
                          <a:prstGeom prst="rect">
                            <a:avLst/>
                          </a:prstGeom>
                          <a:solidFill>
                            <a:prstClr val="white"/>
                          </a:solidFill>
                          <a:ln>
                            <a:noFill/>
                          </a:ln>
                          <a:effectLst/>
                        </wps:spPr>
                        <wps:txbx>
                          <w:txbxContent>
                            <w:p w:rsidR="00D96F2A" w:rsidRPr="00D80732" w:rsidRDefault="00D96F2A" w:rsidP="00670F6F">
                              <w:pPr>
                                <w:pStyle w:val="Caption"/>
                                <w:rPr>
                                  <w:color w:val="000000"/>
                                  <w:sz w:val="24"/>
                                </w:rPr>
                              </w:pPr>
                              <w:r w:rsidRPr="00800255">
                                <w:rPr>
                                  <w:b/>
                                </w:rPr>
                                <w:t>Figure 3.7: False peak calling by randomly mapped repetitive ChIP-Seq reads</w:t>
                              </w:r>
                              <w:r>
                                <w:t>. ZFP809 binds to the Pro-PBS in the internal region of MmERV-Pro proviruses. After ChIP, reads are sequenced and mapped to the genome. Reads that cannot be uniquely aligned to a genomic region are randomly distributed among all possible mapping sites, leading to enriched read density at regions, such as MmERV-</w:t>
                              </w:r>
                              <w:proofErr w:type="spellStart"/>
                              <w:r>
                                <w:t>Gly</w:t>
                              </w:r>
                              <w:proofErr w:type="spellEnd"/>
                              <w:r>
                                <w:t xml:space="preserve"> proviruses or solo LTRs, and potentially peak calling at regions that are not targeted by ZFP80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699" o:spid="_x0000_s1076" style="position:absolute;left:0;text-align:left;margin-left:0;margin-top:190.25pt;width:453.55pt;height:386.1pt;z-index:251904000;mso-position-horizontal:center;mso-width-relative:margin;mso-height-relative:margin" coordsize="57607,4904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t&#10;AAxBZG9iZV9DTQAB/+4ADkFkb2JlAGSAAAAAAf/bAIQADAgICAkIDAkJDBELCgsRFQ8MDA8VGBMT&#10;FRMTGBEMDAwMDAwRDAwMDAwMDAwMDAwMDAwMDAwMDAwMDAwMDAwMDAENCwsNDg0QDg4QFA4ODhQU&#10;Dg4ODhQRDAwMDAwREQwMDAwMDBEMDAwMDAwMDAwMDAwMDAwMDAwMDAwMDAwMDAwM/8AAEQgAbQ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">
                <v:shape id="Picture 697" o:spid="_x0000_s1077" type="#_x0000_t75" style="position:absolute;width:57595;height:390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3jTTGAAAA3AAAAA8AAABkcnMvZG93bnJldi54bWxEj8FuwjAQRO+V+g/WVuJWHEihNMUghKjK&#10;gUuTXnpbxdskEK9D7IT07zESUo+jmXmjWa4HU4ueWldZVjAZRyCIc6srLhR8Zx/PCxDOI2usLZOC&#10;P3KwXj0+LDHR9sJf1Ke+EAHCLkEFpfdNIqXLSzLoxrYhDt6vbQ36INtC6hYvAW5qOY2iuTRYcVgo&#10;saFtSfkp7YyC6NT1tf/Z9TND58XxkMUv8exTqdHTsHkH4Wnw/+F7e68VzN9e4XYmHAG5u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eNNMYAAADcAAAADwAAAAAAAAAAAAAA&#10;AACfAgAAZHJzL2Rvd25yZXYueG1sUEsFBgAAAAAEAAQA9wAAAJIDAAAAAA==&#10;">
                  <v:imagedata r:id="rId51" o:title=""/>
                  <v:path arrowok="t"/>
                </v:shape>
                <v:shape id="Text Box 698" o:spid="_x0000_s1078" type="#_x0000_t202" style="position:absolute;top:39776;width:57607;height:9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B9ksQA&#10;AADcAAAADwAAAGRycy9kb3ducmV2LnhtbERPz2vCMBS+C/sfwhvsIppukzKrUUQmuF1knRdvj+bZ&#10;VJuXkqTa/ffLYbDjx/d7uR5sK27kQ+NYwfM0A0FcOd1wreD4vZu8gQgRWWPrmBT8UID16mG0xEK7&#10;O3/RrYy1SCEcClRgYuwKKUNlyGKYuo44cWfnLcYEfS21x3sKt618ybJcWmw4NRjsaGuoupa9VXCY&#10;nQ5m3J/fPzezV/9x7Lf5pS6VenocNgsQkYb4L/5z77WCfJ7WpjPp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gfZLEAAAA3AAAAA8AAAAAAAAAAAAAAAAAmAIAAGRycy9k&#10;b3ducmV2LnhtbFBLBQYAAAAABAAEAPUAAACJAwAAAAA=&#10;" stroked="f">
                  <v:textbox style="mso-fit-shape-to-text:t" inset="0,0,0,0">
                    <w:txbxContent>
                      <w:p w:rsidR="00D96F2A" w:rsidRPr="00D80732" w:rsidRDefault="00D96F2A" w:rsidP="00670F6F">
                        <w:pPr>
                          <w:pStyle w:val="Caption"/>
                          <w:rPr>
                            <w:color w:val="000000"/>
                            <w:sz w:val="24"/>
                          </w:rPr>
                        </w:pPr>
                        <w:r w:rsidRPr="00800255">
                          <w:rPr>
                            <w:b/>
                          </w:rPr>
                          <w:t>Figure 3.7: False peak calling by randomly mapped repetitive ChIP-Seq reads</w:t>
                        </w:r>
                        <w:r>
                          <w:t>. ZFP809 binds to the Pro-PBS in the internal region of MmERV-Pro proviruses. After ChIP, reads are sequenced and mapped to the genome. Reads that cannot be uniquely aligned to a genomic region are randomly distributed among all possible mapping sites, leading to enriched read density at regions, such as MmERV-</w:t>
                        </w:r>
                        <w:proofErr w:type="spellStart"/>
                        <w:r>
                          <w:t>Gly</w:t>
                        </w:r>
                        <w:proofErr w:type="spellEnd"/>
                        <w:r>
                          <w:t xml:space="preserve"> proviruses or solo LTRs, and potentially peak calling at regions that are not targeted by ZFP809.</w:t>
                        </w:r>
                      </w:p>
                    </w:txbxContent>
                  </v:textbox>
                </v:shape>
                <w10:wrap type="topAndBottom"/>
              </v:group>
            </w:pict>
          </mc:Fallback>
        </mc:AlternateContent>
      </w:r>
      <w:r w:rsidR="00027A63">
        <w:rPr>
          <w:color w:val="000000"/>
        </w:rPr>
        <w:t>LTR and 5’</w:t>
      </w:r>
      <w:r w:rsidR="00467AFB">
        <w:rPr>
          <w:color w:val="000000"/>
        </w:rPr>
        <w:t xml:space="preserve">UTR regions. The </w:t>
      </w:r>
      <w:r w:rsidR="009E487B">
        <w:rPr>
          <w:color w:val="000000"/>
        </w:rPr>
        <w:t>Bowtie mapping tool</w:t>
      </w:r>
      <w:r w:rsidR="00467AFB">
        <w:rPr>
          <w:color w:val="000000"/>
        </w:rPr>
        <w:t xml:space="preserve"> distributes reads that can be aligned to multiple genomic loci randomly. </w:t>
      </w:r>
      <w:r w:rsidR="00682BF9">
        <w:rPr>
          <w:color w:val="000000"/>
        </w:rPr>
        <w:t xml:space="preserve">Therefore, many reads that were actually derived from MmERV-Pro elements are likely to be aligned to other MmERV elements that lack the </w:t>
      </w:r>
      <w:r w:rsidR="00682BF9">
        <w:rPr>
          <w:color w:val="000000"/>
        </w:rPr>
        <w:lastRenderedPageBreak/>
        <w:t>ZFP809 binding site</w:t>
      </w:r>
      <w:r w:rsidR="00525C87">
        <w:rPr>
          <w:color w:val="000000"/>
        </w:rPr>
        <w:t xml:space="preserve"> (Fig. 3.7)</w:t>
      </w:r>
      <w:r w:rsidR="00682BF9">
        <w:rPr>
          <w:color w:val="000000"/>
        </w:rPr>
        <w:t xml:space="preserve">. To overcome this problem only reads that </w:t>
      </w:r>
      <w:r w:rsidR="008663A7">
        <w:rPr>
          <w:color w:val="000000"/>
        </w:rPr>
        <w:t>can</w:t>
      </w:r>
      <w:r w:rsidR="00682BF9">
        <w:rPr>
          <w:color w:val="000000"/>
        </w:rPr>
        <w:t xml:space="preserve"> be aligned to a unique genomic locus may be considered for peak calling. However, this would introduce a strong bias since peaks in well conserved elements would not be identified</w:t>
      </w:r>
      <w:r w:rsidR="005F1CE2">
        <w:rPr>
          <w:color w:val="000000"/>
        </w:rPr>
        <w:t xml:space="preserve"> at all</w:t>
      </w:r>
      <w:r w:rsidR="00682BF9">
        <w:rPr>
          <w:color w:val="000000"/>
        </w:rPr>
        <w:t xml:space="preserve">. Nevertheless, we observed that peaks on intact </w:t>
      </w:r>
      <w:r w:rsidR="000255CD">
        <w:rPr>
          <w:color w:val="000000"/>
        </w:rPr>
        <w:t xml:space="preserve">RLTR6-int </w:t>
      </w:r>
      <w:r w:rsidR="00682BF9">
        <w:rPr>
          <w:color w:val="000000"/>
        </w:rPr>
        <w:t xml:space="preserve">Pro-PBS sequences are </w:t>
      </w:r>
      <w:r w:rsidR="000255CD">
        <w:rPr>
          <w:color w:val="000000"/>
        </w:rPr>
        <w:t>clearly more strongly</w:t>
      </w:r>
      <w:r w:rsidR="00682BF9">
        <w:rPr>
          <w:color w:val="000000"/>
        </w:rPr>
        <w:t xml:space="preserve"> enriched </w:t>
      </w:r>
      <w:r w:rsidR="009C3F95">
        <w:rPr>
          <w:color w:val="000000"/>
        </w:rPr>
        <w:t xml:space="preserve">over input </w:t>
      </w:r>
      <w:r w:rsidR="00682BF9">
        <w:rPr>
          <w:color w:val="000000"/>
        </w:rPr>
        <w:t xml:space="preserve">than peaks on </w:t>
      </w:r>
      <w:r w:rsidR="000255CD">
        <w:rPr>
          <w:color w:val="000000"/>
        </w:rPr>
        <w:t xml:space="preserve">RLTR6-int </w:t>
      </w:r>
      <w:proofErr w:type="spellStart"/>
      <w:r w:rsidR="00682BF9">
        <w:rPr>
          <w:color w:val="000000"/>
        </w:rPr>
        <w:t>Gly</w:t>
      </w:r>
      <w:proofErr w:type="spellEnd"/>
      <w:r w:rsidR="00682BF9">
        <w:rPr>
          <w:color w:val="000000"/>
        </w:rPr>
        <w:t>-PBS sequences</w:t>
      </w:r>
      <w:r w:rsidR="005F1CE2">
        <w:rPr>
          <w:color w:val="000000"/>
        </w:rPr>
        <w:t xml:space="preserve"> (data not shown)</w:t>
      </w:r>
      <w:r w:rsidR="00682BF9">
        <w:rPr>
          <w:color w:val="000000"/>
        </w:rPr>
        <w:t>. We observed the same effect for other ERVs</w:t>
      </w:r>
      <w:r w:rsidR="000255CD">
        <w:rPr>
          <w:color w:val="000000"/>
        </w:rPr>
        <w:t xml:space="preserve"> groups of which only certain members </w:t>
      </w:r>
      <w:r w:rsidR="00682BF9">
        <w:rPr>
          <w:color w:val="000000"/>
        </w:rPr>
        <w:t>contain a Pro-PBS</w:t>
      </w:r>
      <w:r w:rsidR="00454A28">
        <w:rPr>
          <w:color w:val="000000"/>
        </w:rPr>
        <w:t xml:space="preserve">. </w:t>
      </w:r>
      <w:r w:rsidR="009C3F95">
        <w:rPr>
          <w:color w:val="000000"/>
        </w:rPr>
        <w:t>To test</w:t>
      </w:r>
      <w:r w:rsidR="000255CD">
        <w:rPr>
          <w:color w:val="000000"/>
        </w:rPr>
        <w:t xml:space="preserve"> whether </w:t>
      </w:r>
      <w:proofErr w:type="spellStart"/>
      <w:r w:rsidR="002118AA">
        <w:rPr>
          <w:color w:val="000000"/>
        </w:rPr>
        <w:t>Gly</w:t>
      </w:r>
      <w:proofErr w:type="spellEnd"/>
      <w:r w:rsidR="002118AA">
        <w:rPr>
          <w:color w:val="000000"/>
        </w:rPr>
        <w:t xml:space="preserve">-PBS sequences </w:t>
      </w:r>
      <w:r w:rsidR="000255CD">
        <w:rPr>
          <w:color w:val="000000"/>
        </w:rPr>
        <w:t>are</w:t>
      </w:r>
      <w:r w:rsidR="002118AA">
        <w:rPr>
          <w:color w:val="000000"/>
        </w:rPr>
        <w:t xml:space="preserve"> target</w:t>
      </w:r>
      <w:r w:rsidR="002B5090">
        <w:rPr>
          <w:color w:val="000000"/>
        </w:rPr>
        <w:t>e</w:t>
      </w:r>
      <w:r w:rsidR="002118AA">
        <w:rPr>
          <w:color w:val="000000"/>
        </w:rPr>
        <w:t>d by ZFP809</w:t>
      </w:r>
      <w:r w:rsidR="009C3F95">
        <w:rPr>
          <w:color w:val="000000"/>
        </w:rPr>
        <w:t xml:space="preserve"> or only appear within ZFP809 ChIP-seq peaks due to the homology of their flanking sequences to RLTR6-int elements </w:t>
      </w:r>
      <w:r w:rsidR="008663A7">
        <w:rPr>
          <w:color w:val="000000"/>
        </w:rPr>
        <w:t>with</w:t>
      </w:r>
      <w:r w:rsidR="009C3F95">
        <w:rPr>
          <w:color w:val="000000"/>
        </w:rPr>
        <w:t xml:space="preserve"> Pro-PBS sequences, we analysed </w:t>
      </w:r>
      <w:proofErr w:type="spellStart"/>
      <w:r w:rsidR="009C3F95">
        <w:rPr>
          <w:color w:val="000000"/>
        </w:rPr>
        <w:t>Gly</w:t>
      </w:r>
      <w:proofErr w:type="spellEnd"/>
      <w:r w:rsidR="009C3F95">
        <w:rPr>
          <w:color w:val="000000"/>
        </w:rPr>
        <w:t xml:space="preserve">-PBS sequences in other ERV groups and found that none of them was overlapping with a ChIP-seq peak (data not shown). This indicates that only MmERV-Pro </w:t>
      </w:r>
      <w:r w:rsidR="00027A63">
        <w:rPr>
          <w:color w:val="000000"/>
        </w:rPr>
        <w:t>but not MmERV-</w:t>
      </w:r>
      <w:proofErr w:type="spellStart"/>
      <w:r w:rsidR="00027A63">
        <w:rPr>
          <w:color w:val="000000"/>
        </w:rPr>
        <w:t>Gly</w:t>
      </w:r>
      <w:proofErr w:type="spellEnd"/>
      <w:r w:rsidR="00027A63">
        <w:rPr>
          <w:color w:val="000000"/>
        </w:rPr>
        <w:t xml:space="preserve"> </w:t>
      </w:r>
      <w:r w:rsidR="009C3F95">
        <w:rPr>
          <w:color w:val="000000"/>
        </w:rPr>
        <w:t>elements are targeted by ZFP809 and highlights the importance of a careful interpretation of ChIP-seq peaks in repetitive elements.</w:t>
      </w:r>
      <w:r w:rsidR="00484BEC" w:rsidRPr="00484BEC">
        <w:rPr>
          <w:noProof/>
          <w:color w:val="000000"/>
          <w:lang w:eastAsia="en-GB"/>
        </w:rPr>
        <w:t xml:space="preserve"> </w:t>
      </w:r>
      <w:r w:rsidR="00454A28">
        <w:rPr>
          <w:color w:val="000000"/>
        </w:rPr>
        <w:t xml:space="preserve">The </w:t>
      </w:r>
      <w:r w:rsidR="00027A63">
        <w:rPr>
          <w:color w:val="000000"/>
        </w:rPr>
        <w:t xml:space="preserve">motif </w:t>
      </w:r>
      <w:r w:rsidR="00454A28">
        <w:rPr>
          <w:color w:val="000000"/>
        </w:rPr>
        <w:t>logos</w:t>
      </w:r>
      <w:r w:rsidR="00F42F5E">
        <w:rPr>
          <w:color w:val="000000"/>
        </w:rPr>
        <w:t xml:space="preserve"> derived from aligned target motifs in RLTR6-int and other repeat types</w:t>
      </w:r>
      <w:r w:rsidR="00454A28">
        <w:rPr>
          <w:color w:val="000000"/>
        </w:rPr>
        <w:t xml:space="preserve"> </w:t>
      </w:r>
      <w:r w:rsidR="00F42F5E">
        <w:rPr>
          <w:color w:val="000000"/>
        </w:rPr>
        <w:t>(</w:t>
      </w:r>
      <w:r w:rsidR="00454A28">
        <w:rPr>
          <w:color w:val="000000"/>
        </w:rPr>
        <w:t>Fig. 3.6</w:t>
      </w:r>
      <w:r w:rsidR="00F42F5E">
        <w:rPr>
          <w:color w:val="000000"/>
        </w:rPr>
        <w:t>)</w:t>
      </w:r>
      <w:r w:rsidR="00454A28">
        <w:rPr>
          <w:color w:val="000000"/>
        </w:rPr>
        <w:t xml:space="preserve"> therefore do not necessarily indicate that </w:t>
      </w:r>
      <w:r w:rsidR="009C3F95">
        <w:rPr>
          <w:color w:val="000000"/>
        </w:rPr>
        <w:t>a large number of</w:t>
      </w:r>
      <w:r w:rsidR="00454A28">
        <w:rPr>
          <w:color w:val="000000"/>
        </w:rPr>
        <w:t xml:space="preserve"> </w:t>
      </w:r>
      <w:r w:rsidR="00F42F5E">
        <w:rPr>
          <w:color w:val="000000"/>
        </w:rPr>
        <w:t xml:space="preserve">different target motifs </w:t>
      </w:r>
      <w:r w:rsidR="00454A28">
        <w:rPr>
          <w:color w:val="000000"/>
        </w:rPr>
        <w:t xml:space="preserve">sequences is </w:t>
      </w:r>
      <w:r w:rsidR="00F42F5E">
        <w:rPr>
          <w:color w:val="000000"/>
        </w:rPr>
        <w:t xml:space="preserve">bound </w:t>
      </w:r>
      <w:r w:rsidR="00454A28">
        <w:rPr>
          <w:color w:val="000000"/>
        </w:rPr>
        <w:t xml:space="preserve">by ZFP809 in these </w:t>
      </w:r>
      <w:r w:rsidR="009C3F95">
        <w:rPr>
          <w:color w:val="000000"/>
        </w:rPr>
        <w:t>repeats</w:t>
      </w:r>
      <w:r w:rsidR="00E912F7">
        <w:rPr>
          <w:color w:val="000000"/>
        </w:rPr>
        <w:t xml:space="preserve"> </w:t>
      </w:r>
      <w:r w:rsidR="00F42F5E">
        <w:rPr>
          <w:color w:val="000000"/>
        </w:rPr>
        <w:t>but</w:t>
      </w:r>
      <w:r w:rsidR="00E912F7">
        <w:rPr>
          <w:color w:val="000000"/>
        </w:rPr>
        <w:t xml:space="preserve"> may merely reflect </w:t>
      </w:r>
      <w:r w:rsidR="00F42F5E">
        <w:rPr>
          <w:color w:val="000000"/>
        </w:rPr>
        <w:t xml:space="preserve">the </w:t>
      </w:r>
      <w:r w:rsidR="00E912F7">
        <w:rPr>
          <w:color w:val="000000"/>
        </w:rPr>
        <w:t>sequence diversity at the position at which ZFP809 binds in at least some elements. Notably</w:t>
      </w:r>
      <w:r w:rsidR="00454A28">
        <w:rPr>
          <w:color w:val="000000"/>
        </w:rPr>
        <w:t>, the target motifs in RLTR10 and MERV</w:t>
      </w:r>
      <w:r w:rsidR="00E912F7">
        <w:rPr>
          <w:color w:val="000000"/>
        </w:rPr>
        <w:t xml:space="preserve">-L elements were well conserved and we did not find Pro-PBS sequences in any of these elements, </w:t>
      </w:r>
      <w:r w:rsidR="00454A28">
        <w:rPr>
          <w:color w:val="000000"/>
        </w:rPr>
        <w:t xml:space="preserve">indicating that these </w:t>
      </w:r>
      <w:r w:rsidR="00E912F7">
        <w:rPr>
          <w:color w:val="000000"/>
        </w:rPr>
        <w:t>target motifs may</w:t>
      </w:r>
      <w:r w:rsidR="00454A28">
        <w:rPr>
          <w:color w:val="000000"/>
        </w:rPr>
        <w:t xml:space="preserve"> </w:t>
      </w:r>
      <w:r w:rsidR="00E912F7">
        <w:rPr>
          <w:color w:val="000000"/>
        </w:rPr>
        <w:t xml:space="preserve">indeed </w:t>
      </w:r>
      <w:r w:rsidR="00454A28">
        <w:rPr>
          <w:color w:val="000000"/>
        </w:rPr>
        <w:t xml:space="preserve">be bound by ZFP809. </w:t>
      </w:r>
      <w:r w:rsidR="00E912F7">
        <w:rPr>
          <w:color w:val="000000"/>
        </w:rPr>
        <w:t xml:space="preserve">However, we cannot exclude that only </w:t>
      </w:r>
      <w:r w:rsidR="00E54DFC">
        <w:rPr>
          <w:color w:val="000000"/>
        </w:rPr>
        <w:t xml:space="preserve">a small subset </w:t>
      </w:r>
      <w:r w:rsidR="00E912F7">
        <w:rPr>
          <w:color w:val="000000"/>
        </w:rPr>
        <w:t>of these ERVs are actually bound by ZFP809 and randomly mapped reads are responsible for the large number of peaks at these elements (see Fig. 3.7)</w:t>
      </w:r>
      <w:r w:rsidR="00F42F5E">
        <w:rPr>
          <w:color w:val="000000"/>
        </w:rPr>
        <w:t>.</w:t>
      </w:r>
    </w:p>
    <w:p w:rsidR="00454A28" w:rsidRPr="005F1CE2" w:rsidRDefault="00E912F7" w:rsidP="00454A28">
      <w:pPr>
        <w:rPr>
          <w:color w:val="000000"/>
        </w:rPr>
      </w:pPr>
      <w:r>
        <w:rPr>
          <w:color w:val="000000"/>
        </w:rPr>
        <w:t>Interestingly</w:t>
      </w:r>
      <w:r w:rsidR="00454A28">
        <w:rPr>
          <w:color w:val="000000"/>
        </w:rPr>
        <w:t xml:space="preserve">, the identified motif in RLTR10-int elements, which </w:t>
      </w:r>
      <w:r w:rsidR="00454A28" w:rsidRPr="002F3130">
        <w:t xml:space="preserve">differs from the Pro-PBS in </w:t>
      </w:r>
      <w:r w:rsidR="00454A28">
        <w:t>four</w:t>
      </w:r>
      <w:r w:rsidR="00454A28" w:rsidRPr="002F3130">
        <w:t xml:space="preserve"> nucleotides</w:t>
      </w:r>
      <w:r w:rsidR="00454A28">
        <w:t xml:space="preserve">, </w:t>
      </w:r>
      <w:r w:rsidR="00454A28" w:rsidRPr="002F3130">
        <w:t xml:space="preserve">is complementary to </w:t>
      </w:r>
      <w:r w:rsidR="008663A7">
        <w:t xml:space="preserve">the 3’ </w:t>
      </w:r>
      <w:r w:rsidR="00454A28">
        <w:t xml:space="preserve">end of </w:t>
      </w:r>
      <w:r w:rsidR="008663A7">
        <w:t>nine</w:t>
      </w:r>
      <w:r w:rsidR="005F1CE2">
        <w:t xml:space="preserve"> </w:t>
      </w:r>
      <w:r w:rsidR="008663A7">
        <w:t>murine isoleucine-</w:t>
      </w:r>
      <w:proofErr w:type="spellStart"/>
      <w:r w:rsidR="00454A28" w:rsidRPr="002F3130">
        <w:t>tRNA</w:t>
      </w:r>
      <w:r w:rsidR="008663A7">
        <w:t>s</w:t>
      </w:r>
      <w:proofErr w:type="spellEnd"/>
      <w:r w:rsidR="00454A28" w:rsidRPr="002F3130">
        <w:t xml:space="preserve"> </w:t>
      </w:r>
      <w:r w:rsidR="00454A28">
        <w:t>(</w:t>
      </w:r>
      <w:r w:rsidR="00F42F5E">
        <w:t>referred to</w:t>
      </w:r>
      <w:r w:rsidR="00454A28">
        <w:t xml:space="preserve"> as mIle9 in chapter 2). This putative PBS </w:t>
      </w:r>
      <w:r w:rsidR="00454A28" w:rsidRPr="002F3130">
        <w:t>was found at high copy numbers in the mouse genome</w:t>
      </w:r>
      <w:r w:rsidR="00454A28">
        <w:t xml:space="preserve"> (</w:t>
      </w:r>
      <w:r w:rsidR="00027A63">
        <w:t xml:space="preserve">chapter 2, </w:t>
      </w:r>
      <w:r w:rsidR="00454A28">
        <w:t xml:space="preserve">Table 2.1). However, the sequence is located about 300 bp downstream of the </w:t>
      </w:r>
      <w:r w:rsidR="005F1CE2">
        <w:t>conserved RLTR10 PBS</w:t>
      </w:r>
      <w:r w:rsidR="00454A28">
        <w:t xml:space="preserve">, which </w:t>
      </w:r>
      <w:r w:rsidR="005F1CE2">
        <w:t>is complementary to a phenylalanine tRNA</w:t>
      </w:r>
      <w:r w:rsidR="00454A28">
        <w:t>, and it remains unknown whether this sequence serves as a</w:t>
      </w:r>
      <w:r w:rsidR="005F1CE2">
        <w:t>n alternative</w:t>
      </w:r>
      <w:r w:rsidR="00454A28">
        <w:t xml:space="preserve"> </w:t>
      </w:r>
      <w:r w:rsidR="005F1CE2">
        <w:t>PBS</w:t>
      </w:r>
      <w:r w:rsidR="00454A28">
        <w:t xml:space="preserve"> for reverse transcription. </w:t>
      </w:r>
      <w:r w:rsidR="00383B0B">
        <w:t xml:space="preserve">The motif in MERV-L elements was only about 50% </w:t>
      </w:r>
      <w:r w:rsidR="00E072CA">
        <w:t>homologous</w:t>
      </w:r>
      <w:r w:rsidR="00383B0B">
        <w:t xml:space="preserve"> to the Pro-PBS. </w:t>
      </w:r>
      <w:r w:rsidR="00774C7F">
        <w:t>As mentioned above, t</w:t>
      </w:r>
      <w:r w:rsidR="00383B0B">
        <w:t xml:space="preserve">he peak regions found in RLTR10 and MERV-L elements were clearly </w:t>
      </w:r>
      <w:r w:rsidR="008663A7">
        <w:t>less enriched over input</w:t>
      </w:r>
      <w:r w:rsidR="00383B0B">
        <w:t xml:space="preserve"> than peaks in Pro-PBS containing ERVs (Fig. 3.4), indicating that the target sites in these elements do not efficiently recruit ZFP809.</w:t>
      </w:r>
    </w:p>
    <w:p w:rsidR="001D00DA" w:rsidRPr="00383B0B" w:rsidRDefault="00383B0B" w:rsidP="0077039A">
      <w:pPr>
        <w:rPr>
          <w:color w:val="000000"/>
        </w:rPr>
      </w:pPr>
      <w:r>
        <w:rPr>
          <w:color w:val="000000"/>
        </w:rPr>
        <w:lastRenderedPageBreak/>
        <w:t xml:space="preserve">As shown in </w:t>
      </w:r>
      <w:r w:rsidR="00B2294B">
        <w:rPr>
          <w:color w:val="000000"/>
        </w:rPr>
        <w:t xml:space="preserve">Supplementary </w:t>
      </w:r>
      <w:r>
        <w:rPr>
          <w:color w:val="000000"/>
        </w:rPr>
        <w:t xml:space="preserve">Table </w:t>
      </w:r>
      <w:r w:rsidR="00B2294B">
        <w:rPr>
          <w:color w:val="000000"/>
        </w:rPr>
        <w:t>S3.1</w:t>
      </w:r>
      <w:r>
        <w:rPr>
          <w:color w:val="000000"/>
        </w:rPr>
        <w:t xml:space="preserve">, no target motifs were found in a large number of peaks overlapping with other ERV elements such as RLTRETN_MM and </w:t>
      </w:r>
      <w:proofErr w:type="spellStart"/>
      <w:r>
        <w:rPr>
          <w:color w:val="000000"/>
        </w:rPr>
        <w:t>IAPEz-int</w:t>
      </w:r>
      <w:proofErr w:type="spellEnd"/>
      <w:r>
        <w:rPr>
          <w:color w:val="000000"/>
        </w:rPr>
        <w:t xml:space="preserve">, </w:t>
      </w:r>
      <w:r w:rsidR="00B54613">
        <w:rPr>
          <w:color w:val="000000"/>
        </w:rPr>
        <w:t xml:space="preserve">indicating that the target binding sites responsible for ZFP809 recruitment </w:t>
      </w:r>
      <w:r w:rsidR="00774C7F">
        <w:rPr>
          <w:color w:val="000000"/>
        </w:rPr>
        <w:t xml:space="preserve">to these loci </w:t>
      </w:r>
      <w:r w:rsidR="00B54613">
        <w:rPr>
          <w:color w:val="000000"/>
        </w:rPr>
        <w:t xml:space="preserve">are </w:t>
      </w:r>
      <w:r w:rsidR="005E6897">
        <w:rPr>
          <w:color w:val="000000"/>
        </w:rPr>
        <w:t>either too degenerated to be reco</w:t>
      </w:r>
      <w:r w:rsidR="00774C7F">
        <w:rPr>
          <w:color w:val="000000"/>
        </w:rPr>
        <w:t>gnis</w:t>
      </w:r>
      <w:r w:rsidR="005E6897">
        <w:rPr>
          <w:color w:val="000000"/>
        </w:rPr>
        <w:t>ed</w:t>
      </w:r>
      <w:r w:rsidR="00774C7F">
        <w:rPr>
          <w:color w:val="000000"/>
        </w:rPr>
        <w:t>,</w:t>
      </w:r>
      <w:r w:rsidR="005E6897">
        <w:rPr>
          <w:color w:val="000000"/>
        </w:rPr>
        <w:t xml:space="preserve"> or sequence independent mechanisms contribute to ZFP809 recruitment to these loci.</w:t>
      </w:r>
      <w:r>
        <w:rPr>
          <w:color w:val="000000"/>
        </w:rPr>
        <w:t xml:space="preserve"> Indeed, in </w:t>
      </w:r>
      <w:proofErr w:type="spellStart"/>
      <w:r>
        <w:rPr>
          <w:color w:val="000000"/>
        </w:rPr>
        <w:t>IAPEz-int</w:t>
      </w:r>
      <w:proofErr w:type="spellEnd"/>
      <w:r>
        <w:rPr>
          <w:color w:val="000000"/>
        </w:rPr>
        <w:t xml:space="preserve"> elements the relative peak summit positions were scattered over several loci and belonged to</w:t>
      </w:r>
      <w:r w:rsidR="00A95E59">
        <w:rPr>
          <w:color w:val="000000"/>
        </w:rPr>
        <w:t xml:space="preserve"> peaks of low enrichment values</w:t>
      </w:r>
      <w:r>
        <w:rPr>
          <w:color w:val="000000"/>
        </w:rPr>
        <w:t xml:space="preserve"> (Fig. 3.4).  The motifs identified in simple repeats were only remotely similar to the Pro-PBS</w:t>
      </w:r>
      <w:r w:rsidR="00E137C9">
        <w:rPr>
          <w:color w:val="000000"/>
        </w:rPr>
        <w:t xml:space="preserve"> and the weakly enriched peaks overlapping with these elements indicate that these elements are not </w:t>
      </w:r>
      <w:r w:rsidR="00E072CA">
        <w:rPr>
          <w:color w:val="000000"/>
        </w:rPr>
        <w:t>efficiently bound by ZFP809</w:t>
      </w:r>
      <w:r w:rsidR="00E137C9">
        <w:rPr>
          <w:color w:val="000000"/>
        </w:rPr>
        <w:t xml:space="preserve"> (Fig. 3.6 and Supplementary Table S3.2).</w:t>
      </w:r>
    </w:p>
    <w:p w:rsidR="002B64B2" w:rsidRPr="002B10D0" w:rsidRDefault="004E5276" w:rsidP="00C85220">
      <w:pPr>
        <w:pStyle w:val="Heading3"/>
      </w:pPr>
      <w:bookmarkStart w:id="39" w:name="_Toc343249329"/>
      <w:r>
        <w:t>Distribution pattern of n</w:t>
      </w:r>
      <w:r w:rsidR="00964A31" w:rsidRPr="002B10D0">
        <w:t>on-repetit</w:t>
      </w:r>
      <w:r>
        <w:t>i</w:t>
      </w:r>
      <w:r w:rsidR="00964A31" w:rsidRPr="002B10D0">
        <w:t xml:space="preserve">ve </w:t>
      </w:r>
      <w:r w:rsidR="00C85220" w:rsidRPr="002B10D0">
        <w:t>ZFP809 binding sites</w:t>
      </w:r>
      <w:bookmarkEnd w:id="39"/>
    </w:p>
    <w:p w:rsidR="004A126A" w:rsidRPr="00774C7F" w:rsidRDefault="00B2294B" w:rsidP="005165F7">
      <w:pPr>
        <w:rPr>
          <w:color w:val="000000"/>
        </w:rPr>
      </w:pPr>
      <w:r>
        <w:rPr>
          <w:color w:val="000000"/>
        </w:rPr>
        <w:t>DNA-</w:t>
      </w:r>
      <w:r w:rsidR="00E137C9">
        <w:rPr>
          <w:color w:val="000000"/>
        </w:rPr>
        <w:t xml:space="preserve">binding transcription factors are often located close to the transcription start sites (TSS) of genes where they can regulate gene expression by recruiting </w:t>
      </w:r>
      <w:r w:rsidR="000602D7">
        <w:rPr>
          <w:color w:val="000000"/>
        </w:rPr>
        <w:t xml:space="preserve">transcriptional </w:t>
      </w:r>
      <w:r w:rsidR="00E137C9">
        <w:rPr>
          <w:color w:val="000000"/>
        </w:rPr>
        <w:t xml:space="preserve">cofactors or </w:t>
      </w:r>
      <w:r w:rsidR="000602D7">
        <w:rPr>
          <w:color w:val="000000"/>
        </w:rPr>
        <w:t xml:space="preserve">directly </w:t>
      </w:r>
      <w:r w:rsidR="00E137C9">
        <w:rPr>
          <w:color w:val="000000"/>
        </w:rPr>
        <w:t xml:space="preserve">modifying the chromatin structure. </w:t>
      </w:r>
      <w:r w:rsidR="004A126A">
        <w:rPr>
          <w:color w:val="000000"/>
        </w:rPr>
        <w:t xml:space="preserve">To investigate whether </w:t>
      </w:r>
      <w:r w:rsidR="00E137C9">
        <w:rPr>
          <w:color w:val="000000"/>
        </w:rPr>
        <w:t xml:space="preserve">ZFP809 binding sites </w:t>
      </w:r>
      <w:r w:rsidR="004A126A">
        <w:rPr>
          <w:color w:val="000000"/>
        </w:rPr>
        <w:t>are</w:t>
      </w:r>
      <w:r w:rsidR="005F6656">
        <w:rPr>
          <w:color w:val="000000"/>
        </w:rPr>
        <w:t xml:space="preserve"> associated with </w:t>
      </w:r>
      <w:r w:rsidR="00E137C9">
        <w:rPr>
          <w:color w:val="000000"/>
        </w:rPr>
        <w:t>TSS</w:t>
      </w:r>
      <w:r w:rsidR="000F0971">
        <w:rPr>
          <w:color w:val="000000"/>
        </w:rPr>
        <w:t xml:space="preserve"> of annotated genes, all 6499 </w:t>
      </w:r>
      <w:r w:rsidR="00343EAF">
        <w:rPr>
          <w:color w:val="000000"/>
        </w:rPr>
        <w:t>peak regions</w:t>
      </w:r>
      <w:r w:rsidR="00774C7F">
        <w:rPr>
          <w:color w:val="000000"/>
        </w:rPr>
        <w:t xml:space="preserve"> were analys</w:t>
      </w:r>
      <w:r w:rsidR="000F0971">
        <w:rPr>
          <w:color w:val="000000"/>
        </w:rPr>
        <w:t xml:space="preserve">ed using a peak annotation tool on the </w:t>
      </w:r>
      <w:r w:rsidR="000F0971" w:rsidRPr="00E072CA">
        <w:rPr>
          <w:color w:val="000000"/>
        </w:rPr>
        <w:t>Nebula</w:t>
      </w:r>
      <w:r w:rsidR="000F0971">
        <w:rPr>
          <w:color w:val="000000"/>
        </w:rPr>
        <w:t xml:space="preserve"> platform</w:t>
      </w:r>
      <w:r w:rsidR="00732F00">
        <w:rPr>
          <w:color w:val="000000"/>
        </w:rPr>
        <w:t xml:space="preserve"> (</w:t>
      </w:r>
      <w:r w:rsidR="00732F00" w:rsidRPr="00732F00">
        <w:rPr>
          <w:color w:val="000000"/>
        </w:rPr>
        <w:t>http://nebula.curie.fr/root</w:t>
      </w:r>
      <w:r w:rsidR="00732F00">
        <w:rPr>
          <w:color w:val="000000"/>
        </w:rPr>
        <w:t>)</w:t>
      </w:r>
      <w:r w:rsidR="000F0971">
        <w:rPr>
          <w:color w:val="000000"/>
        </w:rPr>
        <w:t xml:space="preserve">. </w:t>
      </w:r>
      <w:r w:rsidR="00380EE7">
        <w:rPr>
          <w:color w:val="000000"/>
        </w:rPr>
        <w:t>Surprisingly</w:t>
      </w:r>
      <w:r w:rsidR="00BF7F23">
        <w:rPr>
          <w:color w:val="000000"/>
        </w:rPr>
        <w:t xml:space="preserve">, the </w:t>
      </w:r>
      <w:r w:rsidR="00774C7F">
        <w:rPr>
          <w:color w:val="000000"/>
        </w:rPr>
        <w:t xml:space="preserve">FLAG-ZFP809 </w:t>
      </w:r>
      <w:r w:rsidR="00BF7F23">
        <w:rPr>
          <w:color w:val="000000"/>
        </w:rPr>
        <w:t>peak</w:t>
      </w:r>
      <w:r w:rsidR="00774C7F">
        <w:rPr>
          <w:color w:val="000000"/>
        </w:rPr>
        <w:t>s</w:t>
      </w:r>
      <w:r w:rsidR="00BF7F23">
        <w:rPr>
          <w:color w:val="000000"/>
        </w:rPr>
        <w:t xml:space="preserve"> were </w:t>
      </w:r>
      <w:r w:rsidR="00380EE7">
        <w:rPr>
          <w:color w:val="000000"/>
        </w:rPr>
        <w:t xml:space="preserve">indeed </w:t>
      </w:r>
      <w:r w:rsidR="00BF7F23">
        <w:rPr>
          <w:color w:val="000000"/>
        </w:rPr>
        <w:t xml:space="preserve">preferably located </w:t>
      </w:r>
      <w:r w:rsidR="00E072CA">
        <w:rPr>
          <w:color w:val="000000"/>
        </w:rPr>
        <w:t>around</w:t>
      </w:r>
      <w:r w:rsidR="00E137C9">
        <w:rPr>
          <w:color w:val="000000"/>
        </w:rPr>
        <w:t xml:space="preserve"> </w:t>
      </w:r>
      <w:r w:rsidR="00380EE7">
        <w:rPr>
          <w:color w:val="000000"/>
        </w:rPr>
        <w:t xml:space="preserve">TSS of </w:t>
      </w:r>
      <w:r w:rsidR="00BF7F23">
        <w:rPr>
          <w:color w:val="000000"/>
        </w:rPr>
        <w:t xml:space="preserve">Refseq </w:t>
      </w:r>
      <w:r w:rsidR="00380EE7">
        <w:rPr>
          <w:color w:val="000000"/>
        </w:rPr>
        <w:t>genes</w:t>
      </w:r>
      <w:r w:rsidR="00F42F5E">
        <w:rPr>
          <w:color w:val="000000"/>
        </w:rPr>
        <w:t xml:space="preserve"> (Fig. 3.8</w:t>
      </w:r>
      <w:r w:rsidR="00C37A97">
        <w:rPr>
          <w:color w:val="000000"/>
        </w:rPr>
        <w:t>A)</w:t>
      </w:r>
      <w:r w:rsidR="00BF7F23">
        <w:rPr>
          <w:color w:val="000000"/>
        </w:rPr>
        <w:t xml:space="preserve">. </w:t>
      </w:r>
      <w:r w:rsidR="005C6493">
        <w:rPr>
          <w:color w:val="000000"/>
        </w:rPr>
        <w:t xml:space="preserve">Since about </w:t>
      </w:r>
      <w:r w:rsidR="00380EE7">
        <w:rPr>
          <w:color w:val="000000"/>
        </w:rPr>
        <w:t>half</w:t>
      </w:r>
      <w:r w:rsidR="005C6493">
        <w:rPr>
          <w:color w:val="000000"/>
        </w:rPr>
        <w:t xml:space="preserve"> of the peak regions </w:t>
      </w:r>
      <w:r w:rsidR="006E42F0">
        <w:rPr>
          <w:color w:val="000000"/>
        </w:rPr>
        <w:t>were</w:t>
      </w:r>
      <w:r w:rsidR="005C6493">
        <w:rPr>
          <w:color w:val="000000"/>
        </w:rPr>
        <w:t xml:space="preserve"> located within the non-repetitive fraction of the genome, </w:t>
      </w:r>
      <w:r w:rsidR="00380EE7">
        <w:rPr>
          <w:color w:val="000000"/>
        </w:rPr>
        <w:t>whereas the other half was found in ERV elements</w:t>
      </w:r>
      <w:r w:rsidR="00E072CA">
        <w:rPr>
          <w:color w:val="000000"/>
        </w:rPr>
        <w:t xml:space="preserve"> (Fig. 3.2A)</w:t>
      </w:r>
      <w:r w:rsidR="00380EE7">
        <w:rPr>
          <w:color w:val="000000"/>
        </w:rPr>
        <w:t xml:space="preserve">, </w:t>
      </w:r>
      <w:r w:rsidR="005C6493">
        <w:rPr>
          <w:color w:val="000000"/>
        </w:rPr>
        <w:t xml:space="preserve">we wanted to evaluate whether peaks associated with repetitive elements or non-repetitive genomic regions </w:t>
      </w:r>
      <w:r w:rsidR="00380EE7">
        <w:rPr>
          <w:color w:val="000000"/>
        </w:rPr>
        <w:t xml:space="preserve">were responsible for the observed </w:t>
      </w:r>
      <w:r w:rsidR="00E072CA">
        <w:rPr>
          <w:color w:val="000000"/>
        </w:rPr>
        <w:t>peak distribution</w:t>
      </w:r>
      <w:r w:rsidR="005C6493">
        <w:rPr>
          <w:color w:val="000000"/>
        </w:rPr>
        <w:t xml:space="preserve">. </w:t>
      </w:r>
      <w:r w:rsidR="00380EE7">
        <w:rPr>
          <w:color w:val="000000"/>
        </w:rPr>
        <w:t>For this, we</w:t>
      </w:r>
      <w:r w:rsidR="005C6493">
        <w:rPr>
          <w:color w:val="000000"/>
        </w:rPr>
        <w:t xml:space="preserve"> divided the peaks into three groups: </w:t>
      </w:r>
      <w:r w:rsidR="005C6493" w:rsidRPr="002B10D0">
        <w:rPr>
          <w:color w:val="000000"/>
        </w:rPr>
        <w:t xml:space="preserve">Non-repetitive peaks (n=2690) with less than 20% repeat content, </w:t>
      </w:r>
      <w:r w:rsidR="005C6493">
        <w:rPr>
          <w:color w:val="000000"/>
        </w:rPr>
        <w:t xml:space="preserve">repetitive peaks (n=2602) with more than 80% repeat content and intermediate peaks </w:t>
      </w:r>
      <w:r w:rsidR="00380EE7">
        <w:rPr>
          <w:color w:val="000000"/>
        </w:rPr>
        <w:t xml:space="preserve">(n=1205) </w:t>
      </w:r>
      <w:r w:rsidR="005C6493">
        <w:rPr>
          <w:color w:val="000000"/>
        </w:rPr>
        <w:t xml:space="preserve">with a repeat content between 20 and 80%. </w:t>
      </w:r>
      <w:r w:rsidR="00C37A97">
        <w:rPr>
          <w:noProof/>
          <w:color w:val="000000"/>
          <w:lang w:eastAsia="en-GB"/>
        </w:rPr>
        <w:t>Peaks of each</w:t>
      </w:r>
      <w:r w:rsidR="005C6493">
        <w:rPr>
          <w:color w:val="000000"/>
        </w:rPr>
        <w:t xml:space="preserve"> category w</w:t>
      </w:r>
      <w:r w:rsidR="00C37A97">
        <w:rPr>
          <w:color w:val="000000"/>
        </w:rPr>
        <w:t>ere</w:t>
      </w:r>
      <w:r w:rsidR="005C6493">
        <w:rPr>
          <w:color w:val="000000"/>
        </w:rPr>
        <w:t xml:space="preserve"> associated with 1kb </w:t>
      </w:r>
      <w:r w:rsidR="00774C7F">
        <w:rPr>
          <w:color w:val="000000"/>
        </w:rPr>
        <w:t xml:space="preserve">long </w:t>
      </w:r>
      <w:r w:rsidR="005C6493">
        <w:rPr>
          <w:color w:val="000000"/>
        </w:rPr>
        <w:t xml:space="preserve">regions </w:t>
      </w:r>
      <w:r w:rsidR="00774C7F">
        <w:rPr>
          <w:color w:val="000000"/>
        </w:rPr>
        <w:t>u</w:t>
      </w:r>
      <w:r w:rsidR="00A7263F">
        <w:rPr>
          <w:color w:val="000000"/>
        </w:rPr>
        <w:t>p- and down</w:t>
      </w:r>
      <w:r w:rsidR="00774C7F">
        <w:rPr>
          <w:color w:val="000000"/>
        </w:rPr>
        <w:t>stream of all</w:t>
      </w:r>
      <w:r w:rsidR="005C6493">
        <w:rPr>
          <w:color w:val="000000"/>
        </w:rPr>
        <w:t xml:space="preserve"> Refseq </w:t>
      </w:r>
      <w:proofErr w:type="gramStart"/>
      <w:r w:rsidR="00774C7F">
        <w:rPr>
          <w:color w:val="000000"/>
        </w:rPr>
        <w:t>gene</w:t>
      </w:r>
      <w:proofErr w:type="gramEnd"/>
      <w:r w:rsidR="00774C7F">
        <w:rPr>
          <w:color w:val="000000"/>
        </w:rPr>
        <w:t xml:space="preserve"> TSS</w:t>
      </w:r>
      <w:r w:rsidR="005C6493">
        <w:rPr>
          <w:color w:val="000000"/>
        </w:rPr>
        <w:t xml:space="preserve"> to determine overlapping regions. </w:t>
      </w:r>
      <w:r w:rsidR="00C37A97">
        <w:t>T</w:t>
      </w:r>
      <w:r w:rsidR="00254A40" w:rsidRPr="002B10D0">
        <w:t>he peaks in the non-repetitive fraction of the genome were pr</w:t>
      </w:r>
      <w:r w:rsidR="00C64194">
        <w:t>eferably located around</w:t>
      </w:r>
      <w:r w:rsidR="00254A40" w:rsidRPr="002B10D0">
        <w:t xml:space="preserve"> the TSS of genes, whereas</w:t>
      </w:r>
      <w:r w:rsidR="003C4CEE" w:rsidRPr="002B10D0">
        <w:t xml:space="preserve"> </w:t>
      </w:r>
      <w:r w:rsidR="00BE6838">
        <w:t xml:space="preserve">repetitive peaks were </w:t>
      </w:r>
      <w:r w:rsidR="00E072CA">
        <w:t>generally</w:t>
      </w:r>
      <w:r w:rsidR="00BE6838">
        <w:t xml:space="preserve"> exclude</w:t>
      </w:r>
      <w:r w:rsidR="00E072CA">
        <w:t>d</w:t>
      </w:r>
      <w:r w:rsidR="00BE6838">
        <w:t xml:space="preserve"> in regions close to</w:t>
      </w:r>
      <w:r w:rsidR="003C4CEE" w:rsidRPr="002B10D0">
        <w:t xml:space="preserve"> TSS</w:t>
      </w:r>
      <w:r w:rsidR="00F42F5E">
        <w:t xml:space="preserve"> (Fig. 3.8</w:t>
      </w:r>
      <w:r w:rsidR="00C37A97">
        <w:t>B)</w:t>
      </w:r>
      <w:r w:rsidR="003C4CEE" w:rsidRPr="002B10D0">
        <w:t xml:space="preserve">. Intermediate peaks </w:t>
      </w:r>
      <w:r w:rsidR="005947AC">
        <w:t>were</w:t>
      </w:r>
      <w:r w:rsidR="003C4CEE" w:rsidRPr="002B10D0">
        <w:t xml:space="preserve"> distributed </w:t>
      </w:r>
      <w:r w:rsidR="00774C7F">
        <w:t>rather randomly</w:t>
      </w:r>
      <w:r w:rsidR="005947AC">
        <w:t xml:space="preserve"> around TSS</w:t>
      </w:r>
      <w:r w:rsidR="003C4CEE" w:rsidRPr="002B10D0">
        <w:t xml:space="preserve">. </w:t>
      </w:r>
      <w:r w:rsidR="00AD1188">
        <w:t xml:space="preserve">Notably, we observed </w:t>
      </w:r>
      <w:r w:rsidR="00565689">
        <w:t>a highly similar</w:t>
      </w:r>
      <w:r w:rsidR="00AD1188">
        <w:t xml:space="preserve"> distribution</w:t>
      </w:r>
      <w:r w:rsidR="00565689">
        <w:t xml:space="preserve"> pattern</w:t>
      </w:r>
      <w:r w:rsidR="00AD1188">
        <w:t xml:space="preserve"> for weak</w:t>
      </w:r>
      <w:r w:rsidR="00565689">
        <w:t>, moderate and strong non-repeti</w:t>
      </w:r>
      <w:r w:rsidR="00AD1188">
        <w:t>t</w:t>
      </w:r>
      <w:r w:rsidR="00565689">
        <w:t>i</w:t>
      </w:r>
      <w:r w:rsidR="00AD1188">
        <w:t xml:space="preserve">ve peaks (data not shown). </w:t>
      </w:r>
    </w:p>
    <w:p w:rsidR="004E1E82" w:rsidRDefault="00E54DFC" w:rsidP="004E1E82">
      <w:pPr>
        <w:pStyle w:val="Heading3"/>
      </w:pPr>
      <w:bookmarkStart w:id="40" w:name="_Toc343249330"/>
      <w:r>
        <w:rPr>
          <w:noProof/>
          <w:color w:val="000000"/>
          <w:lang w:eastAsia="en-GB"/>
        </w:rPr>
        <w:lastRenderedPageBreak/>
        <mc:AlternateContent>
          <mc:Choice Requires="wpg">
            <w:drawing>
              <wp:anchor distT="0" distB="0" distL="114300" distR="114300" simplePos="0" relativeHeight="251871232" behindDoc="0" locked="0" layoutInCell="1" allowOverlap="1" wp14:anchorId="4D2BA05D" wp14:editId="1DB3E8E1">
                <wp:simplePos x="0" y="0"/>
                <wp:positionH relativeFrom="column">
                  <wp:posOffset>-283210</wp:posOffset>
                </wp:positionH>
                <wp:positionV relativeFrom="paragraph">
                  <wp:posOffset>-17780</wp:posOffset>
                </wp:positionV>
                <wp:extent cx="6323965" cy="3938905"/>
                <wp:effectExtent l="0" t="0" r="635" b="4445"/>
                <wp:wrapTopAndBottom/>
                <wp:docPr id="141" name="Group 141"/>
                <wp:cNvGraphicFramePr/>
                <a:graphic xmlns:a="http://schemas.openxmlformats.org/drawingml/2006/main">
                  <a:graphicData uri="http://schemas.microsoft.com/office/word/2010/wordprocessingGroup">
                    <wpg:wgp>
                      <wpg:cNvGrpSpPr/>
                      <wpg:grpSpPr>
                        <a:xfrm>
                          <a:off x="0" y="0"/>
                          <a:ext cx="6323965" cy="3938905"/>
                          <a:chOff x="0" y="0"/>
                          <a:chExt cx="6323965" cy="3938905"/>
                        </a:xfrm>
                      </wpg:grpSpPr>
                      <wpg:grpSp>
                        <wpg:cNvPr id="67" name="Group 8"/>
                        <wpg:cNvGrpSpPr/>
                        <wpg:grpSpPr>
                          <a:xfrm>
                            <a:off x="0" y="0"/>
                            <a:ext cx="6323965" cy="2911475"/>
                            <a:chOff x="0" y="0"/>
                            <a:chExt cx="6324599" cy="2911518"/>
                          </a:xfrm>
                        </wpg:grpSpPr>
                        <pic:pic xmlns:pic="http://schemas.openxmlformats.org/drawingml/2006/picture">
                          <pic:nvPicPr>
                            <pic:cNvPr id="78" name="Picture 78" descr="C:\Users\wolfgern\AppData\Local\Temp\Galaxy49-[Peak_location_distribution_(png)].png"/>
                            <pic:cNvPicPr>
                              <a:picLocks noChangeAspect="1"/>
                            </pic:cNvPicPr>
                          </pic:nvPicPr>
                          <pic:blipFill rotWithShape="1">
                            <a:blip r:embed="rId52">
                              <a:extLst>
                                <a:ext uri="{28A0092B-C50C-407E-A947-70E740481C1C}">
                                  <a14:useLocalDpi xmlns:a14="http://schemas.microsoft.com/office/drawing/2010/main" val="0"/>
                                </a:ext>
                              </a:extLst>
                            </a:blip>
                            <a:srcRect t="55708"/>
                            <a:stretch/>
                          </pic:blipFill>
                          <pic:spPr bwMode="auto">
                            <a:xfrm>
                              <a:off x="0" y="431800"/>
                              <a:ext cx="3352800" cy="2479718"/>
                            </a:xfrm>
                            <a:prstGeom prst="rect">
                              <a:avLst/>
                            </a:prstGeom>
                            <a:noFill/>
                            <a:ln>
                              <a:noFill/>
                            </a:ln>
                            <a:extLst>
                              <a:ext uri="{53640926-AAD7-44D8-BBD7-CCE9431645EC}">
                                <a14:shadowObscured xmlns:a14="http://schemas.microsoft.com/office/drawing/2010/main"/>
                              </a:ext>
                            </a:extLst>
                          </pic:spPr>
                        </pic:pic>
                        <wps:wsp>
                          <wps:cNvPr id="103" name="TextBox 3"/>
                          <wps:cNvSpPr txBox="1"/>
                          <wps:spPr>
                            <a:xfrm>
                              <a:off x="228577" y="0"/>
                              <a:ext cx="381000" cy="266700"/>
                            </a:xfrm>
                            <a:prstGeom prst="rect">
                              <a:avLst/>
                            </a:prstGeom>
                            <a:noFill/>
                          </wps:spPr>
                          <wps:txbx>
                            <w:txbxContent>
                              <w:p w:rsidR="00D96F2A" w:rsidRDefault="00D96F2A" w:rsidP="00E54DFC">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104" name="TextBox 4"/>
                          <wps:cNvSpPr txBox="1"/>
                          <wps:spPr>
                            <a:xfrm>
                              <a:off x="3276272" y="0"/>
                              <a:ext cx="381000" cy="266700"/>
                            </a:xfrm>
                            <a:prstGeom prst="rect">
                              <a:avLst/>
                            </a:prstGeom>
                            <a:noFill/>
                          </wps:spPr>
                          <wps:txbx>
                            <w:txbxContent>
                              <w:p w:rsidR="00D96F2A" w:rsidRDefault="00D96F2A" w:rsidP="00E54DFC">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g:graphicFrame>
                          <wpg:cNvPr id="137" name="Chart 137"/>
                          <wpg:cNvFrPr>
                            <a:graphicFrameLocks/>
                          </wpg:cNvFrPr>
                          <wpg:xfrm>
                            <a:off x="3200400" y="457200"/>
                            <a:ext cx="3124199" cy="2394254"/>
                          </wpg:xfrm>
                          <a:graphic>
                            <a:graphicData uri="http://schemas.openxmlformats.org/drawingml/2006/chart">
                              <c:chart xmlns:c="http://schemas.openxmlformats.org/drawingml/2006/chart" xmlns:r="http://schemas.openxmlformats.org/officeDocument/2006/relationships" r:id="rId53"/>
                            </a:graphicData>
                          </a:graphic>
                        </wpg:graphicFrame>
                      </wpg:grpSp>
                      <wps:wsp>
                        <wps:cNvPr id="140" name="Text Box 140"/>
                        <wps:cNvSpPr txBox="1"/>
                        <wps:spPr>
                          <a:xfrm>
                            <a:off x="282329" y="2966085"/>
                            <a:ext cx="5753100" cy="972820"/>
                          </a:xfrm>
                          <a:prstGeom prst="rect">
                            <a:avLst/>
                          </a:prstGeom>
                          <a:solidFill>
                            <a:prstClr val="white"/>
                          </a:solidFill>
                          <a:ln>
                            <a:noFill/>
                          </a:ln>
                          <a:effectLst/>
                        </wps:spPr>
                        <wps:txbx>
                          <w:txbxContent>
                            <w:p w:rsidR="00D96F2A" w:rsidRPr="000D131A" w:rsidRDefault="00D96F2A" w:rsidP="00E54DFC">
                              <w:pPr>
                                <w:pStyle w:val="Caption"/>
                                <w:rPr>
                                  <w:color w:val="000000"/>
                                  <w:sz w:val="24"/>
                                  <w:lang w:val="en-US"/>
                                </w:rPr>
                              </w:pPr>
                              <w:r w:rsidRPr="00800255">
                                <w:rPr>
                                  <w:b/>
                                </w:rPr>
                                <w:t xml:space="preserve">Figure 3.8: </w:t>
                              </w:r>
                              <w:r>
                                <w:rPr>
                                  <w:b/>
                                </w:rPr>
                                <w:t>ZFP809 ChIP-seq p</w:t>
                              </w:r>
                              <w:r w:rsidRPr="00800255">
                                <w:rPr>
                                  <w:b/>
                                </w:rPr>
                                <w:t xml:space="preserve">eak distribution around TSS of Refseq genes. </w:t>
                              </w:r>
                              <w:r>
                                <w:t xml:space="preserve">(A) All filtered 6499 FLAG-ZFP809 ChIP-seq peaks were analysed using the peak annotation tools on the </w:t>
                              </w:r>
                              <w:r w:rsidRPr="00E54DFC">
                                <w:t xml:space="preserve">Nebula </w:t>
                              </w:r>
                              <w:r>
                                <w:t>platform. (B) Peaks were categorised according to their repeat content and correlated with 1 kb long regions around Refseq TSS. The histogram shows the proportion of repetitive, intermediate and non-repetitive peaks overlapping with the indicated genomic regions around TSS of Refseq genes.</w:t>
                              </w:r>
                            </w:p>
                            <w:p w:rsidR="00D96F2A" w:rsidRPr="00BE6838" w:rsidRDefault="00D96F2A" w:rsidP="00E54DFC">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1" o:spid="_x0000_s1079" style="position:absolute;left:0;text-align:left;margin-left:-22.3pt;margin-top:-1.4pt;width:497.95pt;height:310.15pt;z-index:251871232" coordsize="63239,39389" o:gfxdata="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">
                <v:group id="Group 8" o:spid="_x0000_s1080" style="position:absolute;width:63239;height:29114" coordsize="63245,29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Picture 78" o:spid="_x0000_s1081" type="#_x0000_t75" style="position:absolute;top:4318;width:33528;height:24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NBJvAAAAA2wAAAA8AAABkcnMvZG93bnJldi54bWxET01rwkAQvRf8D8sI3pqNHqzEbEQEIQU9&#10;VKPnaXaapM3Ohuw2Sf999yB4fLzvdDeZVgzUu8aygmUUgyAurW64UlBcj68bEM4ja2wtk4I/crDL&#10;Zi8pJtqO/EHDxVcihLBLUEHtfZdI6cqaDLrIdsSB+7K9QR9gX0nd4xjCTStXcbyWBhsODTV2dKip&#10;/Ln8GgX7e3HLq1zi57vu6Nucy9EPJ6UW82m/BeFp8k/xw51rBW9hbPgSfoDM/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E0Em8AAAADbAAAADwAAAAAAAAAAAAAAAACfAgAA&#10;ZHJzL2Rvd25yZXYueG1sUEsFBgAAAAAEAAQA9wAAAIwDAAAAAA==&#10;">
                    <v:imagedata r:id="rId54" o:title="Galaxy49-[Peak_location_distribution_(png)]" croptop="36509f"/>
                    <v:path arrowok="t"/>
                  </v:shape>
                  <v:shape id="TextBox 3" o:spid="_x0000_s1082" type="#_x0000_t202" style="position:absolute;left:2285;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sjsAA&#10;AADcAAAADwAAAGRycy9kb3ducmV2LnhtbERPTWsCMRC9F/ofwhS81USl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YsjsAAAADcAAAADwAAAAAAAAAAAAAAAACYAgAAZHJzL2Rvd25y&#10;ZXYueG1sUEsFBgAAAAAEAAQA9QAAAIUDAAAAAA==&#10;" filled="f" stroked="f">
                    <v:textbox style="mso-fit-shape-to-text:t">
                      <w:txbxContent>
                        <w:p w:rsidR="00D96F2A" w:rsidRDefault="00D96F2A" w:rsidP="00E54DFC">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4" o:spid="_x0000_s1083" type="#_x0000_t202" style="position:absolute;left:32762;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0+sAA&#10;AADcAAAADwAAAGRycy9kb3ducmV2LnhtbERPTWsCMRC9F/ofwhS81USx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0+sAAAADcAAAADwAAAAAAAAAAAAAAAACYAgAAZHJzL2Rvd25y&#10;ZXYueG1sUEsFBgAAAAAEAAQA9QAAAIUDAAAAAA==&#10;" filled="f" stroked="f">
                    <v:textbox style="mso-fit-shape-to-text:t">
                      <w:txbxContent>
                        <w:p w:rsidR="00D96F2A" w:rsidRDefault="00D96F2A" w:rsidP="00E54DFC">
                          <w:pPr>
                            <w:pStyle w:val="NormalWeb"/>
                            <w:spacing w:before="0" w:beforeAutospacing="0" w:after="0" w:afterAutospacing="0"/>
                          </w:pPr>
                          <w:r>
                            <w:rPr>
                              <w:rFonts w:ascii="Arial" w:hAnsi="Arial" w:cs="Arial"/>
                              <w:b/>
                              <w:bCs/>
                              <w:color w:val="000000" w:themeColor="text1"/>
                              <w:kern w:val="24"/>
                              <w:lang w:val="da-DK"/>
                            </w:rPr>
                            <w:t>B</w:t>
                          </w:r>
                        </w:p>
                      </w:txbxContent>
                    </v:textbox>
                  </v:shape>
                  <v:shape id="Chart 137" o:spid="_x0000_s1084" type="#_x0000_t75" style="position:absolute;left:32007;top:4572;width:31214;height:2395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">
                    <v:imagedata r:id="rId55" o:title=""/>
                    <o:lock v:ext="edit" aspectratio="f"/>
                  </v:shape>
                </v:group>
                <v:shape id="Text Box 140" o:spid="_x0000_s1085" type="#_x0000_t202" style="position:absolute;left:2823;top:29660;width:57531;height:9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yQtscA&#10;AADcAAAADwAAAGRycy9kb3ducmV2LnhtbESPQUvDQBCF74L/YRnBi9iNGoqk3ZZSFNRLaezF25Cd&#10;ZlOzs2F308Z/7xwEbzO8N+99s1xPvldniqkLbOBhVoAiboLtuDVw+Hy9fwaVMrLFPjAZ+KEE69X1&#10;1RIrGy68p3OdWyUhnCo04HIeKq1T48hjmoWBWLRjiB6zrLHVNuJFwn2vH4tirj12LA0OB9o6ar7r&#10;0RvYlV87dzceXz425VN8P4zb+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XckLbHAAAA3AAAAA8AAAAAAAAAAAAAAAAAmAIAAGRy&#10;cy9kb3ducmV2LnhtbFBLBQYAAAAABAAEAPUAAACMAwAAAAA=&#10;" stroked="f">
                  <v:textbox style="mso-fit-shape-to-text:t" inset="0,0,0,0">
                    <w:txbxContent>
                      <w:p w:rsidR="00D96F2A" w:rsidRPr="000D131A" w:rsidRDefault="00D96F2A" w:rsidP="00E54DFC">
                        <w:pPr>
                          <w:pStyle w:val="Caption"/>
                          <w:rPr>
                            <w:color w:val="000000"/>
                            <w:sz w:val="24"/>
                            <w:lang w:val="en-US"/>
                          </w:rPr>
                        </w:pPr>
                        <w:r w:rsidRPr="00800255">
                          <w:rPr>
                            <w:b/>
                          </w:rPr>
                          <w:t xml:space="preserve">Figure 3.8: </w:t>
                        </w:r>
                        <w:r>
                          <w:rPr>
                            <w:b/>
                          </w:rPr>
                          <w:t>ZFP809 ChIP-seq p</w:t>
                        </w:r>
                        <w:r w:rsidRPr="00800255">
                          <w:rPr>
                            <w:b/>
                          </w:rPr>
                          <w:t xml:space="preserve">eak distribution around TSS of Refseq genes. </w:t>
                        </w:r>
                        <w:r>
                          <w:t xml:space="preserve">(A) All filtered 6499 FLAG-ZFP809 ChIP-seq peaks were analysed using the peak annotation tools on the </w:t>
                        </w:r>
                        <w:r w:rsidRPr="00E54DFC">
                          <w:t xml:space="preserve">Nebula </w:t>
                        </w:r>
                        <w:r>
                          <w:t>platform. (B) Peaks were categorised according to their repeat content and correlated with 1 kb long regions around Refseq TSS. The histogram shows the proportion of repetitive, intermediate and non-repetitive peaks overlapping with the indicated genomic regions around TSS of Refseq genes.</w:t>
                        </w:r>
                      </w:p>
                      <w:p w:rsidR="00D96F2A" w:rsidRPr="00BE6838" w:rsidRDefault="00D96F2A" w:rsidP="00E54DFC">
                        <w:pPr>
                          <w:pStyle w:val="Caption"/>
                          <w:rPr>
                            <w:sz w:val="24"/>
                            <w:lang w:val="en-US"/>
                          </w:rPr>
                        </w:pPr>
                      </w:p>
                    </w:txbxContent>
                  </v:textbox>
                </v:shape>
                <w10:wrap type="topAndBottom"/>
              </v:group>
            </w:pict>
          </mc:Fallback>
        </mc:AlternateContent>
      </w:r>
      <w:r w:rsidR="004E1E82">
        <w:t>Gene ontology of ZFP809 targeted genes</w:t>
      </w:r>
      <w:bookmarkEnd w:id="40"/>
    </w:p>
    <w:p w:rsidR="00881853" w:rsidRDefault="004E1E82" w:rsidP="004E1E82">
      <w:r w:rsidRPr="002B10D0">
        <w:t xml:space="preserve">We next wanted to investigate </w:t>
      </w:r>
      <w:r w:rsidR="00D032D0">
        <w:t>whether genes</w:t>
      </w:r>
      <w:r>
        <w:t xml:space="preserve"> targeted by ZFP809 </w:t>
      </w:r>
      <w:r w:rsidR="00D032D0">
        <w:t xml:space="preserve">share common </w:t>
      </w:r>
      <w:r w:rsidR="009C7F28">
        <w:t xml:space="preserve">molecular and biological </w:t>
      </w:r>
      <w:r w:rsidR="00D032D0">
        <w:t>functions u</w:t>
      </w:r>
      <w:r>
        <w:t xml:space="preserve">sing the </w:t>
      </w:r>
      <w:r w:rsidRPr="00A90111">
        <w:rPr>
          <w:i/>
        </w:rPr>
        <w:t>Genomic Regions Enrichment of Annotations Tool</w:t>
      </w:r>
      <w:r>
        <w:t xml:space="preserve"> (</w:t>
      </w:r>
      <w:r w:rsidRPr="00D032D0">
        <w:rPr>
          <w:i/>
        </w:rPr>
        <w:t>GREAT</w:t>
      </w:r>
      <w:r>
        <w:t xml:space="preserve">) </w:t>
      </w:r>
      <w:r>
        <w:fldChar w:fldCharType="begin"/>
      </w:r>
      <w:r w:rsidR="001526E9">
        <w:instrText xml:space="preserve"> ADDIN EN.CITE &lt;EndNote&gt;&lt;Cite&gt;&lt;Author&gt;McLean&lt;/Author&gt;&lt;Year&gt;2010&lt;/Year&gt;&lt;RecNum&gt;143&lt;/RecNum&gt;&lt;DisplayText&gt;[141]&lt;/DisplayText&gt;&lt;record&gt;&lt;rec-number&gt;143&lt;/rec-number&gt;&lt;foreign-keys&gt;&lt;key app="EN" db-id="tzfp5vpxsp522xeefx3xp5rdz9ar9fwxdeax"&gt;143&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lt;/edition&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nbt.1630 [pii]&amp;#xD;10.1038/nbt.1630&lt;/electronic-resource-num&gt;&lt;language&gt;eng&lt;/language&gt;&lt;/record&gt;&lt;/Cite&gt;&lt;/EndNote&gt;</w:instrText>
      </w:r>
      <w:r>
        <w:fldChar w:fldCharType="separate"/>
      </w:r>
      <w:r w:rsidR="001526E9">
        <w:rPr>
          <w:noProof/>
        </w:rPr>
        <w:t>[</w:t>
      </w:r>
      <w:hyperlink w:anchor="_ENREF_141" w:tooltip="McLean, 2010 #143" w:history="1">
        <w:r w:rsidR="001526E9">
          <w:rPr>
            <w:noProof/>
          </w:rPr>
          <w:t>141</w:t>
        </w:r>
      </w:hyperlink>
      <w:r w:rsidR="001526E9">
        <w:rPr>
          <w:noProof/>
        </w:rPr>
        <w:t>]</w:t>
      </w:r>
      <w:r>
        <w:fldChar w:fldCharType="end"/>
      </w:r>
      <w:r>
        <w:t xml:space="preserve"> which </w:t>
      </w:r>
      <w:r w:rsidR="00D032D0">
        <w:t>employs</w:t>
      </w:r>
      <w:r>
        <w:t xml:space="preserve"> gene annotations from several ontologies to associate genomic regions</w:t>
      </w:r>
      <w:r w:rsidR="00D032D0">
        <w:t xml:space="preserve"> and genes</w:t>
      </w:r>
      <w:r>
        <w:t xml:space="preserve"> with annotations. </w:t>
      </w:r>
      <w:r w:rsidR="000602D7">
        <w:rPr>
          <w:i/>
        </w:rPr>
        <w:t>GREAT</w:t>
      </w:r>
      <w:r w:rsidR="00D032D0">
        <w:t xml:space="preserve"> therefore facilitates the association of </w:t>
      </w:r>
      <w:r w:rsidR="0065664A">
        <w:t xml:space="preserve">a </w:t>
      </w:r>
      <w:r w:rsidR="00D032D0">
        <w:t>set of input regions, such as ChIP-seq peaks, with gene a</w:t>
      </w:r>
      <w:r>
        <w:t>nnotation terms</w:t>
      </w:r>
      <w:r w:rsidR="00D032D0">
        <w:t xml:space="preserve"> and, thus, the identification of </w:t>
      </w:r>
      <w:r w:rsidR="00E072CA">
        <w:t xml:space="preserve">terms that are </w:t>
      </w:r>
      <w:r w:rsidR="0065664A">
        <w:t xml:space="preserve">preferably </w:t>
      </w:r>
      <w:r w:rsidR="00E072CA">
        <w:t xml:space="preserve">associated with these input regions. The pre-set gene association rule in </w:t>
      </w:r>
      <w:r w:rsidR="00E072CA" w:rsidRPr="009C7F28">
        <w:rPr>
          <w:i/>
        </w:rPr>
        <w:t>GREAT</w:t>
      </w:r>
      <w:r w:rsidR="00E072CA">
        <w:t xml:space="preserve"> associates each input region to the closest annotated gene whose TSS is located less than 1,000 kb apart fr</w:t>
      </w:r>
      <w:r w:rsidR="00E54DFC">
        <w:t>om the peak. Under this setting</w:t>
      </w:r>
      <w:r w:rsidR="00E072CA">
        <w:t xml:space="preserve"> we did not observe any significantly enriched gene annotation terms. Since KRAB-ZFPs are believed to act as transcription factors by binding to a specific target sequence, and we observed that ZFP809 binding sites are preferably located close to the TSS of genes, we set the maximum distance of the peak regions to gene TSS to 5 kb.</w:t>
      </w:r>
      <w:r w:rsidR="00670F6F">
        <w:t xml:space="preserve"> Under these settings, the 6,499 ZFP809 peak regions hit approximately 5% of all genes annotated in </w:t>
      </w:r>
      <w:r w:rsidR="00670F6F" w:rsidRPr="004D1D64">
        <w:rPr>
          <w:i/>
        </w:rPr>
        <w:t>GREAT</w:t>
      </w:r>
      <w:r w:rsidR="00670F6F">
        <w:t>. As shown in Table 3.2, the set of genes whose 10kb regions around the TSS contain ZFP809 peaks was enriched in SMAD binding and sequence specific DNA binding proteins.</w:t>
      </w:r>
    </w:p>
    <w:p w:rsidR="004D1D64" w:rsidRPr="00800255" w:rsidRDefault="000D7228" w:rsidP="004D1D64">
      <w:pPr>
        <w:pStyle w:val="Caption"/>
        <w:keepNext/>
        <w:rPr>
          <w:b/>
        </w:rPr>
      </w:pPr>
      <w:r w:rsidRPr="00800255">
        <w:rPr>
          <w:b/>
        </w:rPr>
        <w:lastRenderedPageBreak/>
        <w:t>Table 3.2</w:t>
      </w:r>
      <w:r w:rsidR="004D1D64" w:rsidRPr="00800255">
        <w:rPr>
          <w:b/>
        </w:rPr>
        <w:t>: Gene ontology annotation of Genes with ZFP809 binding sites close to the TSS</w:t>
      </w:r>
    </w:p>
    <w:tbl>
      <w:tblPr>
        <w:tblW w:w="7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1559"/>
        <w:gridCol w:w="1418"/>
        <w:gridCol w:w="1134"/>
        <w:gridCol w:w="1134"/>
      </w:tblGrid>
      <w:tr w:rsidR="00881853" w:rsidRPr="00881853" w:rsidTr="00312612">
        <w:trPr>
          <w:trHeight w:val="437"/>
        </w:trPr>
        <w:tc>
          <w:tcPr>
            <w:tcW w:w="2518" w:type="dxa"/>
            <w:shd w:val="clear" w:color="auto" w:fill="F2F2F2" w:themeFill="background1" w:themeFillShade="F2"/>
            <w:noWrap/>
            <w:vAlign w:val="center"/>
            <w:hideMark/>
          </w:tcPr>
          <w:p w:rsidR="00881853" w:rsidRPr="00881853" w:rsidRDefault="00881853" w:rsidP="00881853">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GO Molecular function term</w:t>
            </w:r>
          </w:p>
        </w:tc>
        <w:tc>
          <w:tcPr>
            <w:tcW w:w="1559" w:type="dxa"/>
            <w:shd w:val="clear" w:color="auto" w:fill="F2F2F2" w:themeFill="background1" w:themeFillShade="F2"/>
            <w:noWrap/>
            <w:vAlign w:val="center"/>
            <w:hideMark/>
          </w:tcPr>
          <w:p w:rsidR="00881853" w:rsidRPr="00881853" w:rsidRDefault="00881853" w:rsidP="00881853">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 xml:space="preserve">Hyper FDR Q-Val  </w:t>
            </w:r>
          </w:p>
        </w:tc>
        <w:tc>
          <w:tcPr>
            <w:tcW w:w="1418" w:type="dxa"/>
            <w:shd w:val="clear" w:color="auto" w:fill="F2F2F2" w:themeFill="background1" w:themeFillShade="F2"/>
            <w:noWrap/>
            <w:vAlign w:val="center"/>
            <w:hideMark/>
          </w:tcPr>
          <w:p w:rsidR="00881853" w:rsidRPr="00881853" w:rsidRDefault="00881853" w:rsidP="00881853">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 xml:space="preserve">Hyper Observed Gene Hits </w:t>
            </w:r>
          </w:p>
        </w:tc>
        <w:tc>
          <w:tcPr>
            <w:tcW w:w="1134" w:type="dxa"/>
            <w:shd w:val="clear" w:color="auto" w:fill="F2F2F2" w:themeFill="background1" w:themeFillShade="F2"/>
            <w:noWrap/>
            <w:vAlign w:val="center"/>
            <w:hideMark/>
          </w:tcPr>
          <w:p w:rsidR="00881853" w:rsidRPr="00881853" w:rsidRDefault="00881853" w:rsidP="00881853">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 xml:space="preserve">Hyper Total Genes </w:t>
            </w:r>
          </w:p>
        </w:tc>
        <w:tc>
          <w:tcPr>
            <w:tcW w:w="1134" w:type="dxa"/>
            <w:shd w:val="clear" w:color="auto" w:fill="F2F2F2" w:themeFill="background1" w:themeFillShade="F2"/>
            <w:noWrap/>
            <w:vAlign w:val="center"/>
            <w:hideMark/>
          </w:tcPr>
          <w:p w:rsidR="00881853" w:rsidRPr="00881853" w:rsidRDefault="00881853" w:rsidP="00881853">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 xml:space="preserve">Hyper Fold Enrichment </w:t>
            </w:r>
          </w:p>
        </w:tc>
      </w:tr>
      <w:tr w:rsidR="00881853" w:rsidRPr="00881853" w:rsidTr="00E072CA">
        <w:trPr>
          <w:trHeight w:val="284"/>
        </w:trPr>
        <w:tc>
          <w:tcPr>
            <w:tcW w:w="25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SMAD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9.92E-03</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2</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54</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4.23</w:t>
            </w:r>
          </w:p>
        </w:tc>
      </w:tr>
      <w:tr w:rsidR="00881853" w:rsidRPr="00881853" w:rsidTr="00E072CA">
        <w:trPr>
          <w:trHeight w:val="45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T</w:t>
            </w:r>
            <w:r w:rsidR="00881853" w:rsidRPr="00881853">
              <w:rPr>
                <w:rFonts w:ascii="Arial" w:eastAsia="Times New Roman" w:hAnsi="Arial" w:cs="Arial"/>
                <w:color w:val="000000"/>
                <w:sz w:val="16"/>
                <w:szCs w:val="16"/>
                <w:lang w:eastAsia="en-GB"/>
              </w:rPr>
              <w:t>ranscription regulatory region sequence-specific DNA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4.78E-02</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4</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86</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10</w:t>
            </w:r>
          </w:p>
        </w:tc>
      </w:tr>
      <w:tr w:rsidR="00881853" w:rsidRPr="00881853" w:rsidTr="00E072CA">
        <w:trPr>
          <w:trHeight w:val="45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T</w:t>
            </w:r>
            <w:r w:rsidR="00881853" w:rsidRPr="00881853">
              <w:rPr>
                <w:rFonts w:ascii="Arial" w:eastAsia="Times New Roman" w:hAnsi="Arial" w:cs="Arial"/>
                <w:color w:val="000000"/>
                <w:sz w:val="16"/>
                <w:szCs w:val="16"/>
                <w:lang w:eastAsia="en-GB"/>
              </w:rPr>
              <w:t>ranscription regulatory region DNA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29E-02</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0</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70</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12</w:t>
            </w:r>
          </w:p>
        </w:tc>
      </w:tr>
      <w:tr w:rsidR="00881853" w:rsidRPr="00881853" w:rsidTr="00E072CA">
        <w:trPr>
          <w:trHeight w:val="28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R</w:t>
            </w:r>
            <w:r w:rsidR="00881853" w:rsidRPr="00881853">
              <w:rPr>
                <w:rFonts w:ascii="Arial" w:eastAsia="Times New Roman" w:hAnsi="Arial" w:cs="Arial"/>
                <w:color w:val="000000"/>
                <w:sz w:val="16"/>
                <w:szCs w:val="16"/>
                <w:lang w:eastAsia="en-GB"/>
              </w:rPr>
              <w:t>egulatory region DNA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85E-02</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1</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79</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12</w:t>
            </w:r>
          </w:p>
        </w:tc>
      </w:tr>
      <w:tr w:rsidR="00881853" w:rsidRPr="00881853" w:rsidTr="00E072CA">
        <w:trPr>
          <w:trHeight w:val="45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S</w:t>
            </w:r>
            <w:r w:rsidR="00881853" w:rsidRPr="00881853">
              <w:rPr>
                <w:rFonts w:ascii="Arial" w:eastAsia="Times New Roman" w:hAnsi="Arial" w:cs="Arial"/>
                <w:color w:val="000000"/>
                <w:sz w:val="16"/>
                <w:szCs w:val="16"/>
                <w:lang w:eastAsia="en-GB"/>
              </w:rPr>
              <w:t>equence-specific DNA binding transcription factor activity</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59E-05</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82</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828</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89</w:t>
            </w:r>
          </w:p>
        </w:tc>
      </w:tr>
      <w:tr w:rsidR="00881853" w:rsidRPr="00881853" w:rsidTr="00E072CA">
        <w:trPr>
          <w:trHeight w:val="45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N</w:t>
            </w:r>
            <w:r w:rsidR="00881853" w:rsidRPr="00881853">
              <w:rPr>
                <w:rFonts w:ascii="Arial" w:eastAsia="Times New Roman" w:hAnsi="Arial" w:cs="Arial"/>
                <w:color w:val="000000"/>
                <w:sz w:val="16"/>
                <w:szCs w:val="16"/>
                <w:lang w:eastAsia="en-GB"/>
              </w:rPr>
              <w:t>ucleic acid binding transcription factor activity</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67E-05</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82</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830</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88</w:t>
            </w:r>
          </w:p>
        </w:tc>
      </w:tr>
      <w:tr w:rsidR="00881853" w:rsidRPr="00881853" w:rsidTr="00E072CA">
        <w:trPr>
          <w:trHeight w:val="28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S</w:t>
            </w:r>
            <w:r w:rsidR="00881853" w:rsidRPr="00881853">
              <w:rPr>
                <w:rFonts w:ascii="Arial" w:eastAsia="Times New Roman" w:hAnsi="Arial" w:cs="Arial"/>
                <w:color w:val="000000"/>
                <w:sz w:val="16"/>
                <w:szCs w:val="16"/>
                <w:lang w:eastAsia="en-GB"/>
              </w:rPr>
              <w:t>equence-specific DNA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93E-03</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63</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653</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84</w:t>
            </w:r>
          </w:p>
        </w:tc>
      </w:tr>
      <w:tr w:rsidR="00881853" w:rsidRPr="00881853" w:rsidTr="00E072CA">
        <w:trPr>
          <w:trHeight w:val="284"/>
        </w:trPr>
        <w:tc>
          <w:tcPr>
            <w:tcW w:w="25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DNA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6.66E-03</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40</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873</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42</w:t>
            </w:r>
          </w:p>
        </w:tc>
      </w:tr>
      <w:tr w:rsidR="00881853" w:rsidRPr="00881853" w:rsidTr="00E072CA">
        <w:trPr>
          <w:trHeight w:val="28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P</w:t>
            </w:r>
            <w:r w:rsidR="00881853" w:rsidRPr="00881853">
              <w:rPr>
                <w:rFonts w:ascii="Arial" w:eastAsia="Times New Roman" w:hAnsi="Arial" w:cs="Arial"/>
                <w:color w:val="000000"/>
                <w:sz w:val="16"/>
                <w:szCs w:val="16"/>
                <w:lang w:eastAsia="en-GB"/>
              </w:rPr>
              <w:t>rotein b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96E-05</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367</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5448</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28</w:t>
            </w:r>
          </w:p>
        </w:tc>
      </w:tr>
      <w:tr w:rsidR="00881853" w:rsidRPr="00881853" w:rsidTr="00E072CA">
        <w:trPr>
          <w:trHeight w:val="284"/>
        </w:trPr>
        <w:tc>
          <w:tcPr>
            <w:tcW w:w="2518" w:type="dxa"/>
            <w:shd w:val="clear" w:color="auto" w:fill="auto"/>
            <w:noWrap/>
            <w:vAlign w:val="center"/>
            <w:hideMark/>
          </w:tcPr>
          <w:p w:rsidR="00881853" w:rsidRPr="00881853" w:rsidRDefault="004D1D64" w:rsidP="00E072CA">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B</w:t>
            </w:r>
            <w:r w:rsidR="00881853" w:rsidRPr="00881853">
              <w:rPr>
                <w:rFonts w:ascii="Arial" w:eastAsia="Times New Roman" w:hAnsi="Arial" w:cs="Arial"/>
                <w:color w:val="000000"/>
                <w:sz w:val="16"/>
                <w:szCs w:val="16"/>
                <w:lang w:eastAsia="en-GB"/>
              </w:rPr>
              <w:t>inding</w:t>
            </w:r>
          </w:p>
        </w:tc>
        <w:tc>
          <w:tcPr>
            <w:tcW w:w="1559"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2.25E-02</w:t>
            </w:r>
          </w:p>
        </w:tc>
        <w:tc>
          <w:tcPr>
            <w:tcW w:w="1418"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647</w:t>
            </w:r>
          </w:p>
        </w:tc>
        <w:tc>
          <w:tcPr>
            <w:tcW w:w="1134" w:type="dxa"/>
            <w:shd w:val="clear" w:color="auto" w:fill="auto"/>
            <w:noWrap/>
            <w:vAlign w:val="center"/>
            <w:hideMark/>
          </w:tcPr>
          <w:p w:rsidR="00881853" w:rsidRPr="00881853" w:rsidRDefault="00881853" w:rsidP="00E072CA">
            <w:pPr>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1144</w:t>
            </w:r>
          </w:p>
        </w:tc>
        <w:tc>
          <w:tcPr>
            <w:tcW w:w="1134" w:type="dxa"/>
            <w:shd w:val="clear" w:color="auto" w:fill="auto"/>
            <w:noWrap/>
            <w:vAlign w:val="center"/>
            <w:hideMark/>
          </w:tcPr>
          <w:p w:rsidR="00881853" w:rsidRPr="00881853" w:rsidRDefault="00881853" w:rsidP="00E072CA">
            <w:pPr>
              <w:keepNext/>
              <w:spacing w:after="0" w:line="240" w:lineRule="auto"/>
              <w:jc w:val="left"/>
              <w:rPr>
                <w:rFonts w:ascii="Arial" w:eastAsia="Times New Roman" w:hAnsi="Arial" w:cs="Arial"/>
                <w:color w:val="000000"/>
                <w:sz w:val="16"/>
                <w:szCs w:val="16"/>
                <w:lang w:eastAsia="en-GB"/>
              </w:rPr>
            </w:pPr>
            <w:r w:rsidRPr="00881853">
              <w:rPr>
                <w:rFonts w:ascii="Arial" w:eastAsia="Times New Roman" w:hAnsi="Arial" w:cs="Arial"/>
                <w:color w:val="000000"/>
                <w:sz w:val="16"/>
                <w:szCs w:val="16"/>
                <w:lang w:eastAsia="en-GB"/>
              </w:rPr>
              <w:t>1.11</w:t>
            </w:r>
          </w:p>
        </w:tc>
      </w:tr>
    </w:tbl>
    <w:p w:rsidR="004D1D64" w:rsidRDefault="004D1D64">
      <w:pPr>
        <w:pStyle w:val="Caption"/>
      </w:pPr>
      <w:r>
        <w:t>The set of 6,499 ChIP-seq peak regions picked 1,062 (5%) of all 20,221 genes. Genes were associated with peak regions located not more than 5 kb up or downstream of the TSS.</w:t>
      </w:r>
      <w:r w:rsidR="00312612">
        <w:t xml:space="preserve"> Genes hit by several peaks were only counted once.</w:t>
      </w:r>
      <w:r w:rsidR="00CC54B5">
        <w:t xml:space="preserve"> Shown are enriched terms in the category “GO Molecular function term”</w:t>
      </w:r>
      <w:r w:rsidR="0065664A">
        <w:t>,</w:t>
      </w:r>
      <w:r w:rsidR="00CC54B5">
        <w:t xml:space="preserve"> as calculated by </w:t>
      </w:r>
      <w:r w:rsidR="00CC54B5" w:rsidRPr="00E072CA">
        <w:rPr>
          <w:i/>
        </w:rPr>
        <w:t>GREAT</w:t>
      </w:r>
      <w:r w:rsidR="00CC54B5">
        <w:t>.</w:t>
      </w:r>
    </w:p>
    <w:p w:rsidR="00BC58A4" w:rsidRPr="004E1E82" w:rsidRDefault="004E1E82" w:rsidP="004E1E82">
      <w:r>
        <w:t xml:space="preserve">SMAD proteins are transcription factors that transduce extracellular signals and regulate gene </w:t>
      </w:r>
      <w:r w:rsidR="009C544A">
        <w:t xml:space="preserve">expression. </w:t>
      </w:r>
      <w:r w:rsidR="0065664A">
        <w:t>Apart from molecular function</w:t>
      </w:r>
      <w:r w:rsidR="000602D7">
        <w:t xml:space="preserve"> terms, also a</w:t>
      </w:r>
      <w:r w:rsidR="00BC58A4">
        <w:t xml:space="preserve"> large number of</w:t>
      </w:r>
      <w:r w:rsidR="00312612">
        <w:t xml:space="preserve"> </w:t>
      </w:r>
      <w:r w:rsidR="000602D7">
        <w:t>other terms</w:t>
      </w:r>
      <w:r w:rsidR="00BC58A4">
        <w:t xml:space="preserve"> </w:t>
      </w:r>
      <w:r w:rsidR="00312612">
        <w:t>we</w:t>
      </w:r>
      <w:r w:rsidR="0065664A">
        <w:t>re significantly enriched in this</w:t>
      </w:r>
      <w:r w:rsidR="00312612">
        <w:t xml:space="preserve"> set of </w:t>
      </w:r>
      <w:r w:rsidR="0065664A">
        <w:t xml:space="preserve">1,065 </w:t>
      </w:r>
      <w:r w:rsidR="00312612">
        <w:t>genes</w:t>
      </w:r>
      <w:r w:rsidR="000602D7">
        <w:t>. For instance, seven</w:t>
      </w:r>
      <w:r w:rsidR="00D5114D">
        <w:t xml:space="preserve"> of the 20 genes that are annotated with the term “embryonic digestive tract morphogenesis” </w:t>
      </w:r>
      <w:r w:rsidR="000602D7">
        <w:t>were hit by</w:t>
      </w:r>
      <w:r w:rsidR="00D5114D">
        <w:t xml:space="preserve"> a ZFP809 ChIP-seq peak </w:t>
      </w:r>
      <w:r w:rsidR="0065664A">
        <w:t>within 5 kb</w:t>
      </w:r>
      <w:r w:rsidR="00D5114D">
        <w:t xml:space="preserve"> to the TSS. However</w:t>
      </w:r>
      <w:r w:rsidR="00BC58A4">
        <w:t xml:space="preserve">, when we filtered out peaks that were less than </w:t>
      </w:r>
      <w:r w:rsidR="00E54DFC">
        <w:t>50 times enriched over input no</w:t>
      </w:r>
      <w:r w:rsidR="00BC58A4">
        <w:t xml:space="preserve"> terms were significantly enriched in the 60 genes that were hit by these peaks </w:t>
      </w:r>
      <w:r w:rsidR="0065664A">
        <w:t>near the TSS, indicating that genes with strong ZFP809 binding sites do not share common characteristics.</w:t>
      </w:r>
    </w:p>
    <w:p w:rsidR="00C37A97" w:rsidRDefault="00C37A97" w:rsidP="00C37A97">
      <w:pPr>
        <w:pStyle w:val="Heading3"/>
      </w:pPr>
      <w:bookmarkStart w:id="41" w:name="_Toc343249331"/>
      <w:r>
        <w:t xml:space="preserve">Confirmation of ZFP809 binding </w:t>
      </w:r>
      <w:r w:rsidR="00747D41">
        <w:t>to genomic targets</w:t>
      </w:r>
      <w:r>
        <w:t xml:space="preserve"> by ChIP-qPCR</w:t>
      </w:r>
      <w:bookmarkEnd w:id="41"/>
    </w:p>
    <w:p w:rsidR="00C37A97" w:rsidRDefault="00A7263F" w:rsidP="00B15F78">
      <w:r>
        <w:t>We next wanted to investigate some of the strong ZFP809 binding sites close to TSS in more detail and created a list with all genes that contain a ZFP809 peak which was more than 50 times enriched over input and located not more than 3 kb up- or dow</w:t>
      </w:r>
      <w:r w:rsidR="000602D7">
        <w:t xml:space="preserve">nstream of the TSS of Refseq genes annotated in </w:t>
      </w:r>
      <w:r w:rsidR="000602D7" w:rsidRPr="000602D7">
        <w:rPr>
          <w:i/>
        </w:rPr>
        <w:t>GREAT</w:t>
      </w:r>
      <w:r w:rsidR="000D7228">
        <w:t xml:space="preserve"> (Table 3.3</w:t>
      </w:r>
      <w:r w:rsidR="000602D7">
        <w:t xml:space="preserve">). </w:t>
      </w:r>
      <w:r w:rsidR="00B15F78">
        <w:t xml:space="preserve">To confirm ZFP809 binding </w:t>
      </w:r>
      <w:r w:rsidR="00C37A97">
        <w:t xml:space="preserve">activity </w:t>
      </w:r>
      <w:r w:rsidR="00B15F78">
        <w:t xml:space="preserve">at </w:t>
      </w:r>
      <w:r w:rsidR="00C37A97">
        <w:t>some of the identified</w:t>
      </w:r>
      <w:r w:rsidR="00B15F78">
        <w:t xml:space="preserve"> </w:t>
      </w:r>
      <w:r>
        <w:t>genomic promoter regions,</w:t>
      </w:r>
      <w:r w:rsidR="00B15F78">
        <w:t xml:space="preserve"> we re-examined </w:t>
      </w:r>
      <w:r w:rsidR="00C37A97">
        <w:t xml:space="preserve">anti-FLAG </w:t>
      </w:r>
      <w:r w:rsidR="00B15F78">
        <w:t xml:space="preserve">immunoprecipitated DNA samples </w:t>
      </w:r>
      <w:r w:rsidR="00C37A97">
        <w:t>derived</w:t>
      </w:r>
      <w:r w:rsidR="00B15F78">
        <w:t xml:space="preserve"> from</w:t>
      </w:r>
      <w:r w:rsidR="00C37A97">
        <w:t xml:space="preserve"> the ChIP experiment with</w:t>
      </w:r>
      <w:r w:rsidR="00B15F78">
        <w:t xml:space="preserve"> FLAG-ZFP809 expressing F9 cells </w:t>
      </w:r>
      <w:r w:rsidR="00C37A97">
        <w:t>described in</w:t>
      </w:r>
      <w:r w:rsidR="002C74E7">
        <w:t xml:space="preserve"> the previous chapter (Fig. 2</w:t>
      </w:r>
      <w:r w:rsidR="00B15F78">
        <w:t>.7</w:t>
      </w:r>
      <w:r w:rsidR="002C74E7">
        <w:t>C</w:t>
      </w:r>
      <w:r w:rsidR="00B15F78">
        <w:t xml:space="preserve">). </w:t>
      </w:r>
    </w:p>
    <w:p w:rsidR="00A7263F" w:rsidRPr="00800255" w:rsidRDefault="000D7228" w:rsidP="00A7263F">
      <w:pPr>
        <w:pStyle w:val="Caption"/>
        <w:keepNext/>
        <w:rPr>
          <w:b/>
        </w:rPr>
      </w:pPr>
      <w:r w:rsidRPr="00800255">
        <w:rPr>
          <w:b/>
        </w:rPr>
        <w:lastRenderedPageBreak/>
        <w:t>Table 3.3</w:t>
      </w:r>
      <w:r w:rsidR="00A7263F" w:rsidRPr="00800255">
        <w:rPr>
          <w:b/>
        </w:rPr>
        <w:t>: Genes with ZFP809 ChIP-seq peaks in proximity to their TSS</w:t>
      </w:r>
    </w:p>
    <w:tbl>
      <w:tblPr>
        <w:tblStyle w:val="LightShading"/>
        <w:tblpPr w:leftFromText="180" w:rightFromText="180" w:vertAnchor="text" w:horzAnchor="margin" w:tblpY="159"/>
        <w:tblW w:w="9180" w:type="dxa"/>
        <w:tblLook w:val="04A0" w:firstRow="1" w:lastRow="0" w:firstColumn="1" w:lastColumn="0" w:noHBand="0" w:noVBand="1"/>
      </w:tblPr>
      <w:tblGrid>
        <w:gridCol w:w="817"/>
        <w:gridCol w:w="1276"/>
        <w:gridCol w:w="1134"/>
        <w:gridCol w:w="1079"/>
        <w:gridCol w:w="2465"/>
        <w:gridCol w:w="2409"/>
      </w:tblGrid>
      <w:tr w:rsidR="00A7263F" w:rsidRPr="00427C13" w:rsidTr="00CC54B5">
        <w:trPr>
          <w:cnfStyle w:val="100000000000" w:firstRow="1" w:lastRow="0" w:firstColumn="0" w:lastColumn="0" w:oddVBand="0" w:evenVBand="0" w:oddHBand="0" w:evenHBand="0" w:firstRowFirstColumn="0" w:firstRowLastColumn="0" w:lastRowFirstColumn="0" w:lastRowLastColumn="0"/>
          <w:cantSplit/>
          <w:trHeight w:hRule="exact" w:val="452"/>
        </w:trPr>
        <w:tc>
          <w:tcPr>
            <w:cnfStyle w:val="001000000000" w:firstRow="0" w:lastRow="0" w:firstColumn="1" w:lastColumn="0" w:oddVBand="0" w:evenVBand="0" w:oddHBand="0" w:evenHBand="0" w:firstRowFirstColumn="0" w:firstRowLastColumn="0" w:lastRowFirstColumn="0" w:lastRowLastColumn="0"/>
            <w:tcW w:w="817" w:type="dxa"/>
            <w:noWrap/>
            <w:vAlign w:val="center"/>
            <w:hideMark/>
          </w:tcPr>
          <w:p w:rsidR="00A7263F" w:rsidRPr="00A32436" w:rsidRDefault="00A7263F" w:rsidP="00CC54B5">
            <w:pPr>
              <w:pStyle w:val="NoSpacing"/>
              <w:rPr>
                <w:rFonts w:ascii="Arial" w:hAnsi="Arial" w:cs="Arial"/>
                <w:sz w:val="16"/>
                <w:szCs w:val="16"/>
                <w:lang w:val="en-GB" w:eastAsia="en-GB"/>
              </w:rPr>
            </w:pPr>
            <w:r>
              <w:rPr>
                <w:rFonts w:ascii="Arial" w:hAnsi="Arial" w:cs="Arial"/>
                <w:sz w:val="16"/>
                <w:szCs w:val="16"/>
                <w:lang w:val="en-GB" w:eastAsia="en-GB"/>
              </w:rPr>
              <w:t>Chr.</w:t>
            </w:r>
          </w:p>
        </w:tc>
        <w:tc>
          <w:tcPr>
            <w:tcW w:w="1276" w:type="dxa"/>
            <w:noWrap/>
            <w:vAlign w:val="center"/>
            <w:hideMark/>
          </w:tcPr>
          <w:p w:rsidR="00A7263F" w:rsidRPr="00A32436" w:rsidRDefault="00A7263F" w:rsidP="00CC54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eak start</w:t>
            </w:r>
          </w:p>
        </w:tc>
        <w:tc>
          <w:tcPr>
            <w:tcW w:w="1134" w:type="dxa"/>
            <w:noWrap/>
            <w:vAlign w:val="center"/>
            <w:hideMark/>
          </w:tcPr>
          <w:p w:rsidR="00A7263F" w:rsidRPr="00A32436" w:rsidRDefault="00A7263F" w:rsidP="00CC54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eak end</w:t>
            </w:r>
          </w:p>
        </w:tc>
        <w:tc>
          <w:tcPr>
            <w:tcW w:w="1079" w:type="dxa"/>
            <w:noWrap/>
            <w:vAlign w:val="center"/>
            <w:hideMark/>
          </w:tcPr>
          <w:p w:rsidR="00A7263F" w:rsidRPr="00A32436" w:rsidRDefault="00A7263F" w:rsidP="00CC54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eak enrichment</w:t>
            </w:r>
          </w:p>
        </w:tc>
        <w:tc>
          <w:tcPr>
            <w:tcW w:w="2465" w:type="dxa"/>
            <w:noWrap/>
            <w:vAlign w:val="center"/>
            <w:hideMark/>
          </w:tcPr>
          <w:p w:rsidR="00A7263F" w:rsidRPr="00A32436" w:rsidRDefault="00A7263F" w:rsidP="00CC54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Target gene(s)</w:t>
            </w:r>
          </w:p>
        </w:tc>
        <w:tc>
          <w:tcPr>
            <w:tcW w:w="2409" w:type="dxa"/>
            <w:noWrap/>
            <w:vAlign w:val="center"/>
            <w:hideMark/>
          </w:tcPr>
          <w:p w:rsidR="00A7263F" w:rsidRPr="00A32436" w:rsidRDefault="00BA1613" w:rsidP="00CC54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Pr>
                <w:rFonts w:ascii="Arial" w:hAnsi="Arial" w:cs="Arial"/>
                <w:sz w:val="16"/>
                <w:szCs w:val="16"/>
                <w:lang w:val="en-GB" w:eastAsia="en-GB"/>
              </w:rPr>
              <w:t>ZFP809 t</w:t>
            </w:r>
            <w:r w:rsidR="00A7263F" w:rsidRPr="00A32436">
              <w:rPr>
                <w:rFonts w:ascii="Arial" w:hAnsi="Arial" w:cs="Arial"/>
                <w:sz w:val="16"/>
                <w:szCs w:val="16"/>
                <w:lang w:val="en-GB" w:eastAsia="en-GB"/>
              </w:rPr>
              <w:t>arget motif</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7</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2756794</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2756994</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175</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Gm9705 (-1370)</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TGTCT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7</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0882328</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0882528</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138</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Sos1 (-2635)</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GGGGGCGCGTCTGTAC</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2</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74511243</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74511443</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121</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Hoxd12 (-1744)</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GGAGGCTTGTCTGGGA (+1)</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6</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2280301</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2280501</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113</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Rnf168 (+2854)</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GGGGGCTCGTCT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2</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4614954</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4615154</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102</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Serping1 (+532)</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GGGCCC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1</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334414</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334614</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102</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Cacna1g (+998)</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TGGGGCTCGTCTGGGG</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8053799</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8053999</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97</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Eif5b (-956);  Txndc9 (+154)</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AGGGCCTCGTCTGGGC (+1)</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58564262</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58564462</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91</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Orc2 (-2599)</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TGTCC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7</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9164267</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9164467</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88</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Zfp36 (-120)</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GGGGGCGCGTCCC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8</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07155338</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07155538</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86</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proofErr w:type="spellStart"/>
            <w:r w:rsidRPr="00A32436">
              <w:rPr>
                <w:rFonts w:ascii="Arial" w:hAnsi="Arial" w:cs="Arial"/>
                <w:sz w:val="16"/>
                <w:szCs w:val="16"/>
                <w:lang w:val="en-GB" w:eastAsia="en-GB"/>
              </w:rPr>
              <w:t>Rrad</w:t>
            </w:r>
            <w:proofErr w:type="spellEnd"/>
            <w:r w:rsidRPr="00A32436">
              <w:rPr>
                <w:rFonts w:ascii="Arial" w:hAnsi="Arial" w:cs="Arial"/>
                <w:sz w:val="16"/>
                <w:szCs w:val="16"/>
                <w:lang w:val="en-GB" w:eastAsia="en-GB"/>
              </w:rPr>
              <w:t xml:space="preserve"> (-217)</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AGGAGGCTCGCGC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1</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9579816</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9580016</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84</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Zbtb4 (+502)</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TTGGGTTGGGG (+1)</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9</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989088</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989288</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84</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Npas4 (+783)</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Pr>
                <w:rFonts w:ascii="Courier New" w:hAnsi="Courier New" w:cs="Courier New"/>
                <w:b/>
                <w:sz w:val="16"/>
                <w:szCs w:val="16"/>
                <w:lang w:val="en-GB" w:eastAsia="en-GB"/>
              </w:rPr>
              <w:t>-</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2</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77118227</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77118427</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82</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Sestd1 (+355)</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GGGGGCTTGCCT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1</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8936280</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8936480</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78</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Gm525 (+1225)</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ATGGGCTCGTCC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6</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9479180</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9479380</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75</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Irf5 (+2547)</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AGGGCT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4</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47242301</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47242501</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74</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 xml:space="preserve">Fv1 (-687);  </w:t>
            </w:r>
            <w:proofErr w:type="spellStart"/>
            <w:r w:rsidRPr="00A32436">
              <w:rPr>
                <w:rFonts w:ascii="Arial" w:hAnsi="Arial" w:cs="Arial"/>
                <w:sz w:val="16"/>
                <w:szCs w:val="16"/>
                <w:lang w:val="en-GB" w:eastAsia="en-GB"/>
              </w:rPr>
              <w:t>Miip</w:t>
            </w:r>
            <w:proofErr w:type="spellEnd"/>
            <w:r w:rsidRPr="00A32436">
              <w:rPr>
                <w:rFonts w:ascii="Arial" w:hAnsi="Arial" w:cs="Arial"/>
                <w:sz w:val="16"/>
                <w:szCs w:val="16"/>
                <w:lang w:val="en-GB" w:eastAsia="en-GB"/>
              </w:rPr>
              <w:t xml:space="preserve"> (+427)</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GGTGGCAGGGCTGGGA (+1)</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2</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2241024</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2241224</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72</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Mapk8ip1 (+296)</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CGGCC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2</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0010105</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0010305</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69</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lek2 (-2280)</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TGTCT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74136931</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74137131</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67</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ea15a (-119)</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AGGACT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7</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36400267</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36400467</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65</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papdc1a (-241)</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AGGGGCGCGTCA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3</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923783</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8923983</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63</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Mrps28 (-26)</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AGTAGGCTCGCCTGGGA (+2)</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8</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1566771</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1566971</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62</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Sall1 (+1190)</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AGCATGCTCGCCCGGGA (+1)</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7</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48647006</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48647206</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62</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Efcab4a (+113)</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TGGTTGGGG (+1)</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8</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635009</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635209</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62</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30020K01Rik (+182)</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GCGCGCGGGA (+1)</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4</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3456668</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3456868</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62</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Wdfy2 (+241)</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AGGGGGCGCGCCCGGGG</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8</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1811017</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1811217</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61</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Klhl14 (-248)</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AGGGTCCTCGTCTGGGG</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3</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7386828</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7387028</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60</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Mfsd1 (+238)</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CGGGGCTCGGCTGGGG</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5</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0950698</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0950898</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5</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930471M23Rik (+486)</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CTGCCT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5</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7442140</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37442340</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55</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Jakmip1 (+144)</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AGTCCTCGGCT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91552569</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91552769</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5</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tpn14 (+522)</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CTCGCTCGTCC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7</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8217188</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28217388</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55</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Tcp11 (+241)</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CGTCAGGGC</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3</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09001780</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09001980</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5</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Elovl7 (-2718)</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AGGGGCTTGCCT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9</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4144313</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4144513</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55</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Erlin1 (-237)</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TGGTCCTCGTCTGGGC</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0</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2801973</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2802173</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4</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Sirt1 (-290)</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GCTTGCTCGTCC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9</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5309622</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5309822</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53</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Lbx1 (+4)</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CCGGCCGGGG (+1)</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2</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19613211</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19613411</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2</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Rpap1 (-38)</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CTGTGGCTCGCCCGGGA</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CC54B5" w:rsidRDefault="00A7263F" w:rsidP="00CC54B5">
            <w:pPr>
              <w:pStyle w:val="NoSpacing"/>
              <w:spacing w:line="276" w:lineRule="auto"/>
              <w:jc w:val="left"/>
              <w:rPr>
                <w:rFonts w:ascii="Arial" w:hAnsi="Arial" w:cs="Arial"/>
                <w:b w:val="0"/>
                <w:sz w:val="16"/>
                <w:szCs w:val="16"/>
                <w:lang w:val="en-GB" w:eastAsia="en-GB"/>
              </w:rPr>
            </w:pPr>
            <w:r w:rsidRPr="00CC54B5">
              <w:rPr>
                <w:rFonts w:ascii="Arial" w:hAnsi="Arial" w:cs="Arial"/>
                <w:b w:val="0"/>
                <w:sz w:val="16"/>
                <w:szCs w:val="16"/>
                <w:lang w:val="en-GB" w:eastAsia="en-GB"/>
              </w:rPr>
              <w:t>chr11</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937826</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938026</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51</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Itga3 (+102)</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AGGGGGCGCGGCCGGGA</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65664A" w:rsidRDefault="00A7263F" w:rsidP="00CC54B5">
            <w:pPr>
              <w:pStyle w:val="NoSpacing"/>
              <w:spacing w:line="276" w:lineRule="auto"/>
              <w:jc w:val="left"/>
              <w:rPr>
                <w:rFonts w:ascii="Arial" w:hAnsi="Arial" w:cs="Arial"/>
                <w:b w:val="0"/>
                <w:sz w:val="16"/>
                <w:szCs w:val="16"/>
                <w:lang w:val="en-GB" w:eastAsia="en-GB"/>
              </w:rPr>
            </w:pPr>
            <w:r w:rsidRPr="0065664A">
              <w:rPr>
                <w:rFonts w:ascii="Arial" w:hAnsi="Arial" w:cs="Arial"/>
                <w:b w:val="0"/>
                <w:sz w:val="16"/>
                <w:szCs w:val="16"/>
                <w:lang w:val="en-GB" w:eastAsia="en-GB"/>
              </w:rPr>
              <w:t>chr12</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17519525</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117519725</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1</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Esyt2 (-70)</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AGGGGCTTGCTCGGGC</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65664A" w:rsidRDefault="00A7263F" w:rsidP="00CC54B5">
            <w:pPr>
              <w:pStyle w:val="NoSpacing"/>
              <w:spacing w:line="276" w:lineRule="auto"/>
              <w:jc w:val="left"/>
              <w:rPr>
                <w:rFonts w:ascii="Arial" w:hAnsi="Arial" w:cs="Arial"/>
                <w:b w:val="0"/>
                <w:sz w:val="16"/>
                <w:szCs w:val="16"/>
                <w:lang w:val="en-GB" w:eastAsia="en-GB"/>
              </w:rPr>
            </w:pPr>
            <w:r w:rsidRPr="0065664A">
              <w:rPr>
                <w:rFonts w:ascii="Arial" w:hAnsi="Arial" w:cs="Arial"/>
                <w:b w:val="0"/>
                <w:sz w:val="16"/>
                <w:szCs w:val="16"/>
                <w:lang w:val="en-GB" w:eastAsia="en-GB"/>
              </w:rPr>
              <w:t>chr3</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846279</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94846479</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32436">
              <w:rPr>
                <w:rFonts w:ascii="Arial" w:hAnsi="Arial" w:cs="Arial"/>
                <w:sz w:val="16"/>
                <w:szCs w:val="16"/>
              </w:rPr>
              <w:t>51</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Psmd4 (+88)</w:t>
            </w:r>
          </w:p>
        </w:tc>
        <w:tc>
          <w:tcPr>
            <w:tcW w:w="2409" w:type="dxa"/>
            <w:noWrap/>
            <w:vAlign w:val="bottom"/>
            <w:hideMark/>
          </w:tcPr>
          <w:p w:rsidR="00A7263F" w:rsidRPr="006E44EB"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GGGGGCGCGTCTGGGT (+1)</w:t>
            </w:r>
          </w:p>
        </w:tc>
      </w:tr>
      <w:tr w:rsidR="00A7263F" w:rsidRPr="00427C13" w:rsidTr="00CC54B5">
        <w:trPr>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bottom"/>
            <w:hideMark/>
          </w:tcPr>
          <w:p w:rsidR="00A7263F" w:rsidRPr="0065664A" w:rsidRDefault="00A7263F" w:rsidP="00CC54B5">
            <w:pPr>
              <w:pStyle w:val="NoSpacing"/>
              <w:spacing w:line="276" w:lineRule="auto"/>
              <w:jc w:val="left"/>
              <w:rPr>
                <w:rFonts w:ascii="Arial" w:hAnsi="Arial" w:cs="Arial"/>
                <w:b w:val="0"/>
                <w:sz w:val="16"/>
                <w:szCs w:val="16"/>
                <w:lang w:val="en-GB" w:eastAsia="en-GB"/>
              </w:rPr>
            </w:pPr>
            <w:r w:rsidRPr="0065664A">
              <w:rPr>
                <w:rFonts w:ascii="Arial" w:hAnsi="Arial" w:cs="Arial"/>
                <w:b w:val="0"/>
                <w:sz w:val="16"/>
                <w:szCs w:val="16"/>
                <w:lang w:val="en-GB" w:eastAsia="en-GB"/>
              </w:rPr>
              <w:t>chr4</w:t>
            </w:r>
          </w:p>
        </w:tc>
        <w:tc>
          <w:tcPr>
            <w:tcW w:w="1276"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3667441</w:t>
            </w:r>
          </w:p>
        </w:tc>
        <w:tc>
          <w:tcPr>
            <w:tcW w:w="1134"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43667641</w:t>
            </w:r>
          </w:p>
        </w:tc>
        <w:tc>
          <w:tcPr>
            <w:tcW w:w="1079"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2436">
              <w:rPr>
                <w:rFonts w:ascii="Arial" w:hAnsi="Arial" w:cs="Arial"/>
                <w:sz w:val="16"/>
                <w:szCs w:val="16"/>
              </w:rPr>
              <w:t>51</w:t>
            </w:r>
          </w:p>
        </w:tc>
        <w:tc>
          <w:tcPr>
            <w:tcW w:w="2465" w:type="dxa"/>
            <w:noWrap/>
            <w:vAlign w:val="bottom"/>
            <w:hideMark/>
          </w:tcPr>
          <w:p w:rsidR="00A7263F" w:rsidRPr="00A32436"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Spag8 (-1117);  Hint2 (+1776)</w:t>
            </w:r>
          </w:p>
        </w:tc>
        <w:tc>
          <w:tcPr>
            <w:tcW w:w="2409" w:type="dxa"/>
            <w:noWrap/>
            <w:vAlign w:val="bottom"/>
            <w:hideMark/>
          </w:tcPr>
          <w:p w:rsidR="00A7263F" w:rsidRPr="006E44EB" w:rsidRDefault="00A7263F" w:rsidP="00CC54B5">
            <w:pPr>
              <w:pStyle w:val="NoSpacing"/>
              <w:spacing w:line="276" w:lineRule="auto"/>
              <w:jc w:val="left"/>
              <w:cnfStyle w:val="000000000000" w:firstRow="0" w:lastRow="0" w:firstColumn="0" w:lastColumn="0" w:oddVBand="0" w:evenVBand="0" w:oddHBand="0"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TGGGGGCTTGTCTGGGA (+1)</w:t>
            </w:r>
          </w:p>
        </w:tc>
      </w:tr>
      <w:tr w:rsidR="00A7263F" w:rsidRPr="00427C13" w:rsidTr="00CC54B5">
        <w:trPr>
          <w:cnfStyle w:val="000000100000" w:firstRow="0" w:lastRow="0" w:firstColumn="0" w:lastColumn="0" w:oddVBand="0" w:evenVBand="0" w:oddHBand="1" w:evenHBand="0" w:firstRowFirstColumn="0" w:firstRowLastColumn="0" w:lastRowFirstColumn="0" w:lastRowLastColumn="0"/>
          <w:cantSplit/>
          <w:trHeight w:hRule="exact" w:val="227"/>
        </w:trPr>
        <w:tc>
          <w:tcPr>
            <w:cnfStyle w:val="001000000000" w:firstRow="0" w:lastRow="0" w:firstColumn="1" w:lastColumn="0" w:oddVBand="0" w:evenVBand="0" w:oddHBand="0" w:evenHBand="0" w:firstRowFirstColumn="0" w:firstRowLastColumn="0" w:lastRowFirstColumn="0" w:lastRowLastColumn="0"/>
            <w:tcW w:w="817" w:type="dxa"/>
            <w:noWrap/>
            <w:vAlign w:val="center"/>
            <w:hideMark/>
          </w:tcPr>
          <w:p w:rsidR="00A7263F" w:rsidRPr="00A32436" w:rsidRDefault="00A7263F" w:rsidP="00CC54B5">
            <w:pPr>
              <w:pStyle w:val="NoSpacing"/>
              <w:spacing w:line="276" w:lineRule="auto"/>
              <w:rPr>
                <w:rFonts w:ascii="Arial" w:hAnsi="Arial" w:cs="Arial"/>
                <w:sz w:val="16"/>
                <w:szCs w:val="16"/>
                <w:lang w:val="en-GB" w:eastAsia="en-GB"/>
              </w:rPr>
            </w:pPr>
            <w:r w:rsidRPr="00A32436">
              <w:rPr>
                <w:rFonts w:ascii="Arial" w:hAnsi="Arial" w:cs="Arial"/>
                <w:sz w:val="16"/>
                <w:szCs w:val="16"/>
                <w:lang w:val="en-GB" w:eastAsia="en-GB"/>
              </w:rPr>
              <w:t>chr9</w:t>
            </w:r>
          </w:p>
        </w:tc>
        <w:tc>
          <w:tcPr>
            <w:tcW w:w="1276"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1220678</w:t>
            </w:r>
          </w:p>
        </w:tc>
        <w:tc>
          <w:tcPr>
            <w:tcW w:w="1134"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61220878</w:t>
            </w:r>
          </w:p>
        </w:tc>
        <w:tc>
          <w:tcPr>
            <w:tcW w:w="1079"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Pr>
                <w:rFonts w:ascii="Arial" w:hAnsi="Arial" w:cs="Arial"/>
                <w:sz w:val="16"/>
                <w:szCs w:val="16"/>
                <w:lang w:val="en-GB" w:eastAsia="en-GB"/>
              </w:rPr>
              <w:t>51</w:t>
            </w:r>
          </w:p>
        </w:tc>
        <w:tc>
          <w:tcPr>
            <w:tcW w:w="2465" w:type="dxa"/>
            <w:noWrap/>
            <w:vAlign w:val="bottom"/>
            <w:hideMark/>
          </w:tcPr>
          <w:p w:rsidR="00A7263F" w:rsidRPr="00A32436" w:rsidRDefault="00A7263F" w:rsidP="00CC54B5">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en-GB"/>
              </w:rPr>
            </w:pPr>
            <w:r w:rsidRPr="00A32436">
              <w:rPr>
                <w:rFonts w:ascii="Arial" w:hAnsi="Arial" w:cs="Arial"/>
                <w:sz w:val="16"/>
                <w:szCs w:val="16"/>
                <w:lang w:val="en-GB" w:eastAsia="en-GB"/>
              </w:rPr>
              <w:t>Tle3 (+605)</w:t>
            </w:r>
          </w:p>
        </w:tc>
        <w:tc>
          <w:tcPr>
            <w:tcW w:w="2409" w:type="dxa"/>
            <w:noWrap/>
            <w:vAlign w:val="center"/>
            <w:hideMark/>
          </w:tcPr>
          <w:p w:rsidR="00A7263F" w:rsidRPr="006E44EB" w:rsidRDefault="00A7263F" w:rsidP="00CC54B5">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Courier New" w:hAnsi="Courier New" w:cs="Courier New"/>
                <w:b/>
                <w:sz w:val="16"/>
                <w:szCs w:val="16"/>
                <w:lang w:val="en-GB" w:eastAsia="en-GB"/>
              </w:rPr>
            </w:pPr>
            <w:r w:rsidRPr="006E44EB">
              <w:rPr>
                <w:rFonts w:ascii="Courier New" w:hAnsi="Courier New" w:cs="Courier New"/>
                <w:b/>
                <w:sz w:val="16"/>
                <w:szCs w:val="16"/>
                <w:lang w:val="en-GB" w:eastAsia="en-GB"/>
              </w:rPr>
              <w:t>GGGGGGCGCGTCTGGGC</w:t>
            </w:r>
          </w:p>
        </w:tc>
      </w:tr>
    </w:tbl>
    <w:p w:rsidR="00A7263F" w:rsidRDefault="00A7263F" w:rsidP="009C544A">
      <w:pPr>
        <w:pStyle w:val="Caption"/>
        <w:spacing w:before="240"/>
      </w:pPr>
      <w:r>
        <w:t>Shown are the 200 bp core</w:t>
      </w:r>
      <w:r w:rsidR="00CC54B5">
        <w:t xml:space="preserve"> regions of</w:t>
      </w:r>
      <w:r>
        <w:t xml:space="preserve"> peaks that were at least 50 fold enriched over the input control and are located not more than 3 kb from a Refseq TSS. All genes, whose TSS is located within this range are shown with their relative distance of the peak to the TSS</w:t>
      </w:r>
      <w:r w:rsidR="00CC54B5">
        <w:t xml:space="preserve"> indicated in parentheses</w:t>
      </w:r>
      <w:r>
        <w:t>. The presence of one or two additional target motifs that have been identified in one peak is indicated in parentheses next to the top-scored target motif.</w:t>
      </w:r>
    </w:p>
    <w:p w:rsidR="00B15F78" w:rsidRDefault="00A95E59" w:rsidP="00B15F78">
      <w:r>
        <w:lastRenderedPageBreak/>
        <w:t xml:space="preserve">These DNA samples have been isolated from the </w:t>
      </w:r>
      <w:r w:rsidR="009C544A">
        <w:t>same pooled F9 [</w:t>
      </w:r>
      <w:proofErr w:type="spellStart"/>
      <w:r w:rsidR="009C544A">
        <w:t>pSB</w:t>
      </w:r>
      <w:proofErr w:type="spellEnd"/>
      <w:r w:rsidR="009C544A">
        <w:t>/FLAG-ZFP809] cell line that was used for ChIP-seq but using a different ChIP protocol (see chapter 2).</w:t>
      </w:r>
      <w:r w:rsidR="002C74E7">
        <w:rPr>
          <w:noProof/>
          <w:lang w:eastAsia="en-GB"/>
        </w:rPr>
        <mc:AlternateContent>
          <mc:Choice Requires="wpg">
            <w:drawing>
              <wp:anchor distT="0" distB="0" distL="114300" distR="114300" simplePos="0" relativeHeight="251714560" behindDoc="0" locked="0" layoutInCell="1" allowOverlap="1" wp14:anchorId="38BF8BAD" wp14:editId="275E44CA">
                <wp:simplePos x="0" y="0"/>
                <wp:positionH relativeFrom="column">
                  <wp:posOffset>156845</wp:posOffset>
                </wp:positionH>
                <wp:positionV relativeFrom="paragraph">
                  <wp:posOffset>2579370</wp:posOffset>
                </wp:positionV>
                <wp:extent cx="5181600" cy="4274185"/>
                <wp:effectExtent l="0" t="0" r="0" b="0"/>
                <wp:wrapTopAndBottom/>
                <wp:docPr id="100" name="Group 100"/>
                <wp:cNvGraphicFramePr/>
                <a:graphic xmlns:a="http://schemas.openxmlformats.org/drawingml/2006/main">
                  <a:graphicData uri="http://schemas.microsoft.com/office/word/2010/wordprocessingGroup">
                    <wpg:wgp>
                      <wpg:cNvGrpSpPr/>
                      <wpg:grpSpPr>
                        <a:xfrm>
                          <a:off x="0" y="0"/>
                          <a:ext cx="5181600" cy="4274185"/>
                          <a:chOff x="0" y="0"/>
                          <a:chExt cx="5181600" cy="4274185"/>
                        </a:xfrm>
                      </wpg:grpSpPr>
                      <wpg:graphicFrame>
                        <wpg:cNvPr id="79" name="Chart 79"/>
                        <wpg:cNvFrPr/>
                        <wpg:xfrm>
                          <a:off x="0" y="0"/>
                          <a:ext cx="5178056" cy="3434316"/>
                        </wpg:xfrm>
                        <a:graphic>
                          <a:graphicData uri="http://schemas.openxmlformats.org/drawingml/2006/chart">
                            <c:chart xmlns:c="http://schemas.openxmlformats.org/drawingml/2006/chart" xmlns:r="http://schemas.openxmlformats.org/officeDocument/2006/relationships" r:id="rId56"/>
                          </a:graphicData>
                        </a:graphic>
                      </wpg:graphicFrame>
                      <wps:wsp>
                        <wps:cNvPr id="99" name="Text Box 99"/>
                        <wps:cNvSpPr txBox="1"/>
                        <wps:spPr>
                          <a:xfrm>
                            <a:off x="0" y="3487420"/>
                            <a:ext cx="5181600" cy="786765"/>
                          </a:xfrm>
                          <a:prstGeom prst="rect">
                            <a:avLst/>
                          </a:prstGeom>
                          <a:solidFill>
                            <a:prstClr val="white"/>
                          </a:solidFill>
                          <a:ln>
                            <a:noFill/>
                          </a:ln>
                          <a:effectLst/>
                        </wps:spPr>
                        <wps:txbx>
                          <w:txbxContent>
                            <w:p w:rsidR="00D96F2A" w:rsidRPr="008468C6" w:rsidRDefault="00D96F2A" w:rsidP="004B5F33">
                              <w:pPr>
                                <w:pStyle w:val="Caption"/>
                                <w:rPr>
                                  <w:noProof/>
                                  <w:sz w:val="24"/>
                                </w:rPr>
                              </w:pPr>
                              <w:r w:rsidRPr="00800255">
                                <w:rPr>
                                  <w:b/>
                                </w:rPr>
                                <w:t xml:space="preserve">Figure 3.9: ChIP-qPCR analysis to confirm </w:t>
                              </w:r>
                              <w:r>
                                <w:rPr>
                                  <w:b/>
                                </w:rPr>
                                <w:t>FLAG-</w:t>
                              </w:r>
                              <w:r w:rsidRPr="00800255">
                                <w:rPr>
                                  <w:b/>
                                </w:rPr>
                                <w:t>ZFP809 binding to putative target sequences</w:t>
                              </w:r>
                              <w:r>
                                <w:t xml:space="preserve">. Chromatin was isolated from FLAG-ZFP809 overexpressing F9 cells and immunoprecipitated against an anti-FLAG antibody or an unspecific IgG antibody, as described in Fig. 2.7C. Primers amplifying a short region that included the identified ZFP809 target motif or control regions were used for qPC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0" o:spid="_x0000_s1086" style="position:absolute;left:0;text-align:left;margin-left:12.35pt;margin-top:203.1pt;width:408pt;height:336.55pt;z-index:251714560" coordsize="51816,4274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">
                <v:shape id="Chart 79" o:spid="_x0000_s1087" type="#_x0000_t75" style="position:absolute;width:51755;height:3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">
                  <v:imagedata r:id="rId57" o:title=""/>
                  <o:lock v:ext="edit" aspectratio="f"/>
                </v:shape>
                <v:shape id="Text Box 99" o:spid="_x0000_s1088" type="#_x0000_t202" style="position:absolute;top:34874;width:51816;height:7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gxAcYA&#10;AADbAAAADwAAAGRycy9kb3ducmV2LnhtbESPQWsCMRSE74X+h/AKvRTNthXR1SgiLbS9iKsXb4/N&#10;c7N287IkWV3/vSkUPA4z8w0zX/a2EWfyoXas4HWYgSAuna65UrDffQ4mIEJE1tg4JgVXCrBcPD7M&#10;Mdfuwls6F7ESCcIhRwUmxjaXMpSGLIaha4mTd3TeYkzSV1J7vCS4beRblo2lxZrTgsGW1obK36Kz&#10;Cjajw8a8dMePn9Xo3X/vu/X4VBVKPT/1qxmISH28h//bX1rBdAp/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pgxAcYAAADbAAAADwAAAAAAAAAAAAAAAACYAgAAZHJz&#10;L2Rvd25yZXYueG1sUEsFBgAAAAAEAAQA9QAAAIsDAAAAAA==&#10;" stroked="f">
                  <v:textbox style="mso-fit-shape-to-text:t" inset="0,0,0,0">
                    <w:txbxContent>
                      <w:p w:rsidR="00D96F2A" w:rsidRPr="008468C6" w:rsidRDefault="00D96F2A" w:rsidP="004B5F33">
                        <w:pPr>
                          <w:pStyle w:val="Caption"/>
                          <w:rPr>
                            <w:noProof/>
                            <w:sz w:val="24"/>
                          </w:rPr>
                        </w:pPr>
                        <w:r w:rsidRPr="00800255">
                          <w:rPr>
                            <w:b/>
                          </w:rPr>
                          <w:t xml:space="preserve">Figure 3.9: ChIP-qPCR analysis to confirm </w:t>
                        </w:r>
                        <w:r>
                          <w:rPr>
                            <w:b/>
                          </w:rPr>
                          <w:t>FLAG-</w:t>
                        </w:r>
                        <w:r w:rsidRPr="00800255">
                          <w:rPr>
                            <w:b/>
                          </w:rPr>
                          <w:t>ZFP809 binding to putative target sequences</w:t>
                        </w:r>
                        <w:r>
                          <w:t xml:space="preserve">. Chromatin was isolated from FLAG-ZFP809 overexpressing F9 cells and immunoprecipitated against an anti-FLAG antibody or an unspecific IgG antibody, as described in Fig. 2.7C. Primers amplifying a short region that included the identified ZFP809 target motif or control regions were used for qPCR. </w:t>
                        </w:r>
                      </w:p>
                    </w:txbxContent>
                  </v:textbox>
                </v:shape>
                <w10:wrap type="topAndBottom"/>
              </v:group>
            </w:pict>
          </mc:Fallback>
        </mc:AlternateContent>
      </w:r>
      <w:r w:rsidR="009C544A">
        <w:t xml:space="preserve"> </w:t>
      </w:r>
      <w:r w:rsidR="00B15F78">
        <w:t xml:space="preserve">We designed primer pairs annealing up- and downstream of some of the putative ZFP809 </w:t>
      </w:r>
      <w:r w:rsidR="000D6653">
        <w:t>target motifs</w:t>
      </w:r>
      <w:r w:rsidR="00B15F78">
        <w:t xml:space="preserve"> that have been identified by ChIP-seq. </w:t>
      </w:r>
      <w:r w:rsidR="00F42F5E">
        <w:t>As shown in Fig. 3.9</w:t>
      </w:r>
      <w:r w:rsidR="000D6653">
        <w:t xml:space="preserve">, </w:t>
      </w:r>
      <w:r w:rsidR="00B15F78">
        <w:t xml:space="preserve">ZFP809 </w:t>
      </w:r>
      <w:r w:rsidR="000D6653">
        <w:t>binding</w:t>
      </w:r>
      <w:r w:rsidR="00B15F78">
        <w:t xml:space="preserve"> </w:t>
      </w:r>
      <w:r w:rsidR="000D6653">
        <w:t>to</w:t>
      </w:r>
      <w:r w:rsidR="00B15F78">
        <w:t xml:space="preserve"> </w:t>
      </w:r>
      <w:r w:rsidR="0065664A">
        <w:t xml:space="preserve">promoter </w:t>
      </w:r>
      <w:r w:rsidR="000D6653">
        <w:t xml:space="preserve">regions that have been identified as strong </w:t>
      </w:r>
      <w:r w:rsidR="00B15F78">
        <w:t xml:space="preserve">ZFP809 </w:t>
      </w:r>
      <w:r w:rsidR="000D6653">
        <w:t>targets</w:t>
      </w:r>
      <w:r w:rsidR="00B15F78">
        <w:t xml:space="preserve"> </w:t>
      </w:r>
      <w:r w:rsidR="000D6653">
        <w:t>by ChIP-seq could be readily detected by ChIP-qPCR</w:t>
      </w:r>
      <w:r w:rsidR="00B15F78">
        <w:t xml:space="preserve">. </w:t>
      </w:r>
      <w:r w:rsidR="000D6653">
        <w:t>ZFP809 binding to</w:t>
      </w:r>
      <w:r w:rsidR="00B15F78">
        <w:t xml:space="preserve"> </w:t>
      </w:r>
      <w:r w:rsidR="00747D41">
        <w:t xml:space="preserve">the identified </w:t>
      </w:r>
      <w:r w:rsidR="00B15F78">
        <w:t xml:space="preserve">target </w:t>
      </w:r>
      <w:r w:rsidR="00747D41">
        <w:t>motifs</w:t>
      </w:r>
      <w:r w:rsidR="00B15F78">
        <w:t xml:space="preserve"> in MERV-L and RLTR10 elements w</w:t>
      </w:r>
      <w:r w:rsidR="000D6653">
        <w:t>as</w:t>
      </w:r>
      <w:r w:rsidR="00B15F78">
        <w:t xml:space="preserve"> s</w:t>
      </w:r>
      <w:r w:rsidR="002C74E7">
        <w:t>trongly</w:t>
      </w:r>
      <w:r w:rsidR="00B15F78">
        <w:t xml:space="preserve"> </w:t>
      </w:r>
      <w:r w:rsidR="000D6653">
        <w:t>enriched as compared to</w:t>
      </w:r>
      <w:r w:rsidR="00B15F78">
        <w:t xml:space="preserve"> the </w:t>
      </w:r>
      <w:r w:rsidR="00B15F78" w:rsidRPr="00FA4146">
        <w:rPr>
          <w:i/>
        </w:rPr>
        <w:t>Hprt</w:t>
      </w:r>
      <w:r w:rsidR="008855B3">
        <w:t xml:space="preserve"> promote</w:t>
      </w:r>
      <w:r w:rsidR="00B15F78">
        <w:t>r</w:t>
      </w:r>
      <w:r w:rsidR="00A7263F">
        <w:t xml:space="preserve"> region</w:t>
      </w:r>
      <w:r w:rsidR="00B15F78">
        <w:t xml:space="preserve"> but only slightly enriched over other ERV region</w:t>
      </w:r>
      <w:r w:rsidR="003A522F">
        <w:t>s</w:t>
      </w:r>
      <w:r w:rsidR="00B15F78">
        <w:t xml:space="preserve"> in which no </w:t>
      </w:r>
      <w:r w:rsidR="002C74E7">
        <w:t xml:space="preserve">ChIP-seq </w:t>
      </w:r>
      <w:r w:rsidR="00B15F78">
        <w:t xml:space="preserve">peaks </w:t>
      </w:r>
      <w:r w:rsidR="003A522F">
        <w:t>have been</w:t>
      </w:r>
      <w:r w:rsidR="00B15F78">
        <w:t xml:space="preserve"> </w:t>
      </w:r>
      <w:r w:rsidR="003A522F">
        <w:t>identified</w:t>
      </w:r>
      <w:r w:rsidR="00B15F78">
        <w:t xml:space="preserve">. We also observed relative ZFP809 enrichment at the </w:t>
      </w:r>
      <w:r w:rsidR="00747D41">
        <w:t xml:space="preserve">heterochromatin associated </w:t>
      </w:r>
      <w:proofErr w:type="spellStart"/>
      <w:r w:rsidR="00B15F78" w:rsidRPr="00FA4146">
        <w:rPr>
          <w:i/>
        </w:rPr>
        <w:t>Mest</w:t>
      </w:r>
      <w:proofErr w:type="spellEnd"/>
      <w:r w:rsidR="00B15F78">
        <w:t xml:space="preserve"> promoter over the</w:t>
      </w:r>
      <w:r w:rsidR="00747D41">
        <w:t xml:space="preserve"> transcriptionally active</w:t>
      </w:r>
      <w:r w:rsidR="00B15F78">
        <w:t xml:space="preserve"> </w:t>
      </w:r>
      <w:r w:rsidR="00B15F78" w:rsidRPr="00FA4146">
        <w:rPr>
          <w:i/>
        </w:rPr>
        <w:t>Hprt</w:t>
      </w:r>
      <w:r w:rsidR="00B15F78">
        <w:t xml:space="preserve"> promoter. </w:t>
      </w:r>
      <w:r w:rsidR="002C74E7">
        <w:t xml:space="preserve">We manually analysed the read density around the </w:t>
      </w:r>
      <w:proofErr w:type="spellStart"/>
      <w:r w:rsidR="002C74E7" w:rsidRPr="002C74E7">
        <w:rPr>
          <w:i/>
        </w:rPr>
        <w:t>Mest</w:t>
      </w:r>
      <w:proofErr w:type="spellEnd"/>
      <w:r w:rsidR="002C74E7">
        <w:t xml:space="preserve"> promoter and found that ChIP-seq reads were mapped to this region at an about three times higher frequency than in the </w:t>
      </w:r>
      <w:r w:rsidR="002C74E7" w:rsidRPr="002C74E7">
        <w:rPr>
          <w:i/>
        </w:rPr>
        <w:t>Hprt</w:t>
      </w:r>
      <w:r w:rsidR="002C74E7">
        <w:t xml:space="preserve"> promoter whereas reads from the input sample were found at </w:t>
      </w:r>
      <w:r w:rsidR="0065664A">
        <w:t xml:space="preserve">an </w:t>
      </w:r>
      <w:r w:rsidR="002C74E7">
        <w:t xml:space="preserve">equal frequency at both regions (data not shown). </w:t>
      </w:r>
      <w:r w:rsidR="00E54DFC">
        <w:t>Al</w:t>
      </w:r>
      <w:r w:rsidR="00B15F78">
        <w:t xml:space="preserve">together </w:t>
      </w:r>
      <w:r w:rsidR="003A522F">
        <w:t>these data</w:t>
      </w:r>
      <w:r w:rsidR="00B15F78">
        <w:t xml:space="preserve"> suggest that ZFP809 </w:t>
      </w:r>
      <w:r w:rsidR="00D71A83">
        <w:t>binds specifically to genomic targets but may also</w:t>
      </w:r>
      <w:r w:rsidR="000D6653">
        <w:t xml:space="preserve"> have</w:t>
      </w:r>
      <w:r w:rsidR="00B15F78">
        <w:t xml:space="preserve"> </w:t>
      </w:r>
      <w:r w:rsidR="000D6653">
        <w:t>a slight affinity to heterochromatin</w:t>
      </w:r>
      <w:r w:rsidR="00D71A83">
        <w:t xml:space="preserve"> regions, possibly mediated by interactions with heterochromatin associated proteins or modified histones. </w:t>
      </w:r>
    </w:p>
    <w:p w:rsidR="004B5F33" w:rsidRDefault="00964A31" w:rsidP="00B15F78">
      <w:pPr>
        <w:pStyle w:val="Heading3"/>
      </w:pPr>
      <w:bookmarkStart w:id="42" w:name="_Toc343249332"/>
      <w:r>
        <w:rPr>
          <w:noProof/>
          <w:lang w:eastAsia="en-GB"/>
        </w:rPr>
        <w:lastRenderedPageBreak/>
        <w:t xml:space="preserve">Regulation of </w:t>
      </w:r>
      <w:r>
        <w:t xml:space="preserve">gene </w:t>
      </w:r>
      <w:r w:rsidR="00565689">
        <w:t>expression</w:t>
      </w:r>
      <w:r>
        <w:t xml:space="preserve"> by</w:t>
      </w:r>
      <w:r w:rsidR="005165F7" w:rsidRPr="002B10D0">
        <w:t xml:space="preserve"> ZFP809</w:t>
      </w:r>
      <w:bookmarkEnd w:id="42"/>
    </w:p>
    <w:p w:rsidR="00F811B2" w:rsidRPr="003012F8" w:rsidRDefault="000361DB" w:rsidP="005165F7">
      <w:r>
        <w:rPr>
          <w:noProof/>
          <w:lang w:eastAsia="en-GB"/>
        </w:rPr>
        <mc:AlternateContent>
          <mc:Choice Requires="wpg">
            <w:drawing>
              <wp:anchor distT="0" distB="0" distL="114300" distR="114300" simplePos="0" relativeHeight="251734016" behindDoc="0" locked="0" layoutInCell="1" allowOverlap="1" wp14:anchorId="71BC42DA" wp14:editId="5E5DA6E5">
                <wp:simplePos x="0" y="0"/>
                <wp:positionH relativeFrom="column">
                  <wp:posOffset>-240665</wp:posOffset>
                </wp:positionH>
                <wp:positionV relativeFrom="paragraph">
                  <wp:posOffset>1582420</wp:posOffset>
                </wp:positionV>
                <wp:extent cx="6296025" cy="7009130"/>
                <wp:effectExtent l="0" t="0" r="0" b="1270"/>
                <wp:wrapTopAndBottom/>
                <wp:docPr id="117" name="Group 117"/>
                <wp:cNvGraphicFramePr/>
                <a:graphic xmlns:a="http://schemas.openxmlformats.org/drawingml/2006/main">
                  <a:graphicData uri="http://schemas.microsoft.com/office/word/2010/wordprocessingGroup">
                    <wpg:wgp>
                      <wpg:cNvGrpSpPr/>
                      <wpg:grpSpPr>
                        <a:xfrm>
                          <a:off x="0" y="0"/>
                          <a:ext cx="6296025" cy="7009130"/>
                          <a:chOff x="0" y="0"/>
                          <a:chExt cx="6296025" cy="7009130"/>
                        </a:xfrm>
                      </wpg:grpSpPr>
                      <wpg:grpSp>
                        <wpg:cNvPr id="68" name="Group 20"/>
                        <wpg:cNvGrpSpPr/>
                        <wpg:grpSpPr>
                          <a:xfrm>
                            <a:off x="0" y="0"/>
                            <a:ext cx="6296025" cy="5890260"/>
                            <a:chOff x="0" y="0"/>
                            <a:chExt cx="6296025" cy="5890399"/>
                          </a:xfrm>
                        </wpg:grpSpPr>
                        <wpg:graphicFrame>
                          <wpg:cNvPr id="69" name="Chart 69"/>
                          <wpg:cNvFrPr>
                            <a:graphicFrameLocks/>
                          </wpg:cNvFrPr>
                          <wpg:xfrm>
                            <a:off x="0" y="3528199"/>
                            <a:ext cx="6248400" cy="2362200"/>
                          </wpg:xfrm>
                          <a:graphic>
                            <a:graphicData uri="http://schemas.openxmlformats.org/drawingml/2006/chart">
                              <c:chart xmlns:c="http://schemas.openxmlformats.org/drawingml/2006/chart" xmlns:r="http://schemas.openxmlformats.org/officeDocument/2006/relationships" r:id="rId58"/>
                            </a:graphicData>
                          </a:graphic>
                        </wpg:graphicFrame>
                        <wpg:graphicFrame>
                          <wpg:cNvPr id="70" name="Chart 70"/>
                          <wpg:cNvFrPr>
                            <a:graphicFrameLocks/>
                          </wpg:cNvFrPr>
                          <wpg:xfrm>
                            <a:off x="76200" y="251599"/>
                            <a:ext cx="6219825" cy="2743200"/>
                          </wpg:xfrm>
                          <a:graphic>
                            <a:graphicData uri="http://schemas.openxmlformats.org/drawingml/2006/chart">
                              <c:chart xmlns:c="http://schemas.openxmlformats.org/drawingml/2006/chart" xmlns:r="http://schemas.openxmlformats.org/officeDocument/2006/relationships" r:id="rId59"/>
                            </a:graphicData>
                          </a:graphic>
                        </wpg:graphicFrame>
                        <wps:wsp>
                          <wps:cNvPr id="71" name="Straight Connector 71"/>
                          <wps:cNvCnPr/>
                          <wps:spPr>
                            <a:xfrm flipH="1">
                              <a:off x="692150" y="3451999"/>
                              <a:ext cx="3178" cy="22225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657228" y="3451999"/>
                              <a:ext cx="76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2" name="TextBox 15"/>
                          <wps:cNvSpPr txBox="1"/>
                          <wps:spPr>
                            <a:xfrm>
                              <a:off x="481013" y="3296862"/>
                              <a:ext cx="790572" cy="184666"/>
                            </a:xfrm>
                            <a:prstGeom prst="rect">
                              <a:avLst/>
                            </a:prstGeom>
                            <a:noFill/>
                          </wps:spPr>
                          <wps:txbx>
                            <w:txbxContent>
                              <w:p w:rsidR="00D96F2A" w:rsidRDefault="00D96F2A" w:rsidP="00A94EBC">
                                <w:pPr>
                                  <w:pStyle w:val="NormalWeb"/>
                                  <w:spacing w:before="0" w:beforeAutospacing="0" w:after="0" w:afterAutospacing="0"/>
                                </w:pPr>
                                <w:r>
                                  <w:rPr>
                                    <w:rFonts w:asciiTheme="minorHAnsi" w:hAnsi="Calibri" w:cstheme="minorBidi"/>
                                    <w:color w:val="000000" w:themeColor="text1"/>
                                    <w:kern w:val="24"/>
                                    <w:sz w:val="12"/>
                                    <w:szCs w:val="12"/>
                                    <w:lang w:val="da-DK"/>
                                  </w:rPr>
                                  <w:t>24.7 (</w:t>
                                </w:r>
                                <w:r>
                                  <w:rPr>
                                    <w:rFonts w:asciiTheme="minorHAnsi" w:hAnsi="+mn-ea" w:cstheme="minorBidi"/>
                                    <w:color w:val="000000" w:themeColor="text1"/>
                                    <w:kern w:val="24"/>
                                    <w:sz w:val="12"/>
                                    <w:szCs w:val="12"/>
                                    <w:lang w:val="da-DK"/>
                                  </w:rPr>
                                  <w:t>±</w:t>
                                </w:r>
                                <w:r>
                                  <w:rPr>
                                    <w:rFonts w:asciiTheme="minorHAnsi" w:hAnsi="Calibri" w:cstheme="minorBidi"/>
                                    <w:color w:val="000000" w:themeColor="text1"/>
                                    <w:kern w:val="24"/>
                                    <w:sz w:val="12"/>
                                    <w:szCs w:val="12"/>
                                    <w:lang w:val="da-DK"/>
                                  </w:rPr>
                                  <w:t xml:space="preserve"> 3.1) </w:t>
                                </w:r>
                              </w:p>
                            </w:txbxContent>
                          </wps:txbx>
                          <wps:bodyPr wrap="square" rtlCol="0">
                            <a:spAutoFit/>
                          </wps:bodyPr>
                        </wps:wsp>
                        <wps:wsp>
                          <wps:cNvPr id="114" name="TextBox 17"/>
                          <wps:cNvSpPr txBox="1"/>
                          <wps:spPr>
                            <a:xfrm>
                              <a:off x="88900" y="0"/>
                              <a:ext cx="381000" cy="266700"/>
                            </a:xfrm>
                            <a:prstGeom prst="rect">
                              <a:avLst/>
                            </a:prstGeom>
                            <a:noFill/>
                          </wps:spPr>
                          <wps:txbx>
                            <w:txbxContent>
                              <w:p w:rsidR="00D96F2A" w:rsidRDefault="00D96F2A" w:rsidP="00A94EBC">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115" name="TextBox 18"/>
                          <wps:cNvSpPr txBox="1"/>
                          <wps:spPr>
                            <a:xfrm>
                              <a:off x="88900" y="3045191"/>
                              <a:ext cx="381000" cy="266700"/>
                            </a:xfrm>
                            <a:prstGeom prst="rect">
                              <a:avLst/>
                            </a:prstGeom>
                            <a:noFill/>
                          </wps:spPr>
                          <wps:txbx>
                            <w:txbxContent>
                              <w:p w:rsidR="00D96F2A" w:rsidRDefault="00D96F2A" w:rsidP="00A94EBC">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g:grpSp>
                      <wps:wsp>
                        <wps:cNvPr id="116" name="Text Box 116"/>
                        <wps:cNvSpPr txBox="1"/>
                        <wps:spPr>
                          <a:xfrm>
                            <a:off x="233917" y="5943600"/>
                            <a:ext cx="5759450" cy="1065530"/>
                          </a:xfrm>
                          <a:prstGeom prst="rect">
                            <a:avLst/>
                          </a:prstGeom>
                          <a:solidFill>
                            <a:prstClr val="white"/>
                          </a:solidFill>
                          <a:ln>
                            <a:noFill/>
                          </a:ln>
                          <a:effectLst/>
                        </wps:spPr>
                        <wps:txbx>
                          <w:txbxContent>
                            <w:p w:rsidR="00D96F2A" w:rsidRPr="00302054" w:rsidRDefault="00D96F2A" w:rsidP="00A94EBC">
                              <w:pPr>
                                <w:pStyle w:val="Caption"/>
                                <w:rPr>
                                  <w:sz w:val="24"/>
                                </w:rPr>
                              </w:pPr>
                              <w:r w:rsidRPr="00800255">
                                <w:rPr>
                                  <w:b/>
                                </w:rPr>
                                <w:t>Figure 3.10: Effect of ZFP809 knock-down and overexpression in F9 EC cells.</w:t>
                              </w:r>
                              <w:r>
                                <w:t xml:space="preserve"> (A) F9 cells were stably transduced with retroviral vectors expressing a </w:t>
                              </w:r>
                              <w:proofErr w:type="spellStart"/>
                              <w:r>
                                <w:t>shRNAs</w:t>
                              </w:r>
                              <w:proofErr w:type="spellEnd"/>
                              <w:r>
                                <w:t xml:space="preserve"> directed against the Zfp809 mRNA or random scrambled </w:t>
                              </w:r>
                              <w:proofErr w:type="spellStart"/>
                              <w:r>
                                <w:t>shRNA</w:t>
                              </w:r>
                              <w:proofErr w:type="spellEnd"/>
                              <w:r>
                                <w:t xml:space="preserve"> without a matching mRNA target. Expression levels were determined by RT-qPCR. Values are normalised to Act expression and shown relative to the expression in F9 cells transduced with a scramble </w:t>
                              </w:r>
                              <w:proofErr w:type="spellStart"/>
                              <w:r>
                                <w:t>shRNA</w:t>
                              </w:r>
                              <w:proofErr w:type="spellEnd"/>
                              <w:r>
                                <w:t xml:space="preserve"> expressing vector. (B) F9 cells were stably transfected with a transposon based FLAG-ZFP809 expressing vector or an empty transposon. Values are normalised to Act expression and shown relative to the expression in F9 cells transfected with the empty transposon vecto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7" o:spid="_x0000_s1089" style="position:absolute;left:0;text-align:left;margin-left:-18.95pt;margin-top:124.6pt;width:495.75pt;height:551.9pt;z-index:251734016" coordsize="62960,70091"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">
                <v:group id="Group 20" o:spid="_x0000_s1090" style="position:absolute;width:62960;height:58902" coordsize="62960,58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Chart 69" o:spid="_x0000_s1091" type="#_x0000_t75" style="position:absolute;top:35296;width:62484;height:23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">
                    <v:imagedata r:id="rId60" o:title=""/>
                    <o:lock v:ext="edit" aspectratio="f"/>
                  </v:shape>
                  <v:shape id="Chart 70" o:spid="_x0000_s1092" type="#_x0000_t75" style="position:absolute;left:792;top:2499;width:62179;height:2743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">
                    <v:imagedata r:id="rId61" o:title=""/>
                    <o:lock v:ext="edit" aspectratio="f"/>
                  </v:shape>
                  <v:line id="Straight Connector 71" o:spid="_x0000_s1093" style="position:absolute;flip:x;visibility:visible;mso-wrap-style:square" from="6921,34519" to="6953,36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GpdcIAAADbAAAADwAAAGRycy9kb3ducmV2LnhtbESPQYvCMBSE7wv+h/AEb2uqB5VqFLUs&#10;uhdhVTw/mmcbbF66TbT135sFYY/DzHzDLFadrcSDGm8cKxgNExDEudOGCwXn09fnDIQPyBorx6Tg&#10;SR5Wy97HAlPtWv6hxzEUIkLYp6igDKFOpfR5SRb90NXE0bu6xmKIsimkbrCNcFvJcZJMpEXDcaHE&#10;mrYl5bfj3SqY5NkuM8/Zpk3MdPc7vhwy+01KDfrdeg4iUBf+w+/2XiuYjuDvS/wBcvk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GpdcIAAADbAAAADwAAAAAAAAAAAAAA&#10;AAChAgAAZHJzL2Rvd25yZXYueG1sUEsFBgAAAAAEAAQA+QAAAJADAAAAAA==&#10;" strokecolor="black [3213]">
                    <v:stroke dashstyle="3 1"/>
                  </v:line>
                  <v:line id="Straight Connector 72" o:spid="_x0000_s1094" style="position:absolute;visibility:visible;mso-wrap-style:square" from="6572,34519" to="7334,345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pbdMUAAADbAAAADwAAAGRycy9kb3ducmV2LnhtbESPQWvCQBSE7wX/w/IEb7oxUBNSVwmC&#10;0NpTtaXXR/Y1Sc2+DbvbGP313YLQ4zAz3zDr7Wg6MZDzrWUFy0UCgriyuuVawftpP89B+ICssbNM&#10;Cq7kYbuZPKyx0PbCbzQcQy0ihH2BCpoQ+kJKXzVk0C9sTxy9L+sMhihdLbXDS4SbTqZJspIGW44L&#10;Dfa0a6g6H3+Mgrw6fLsyK1+Wjx99dhvS19X+M1NqNh3LJxCBxvAfvreftYIshb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ApbdMUAAADbAAAADwAAAAAAAAAA&#10;AAAAAAChAgAAZHJzL2Rvd25yZXYueG1sUEsFBgAAAAAEAAQA+QAAAJMDAAAAAA==&#10;" strokecolor="black [3213]"/>
                  <v:shape id="TextBox 15" o:spid="_x0000_s1095" type="#_x0000_t202" style="position:absolute;left:4810;top:32968;width:7905;height:1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MfyL8A&#10;AADcAAAADwAAAGRycy9kb3ducmV2LnhtbERPTWvCQBC9F/wPyxS81U0ERVJXkVrBgxdteh+y02xo&#10;djZkpyb+e1cQepvH+5z1dvStulIfm8AG8lkGirgKtuHaQPl1eFuBioJssQ1MBm4UYbuZvKyxsGHg&#10;M10vUqsUwrFAA06kK7SOlSOPcRY64sT9hN6jJNjX2vY4pHDf6nmWLbXHhlODw44+HFW/lz9vQMTu&#10;8lv56ePxezztB5dVCyyNmb6Ou3dQQqP8i5/uo03z8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x/IvwAAANwAAAAPAAAAAAAAAAAAAAAAAJgCAABkcnMvZG93bnJl&#10;di54bWxQSwUGAAAAAAQABAD1AAAAhAMAAAAA&#10;" filled="f" stroked="f">
                    <v:textbox style="mso-fit-shape-to-text:t">
                      <w:txbxContent>
                        <w:p w:rsidR="00D96F2A" w:rsidRDefault="00D96F2A" w:rsidP="00A94EBC">
                          <w:pPr>
                            <w:pStyle w:val="NormalWeb"/>
                            <w:spacing w:before="0" w:beforeAutospacing="0" w:after="0" w:afterAutospacing="0"/>
                          </w:pPr>
                          <w:r>
                            <w:rPr>
                              <w:rFonts w:asciiTheme="minorHAnsi" w:hAnsi="Calibri" w:cstheme="minorBidi"/>
                              <w:color w:val="000000" w:themeColor="text1"/>
                              <w:kern w:val="24"/>
                              <w:sz w:val="12"/>
                              <w:szCs w:val="12"/>
                              <w:lang w:val="da-DK"/>
                            </w:rPr>
                            <w:t>24.7 (</w:t>
                          </w:r>
                          <w:r>
                            <w:rPr>
                              <w:rFonts w:asciiTheme="minorHAnsi" w:hAnsi="+mn-ea" w:cstheme="minorBidi"/>
                              <w:color w:val="000000" w:themeColor="text1"/>
                              <w:kern w:val="24"/>
                              <w:sz w:val="12"/>
                              <w:szCs w:val="12"/>
                              <w:lang w:val="da-DK"/>
                            </w:rPr>
                            <w:t>±</w:t>
                          </w:r>
                          <w:r>
                            <w:rPr>
                              <w:rFonts w:asciiTheme="minorHAnsi" w:hAnsi="Calibri" w:cstheme="minorBidi"/>
                              <w:color w:val="000000" w:themeColor="text1"/>
                              <w:kern w:val="24"/>
                              <w:sz w:val="12"/>
                              <w:szCs w:val="12"/>
                              <w:lang w:val="da-DK"/>
                            </w:rPr>
                            <w:t xml:space="preserve"> 3.1) </w:t>
                          </w:r>
                        </w:p>
                      </w:txbxContent>
                    </v:textbox>
                  </v:shape>
                  <v:shape id="TextBox 17" o:spid="_x0000_s1096" type="#_x0000_t202" style="position:absolute;left:889;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style="mso-fit-shape-to-text:t">
                      <w:txbxContent>
                        <w:p w:rsidR="00D96F2A" w:rsidRDefault="00D96F2A" w:rsidP="00A94EBC">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18" o:spid="_x0000_s1097" type="#_x0000_t202" style="position:absolute;left:889;top:30451;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HvL8A&#10;AADcAAAADwAAAGRycy9kb3ducmV2LnhtbERPTWvCQBC9F/wPyxS81U0ERVJXkVrBgxdteh+y02xo&#10;djZkpyb+e1cQepvH+5z1dvStulIfm8AG8lkGirgKtuHaQPl1eFuBioJssQ1MBm4UYbuZvKyxsGHg&#10;M10vUqsUwrFAA06kK7SOlSOPcRY64sT9hN6jJNjX2vY4pHDf6nmWLbXHhlODw44+HFW/lz9vQMTu&#10;8lv56ePxezztB5dVCyyNmb6Ou3dQQqP8i5/uo03z8wU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e8vwAAANwAAAAPAAAAAAAAAAAAAAAAAJgCAABkcnMvZG93bnJl&#10;di54bWxQSwUGAAAAAAQABAD1AAAAhAMAAAAA&#10;" filled="f" stroked="f">
                    <v:textbox style="mso-fit-shape-to-text:t">
                      <w:txbxContent>
                        <w:p w:rsidR="00D96F2A" w:rsidRDefault="00D96F2A" w:rsidP="00A94EBC">
                          <w:pPr>
                            <w:pStyle w:val="NormalWeb"/>
                            <w:spacing w:before="0" w:beforeAutospacing="0" w:after="0" w:afterAutospacing="0"/>
                          </w:pPr>
                          <w:r>
                            <w:rPr>
                              <w:rFonts w:ascii="Arial" w:hAnsi="Arial" w:cs="Arial"/>
                              <w:b/>
                              <w:bCs/>
                              <w:color w:val="000000" w:themeColor="text1"/>
                              <w:kern w:val="24"/>
                              <w:lang w:val="da-DK"/>
                            </w:rPr>
                            <w:t>B</w:t>
                          </w:r>
                        </w:p>
                      </w:txbxContent>
                    </v:textbox>
                  </v:shape>
                </v:group>
                <v:shape id="Text Box 116" o:spid="_x0000_s1098" type="#_x0000_t202" style="position:absolute;left:2339;top:59436;width:57594;height:10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qCRMQA&#10;AADcAAAADwAAAGRycy9kb3ducmV2LnhtbERPS2sCMRC+C/0PYQpepGZ9sJStUURaqL2Iq5fehs24&#10;2XYzWZKsbv99Uyh4m4/vOavNYFtxJR8axwpm0wwEceV0w7WC8+nt6RlEiMgaW8ek4IcCbNYPoxUW&#10;2t34SNcy1iKFcChQgYmxK6QMlSGLYeo64sRdnLcYE/S11B5vKdy2cp5lubTYcGow2NHOUPVd9lbB&#10;Yfl5MJP+8vqxXS78/tzv8q+6VGr8OGxfQEQa4l38737Xaf4sh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KgkTEAAAA3AAAAA8AAAAAAAAAAAAAAAAAmAIAAGRycy9k&#10;b3ducmV2LnhtbFBLBQYAAAAABAAEAPUAAACJAwAAAAA=&#10;" stroked="f">
                  <v:textbox style="mso-fit-shape-to-text:t" inset="0,0,0,0">
                    <w:txbxContent>
                      <w:p w:rsidR="00D96F2A" w:rsidRPr="00302054" w:rsidRDefault="00D96F2A" w:rsidP="00A94EBC">
                        <w:pPr>
                          <w:pStyle w:val="Caption"/>
                          <w:rPr>
                            <w:sz w:val="24"/>
                          </w:rPr>
                        </w:pPr>
                        <w:r w:rsidRPr="00800255">
                          <w:rPr>
                            <w:b/>
                          </w:rPr>
                          <w:t>Figure 3.10: Effect of ZFP809 knock-down and overexpression in F9 EC cells.</w:t>
                        </w:r>
                        <w:r>
                          <w:t xml:space="preserve"> (A) F9 cells were stably transduced with retroviral vectors expressing a </w:t>
                        </w:r>
                        <w:proofErr w:type="spellStart"/>
                        <w:r>
                          <w:t>shRNAs</w:t>
                        </w:r>
                        <w:proofErr w:type="spellEnd"/>
                        <w:r>
                          <w:t xml:space="preserve"> directed against the Zfp809 mRNA or random scrambled </w:t>
                        </w:r>
                        <w:proofErr w:type="spellStart"/>
                        <w:r>
                          <w:t>shRNA</w:t>
                        </w:r>
                        <w:proofErr w:type="spellEnd"/>
                        <w:r>
                          <w:t xml:space="preserve"> without a matching mRNA target. Expression levels were determined by RT-qPCR. Values are normalised to Act expression and shown relative to the expression in F9 cells transduced with a scramble </w:t>
                        </w:r>
                        <w:proofErr w:type="spellStart"/>
                        <w:r>
                          <w:t>shRNA</w:t>
                        </w:r>
                        <w:proofErr w:type="spellEnd"/>
                        <w:r>
                          <w:t xml:space="preserve"> expressing vector. (B) F9 cells were stably transfected with a transposon based FLAG-ZFP809 expressing vector or an empty transposon. Values are normalised to Act expression and shown relative to the expression in F9 cells transfected with the empty transposon vector. </w:t>
                        </w:r>
                      </w:p>
                    </w:txbxContent>
                  </v:textbox>
                </v:shape>
                <w10:wrap type="topAndBottom"/>
              </v:group>
            </w:pict>
          </mc:Fallback>
        </mc:AlternateContent>
      </w:r>
      <w:r w:rsidR="005165F7" w:rsidRPr="002B10D0">
        <w:t xml:space="preserve">To determine whether ZFP809 </w:t>
      </w:r>
      <w:r w:rsidR="000012A3">
        <w:t>knock</w:t>
      </w:r>
      <w:r w:rsidR="009C544A">
        <w:t>-</w:t>
      </w:r>
      <w:r w:rsidR="000012A3">
        <w:t>down has an effect on</w:t>
      </w:r>
      <w:r w:rsidR="005165F7" w:rsidRPr="002B10D0">
        <w:t xml:space="preserve"> the expression of </w:t>
      </w:r>
      <w:r w:rsidR="000012A3">
        <w:t>the</w:t>
      </w:r>
      <w:r w:rsidR="00747D41">
        <w:t xml:space="preserve"> identified</w:t>
      </w:r>
      <w:r w:rsidR="000012A3">
        <w:t xml:space="preserve"> </w:t>
      </w:r>
      <w:r w:rsidR="005165F7" w:rsidRPr="002B10D0">
        <w:t>genes</w:t>
      </w:r>
      <w:r w:rsidR="00747D41">
        <w:t xml:space="preserve"> with strong ChIP-seq peaks in the promoter region</w:t>
      </w:r>
      <w:r w:rsidR="005165F7" w:rsidRPr="002B10D0">
        <w:t xml:space="preserve">, </w:t>
      </w:r>
      <w:r w:rsidR="008855B3">
        <w:t xml:space="preserve">RNA was isolated from </w:t>
      </w:r>
      <w:r w:rsidR="000012A3" w:rsidRPr="002B10D0">
        <w:t>F9 cells</w:t>
      </w:r>
      <w:r w:rsidR="008855B3">
        <w:t>,</w:t>
      </w:r>
      <w:r w:rsidR="000012A3" w:rsidRPr="002B10D0">
        <w:t xml:space="preserve"> </w:t>
      </w:r>
      <w:r w:rsidR="000012A3">
        <w:t>stably transfected with a retroviral vector expressing an short hairpin (</w:t>
      </w:r>
      <w:proofErr w:type="spellStart"/>
      <w:r w:rsidR="000012A3">
        <w:t>sh</w:t>
      </w:r>
      <w:proofErr w:type="spellEnd"/>
      <w:r w:rsidR="000012A3">
        <w:t>) RNA targeting the Zfp809 mRNA or a</w:t>
      </w:r>
      <w:r w:rsidR="008855B3">
        <w:t>n unspecific scramble</w:t>
      </w:r>
      <w:r w:rsidR="00E54DFC">
        <w:t>d</w:t>
      </w:r>
      <w:r w:rsidR="008855B3">
        <w:t xml:space="preserve"> </w:t>
      </w:r>
      <w:proofErr w:type="spellStart"/>
      <w:r w:rsidR="008855B3">
        <w:t>shRNA</w:t>
      </w:r>
      <w:proofErr w:type="spellEnd"/>
      <w:r w:rsidR="008855B3">
        <w:t xml:space="preserve">. </w:t>
      </w:r>
      <w:r w:rsidR="003D078B" w:rsidRPr="002B10D0">
        <w:t xml:space="preserve">Since we have shown that ERVs with a Pro-PBS are </w:t>
      </w:r>
      <w:r w:rsidR="00C0604D">
        <w:t>the main</w:t>
      </w:r>
      <w:r w:rsidR="003D078B" w:rsidRPr="002B10D0">
        <w:t xml:space="preserve"> target</w:t>
      </w:r>
      <w:r w:rsidR="00C0604D">
        <w:t>s</w:t>
      </w:r>
      <w:r w:rsidR="003D078B" w:rsidRPr="002B10D0">
        <w:t xml:space="preserve"> of ZFP809 we </w:t>
      </w:r>
      <w:r w:rsidR="003D078B">
        <w:t>used</w:t>
      </w:r>
      <w:r w:rsidR="003D078B" w:rsidRPr="002B10D0">
        <w:t xml:space="preserve"> primer</w:t>
      </w:r>
      <w:r w:rsidR="003D078B">
        <w:t>s</w:t>
      </w:r>
      <w:r w:rsidR="003D078B" w:rsidRPr="002B10D0">
        <w:t xml:space="preserve"> for several ERV families with Pro-PBS </w:t>
      </w:r>
      <w:r w:rsidR="003D078B" w:rsidRPr="002B10D0">
        <w:lastRenderedPageBreak/>
        <w:t>s</w:t>
      </w:r>
      <w:r w:rsidR="003D078B">
        <w:t>equences. Additionally</w:t>
      </w:r>
      <w:r w:rsidR="002C74E7">
        <w:t>,</w:t>
      </w:r>
      <w:r w:rsidR="003D078B">
        <w:t xml:space="preserve"> we analys</w:t>
      </w:r>
      <w:r w:rsidR="003D078B" w:rsidRPr="002B10D0">
        <w:t xml:space="preserve">ed expression </w:t>
      </w:r>
      <w:r w:rsidR="003A522F">
        <w:t xml:space="preserve">levels </w:t>
      </w:r>
      <w:r w:rsidR="003D078B" w:rsidRPr="002B10D0">
        <w:t>of RLTR10 and MERV-L elements, which were identified as potential</w:t>
      </w:r>
      <w:r w:rsidR="00C0604D">
        <w:t xml:space="preserve"> secondary</w:t>
      </w:r>
      <w:r w:rsidR="003D078B" w:rsidRPr="002B10D0">
        <w:t xml:space="preserve"> ZFP809 targets</w:t>
      </w:r>
      <w:r w:rsidR="003A522F">
        <w:t xml:space="preserve"> by ChIP-seq</w:t>
      </w:r>
      <w:r w:rsidR="003D078B" w:rsidRPr="002B10D0">
        <w:t xml:space="preserve">. </w:t>
      </w:r>
      <w:r w:rsidR="009C544A">
        <w:t xml:space="preserve">Primers amplifying endogenous MLV elements with Pro-PBS sequences were also designed but we could not detect expression of these elements in F9 cells. We also could not detect expression of </w:t>
      </w:r>
      <w:r w:rsidR="009D324D">
        <w:rPr>
          <w:i/>
        </w:rPr>
        <w:t>Cacna1g</w:t>
      </w:r>
      <w:r w:rsidR="009D324D">
        <w:t xml:space="preserve"> and </w:t>
      </w:r>
      <w:r w:rsidR="009D324D">
        <w:rPr>
          <w:i/>
        </w:rPr>
        <w:t>Npas4</w:t>
      </w:r>
      <w:r w:rsidR="009D324D">
        <w:t xml:space="preserve"> mRNAs in these cells.</w:t>
      </w:r>
      <w:r w:rsidR="001F734A">
        <w:t xml:space="preserve"> </w:t>
      </w:r>
      <w:r w:rsidR="004E1E82">
        <w:t xml:space="preserve">Surprisingly, </w:t>
      </w:r>
      <w:r w:rsidR="003A522F">
        <w:t xml:space="preserve">neither any </w:t>
      </w:r>
      <w:r w:rsidR="004E1E82">
        <w:t>of the analysed Pro-PBS containing ERVs</w:t>
      </w:r>
      <w:r w:rsidR="003A522F">
        <w:t xml:space="preserve"> nor RLTR10 or MERV-L ERVs</w:t>
      </w:r>
      <w:r w:rsidR="004E1E82">
        <w:t xml:space="preserve"> was upregulated upon ZFP809 </w:t>
      </w:r>
      <w:proofErr w:type="gramStart"/>
      <w:r w:rsidR="004E1E82">
        <w:t>knock</w:t>
      </w:r>
      <w:r w:rsidR="009C544A">
        <w:t>-</w:t>
      </w:r>
      <w:proofErr w:type="gramEnd"/>
      <w:r w:rsidR="004E1E82">
        <w:t>down</w:t>
      </w:r>
      <w:r w:rsidR="00F42F5E">
        <w:t xml:space="preserve"> (Fig. 3.10</w:t>
      </w:r>
      <w:r w:rsidR="003A522F">
        <w:t>A)</w:t>
      </w:r>
      <w:r w:rsidR="004E1E82">
        <w:t xml:space="preserve">. </w:t>
      </w:r>
      <w:r w:rsidR="009D324D">
        <w:t>Also t</w:t>
      </w:r>
      <w:r w:rsidR="004E1E82">
        <w:t xml:space="preserve">he majority of </w:t>
      </w:r>
      <w:r w:rsidR="003A522F">
        <w:t xml:space="preserve">the </w:t>
      </w:r>
      <w:r w:rsidR="004E1E82">
        <w:t>analysed ZFP809 target genes were not or only slightly up- or downregulated in ZFP809 knock</w:t>
      </w:r>
      <w:r w:rsidR="009C544A">
        <w:t>-</w:t>
      </w:r>
      <w:r w:rsidR="004E1E82">
        <w:t xml:space="preserve">down cells. However, </w:t>
      </w:r>
      <w:r w:rsidR="004E1E82" w:rsidRPr="003012F8">
        <w:rPr>
          <w:i/>
        </w:rPr>
        <w:t>Gm9705</w:t>
      </w:r>
      <w:r w:rsidR="004E1E82">
        <w:t xml:space="preserve"> expression </w:t>
      </w:r>
      <w:r w:rsidR="00C0604D">
        <w:t xml:space="preserve">levels </w:t>
      </w:r>
      <w:r w:rsidR="004E1E82">
        <w:t>w</w:t>
      </w:r>
      <w:r w:rsidR="00C0604D">
        <w:t>ere</w:t>
      </w:r>
      <w:r w:rsidR="004E1E82">
        <w:t xml:space="preserve"> five times increased </w:t>
      </w:r>
      <w:r w:rsidR="00A7263F">
        <w:t>upon</w:t>
      </w:r>
      <w:r w:rsidR="004E1E82">
        <w:t xml:space="preserve"> </w:t>
      </w:r>
      <w:r w:rsidR="00A7263F">
        <w:t>ZFP809 knock-down.</w:t>
      </w:r>
      <w:r w:rsidR="004E1E82">
        <w:t xml:space="preserve"> </w:t>
      </w:r>
      <w:r w:rsidR="001F734A">
        <w:t>Notably</w:t>
      </w:r>
      <w:r w:rsidR="003012F8">
        <w:t xml:space="preserve">, the identified ZFP809 target motif in the promoter region of </w:t>
      </w:r>
      <w:r w:rsidR="003012F8" w:rsidRPr="003012F8">
        <w:rPr>
          <w:i/>
        </w:rPr>
        <w:t>Gm9705</w:t>
      </w:r>
      <w:r w:rsidR="003012F8">
        <w:t xml:space="preserve"> differs from the Pro-PBS in only two </w:t>
      </w:r>
      <w:r w:rsidR="003A522F">
        <w:t>positions which</w:t>
      </w:r>
      <w:r w:rsidR="009D324D">
        <w:t>, according to the determined target motif,</w:t>
      </w:r>
      <w:r w:rsidR="003A522F">
        <w:t xml:space="preserve"> did not seem to be crucial for </w:t>
      </w:r>
      <w:r w:rsidR="00C0604D">
        <w:t xml:space="preserve">efficient </w:t>
      </w:r>
      <w:r w:rsidR="003A522F">
        <w:t>ZFP809 binding (Table 3.2 and Fig. 3.5).</w:t>
      </w:r>
    </w:p>
    <w:p w:rsidR="007A1973" w:rsidRPr="002B10D0" w:rsidRDefault="00634825" w:rsidP="005165F7">
      <w:r>
        <w:t>T</w:t>
      </w:r>
      <w:r w:rsidR="008855B3">
        <w:t>o test whether ZFP809 overexpression can silence transcription</w:t>
      </w:r>
      <w:r>
        <w:t xml:space="preserve"> of ZFP809 targeted genes</w:t>
      </w:r>
      <w:r w:rsidR="008855B3">
        <w:t xml:space="preserve">, RNA was isolated from F9 cells stably transduced with a  transposon based  FLAG-ZFP809 expressing vector </w:t>
      </w:r>
      <w:r w:rsidR="006102D9">
        <w:t>or an empty cont</w:t>
      </w:r>
      <w:r w:rsidR="00F42F5E">
        <w:t>rol vector. As show in Fig. 3.10</w:t>
      </w:r>
      <w:r w:rsidR="00542636">
        <w:t>B</w:t>
      </w:r>
      <w:r w:rsidR="005165F7" w:rsidRPr="002B10D0">
        <w:t xml:space="preserve">, </w:t>
      </w:r>
      <w:r w:rsidR="008855B3">
        <w:t>two</w:t>
      </w:r>
      <w:r w:rsidR="005165F7" w:rsidRPr="002B10D0">
        <w:t xml:space="preserve"> of the </w:t>
      </w:r>
      <w:r w:rsidR="004E1E82">
        <w:t>eleven</w:t>
      </w:r>
      <w:r w:rsidR="005165F7" w:rsidRPr="002B10D0">
        <w:t xml:space="preserve"> tested genes</w:t>
      </w:r>
      <w:r w:rsidR="004E1E82">
        <w:t xml:space="preserve">, </w:t>
      </w:r>
      <w:r w:rsidR="004E1E82" w:rsidRPr="004E1E82">
        <w:rPr>
          <w:i/>
        </w:rPr>
        <w:t>Serping1</w:t>
      </w:r>
      <w:r w:rsidR="004E1E82">
        <w:t xml:space="preserve"> and </w:t>
      </w:r>
      <w:r w:rsidR="004E1E82" w:rsidRPr="004E1E82">
        <w:rPr>
          <w:i/>
        </w:rPr>
        <w:t>Zfp36</w:t>
      </w:r>
      <w:r w:rsidR="004E1E82">
        <w:t>,</w:t>
      </w:r>
      <w:r w:rsidR="005165F7" w:rsidRPr="002B10D0">
        <w:t xml:space="preserve"> were s</w:t>
      </w:r>
      <w:r w:rsidR="004E1E82">
        <w:t>trongly</w:t>
      </w:r>
      <w:r w:rsidR="005165F7" w:rsidRPr="002B10D0">
        <w:t xml:space="preserve"> downregulated in FL</w:t>
      </w:r>
      <w:r w:rsidR="003012F8">
        <w:t>AG-ZFP809 overexpressing cells whereas</w:t>
      </w:r>
      <w:r w:rsidR="004E1E82">
        <w:t xml:space="preserve"> ERV expression remained unaffected upon ZFP809 overexpression. </w:t>
      </w:r>
    </w:p>
    <w:p w:rsidR="00201912" w:rsidRDefault="00201912" w:rsidP="00201912">
      <w:pPr>
        <w:pStyle w:val="Heading3"/>
      </w:pPr>
      <w:bookmarkStart w:id="43" w:name="_Toc343249333"/>
      <w:r>
        <w:t xml:space="preserve">Correlation of ZFP809 peaks with available histone modification </w:t>
      </w:r>
      <w:r w:rsidR="0001268C">
        <w:t>ChIP-seq data</w:t>
      </w:r>
      <w:bookmarkEnd w:id="43"/>
    </w:p>
    <w:p w:rsidR="00CB7B6D" w:rsidRPr="00240E42" w:rsidRDefault="00CB7B6D" w:rsidP="00CB7B6D">
      <w:r w:rsidRPr="00240E42">
        <w:t>We next wanted to</w:t>
      </w:r>
      <w:r w:rsidR="009C544A">
        <w:t xml:space="preserve"> investigate whether the promote</w:t>
      </w:r>
      <w:r w:rsidRPr="00240E42">
        <w:t xml:space="preserve">r regions targeted by ZFP809 are associated with </w:t>
      </w:r>
      <w:r>
        <w:t>transcription</w:t>
      </w:r>
      <w:r w:rsidR="008720B7">
        <w:t xml:space="preserve"> </w:t>
      </w:r>
      <w:r>
        <w:t>activating or repressing histone modifications</w:t>
      </w:r>
      <w:r w:rsidRPr="00240E42">
        <w:t xml:space="preserve">. </w:t>
      </w:r>
      <w:r w:rsidR="00201912">
        <w:t>For this, w</w:t>
      </w:r>
      <w:r w:rsidR="00201912" w:rsidRPr="002B10D0">
        <w:t xml:space="preserve">e </w:t>
      </w:r>
      <w:r w:rsidR="009D324D">
        <w:t>retrieved</w:t>
      </w:r>
      <w:r w:rsidR="00201912" w:rsidRPr="002B10D0">
        <w:t xml:space="preserve"> all genomic regions ranging from -2kb to +2kb relative to the TSS of all annotated Refseq genes in the UCSC table browser</w:t>
      </w:r>
      <w:r w:rsidR="00201912">
        <w:t xml:space="preserve">, hereafter referred to as </w:t>
      </w:r>
      <w:r w:rsidR="00634825">
        <w:t xml:space="preserve">core </w:t>
      </w:r>
      <w:r w:rsidR="00201912">
        <w:t>promoter regions</w:t>
      </w:r>
      <w:r w:rsidR="00201912" w:rsidRPr="002B10D0">
        <w:t>.</w:t>
      </w:r>
      <w:r w:rsidR="00201912">
        <w:t xml:space="preserve"> Of the 30,656 received </w:t>
      </w:r>
      <w:r w:rsidR="00634825">
        <w:t xml:space="preserve">core </w:t>
      </w:r>
      <w:r w:rsidR="00201912">
        <w:t xml:space="preserve">promoter regions </w:t>
      </w:r>
      <w:r w:rsidR="00201912" w:rsidRPr="002B10D0">
        <w:t xml:space="preserve">748 regions </w:t>
      </w:r>
      <w:r w:rsidR="00201912">
        <w:t xml:space="preserve">were </w:t>
      </w:r>
      <w:r w:rsidR="00201912" w:rsidRPr="002B10D0">
        <w:t>overlap</w:t>
      </w:r>
      <w:r w:rsidR="00201912">
        <w:t>ping</w:t>
      </w:r>
      <w:r w:rsidR="00201912" w:rsidRPr="002B10D0">
        <w:t xml:space="preserve"> with ZFP809 peaks</w:t>
      </w:r>
      <w:r w:rsidR="00201912">
        <w:t>. W</w:t>
      </w:r>
      <w:r>
        <w:t xml:space="preserve">e </w:t>
      </w:r>
      <w:r w:rsidR="00201912">
        <w:t xml:space="preserve">then </w:t>
      </w:r>
      <w:r>
        <w:t>divided the</w:t>
      </w:r>
      <w:r w:rsidR="00201912">
        <w:t>se</w:t>
      </w:r>
      <w:r>
        <w:t xml:space="preserve"> </w:t>
      </w:r>
      <w:r w:rsidR="00634825">
        <w:t xml:space="preserve">core </w:t>
      </w:r>
      <w:r>
        <w:t xml:space="preserve">promoter regions into three categories according to the </w:t>
      </w:r>
      <w:r w:rsidR="008720B7">
        <w:t>enrichment values</w:t>
      </w:r>
      <w:r>
        <w:t xml:space="preserve"> </w:t>
      </w:r>
      <w:r w:rsidR="00634825">
        <w:t xml:space="preserve">of the matching ZFP809 peaks (strong: enrichment &gt;50; moderate: enrichment 20-50; weak: enrichment 10-20) </w:t>
      </w:r>
      <w:r>
        <w:t xml:space="preserve">and determined how many of these regions were overlapping with </w:t>
      </w:r>
      <w:r w:rsidR="008720B7">
        <w:t xml:space="preserve">non-repetitive </w:t>
      </w:r>
      <w:r>
        <w:t>H3K9m</w:t>
      </w:r>
      <w:r w:rsidR="009D324D">
        <w:t>e</w:t>
      </w:r>
      <w:r>
        <w:t xml:space="preserve">3 or H3K9ac </w:t>
      </w:r>
      <w:r w:rsidR="00634825">
        <w:t>peaks</w:t>
      </w:r>
      <w:r>
        <w:t xml:space="preserve"> that had been identified in the Bruce4 ES cell line previ</w:t>
      </w:r>
      <w:r w:rsidR="00C25108">
        <w:t xml:space="preserve">ously </w:t>
      </w:r>
      <w:r w:rsidR="00C25108">
        <w:fldChar w:fldCharType="begin">
          <w:fldData xml:space="preserve">PEVuZE5vdGU+PENpdGU+PEF1dGhvcj5CYXJza2k8L0F1dGhvcj48WWVhcj4yMDA3PC9ZZWFyPjxS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</w:fldData>
        </w:fldChar>
      </w:r>
      <w:r w:rsidR="001526E9">
        <w:instrText xml:space="preserve"> ADDIN EN.CITE </w:instrText>
      </w:r>
      <w:r w:rsidR="001526E9">
        <w:fldChar w:fldCharType="begin">
          <w:fldData xml:space="preserve">PEVuZE5vdGU+PENpdGU+PEF1dGhvcj5CYXJza2k8L0F1dGhvcj48WWVhcj4yMDA3PC9ZZWFyPjxS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</w:fldData>
        </w:fldChar>
      </w:r>
      <w:r w:rsidR="001526E9">
        <w:instrText xml:space="preserve"> ADDIN EN.CITE.DATA </w:instrText>
      </w:r>
      <w:r w:rsidR="001526E9">
        <w:fldChar w:fldCharType="end"/>
      </w:r>
      <w:r w:rsidR="00C25108">
        <w:fldChar w:fldCharType="separate"/>
      </w:r>
      <w:r w:rsidR="001526E9">
        <w:rPr>
          <w:noProof/>
        </w:rPr>
        <w:t>[</w:t>
      </w:r>
      <w:hyperlink w:anchor="_ENREF_142" w:tooltip="Barski, 2007 #144" w:history="1">
        <w:r w:rsidR="001526E9">
          <w:rPr>
            <w:noProof/>
          </w:rPr>
          <w:t>142</w:t>
        </w:r>
      </w:hyperlink>
      <w:r w:rsidR="001526E9">
        <w:rPr>
          <w:noProof/>
        </w:rPr>
        <w:t>,</w:t>
      </w:r>
      <w:hyperlink w:anchor="_ENREF_143" w:tooltip="Hawkins, 2011 #145" w:history="1">
        <w:r w:rsidR="001526E9">
          <w:rPr>
            <w:noProof/>
          </w:rPr>
          <w:t>143</w:t>
        </w:r>
      </w:hyperlink>
      <w:r w:rsidR="001526E9">
        <w:rPr>
          <w:noProof/>
        </w:rPr>
        <w:t>]</w:t>
      </w:r>
      <w:r w:rsidR="00C25108">
        <w:fldChar w:fldCharType="end"/>
      </w:r>
      <w:r>
        <w:t>. As control regions</w:t>
      </w:r>
      <w:r w:rsidR="00C25108">
        <w:t>,</w:t>
      </w:r>
      <w:r>
        <w:t xml:space="preserve"> we </w:t>
      </w:r>
      <w:r w:rsidR="00201912">
        <w:t>used</w:t>
      </w:r>
      <w:r>
        <w:t xml:space="preserve"> all </w:t>
      </w:r>
      <w:r w:rsidR="00634825">
        <w:t xml:space="preserve">core </w:t>
      </w:r>
      <w:r>
        <w:t xml:space="preserve">promoter regions that </w:t>
      </w:r>
      <w:r w:rsidR="008720B7">
        <w:t xml:space="preserve">did </w:t>
      </w:r>
      <w:r>
        <w:t>not overlap</w:t>
      </w:r>
      <w:r w:rsidR="008720B7">
        <w:t xml:space="preserve"> with any of the ZFP809 peaks.</w:t>
      </w:r>
    </w:p>
    <w:p w:rsidR="00CB7B6D" w:rsidRDefault="009D324D" w:rsidP="00CB7B6D">
      <w:r>
        <w:rPr>
          <w:noProof/>
          <w:lang w:eastAsia="en-GB"/>
        </w:rPr>
        <w:lastRenderedPageBreak/>
        <mc:AlternateContent>
          <mc:Choice Requires="wpg">
            <w:drawing>
              <wp:anchor distT="0" distB="0" distL="114300" distR="114300" simplePos="0" relativeHeight="251827200" behindDoc="0" locked="0" layoutInCell="1" allowOverlap="1" wp14:anchorId="49D88937" wp14:editId="1314DDA6">
                <wp:simplePos x="0" y="0"/>
                <wp:positionH relativeFrom="column">
                  <wp:posOffset>50165</wp:posOffset>
                </wp:positionH>
                <wp:positionV relativeFrom="paragraph">
                  <wp:posOffset>226695</wp:posOffset>
                </wp:positionV>
                <wp:extent cx="5762625" cy="2724150"/>
                <wp:effectExtent l="0" t="0" r="9525" b="0"/>
                <wp:wrapTopAndBottom/>
                <wp:docPr id="198" name="Group 198"/>
                <wp:cNvGraphicFramePr/>
                <a:graphic xmlns:a="http://schemas.openxmlformats.org/drawingml/2006/main">
                  <a:graphicData uri="http://schemas.microsoft.com/office/word/2010/wordprocessingGroup">
                    <wpg:wgp>
                      <wpg:cNvGrpSpPr/>
                      <wpg:grpSpPr>
                        <a:xfrm>
                          <a:off x="0" y="0"/>
                          <a:ext cx="5762625" cy="2724150"/>
                          <a:chOff x="0" y="0"/>
                          <a:chExt cx="5762846" cy="2724150"/>
                        </a:xfrm>
                      </wpg:grpSpPr>
                      <pic:pic xmlns:pic="http://schemas.openxmlformats.org/drawingml/2006/picture">
                        <pic:nvPicPr>
                          <pic:cNvPr id="113" name="Picture 11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762846" cy="1605516"/>
                          </a:xfrm>
                          <a:prstGeom prst="rect">
                            <a:avLst/>
                          </a:prstGeom>
                        </pic:spPr>
                      </pic:pic>
                      <wps:wsp>
                        <wps:cNvPr id="197" name="Text Box 197"/>
                        <wps:cNvSpPr txBox="1"/>
                        <wps:spPr>
                          <a:xfrm>
                            <a:off x="0" y="1658620"/>
                            <a:ext cx="5760941" cy="1065530"/>
                          </a:xfrm>
                          <a:prstGeom prst="rect">
                            <a:avLst/>
                          </a:prstGeom>
                          <a:solidFill>
                            <a:prstClr val="white"/>
                          </a:solidFill>
                          <a:ln>
                            <a:noFill/>
                          </a:ln>
                          <a:effectLst/>
                        </wps:spPr>
                        <wps:txbx>
                          <w:txbxContent>
                            <w:p w:rsidR="00D96F2A" w:rsidRPr="008B1F2A" w:rsidRDefault="00D96F2A" w:rsidP="003012F8">
                              <w:pPr>
                                <w:pStyle w:val="Caption"/>
                              </w:pPr>
                              <w:r w:rsidRPr="00800255">
                                <w:rPr>
                                  <w:b/>
                                </w:rPr>
                                <w:t xml:space="preserve">Figure 3.11: H3K9 </w:t>
                              </w:r>
                              <w:r>
                                <w:rPr>
                                  <w:b/>
                                </w:rPr>
                                <w:t>trimethylation and acetylation</w:t>
                              </w:r>
                              <w:r w:rsidRPr="00800255">
                                <w:rPr>
                                  <w:b/>
                                </w:rPr>
                                <w:t xml:space="preserve"> at promoter regions of </w:t>
                              </w:r>
                              <w:r>
                                <w:rPr>
                                  <w:b/>
                                </w:rPr>
                                <w:t xml:space="preserve">ZFP809 targeted </w:t>
                              </w:r>
                              <w:r w:rsidRPr="00800255">
                                <w:rPr>
                                  <w:b/>
                                </w:rPr>
                                <w:t>genes in ES cells</w:t>
                              </w:r>
                              <w:r>
                                <w:t xml:space="preserve">. Core promoter regions (-2kb to +2 kb of TSS) of Reseq genes were categorised according to overlapping strong, moderate or weak FLAG-ZFP809 ChIP-seq peaks. Promoter regions without ZFP809 peaks were included as control. The peaks were categorised according to their enrichment values as described above. Promoter regions were correlated with the peak coordinates identified for H3K9me3 and H3K9ac ChIP-seq data in Bruce4 ES cells available in the UCSC </w:t>
                              </w:r>
                              <w:r w:rsidRPr="008720B7">
                                <w:t>Genome Browser.</w:t>
                              </w:r>
                              <w:r>
                                <w:t xml:space="preserve"> Charts show the percentage of promoter regions (number of regions) overlapping with H3K9me3 or H3K9ac peaks by at least one </w:t>
                              </w:r>
                              <w:proofErr w:type="spellStart"/>
                              <w:r>
                                <w:t>b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98" o:spid="_x0000_s1099" style="position:absolute;left:0;text-align:left;margin-left:3.95pt;margin-top:17.85pt;width:453.75pt;height:214.5pt;z-index:251827200" coordsize="57628,2724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wwAAAABSZ2h0bG9uZwAAAr4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M4QklNBAwAAAAACrMAAAABAAAAoAAAACwAAAHgAABSgAAACpcAGAAB/9j/7QAMQWRvYmVf&#10;Q00AAv/uAA5BZG9iZQBkgAAAAAH/2wCEAAwICAgJCAwJCQwRCwoLERUPDAwPFRgTExUTExgRDAwM&#10;DAwMEQwMDAwMDAwMDAwMDAwMDAwMDAwMDAwMDAwMDAwBDQsLDQ4NEA4OEBQODg4UFA4ODg4UEQwM&#10;DAwMEREMDAwMDAwRDAwMDAwMDAwMDAwMDAwMDAwMDAwMDAwMDAwMDP/AABEIACw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">
                <v:shape id="Picture 113" o:spid="_x0000_s1100" type="#_x0000_t75" style="position:absolute;width:57628;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4vWu/AAAA3AAAAA8AAABkcnMvZG93bnJldi54bWxET02LwjAQvS/4H8IIe1k0VVmRahQRBK/V&#10;9T42Y1NsJrWJbXd//UYQvM3jfc5q09tKtNT40rGCyTgBQZw7XXKh4Oe0Hy1A+ICssXJMCn7Jw2Y9&#10;+Fhhql3HGbXHUIgYwj5FBSaEOpXS54Ys+rGriSN3dY3FEGFTSN1gF8NtJadJMpcWS44NBmvaGcpv&#10;x4dVUH3199M5s+22+w6Xv5xN7c6ZUp/DfrsEEagPb/HLfdBx/mQGz2fiBXL9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buL1rvwAAANwAAAAPAAAAAAAAAAAAAAAAAJ8CAABk&#10;cnMvZG93bnJldi54bWxQSwUGAAAAAAQABAD3AAAAiwMAAAAA&#10;">
                  <v:imagedata r:id="rId63" o:title=""/>
                  <v:path arrowok="t"/>
                </v:shape>
                <v:shape id="Text Box 197" o:spid="_x0000_s1101" type="#_x0000_t202" style="position:absolute;top:16586;width:57609;height:10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UkhcUA&#10;AADcAAAADwAAAGRycy9kb3ducmV2LnhtbERPTUvDQBC9C/6HZQQv0m60pWrMtpRiQXsppr14G7KT&#10;bDQ7G3Y3bfz3riD0No/3OcVqtJ04kQ+tYwX30wwEceV0y42C42E7eQIRIrLGzjEp+KEAq+X1VYG5&#10;dmf+oFMZG5FCOOSowMTY51KGypDFMHU9ceJq5y3GBH0jtcdzCredfMiyhbTYcmow2NPGUPVdDlbB&#10;fv65N3dD/bpbz2f+/ThsFl9NqdTtzbh+ARFpjBfxv/tNp/nPj/D3TLp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SSFxQAAANwAAAAPAAAAAAAAAAAAAAAAAJgCAABkcnMv&#10;ZG93bnJldi54bWxQSwUGAAAAAAQABAD1AAAAigMAAAAA&#10;" stroked="f">
                  <v:textbox style="mso-fit-shape-to-text:t" inset="0,0,0,0">
                    <w:txbxContent>
                      <w:p w:rsidR="00D96F2A" w:rsidRPr="008B1F2A" w:rsidRDefault="00D96F2A" w:rsidP="003012F8">
                        <w:pPr>
                          <w:pStyle w:val="Caption"/>
                        </w:pPr>
                        <w:r w:rsidRPr="00800255">
                          <w:rPr>
                            <w:b/>
                          </w:rPr>
                          <w:t xml:space="preserve">Figure 3.11: H3K9 </w:t>
                        </w:r>
                        <w:r>
                          <w:rPr>
                            <w:b/>
                          </w:rPr>
                          <w:t>trimethylation and acetylation</w:t>
                        </w:r>
                        <w:r w:rsidRPr="00800255">
                          <w:rPr>
                            <w:b/>
                          </w:rPr>
                          <w:t xml:space="preserve"> at promoter regions of </w:t>
                        </w:r>
                        <w:r>
                          <w:rPr>
                            <w:b/>
                          </w:rPr>
                          <w:t xml:space="preserve">ZFP809 targeted </w:t>
                        </w:r>
                        <w:r w:rsidRPr="00800255">
                          <w:rPr>
                            <w:b/>
                          </w:rPr>
                          <w:t>genes in ES cells</w:t>
                        </w:r>
                        <w:r>
                          <w:t xml:space="preserve">. Core promoter regions (-2kb to +2 kb of TSS) of Reseq genes were categorised according to overlapping strong, moderate or weak FLAG-ZFP809 ChIP-seq peaks. Promoter regions without ZFP809 peaks were included as control. The peaks were categorised according to their enrichment values as described above. Promoter regions were correlated with the peak coordinates identified for H3K9me3 and H3K9ac ChIP-seq data in Bruce4 ES cells available in the UCSC </w:t>
                        </w:r>
                        <w:r w:rsidRPr="008720B7">
                          <w:t>Genome Browser.</w:t>
                        </w:r>
                        <w:r>
                          <w:t xml:space="preserve"> Charts show the percentage of promoter regions (number of regions) overlapping with H3K9me3 or H3K9ac peaks by at least one </w:t>
                        </w:r>
                        <w:proofErr w:type="spellStart"/>
                        <w:r>
                          <w:t>bp.</w:t>
                        </w:r>
                        <w:proofErr w:type="spellEnd"/>
                      </w:p>
                    </w:txbxContent>
                  </v:textbox>
                </v:shape>
                <w10:wrap type="topAndBottom"/>
              </v:group>
            </w:pict>
          </mc:Fallback>
        </mc:AlternateContent>
      </w:r>
      <w:r w:rsidR="00F42F5E">
        <w:t>As shown in Fig. 3.11</w:t>
      </w:r>
      <w:r w:rsidR="00CB7B6D">
        <w:t xml:space="preserve">, promoter regions of ZFP809 targeted genes were generally not marked by H3K9 </w:t>
      </w:r>
      <w:r w:rsidR="00061AC8">
        <w:t>tri</w:t>
      </w:r>
      <w:r w:rsidR="00CB7B6D">
        <w:t>methylation</w:t>
      </w:r>
      <w:r w:rsidR="00061AC8">
        <w:t xml:space="preserve"> in ES cells</w:t>
      </w:r>
      <w:r w:rsidR="00CB7B6D">
        <w:t xml:space="preserve">. </w:t>
      </w:r>
      <w:r w:rsidR="003012F8">
        <w:t xml:space="preserve">Strikingly, the only strong </w:t>
      </w:r>
      <w:r w:rsidR="00C25108">
        <w:t xml:space="preserve">ZFP809 </w:t>
      </w:r>
      <w:r w:rsidR="003012F8">
        <w:t xml:space="preserve">peak in a gene promoter region </w:t>
      </w:r>
      <w:r>
        <w:t>that</w:t>
      </w:r>
      <w:r w:rsidR="003012F8">
        <w:t xml:space="preserve"> was associated with H3K9me3 in ES cells was located upstream of the </w:t>
      </w:r>
      <w:r w:rsidR="003012F8" w:rsidRPr="00C25108">
        <w:rPr>
          <w:i/>
        </w:rPr>
        <w:t>Gm9705</w:t>
      </w:r>
      <w:r w:rsidR="003012F8">
        <w:t xml:space="preserve"> gene, which was upregulated upon ZFP809 knock-down (Fig. 3.9A).</w:t>
      </w:r>
      <w:r w:rsidR="00201912">
        <w:t xml:space="preserve"> </w:t>
      </w:r>
      <w:r w:rsidR="00CB7B6D">
        <w:t xml:space="preserve">Interestingly, </w:t>
      </w:r>
      <w:r w:rsidR="002E350A">
        <w:t>gene promoters</w:t>
      </w:r>
      <w:r w:rsidR="00CB7B6D">
        <w:t xml:space="preserve"> </w:t>
      </w:r>
      <w:r w:rsidR="002E350A">
        <w:t xml:space="preserve">with strong ZFP809 peaks were rather </w:t>
      </w:r>
      <w:r w:rsidR="00CB7B6D">
        <w:t xml:space="preserve">associated with H3K9 acetylation </w:t>
      </w:r>
      <w:r w:rsidR="002E350A">
        <w:t xml:space="preserve">in ES cells than promoters with weaker or no peaks. </w:t>
      </w:r>
    </w:p>
    <w:p w:rsidR="00201912" w:rsidRDefault="009D324D" w:rsidP="005165F7">
      <w:r>
        <w:rPr>
          <w:noProof/>
          <w:lang w:eastAsia="en-GB"/>
        </w:rPr>
        <mc:AlternateContent>
          <mc:Choice Requires="wpg">
            <w:drawing>
              <wp:anchor distT="0" distB="0" distL="114300" distR="114300" simplePos="0" relativeHeight="251825152" behindDoc="0" locked="0" layoutInCell="1" allowOverlap="1" wp14:anchorId="2287D48A" wp14:editId="4FF1848E">
                <wp:simplePos x="0" y="0"/>
                <wp:positionH relativeFrom="column">
                  <wp:posOffset>-315595</wp:posOffset>
                </wp:positionH>
                <wp:positionV relativeFrom="paragraph">
                  <wp:posOffset>812165</wp:posOffset>
                </wp:positionV>
                <wp:extent cx="6629400" cy="3453765"/>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6629400" cy="3453765"/>
                          <a:chOff x="0" y="0"/>
                          <a:chExt cx="6629400" cy="3453765"/>
                        </a:xfrm>
                      </wpg:grpSpPr>
                      <wpg:grpSp>
                        <wpg:cNvPr id="120" name="Group 5"/>
                        <wpg:cNvGrpSpPr/>
                        <wpg:grpSpPr>
                          <a:xfrm>
                            <a:off x="0" y="0"/>
                            <a:ext cx="6629400" cy="2602865"/>
                            <a:chOff x="0" y="0"/>
                            <a:chExt cx="6629400" cy="2603074"/>
                          </a:xfrm>
                        </wpg:grpSpPr>
                        <wpg:graphicFrame>
                          <wpg:cNvPr id="121" name="Chart 121"/>
                          <wpg:cNvFrPr>
                            <a:graphicFrameLocks/>
                          </wpg:cNvFrPr>
                          <wpg:xfrm>
                            <a:off x="0" y="298024"/>
                            <a:ext cx="3086100" cy="2305050"/>
                          </wpg:xfrm>
                          <a:graphic>
                            <a:graphicData uri="http://schemas.openxmlformats.org/drawingml/2006/chart">
                              <c:chart xmlns:c="http://schemas.openxmlformats.org/drawingml/2006/chart" xmlns:r="http://schemas.openxmlformats.org/officeDocument/2006/relationships" r:id="rId64"/>
                            </a:graphicData>
                          </a:graphic>
                        </wpg:graphicFrame>
                        <wpg:graphicFrame>
                          <wpg:cNvPr id="122" name="Chart 122"/>
                          <wpg:cNvFrPr>
                            <a:graphicFrameLocks/>
                          </wpg:cNvFrPr>
                          <wpg:xfrm>
                            <a:off x="3048000" y="298024"/>
                            <a:ext cx="3581400" cy="2295525"/>
                          </wpg:xfrm>
                          <a:graphic>
                            <a:graphicData uri="http://schemas.openxmlformats.org/drawingml/2006/chart">
                              <c:chart xmlns:c="http://schemas.openxmlformats.org/drawingml/2006/chart" xmlns:r="http://schemas.openxmlformats.org/officeDocument/2006/relationships" r:id="rId65"/>
                            </a:graphicData>
                          </a:graphic>
                        </wpg:graphicFrame>
                        <wps:wsp>
                          <wps:cNvPr id="123" name="TextBox 3"/>
                          <wps:cNvSpPr txBox="1"/>
                          <wps:spPr>
                            <a:xfrm>
                              <a:off x="104775" y="0"/>
                              <a:ext cx="381000" cy="266700"/>
                            </a:xfrm>
                            <a:prstGeom prst="rect">
                              <a:avLst/>
                            </a:prstGeom>
                            <a:noFill/>
                          </wps:spPr>
                          <wps:txbx>
                            <w:txbxContent>
                              <w:p w:rsidR="00D96F2A" w:rsidRDefault="00D96F2A" w:rsidP="003012F8">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124" name="TextBox 4"/>
                          <wps:cNvSpPr txBox="1"/>
                          <wps:spPr>
                            <a:xfrm>
                              <a:off x="3133725" y="0"/>
                              <a:ext cx="381000" cy="266700"/>
                            </a:xfrm>
                            <a:prstGeom prst="rect">
                              <a:avLst/>
                            </a:prstGeom>
                            <a:noFill/>
                          </wps:spPr>
                          <wps:txbx>
                            <w:txbxContent>
                              <w:p w:rsidR="00D96F2A" w:rsidRDefault="00D96F2A" w:rsidP="003012F8">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g:grpSp>
                      <wps:wsp>
                        <wps:cNvPr id="199" name="Text Box 199"/>
                        <wps:cNvSpPr txBox="1"/>
                        <wps:spPr>
                          <a:xfrm>
                            <a:off x="361507" y="2667000"/>
                            <a:ext cx="5760720" cy="786765"/>
                          </a:xfrm>
                          <a:prstGeom prst="rect">
                            <a:avLst/>
                          </a:prstGeom>
                          <a:solidFill>
                            <a:prstClr val="white"/>
                          </a:solidFill>
                          <a:ln>
                            <a:noFill/>
                          </a:ln>
                          <a:effectLst/>
                        </wps:spPr>
                        <wps:txbx>
                          <w:txbxContent>
                            <w:p w:rsidR="00D96F2A" w:rsidRPr="007A7A78" w:rsidRDefault="00D96F2A" w:rsidP="003012F8">
                              <w:pPr>
                                <w:pStyle w:val="Caption"/>
                                <w:rPr>
                                  <w:noProof/>
                                  <w:sz w:val="24"/>
                                </w:rPr>
                              </w:pPr>
                              <w:r w:rsidRPr="00800255">
                                <w:rPr>
                                  <w:b/>
                                </w:rPr>
                                <w:t>Figure 3.12: Correlation of ZFP809-targeted promoter regions with H3K9me3 and H3K9ac ChIP-seq data</w:t>
                              </w:r>
                              <w:r>
                                <w:t xml:space="preserve">. 4 kb Refseq promoter regions were categorised as in Fig. 3.11 and correlated with H3K9me3 and H3K9ac peak coordinates that are available on the UCSC </w:t>
                              </w:r>
                              <w:r w:rsidRPr="00542636">
                                <w:t>Genome Browser</w:t>
                              </w:r>
                              <w:r>
                                <w:rPr>
                                  <w:i/>
                                </w:rPr>
                                <w:t>.</w:t>
                              </w:r>
                              <w:r>
                                <w:t xml:space="preserve"> Histograms show the proportion of the total bp in promoter regions that overlap with (A) H3K9me3 or (B) H3K9ac pea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1" o:spid="_x0000_s1102" style="position:absolute;left:0;text-align:left;margin-left:-24.85pt;margin-top:63.95pt;width:522pt;height:271.95pt;z-index:251825152" coordsize="66294,3453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">
                <v:group id="Group 5" o:spid="_x0000_s1103" style="position:absolute;width:66294;height:26028" coordsize="66294,260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shape id="Chart 121" o:spid="_x0000_s1104" type="#_x0000_t75" style="position:absolute;top:2987;width:30845;height:230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">
                    <v:imagedata r:id="rId66" o:title=""/>
                    <o:lock v:ext="edit" aspectratio="f"/>
                  </v:shape>
                  <v:shape id="Chart 122" o:spid="_x0000_s1105" type="#_x0000_t75" style="position:absolute;left:30480;top:2987;width:35783;height:2292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">
                    <v:imagedata r:id="rId67" o:title=""/>
                    <o:lock v:ext="edit" aspectratio="f"/>
                  </v:shape>
                  <v:shape id="TextBox 3" o:spid="_x0000_s1106" type="#_x0000_t202" style="position:absolute;left:1047;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Nw7sAA&#10;AADcAAAADwAAAGRycy9kb3ducmV2LnhtbERPS2vCQBC+F/wPyxR6qxst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bNw7sAAAADcAAAADwAAAAAAAAAAAAAAAACYAgAAZHJzL2Rvd25y&#10;ZXYueG1sUEsFBgAAAAAEAAQA9QAAAIUDAAAAAA==&#10;" filled="f" stroked="f">
                    <v:textbox style="mso-fit-shape-to-text:t">
                      <w:txbxContent>
                        <w:p w:rsidR="00D96F2A" w:rsidRDefault="00D96F2A" w:rsidP="003012F8">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4" o:spid="_x0000_s1107" type="#_x0000_t202" style="position:absolute;left:31337;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romsAA&#10;AADcAAAADwAAAGRycy9kb3ducmV2LnhtbERPS2vCQBC+F/wPyxR6qxul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romsAAAADcAAAADwAAAAAAAAAAAAAAAACYAgAAZHJzL2Rvd25y&#10;ZXYueG1sUEsFBgAAAAAEAAQA9QAAAIUDAAAAAA==&#10;" filled="f" stroked="f">
                    <v:textbox style="mso-fit-shape-to-text:t">
                      <w:txbxContent>
                        <w:p w:rsidR="00D96F2A" w:rsidRDefault="00D96F2A" w:rsidP="003012F8">
                          <w:pPr>
                            <w:pStyle w:val="NormalWeb"/>
                            <w:spacing w:before="0" w:beforeAutospacing="0" w:after="0" w:afterAutospacing="0"/>
                          </w:pPr>
                          <w:r>
                            <w:rPr>
                              <w:rFonts w:ascii="Arial" w:hAnsi="Arial" w:cs="Arial"/>
                              <w:b/>
                              <w:bCs/>
                              <w:color w:val="000000" w:themeColor="text1"/>
                              <w:kern w:val="24"/>
                              <w:lang w:val="da-DK"/>
                            </w:rPr>
                            <w:t>B</w:t>
                          </w:r>
                        </w:p>
                      </w:txbxContent>
                    </v:textbox>
                  </v:shape>
                </v:group>
                <v:shape id="Text Box 199" o:spid="_x0000_s1108" type="#_x0000_t202" style="position:absolute;left:3615;top:26670;width:57607;height:7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YVbMQA&#10;AADcAAAADwAAAGRycy9kb3ducmV2LnhtbERPTWsCMRC9F/ofwhR6KZptK6KrUURaaHsRVy/ehs24&#10;WbuZLElW139vCgVv83ifM1/2thFn8qF2rOB1mIEgLp2uuVKw330OJiBCRNbYOCYFVwqwXDw+zDHX&#10;7sJbOhexEimEQ44KTIxtLmUoDVkMQ9cSJ+7ovMWYoK+k9nhJ4baRb1k2lhZrTg0GW1obKn+LzirY&#10;jA4b89IdP35Wo3f/ve/W41NVKPX81K9mICL18S7+d3/pNH86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GFWzEAAAA3AAAAA8AAAAAAAAAAAAAAAAAmAIAAGRycy9k&#10;b3ducmV2LnhtbFBLBQYAAAAABAAEAPUAAACJAwAAAAA=&#10;" stroked="f">
                  <v:textbox style="mso-fit-shape-to-text:t" inset="0,0,0,0">
                    <w:txbxContent>
                      <w:p w:rsidR="00D96F2A" w:rsidRPr="007A7A78" w:rsidRDefault="00D96F2A" w:rsidP="003012F8">
                        <w:pPr>
                          <w:pStyle w:val="Caption"/>
                          <w:rPr>
                            <w:noProof/>
                            <w:sz w:val="24"/>
                          </w:rPr>
                        </w:pPr>
                        <w:r w:rsidRPr="00800255">
                          <w:rPr>
                            <w:b/>
                          </w:rPr>
                          <w:t>Figure 3.12: Correlation of ZFP809-targeted promoter regions with H3K9me3 and H3K9ac ChIP-seq data</w:t>
                        </w:r>
                        <w:r>
                          <w:t xml:space="preserve">. 4 kb Refseq promoter regions were categorised as in Fig. 3.11 and correlated with H3K9me3 and H3K9ac peak coordinates that are available on the UCSC </w:t>
                        </w:r>
                        <w:r w:rsidRPr="00542636">
                          <w:t>Genome Browser</w:t>
                        </w:r>
                        <w:r>
                          <w:rPr>
                            <w:i/>
                          </w:rPr>
                          <w:t>.</w:t>
                        </w:r>
                        <w:r>
                          <w:t xml:space="preserve"> Histograms show the proportion of the total bp in promoter regions that overlap with (A) H3K9me3 or (B) H3K9ac peaks.</w:t>
                        </w:r>
                      </w:p>
                    </w:txbxContent>
                  </v:textbox>
                </v:shape>
                <w10:wrap type="topAndBottom"/>
              </v:group>
            </w:pict>
          </mc:Fallback>
        </mc:AlternateContent>
      </w:r>
      <w:r w:rsidR="00CB7B6D">
        <w:t>Since</w:t>
      </w:r>
      <w:r w:rsidR="00201912">
        <w:t xml:space="preserve">, according to expression profiles on the </w:t>
      </w:r>
      <w:proofErr w:type="spellStart"/>
      <w:r w:rsidR="00201912">
        <w:t>BioGPS</w:t>
      </w:r>
      <w:proofErr w:type="spellEnd"/>
      <w:r w:rsidR="00201912">
        <w:t xml:space="preserve"> database</w:t>
      </w:r>
      <w:r w:rsidR="00C25108">
        <w:t xml:space="preserve"> and our own observations (data not shown)</w:t>
      </w:r>
      <w:r w:rsidR="00201912">
        <w:t>,</w:t>
      </w:r>
      <w:r w:rsidR="00CB7B6D">
        <w:t xml:space="preserve"> </w:t>
      </w:r>
      <w:r w:rsidR="00201912">
        <w:t xml:space="preserve">ZFP809 expression is not restricted to ES cells and </w:t>
      </w:r>
      <w:r w:rsidR="00CB7B6D">
        <w:t xml:space="preserve">it is </w:t>
      </w:r>
      <w:r w:rsidR="00201912">
        <w:t xml:space="preserve">therefore </w:t>
      </w:r>
      <w:r w:rsidR="00CB7B6D">
        <w:t xml:space="preserve">possible </w:t>
      </w:r>
      <w:r w:rsidR="00CB7B6D">
        <w:lastRenderedPageBreak/>
        <w:t xml:space="preserve">that ZFP809 regulates gene expression in other cell types </w:t>
      </w:r>
      <w:r w:rsidR="00201912">
        <w:t>or tissues</w:t>
      </w:r>
      <w:r w:rsidR="00CB7B6D">
        <w:t xml:space="preserve">, we correlated the </w:t>
      </w:r>
      <w:r w:rsidR="00C25108">
        <w:t>core</w:t>
      </w:r>
      <w:r w:rsidR="00CB7B6D">
        <w:t xml:space="preserve"> promoter region with all H3K9m</w:t>
      </w:r>
      <w:r>
        <w:t>e</w:t>
      </w:r>
      <w:r w:rsidR="00CB7B6D">
        <w:t xml:space="preserve">3 tracks </w:t>
      </w:r>
      <w:r w:rsidR="002E350A">
        <w:t xml:space="preserve">currently </w:t>
      </w:r>
      <w:r w:rsidR="00CB7B6D">
        <w:t xml:space="preserve">available on the </w:t>
      </w:r>
      <w:r w:rsidR="00CB7B6D" w:rsidRPr="00201912">
        <w:t>UCSC Genome Browser</w:t>
      </w:r>
      <w:r w:rsidR="00CB7B6D">
        <w:t xml:space="preserve"> </w:t>
      </w:r>
      <w:r w:rsidR="00CB7B6D">
        <w:fldChar w:fldCharType="begin">
          <w:fldData xml:space="preserve">PEVuZE5vdGU+PENpdGU+PEF1dGhvcj5Sb3NlbmJsb29tPC9BdXRob3I+PFllYXI+MjAxMjwvWWVh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</w:fldData>
        </w:fldChar>
      </w:r>
      <w:r w:rsidR="001526E9">
        <w:instrText xml:space="preserve"> ADDIN EN.CITE </w:instrText>
      </w:r>
      <w:r w:rsidR="001526E9">
        <w:fldChar w:fldCharType="begin">
          <w:fldData xml:space="preserve">PEVuZE5vdGU+PENpdGU+PEF1dGhvcj5Sb3NlbmJsb29tPC9BdXRob3I+PFllYXI+MjAxMjwvWWVh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</w:fldData>
        </w:fldChar>
      </w:r>
      <w:r w:rsidR="001526E9">
        <w:instrText xml:space="preserve"> ADDIN EN.CITE.DATA </w:instrText>
      </w:r>
      <w:r w:rsidR="001526E9">
        <w:fldChar w:fldCharType="end"/>
      </w:r>
      <w:r w:rsidR="00CB7B6D">
        <w:fldChar w:fldCharType="separate"/>
      </w:r>
      <w:r w:rsidR="001526E9">
        <w:rPr>
          <w:noProof/>
        </w:rPr>
        <w:t>[</w:t>
      </w:r>
      <w:hyperlink w:anchor="_ENREF_144" w:tooltip="Rosenbloom, 2012 #146" w:history="1">
        <w:r w:rsidR="001526E9">
          <w:rPr>
            <w:noProof/>
          </w:rPr>
          <w:t>144</w:t>
        </w:r>
      </w:hyperlink>
      <w:r w:rsidR="001526E9">
        <w:rPr>
          <w:noProof/>
        </w:rPr>
        <w:t>]</w:t>
      </w:r>
      <w:r w:rsidR="00CB7B6D">
        <w:fldChar w:fldCharType="end"/>
      </w:r>
      <w:r w:rsidR="00CB7B6D">
        <w:rPr>
          <w:i/>
        </w:rPr>
        <w:t>.</w:t>
      </w:r>
      <w:r w:rsidR="00CB7B6D">
        <w:t xml:space="preserve"> As shown in </w:t>
      </w:r>
      <w:r w:rsidR="00F42F5E">
        <w:t>Fig. 3.12</w:t>
      </w:r>
      <w:r w:rsidR="00CB7B6D">
        <w:t xml:space="preserve">A, the 40 genes that were associated with </w:t>
      </w:r>
      <w:r w:rsidR="00BA6214">
        <w:t>strong</w:t>
      </w:r>
      <w:r w:rsidR="009C544A">
        <w:t xml:space="preserve"> ZFP809 peaks at the promote</w:t>
      </w:r>
      <w:r w:rsidR="00CB7B6D">
        <w:t xml:space="preserve">r region were </w:t>
      </w:r>
      <w:r w:rsidR="00201912">
        <w:t>more frequently marked by</w:t>
      </w:r>
      <w:r w:rsidR="00CB7B6D">
        <w:t xml:space="preserve"> H3K9me3 </w:t>
      </w:r>
      <w:r w:rsidR="00061AC8">
        <w:t xml:space="preserve">in erythroblasts and G1E erythroid progenitor cells than promoter regions with weaker ZFP809 peaks or the </w:t>
      </w:r>
      <w:r w:rsidR="00201912">
        <w:t xml:space="preserve">included </w:t>
      </w:r>
      <w:r w:rsidR="00061AC8">
        <w:t>control regions.</w:t>
      </w:r>
      <w:r w:rsidR="00542636">
        <w:t xml:space="preserve"> In several other cell types and tissues, we found that core promoter regions with ZFP809 peaks were rather associated with H3K9 acetylation than promoters</w:t>
      </w:r>
      <w:r w:rsidR="00F42F5E">
        <w:t xml:space="preserve"> without ZFP809 peaks (Fig. 3.12</w:t>
      </w:r>
      <w:r w:rsidR="00542636">
        <w:t>B).</w:t>
      </w:r>
    </w:p>
    <w:p w:rsidR="0001268C" w:rsidRDefault="0001268C" w:rsidP="00C25108">
      <w:pPr>
        <w:pStyle w:val="Heading3"/>
      </w:pPr>
      <w:bookmarkStart w:id="44" w:name="_Toc343249334"/>
      <w:r w:rsidRPr="002B10D0">
        <w:t>Histone methylation</w:t>
      </w:r>
      <w:r>
        <w:t>s</w:t>
      </w:r>
      <w:r w:rsidRPr="002B10D0">
        <w:t xml:space="preserve"> and TRIM28 </w:t>
      </w:r>
      <w:r>
        <w:t>binding</w:t>
      </w:r>
      <w:r w:rsidRPr="002B10D0">
        <w:t xml:space="preserve"> </w:t>
      </w:r>
      <w:r>
        <w:t>at</w:t>
      </w:r>
      <w:r w:rsidRPr="002B10D0">
        <w:t xml:space="preserve"> non-repetitive ZFP809 targets</w:t>
      </w:r>
      <w:bookmarkEnd w:id="44"/>
    </w:p>
    <w:p w:rsidR="00AA14BA" w:rsidRDefault="00C25108" w:rsidP="005165F7">
      <w:r>
        <w:rPr>
          <w:noProof/>
          <w:lang w:eastAsia="en-GB"/>
        </w:rPr>
        <mc:AlternateContent>
          <mc:Choice Requires="wpg">
            <w:drawing>
              <wp:anchor distT="0" distB="0" distL="114300" distR="114300" simplePos="0" relativeHeight="251767808" behindDoc="0" locked="0" layoutInCell="1" allowOverlap="1" wp14:anchorId="7F770DEE" wp14:editId="155E5534">
                <wp:simplePos x="0" y="0"/>
                <wp:positionH relativeFrom="column">
                  <wp:posOffset>-527685</wp:posOffset>
                </wp:positionH>
                <wp:positionV relativeFrom="paragraph">
                  <wp:posOffset>2093595</wp:posOffset>
                </wp:positionV>
                <wp:extent cx="6830060" cy="3996690"/>
                <wp:effectExtent l="0" t="0" r="0" b="3810"/>
                <wp:wrapTopAndBottom/>
                <wp:docPr id="203" name="Group 203"/>
                <wp:cNvGraphicFramePr/>
                <a:graphic xmlns:a="http://schemas.openxmlformats.org/drawingml/2006/main">
                  <a:graphicData uri="http://schemas.microsoft.com/office/word/2010/wordprocessingGroup">
                    <wpg:wgp>
                      <wpg:cNvGrpSpPr/>
                      <wpg:grpSpPr>
                        <a:xfrm>
                          <a:off x="0" y="0"/>
                          <a:ext cx="6830060" cy="3996690"/>
                          <a:chOff x="0" y="0"/>
                          <a:chExt cx="6830060" cy="3996690"/>
                        </a:xfrm>
                      </wpg:grpSpPr>
                      <wpg:grpSp>
                        <wpg:cNvPr id="53" name="Group 9"/>
                        <wpg:cNvGrpSpPr/>
                        <wpg:grpSpPr>
                          <a:xfrm>
                            <a:off x="0" y="0"/>
                            <a:ext cx="6830060" cy="3159125"/>
                            <a:chOff x="0" y="0"/>
                            <a:chExt cx="6834418" cy="3161389"/>
                          </a:xfrm>
                        </wpg:grpSpPr>
                        <wps:wsp>
                          <wps:cNvPr id="54" name="TextBox 4"/>
                          <wps:cNvSpPr txBox="1"/>
                          <wps:spPr>
                            <a:xfrm>
                              <a:off x="175337" y="0"/>
                              <a:ext cx="381000" cy="266700"/>
                            </a:xfrm>
                            <a:prstGeom prst="rect">
                              <a:avLst/>
                            </a:prstGeom>
                            <a:noFill/>
                          </wps:spPr>
                          <wps:txbx>
                            <w:txbxContent>
                              <w:p w:rsidR="00D96F2A" w:rsidRDefault="00D96F2A" w:rsidP="005D4AD2">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55" name="TextBox 5"/>
                          <wps:cNvSpPr txBox="1"/>
                          <wps:spPr>
                            <a:xfrm>
                              <a:off x="3109002" y="0"/>
                              <a:ext cx="381000" cy="266700"/>
                            </a:xfrm>
                            <a:prstGeom prst="rect">
                              <a:avLst/>
                            </a:prstGeom>
                            <a:noFill/>
                          </wps:spPr>
                          <wps:txbx>
                            <w:txbxContent>
                              <w:p w:rsidR="00D96F2A" w:rsidRDefault="00D96F2A" w:rsidP="005D4AD2">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g:graphicFrame>
                          <wpg:cNvPr id="56" name="Chart 56"/>
                          <wpg:cNvFrPr>
                            <a:graphicFrameLocks/>
                          </wpg:cNvFrPr>
                          <wpg:xfrm>
                            <a:off x="0" y="403999"/>
                            <a:ext cx="3210639" cy="2743200"/>
                          </wpg:xfrm>
                          <a:graphic>
                            <a:graphicData uri="http://schemas.openxmlformats.org/drawingml/2006/chart">
                              <c:chart xmlns:c="http://schemas.openxmlformats.org/drawingml/2006/chart" xmlns:r="http://schemas.openxmlformats.org/officeDocument/2006/relationships" r:id="rId68"/>
                            </a:graphicData>
                          </a:graphic>
                        </wpg:graphicFrame>
                        <wpg:graphicFrame>
                          <wpg:cNvPr id="57" name="Chart 57"/>
                          <wpg:cNvFrPr>
                            <a:graphicFrameLocks/>
                          </wpg:cNvFrPr>
                          <wpg:xfrm>
                            <a:off x="3087918" y="442001"/>
                            <a:ext cx="3746500" cy="2719388"/>
                          </wpg:xfrm>
                          <a:graphic>
                            <a:graphicData uri="http://schemas.openxmlformats.org/drawingml/2006/chart">
                              <c:chart xmlns:c="http://schemas.openxmlformats.org/drawingml/2006/chart" xmlns:r="http://schemas.openxmlformats.org/officeDocument/2006/relationships" r:id="rId69"/>
                            </a:graphicData>
                          </a:graphic>
                        </wpg:graphicFrame>
                      </wpg:grpSp>
                      <wps:wsp>
                        <wps:cNvPr id="202" name="Text Box 202"/>
                        <wps:cNvSpPr txBox="1"/>
                        <wps:spPr>
                          <a:xfrm>
                            <a:off x="446567" y="3209925"/>
                            <a:ext cx="5833745" cy="786765"/>
                          </a:xfrm>
                          <a:prstGeom prst="rect">
                            <a:avLst/>
                          </a:prstGeom>
                          <a:solidFill>
                            <a:prstClr val="white"/>
                          </a:solidFill>
                          <a:ln>
                            <a:noFill/>
                          </a:ln>
                          <a:effectLst/>
                        </wps:spPr>
                        <wps:txbx>
                          <w:txbxContent>
                            <w:p w:rsidR="00D96F2A" w:rsidRPr="002C3629" w:rsidRDefault="00D96F2A" w:rsidP="00E31CBD">
                              <w:pPr>
                                <w:pStyle w:val="Caption"/>
                                <w:rPr>
                                  <w:noProof/>
                                  <w:sz w:val="24"/>
                                </w:rPr>
                              </w:pPr>
                              <w:r w:rsidRPr="00800255">
                                <w:rPr>
                                  <w:b/>
                                </w:rPr>
                                <w:t>Figure 3.13: TRIM28 binding to newly identified ZFP809 binding sites</w:t>
                              </w:r>
                              <w:r>
                                <w:t xml:space="preserve">. Cross-linked chromatin </w:t>
                              </w:r>
                              <w:r w:rsidRPr="007C2959">
                                <w:t>isola</w:t>
                              </w:r>
                              <w:r>
                                <w:t>ted from</w:t>
                              </w:r>
                              <w:r w:rsidRPr="007C2959">
                                <w:t xml:space="preserve"> F9 </w:t>
                              </w:r>
                              <w:r>
                                <w:t>and FLAG-ZFP809 overexpressing F9</w:t>
                              </w:r>
                              <w:r w:rsidRPr="007C2959">
                                <w:t xml:space="preserve"> </w:t>
                              </w:r>
                              <w:r>
                                <w:t>cells was immunoprecipitated with antibodies against TRIM28 or an unspecific IgG control antibody. Enrichment of target sequences was determined by qPCR as described in Fig. 2.4. Enrichment of target regions in IgG immunoprecipitated chromatin was undetectable or less than 0.02% of input and is therefore not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3" o:spid="_x0000_s1109" style="position:absolute;left:0;text-align:left;margin-left:-41.55pt;margin-top:164.85pt;width:537.8pt;height:314.7pt;z-index:251767808" coordsize="68300,39966"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">
                <v:group id="Group 9" o:spid="_x0000_s1110" style="position:absolute;width:68300;height:31591" coordsize="68344,31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TextBox 4" o:spid="_x0000_s1111" type="#_x0000_t202" style="position:absolute;left:1753;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LY+8EA&#10;AADbAAAADwAAAGRycy9kb3ducmV2LnhtbESPQWvCQBSE7wX/w/IKvdWNo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2PvBAAAA2wAAAA8AAAAAAAAAAAAAAAAAmAIAAGRycy9kb3du&#10;cmV2LnhtbFBLBQYAAAAABAAEAPUAAACGAwAAAAA=&#10;" filled="f" stroked="f">
                    <v:textbox style="mso-fit-shape-to-text:t">
                      <w:txbxContent>
                        <w:p w:rsidR="00D96F2A" w:rsidRDefault="00D96F2A" w:rsidP="005D4AD2">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5" o:spid="_x0000_s1112" type="#_x0000_t202" style="position:absolute;left:31090;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rsidR="00D96F2A" w:rsidRDefault="00D96F2A" w:rsidP="005D4AD2">
                          <w:pPr>
                            <w:pStyle w:val="NormalWeb"/>
                            <w:spacing w:before="0" w:beforeAutospacing="0" w:after="0" w:afterAutospacing="0"/>
                          </w:pPr>
                          <w:r>
                            <w:rPr>
                              <w:rFonts w:ascii="Arial" w:hAnsi="Arial" w:cs="Arial"/>
                              <w:b/>
                              <w:bCs/>
                              <w:color w:val="000000" w:themeColor="text1"/>
                              <w:kern w:val="24"/>
                              <w:lang w:val="da-DK"/>
                            </w:rPr>
                            <w:t>B</w:t>
                          </w:r>
                        </w:p>
                      </w:txbxContent>
                    </v:textbox>
                  </v:shape>
                  <v:shape id="Chart 56" o:spid="_x0000_s1113" type="#_x0000_t75" style="position:absolute;top:4026;width:32085;height:274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">
                    <v:imagedata r:id="rId70" o:title=""/>
                    <o:lock v:ext="edit" aspectratio="f"/>
                  </v:shape>
                  <v:shape id="Chart 57" o:spid="_x0000_s1114" type="#_x0000_t75" style="position:absolute;left:30865;top:4392;width:37453;height:2720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">
                    <v:imagedata r:id="rId71" o:title=""/>
                    <o:lock v:ext="edit" aspectratio="f"/>
                  </v:shape>
                </v:group>
                <v:shape id="Text Box 202" o:spid="_x0000_s1115" type="#_x0000_t202" style="position:absolute;left:4465;top:32099;width:58338;height:7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rsidR="00D96F2A" w:rsidRPr="002C3629" w:rsidRDefault="00D96F2A" w:rsidP="00E31CBD">
                        <w:pPr>
                          <w:pStyle w:val="Caption"/>
                          <w:rPr>
                            <w:noProof/>
                            <w:sz w:val="24"/>
                          </w:rPr>
                        </w:pPr>
                        <w:r w:rsidRPr="00800255">
                          <w:rPr>
                            <w:b/>
                          </w:rPr>
                          <w:t>Figure 3.13: TRIM28 binding to newly identified ZFP809 binding sites</w:t>
                        </w:r>
                        <w:r>
                          <w:t xml:space="preserve">. Cross-linked chromatin </w:t>
                        </w:r>
                        <w:r w:rsidRPr="007C2959">
                          <w:t>isola</w:t>
                        </w:r>
                        <w:r>
                          <w:t>ted from</w:t>
                        </w:r>
                        <w:r w:rsidRPr="007C2959">
                          <w:t xml:space="preserve"> F9 </w:t>
                        </w:r>
                        <w:r>
                          <w:t>and FLAG-ZFP809 overexpressing F9</w:t>
                        </w:r>
                        <w:r w:rsidRPr="007C2959">
                          <w:t xml:space="preserve"> </w:t>
                        </w:r>
                        <w:r>
                          <w:t>cells was immunoprecipitated with antibodies against TRIM28 or an unspecific IgG control antibody. Enrichment of target sequences was determined by qPCR as described in Fig. 2.4. Enrichment of target regions in IgG immunoprecipitated chromatin was undetectable or less than 0.02% of input and is therefore not shown.</w:t>
                        </w:r>
                      </w:p>
                    </w:txbxContent>
                  </v:textbox>
                </v:shape>
                <w10:wrap type="topAndBottom"/>
              </v:group>
            </w:pict>
          </mc:Fallback>
        </mc:AlternateContent>
      </w:r>
      <w:r w:rsidR="007D4034">
        <w:t>We performed our ChIP-seq analysis with F9 cells that were expressing ZFP809 at more than 20 times higher level</w:t>
      </w:r>
      <w:r w:rsidR="00F42F5E">
        <w:t>s than native F9 cells (Fig. 3.10</w:t>
      </w:r>
      <w:r w:rsidR="00542636">
        <w:t>B</w:t>
      </w:r>
      <w:r w:rsidR="007D4034">
        <w:t xml:space="preserve">). The identified target regions may therefore not represent </w:t>
      </w:r>
      <w:r w:rsidR="007D4034" w:rsidRPr="007D4034">
        <w:rPr>
          <w:i/>
        </w:rPr>
        <w:t>bona fide</w:t>
      </w:r>
      <w:r w:rsidR="007D4034">
        <w:t xml:space="preserve"> ZFP809 targets in cells that express ZFP809 at normal levels. This would explain why </w:t>
      </w:r>
      <w:r>
        <w:t>ZFP809 peaks in core promoter regions</w:t>
      </w:r>
      <w:r w:rsidR="007D4034">
        <w:t xml:space="preserve"> did not co</w:t>
      </w:r>
      <w:r>
        <w:t>-localise</w:t>
      </w:r>
      <w:r w:rsidR="007D4034">
        <w:t xml:space="preserve"> </w:t>
      </w:r>
      <w:r>
        <w:t xml:space="preserve">with H3K9me3 peaks in ES cells. </w:t>
      </w:r>
      <w:r w:rsidR="004353BF">
        <w:t>T</w:t>
      </w:r>
      <w:r w:rsidR="007D4034">
        <w:t>o</w:t>
      </w:r>
      <w:r w:rsidR="002E350A">
        <w:t xml:space="preserve"> </w:t>
      </w:r>
      <w:r w:rsidR="004353BF">
        <w:t xml:space="preserve">investigate </w:t>
      </w:r>
      <w:r w:rsidR="008175BB">
        <w:t>whether</w:t>
      </w:r>
      <w:r w:rsidR="005165F7" w:rsidRPr="002B10D0">
        <w:t xml:space="preserve"> </w:t>
      </w:r>
      <w:r w:rsidR="004353BF">
        <w:t xml:space="preserve">ZFP809 </w:t>
      </w:r>
      <w:r w:rsidR="007D4034">
        <w:t xml:space="preserve">binding at the identified target sites recruits </w:t>
      </w:r>
      <w:r w:rsidR="00522B04">
        <w:t xml:space="preserve">the </w:t>
      </w:r>
      <w:r w:rsidR="008175BB">
        <w:t>TRIM28</w:t>
      </w:r>
      <w:r w:rsidR="00522B04">
        <w:t xml:space="preserve"> corepressor</w:t>
      </w:r>
      <w:r w:rsidR="005165F7" w:rsidRPr="002B10D0">
        <w:t xml:space="preserve">, </w:t>
      </w:r>
      <w:r w:rsidR="00522B04">
        <w:t xml:space="preserve">we re-examined F9 </w:t>
      </w:r>
      <w:r w:rsidR="005165F7" w:rsidRPr="002B10D0">
        <w:t xml:space="preserve">ChIP </w:t>
      </w:r>
      <w:r w:rsidR="00522B04">
        <w:t>DNA samples that have been prepared in the previ</w:t>
      </w:r>
      <w:r>
        <w:t>o</w:t>
      </w:r>
      <w:r w:rsidR="00522B04">
        <w:t xml:space="preserve">us chapter (Fig. 2.5) using the new primer pairs that have </w:t>
      </w:r>
      <w:r w:rsidR="00522B04">
        <w:lastRenderedPageBreak/>
        <w:t xml:space="preserve">been </w:t>
      </w:r>
      <w:r>
        <w:t>designed</w:t>
      </w:r>
      <w:r w:rsidR="00522B04">
        <w:t xml:space="preserve"> to </w:t>
      </w:r>
      <w:r w:rsidR="00435BE3">
        <w:t>confirm ZFP809 binding (Fig. 3.9</w:t>
      </w:r>
      <w:r w:rsidR="00522B04">
        <w:t>)</w:t>
      </w:r>
      <w:r w:rsidR="002E350A">
        <w:t>. We also performed ChIP with chromatin</w:t>
      </w:r>
      <w:r w:rsidR="005165F7" w:rsidRPr="002B10D0">
        <w:t xml:space="preserve"> that ha</w:t>
      </w:r>
      <w:r w:rsidR="002E350A">
        <w:t>s</w:t>
      </w:r>
      <w:r w:rsidR="005165F7" w:rsidRPr="002B10D0">
        <w:t xml:space="preserve"> been isolated from </w:t>
      </w:r>
      <w:r w:rsidR="00BA6214">
        <w:t>FLAG-</w:t>
      </w:r>
      <w:r w:rsidR="002E350A" w:rsidRPr="002B10D0">
        <w:t>ZFP809 overexpressing</w:t>
      </w:r>
      <w:r w:rsidR="005165F7" w:rsidRPr="002B10D0">
        <w:t xml:space="preserve"> </w:t>
      </w:r>
      <w:r w:rsidR="002E350A">
        <w:t xml:space="preserve">F9 </w:t>
      </w:r>
      <w:r w:rsidR="005165F7" w:rsidRPr="002B10D0">
        <w:t xml:space="preserve">cells </w:t>
      </w:r>
      <w:r w:rsidR="002E350A">
        <w:t xml:space="preserve">that have been described </w:t>
      </w:r>
      <w:r w:rsidR="00542636">
        <w:t>above</w:t>
      </w:r>
      <w:r w:rsidR="005165F7" w:rsidRPr="002B10D0">
        <w:t xml:space="preserve"> </w:t>
      </w:r>
      <w:r w:rsidR="002E350A">
        <w:t>(Fig. 2.7C</w:t>
      </w:r>
      <w:r w:rsidR="00542636">
        <w:t xml:space="preserve"> and Fig. 3.</w:t>
      </w:r>
      <w:r w:rsidR="00435BE3">
        <w:t>10</w:t>
      </w:r>
      <w:r w:rsidR="00542636">
        <w:t>B</w:t>
      </w:r>
      <w:r w:rsidR="004353BF">
        <w:t xml:space="preserve">) </w:t>
      </w:r>
      <w:r w:rsidR="00542636">
        <w:t>to</w:t>
      </w:r>
      <w:r w:rsidR="005165F7" w:rsidRPr="002B10D0">
        <w:t xml:space="preserve"> mo</w:t>
      </w:r>
      <w:r w:rsidR="008B21A9">
        <w:t>n</w:t>
      </w:r>
      <w:r w:rsidR="005165F7" w:rsidRPr="002B10D0">
        <w:t>itor eventual changes in TRIM28 bindin</w:t>
      </w:r>
      <w:r w:rsidR="008B21A9">
        <w:t>g</w:t>
      </w:r>
      <w:r w:rsidR="005165F7" w:rsidRPr="002B10D0">
        <w:t xml:space="preserve"> upon ZFP809 overexpression. Of the </w:t>
      </w:r>
      <w:r w:rsidR="008B21A9">
        <w:t>five</w:t>
      </w:r>
      <w:r w:rsidR="005165F7" w:rsidRPr="002B10D0">
        <w:t xml:space="preserve"> </w:t>
      </w:r>
      <w:r w:rsidR="00522B04">
        <w:t xml:space="preserve">analysed </w:t>
      </w:r>
      <w:r w:rsidR="003905EF">
        <w:t>ZFP809 targe</w:t>
      </w:r>
      <w:r w:rsidR="00522B04">
        <w:t>ts</w:t>
      </w:r>
      <w:r w:rsidR="00BA6214">
        <w:t xml:space="preserve"> in promoter regions</w:t>
      </w:r>
      <w:r w:rsidR="005165F7" w:rsidRPr="002B10D0">
        <w:t xml:space="preserve">, </w:t>
      </w:r>
      <w:r w:rsidR="00542636">
        <w:t xml:space="preserve">the regions in the promoter regions of </w:t>
      </w:r>
      <w:r w:rsidR="003905EF" w:rsidRPr="00542636">
        <w:rPr>
          <w:i/>
        </w:rPr>
        <w:t>Zfp36</w:t>
      </w:r>
      <w:r w:rsidR="003905EF">
        <w:t xml:space="preserve"> and </w:t>
      </w:r>
      <w:r w:rsidR="003905EF" w:rsidRPr="00542636">
        <w:rPr>
          <w:i/>
        </w:rPr>
        <w:t>Sos1</w:t>
      </w:r>
      <w:r w:rsidR="003905EF">
        <w:t xml:space="preserve"> were clearly enriched</w:t>
      </w:r>
      <w:r w:rsidR="00522B04">
        <w:t xml:space="preserve"> in TRIM28 binding,</w:t>
      </w:r>
      <w:r w:rsidR="00522B04" w:rsidRPr="00522B04">
        <w:t xml:space="preserve"> </w:t>
      </w:r>
      <w:r w:rsidR="00522B04">
        <w:t>as compared to the included control regions, indicating that these genes are also bound by ZFP809 in native F9 cells</w:t>
      </w:r>
      <w:r w:rsidR="00435BE3">
        <w:t xml:space="preserve"> (Fig. 3.13</w:t>
      </w:r>
      <w:r w:rsidR="000C510F">
        <w:t>A)</w:t>
      </w:r>
      <w:r w:rsidR="00522B04">
        <w:t xml:space="preserve">. </w:t>
      </w:r>
      <w:r w:rsidR="00542636">
        <w:t xml:space="preserve">Also </w:t>
      </w:r>
      <w:r w:rsidR="000C510F">
        <w:t>TRIM28 binding at t</w:t>
      </w:r>
      <w:r w:rsidR="00522B04">
        <w:t xml:space="preserve">he ZFP809 targets near </w:t>
      </w:r>
      <w:r w:rsidR="004353BF">
        <w:t xml:space="preserve">the TSS of </w:t>
      </w:r>
      <w:r w:rsidR="004353BF" w:rsidRPr="00542636">
        <w:rPr>
          <w:i/>
        </w:rPr>
        <w:t>Eif5b</w:t>
      </w:r>
      <w:r w:rsidR="004353BF">
        <w:t>/</w:t>
      </w:r>
      <w:r w:rsidR="004353BF" w:rsidRPr="00542636">
        <w:rPr>
          <w:i/>
        </w:rPr>
        <w:t>Txndc9</w:t>
      </w:r>
      <w:r w:rsidR="004353BF">
        <w:t xml:space="preserve"> and </w:t>
      </w:r>
      <w:r w:rsidR="004353BF" w:rsidRPr="00542636">
        <w:rPr>
          <w:i/>
        </w:rPr>
        <w:t>Serping1</w:t>
      </w:r>
      <w:r w:rsidR="004353BF">
        <w:t xml:space="preserve"> </w:t>
      </w:r>
      <w:r w:rsidR="000C510F">
        <w:t>was</w:t>
      </w:r>
      <w:r w:rsidR="004353BF">
        <w:t xml:space="preserve"> </w:t>
      </w:r>
      <w:r w:rsidR="000C510F">
        <w:t>about two fold</w:t>
      </w:r>
      <w:r w:rsidR="004353BF">
        <w:t xml:space="preserve"> enriched </w:t>
      </w:r>
      <w:r w:rsidR="000C510F">
        <w:t xml:space="preserve">as compared to the </w:t>
      </w:r>
      <w:r w:rsidR="000C510F" w:rsidRPr="000C510F">
        <w:rPr>
          <w:i/>
        </w:rPr>
        <w:t>Hprt</w:t>
      </w:r>
      <w:r w:rsidR="00542636">
        <w:t xml:space="preserve"> promoter, suggesting that </w:t>
      </w:r>
      <w:r w:rsidR="00BA6214">
        <w:t xml:space="preserve">also </w:t>
      </w:r>
      <w:r w:rsidR="00542636">
        <w:t xml:space="preserve">these genes </w:t>
      </w:r>
      <w:r w:rsidR="00BA6214">
        <w:t>might be</w:t>
      </w:r>
      <w:r w:rsidR="00542636">
        <w:t xml:space="preserve"> </w:t>
      </w:r>
      <w:r w:rsidR="00542636" w:rsidRPr="00542636">
        <w:rPr>
          <w:i/>
        </w:rPr>
        <w:t>bona fide</w:t>
      </w:r>
      <w:r w:rsidR="00542636">
        <w:t xml:space="preserve"> targets of ZFP809.</w:t>
      </w:r>
      <w:r w:rsidR="00BA6214">
        <w:t xml:space="preserve"> </w:t>
      </w:r>
      <w:r w:rsidR="005165F7" w:rsidRPr="002B10D0">
        <w:t xml:space="preserve">In </w:t>
      </w:r>
      <w:r w:rsidR="00BA6214">
        <w:t>FLAG-</w:t>
      </w:r>
      <w:r w:rsidR="005165F7" w:rsidRPr="002B10D0">
        <w:t xml:space="preserve">ZFP809 overexpressing F9 cells, strong TRIM28 enrichment was detected </w:t>
      </w:r>
      <w:r w:rsidR="00BA6214">
        <w:t>at all identified</w:t>
      </w:r>
      <w:r w:rsidR="008175BB">
        <w:t xml:space="preserve"> </w:t>
      </w:r>
      <w:r w:rsidR="000C510F">
        <w:t>ZFP809 tar</w:t>
      </w:r>
      <w:r w:rsidR="00BA6214">
        <w:t>get regions</w:t>
      </w:r>
      <w:r w:rsidR="000C510F">
        <w:t xml:space="preserve"> (Fig. 3.1</w:t>
      </w:r>
      <w:r w:rsidR="00435BE3">
        <w:t>3</w:t>
      </w:r>
      <w:r w:rsidR="000C510F">
        <w:t>B)</w:t>
      </w:r>
      <w:r w:rsidR="000012A3">
        <w:t>. We also obser</w:t>
      </w:r>
      <w:r w:rsidR="005165F7" w:rsidRPr="002B10D0">
        <w:t>v</w:t>
      </w:r>
      <w:r w:rsidR="000012A3">
        <w:t>e</w:t>
      </w:r>
      <w:r w:rsidR="005165F7" w:rsidRPr="002B10D0">
        <w:t xml:space="preserve">d </w:t>
      </w:r>
      <w:r w:rsidR="000012A3">
        <w:t>increased</w:t>
      </w:r>
      <w:r w:rsidR="005165F7" w:rsidRPr="002B10D0">
        <w:t xml:space="preserve"> TRIM28 binding to the Pro-PBS of MmERV whereas TRIM28 enrichment at the </w:t>
      </w:r>
      <w:proofErr w:type="spellStart"/>
      <w:r w:rsidR="005165F7" w:rsidRPr="000C510F">
        <w:rPr>
          <w:i/>
        </w:rPr>
        <w:t>Mest</w:t>
      </w:r>
      <w:proofErr w:type="spellEnd"/>
      <w:r w:rsidR="009C544A">
        <w:t xml:space="preserve"> promote</w:t>
      </w:r>
      <w:r w:rsidR="005165F7" w:rsidRPr="002B10D0">
        <w:t xml:space="preserve">r, which </w:t>
      </w:r>
      <w:r w:rsidR="000012A3">
        <w:t xml:space="preserve">is not targeted </w:t>
      </w:r>
      <w:r w:rsidR="000C510F">
        <w:t>by</w:t>
      </w:r>
      <w:r w:rsidR="005165F7" w:rsidRPr="002B10D0">
        <w:t xml:space="preserve"> ZFP809, remained largely unchanged. </w:t>
      </w:r>
      <w:r w:rsidR="008175BB">
        <w:t>RLTR10 ERVs were not significantly enriched in TRIM28 in native F9 cells and only a very slight increase was observed in ZFP809 overexpressing F9 cells.</w:t>
      </w:r>
    </w:p>
    <w:p w:rsidR="00634499" w:rsidRDefault="00634499" w:rsidP="005165F7">
      <w:r>
        <w:t>Although we have found that the identified ZFP809 binding sites near TSS are generally not marked by H3K9 trimethylation in ES cells (Fig. 3.11), it is possible that F9 EC cells may show a different H3K9m3 distribution pattern from ES cells. We therefore re-examined ChIP DNA samples that have been isolated from F9 cells in chapter 2 (Fig. 2.5) using primers for the newly identified ZFP809 targets. We also performed ChIP with Chromatin from FLAG-ZFP809 overexpressing F9 cells that have been described above. None of the</w:t>
      </w:r>
      <w:r w:rsidRPr="002B10D0">
        <w:t xml:space="preserve"> </w:t>
      </w:r>
      <w:r>
        <w:t xml:space="preserve">analysed ZFP809 </w:t>
      </w:r>
      <w:r w:rsidRPr="002B10D0">
        <w:t>target</w:t>
      </w:r>
      <w:r>
        <w:t>s</w:t>
      </w:r>
      <w:r w:rsidRPr="002B10D0">
        <w:t xml:space="preserve"> </w:t>
      </w:r>
      <w:r>
        <w:t>in gene promoter regions was clearly</w:t>
      </w:r>
      <w:r w:rsidRPr="002B10D0">
        <w:t xml:space="preserve"> marked by H3K9 and H4K20 trimethylation in </w:t>
      </w:r>
      <w:r>
        <w:t>F9 cells (Fig. 3.14A).</w:t>
      </w:r>
      <w:r w:rsidRPr="002B10D0">
        <w:t xml:space="preserve"> </w:t>
      </w:r>
      <w:r>
        <w:t xml:space="preserve">However, ZFP809 overexpression seemed to induce H3K9 and H4K20 trimethylation at the </w:t>
      </w:r>
      <w:r w:rsidR="00A03425">
        <w:t>ZFP809 binding</w:t>
      </w:r>
      <w:r w:rsidR="00EB6583">
        <w:t xml:space="preserve"> </w:t>
      </w:r>
      <w:r w:rsidR="00A03425">
        <w:t>site</w:t>
      </w:r>
      <w:r>
        <w:t xml:space="preserve"> in the </w:t>
      </w:r>
      <w:r w:rsidRPr="004D4139">
        <w:rPr>
          <w:i/>
        </w:rPr>
        <w:t>Zfp36</w:t>
      </w:r>
      <w:r>
        <w:t xml:space="preserve"> promoter region (Fig. 3.14B). Also the target in the </w:t>
      </w:r>
      <w:r w:rsidRPr="004D4139">
        <w:rPr>
          <w:i/>
        </w:rPr>
        <w:t>Serping1</w:t>
      </w:r>
      <w:r>
        <w:t xml:space="preserve"> promoter showed mod</w:t>
      </w:r>
      <w:r w:rsidR="00A95E59">
        <w:t>erate levels of the H3K9me3</w:t>
      </w:r>
      <w:r>
        <w:t xml:space="preserve"> and H4K20me3 marks in ZFP809 overexpressing cells. Interestingly, the ZFP809 target region in the Sos1 promoter region, although marked by higher levels of TRIM28 than the </w:t>
      </w:r>
      <w:proofErr w:type="spellStart"/>
      <w:r w:rsidRPr="004D4139">
        <w:rPr>
          <w:i/>
        </w:rPr>
        <w:t>Mest</w:t>
      </w:r>
      <w:proofErr w:type="spellEnd"/>
      <w:r>
        <w:t xml:space="preserve"> promoter in FLAG-ZFP809 overexpressing cells (Fig. 3.13B), was completely devoid of repressive histone methylations in these cells (Fig. 3.14B).</w:t>
      </w:r>
    </w:p>
    <w:p w:rsidR="004E1E82" w:rsidRPr="004E1E82" w:rsidRDefault="004D4139" w:rsidP="004E1E82">
      <w:r>
        <w:t xml:space="preserve"> </w:t>
      </w:r>
    </w:p>
    <w:p w:rsidR="007A1973" w:rsidRPr="002B10D0" w:rsidRDefault="00634499" w:rsidP="007A1973">
      <w:pPr>
        <w:pStyle w:val="Heading3"/>
      </w:pPr>
      <w:bookmarkStart w:id="45" w:name="_Toc343249335"/>
      <w:r>
        <w:rPr>
          <w:noProof/>
          <w:lang w:eastAsia="en-GB"/>
        </w:rPr>
        <w:lastRenderedPageBreak/>
        <mc:AlternateContent>
          <mc:Choice Requires="wpg">
            <w:drawing>
              <wp:anchor distT="0" distB="0" distL="114300" distR="114300" simplePos="0" relativeHeight="251840512" behindDoc="0" locked="0" layoutInCell="1" allowOverlap="1" wp14:anchorId="5EF77B63" wp14:editId="57457A74">
                <wp:simplePos x="0" y="0"/>
                <wp:positionH relativeFrom="column">
                  <wp:posOffset>-432435</wp:posOffset>
                </wp:positionH>
                <wp:positionV relativeFrom="paragraph">
                  <wp:posOffset>205740</wp:posOffset>
                </wp:positionV>
                <wp:extent cx="6871970" cy="6304915"/>
                <wp:effectExtent l="0" t="0" r="5080" b="635"/>
                <wp:wrapTopAndBottom/>
                <wp:docPr id="102" name="Group 102"/>
                <wp:cNvGraphicFramePr/>
                <a:graphic xmlns:a="http://schemas.openxmlformats.org/drawingml/2006/main">
                  <a:graphicData uri="http://schemas.microsoft.com/office/word/2010/wordprocessingGroup">
                    <wpg:wgp>
                      <wpg:cNvGrpSpPr/>
                      <wpg:grpSpPr>
                        <a:xfrm>
                          <a:off x="0" y="0"/>
                          <a:ext cx="6871970" cy="6304915"/>
                          <a:chOff x="0" y="277229"/>
                          <a:chExt cx="6871970" cy="6305746"/>
                        </a:xfrm>
                      </wpg:grpSpPr>
                      <wpg:grpSp>
                        <wpg:cNvPr id="44" name="Group 9"/>
                        <wpg:cNvGrpSpPr/>
                        <wpg:grpSpPr>
                          <a:xfrm>
                            <a:off x="0" y="277229"/>
                            <a:ext cx="6871970" cy="5557786"/>
                            <a:chOff x="0" y="277341"/>
                            <a:chExt cx="6871335" cy="5560038"/>
                          </a:xfrm>
                        </wpg:grpSpPr>
                        <wpg:graphicFrame>
                          <wpg:cNvPr id="45" name="Chart 45"/>
                          <wpg:cNvFrPr>
                            <a:graphicFrameLocks/>
                          </wpg:cNvFrPr>
                          <wpg:xfrm>
                            <a:off x="88900" y="561883"/>
                            <a:ext cx="3060000" cy="1440000"/>
                          </wpg:xfrm>
                          <a:graphic>
                            <a:graphicData uri="http://schemas.openxmlformats.org/drawingml/2006/chart">
                              <c:chart xmlns:c="http://schemas.openxmlformats.org/drawingml/2006/chart" xmlns:r="http://schemas.openxmlformats.org/officeDocument/2006/relationships" r:id="rId72"/>
                            </a:graphicData>
                          </a:graphic>
                        </wpg:graphicFrame>
                        <wpg:graphicFrame>
                          <wpg:cNvPr id="46" name="Chart 46"/>
                          <wpg:cNvFrPr>
                            <a:graphicFrameLocks/>
                          </wpg:cNvFrPr>
                          <wpg:xfrm>
                            <a:off x="3289935" y="561883"/>
                            <a:ext cx="3240000" cy="1440000"/>
                          </wpg:xfrm>
                          <a:graphic>
                            <a:graphicData uri="http://schemas.openxmlformats.org/drawingml/2006/chart">
                              <c:chart xmlns:c="http://schemas.openxmlformats.org/drawingml/2006/chart" xmlns:r="http://schemas.openxmlformats.org/officeDocument/2006/relationships" r:id="rId73"/>
                            </a:graphicData>
                          </a:graphic>
                        </wpg:graphicFrame>
                        <wpg:graphicFrame>
                          <wpg:cNvPr id="47" name="Chart 47"/>
                          <wpg:cNvFrPr>
                            <a:graphicFrameLocks/>
                          </wpg:cNvFrPr>
                          <wpg:xfrm>
                            <a:off x="0" y="3317379"/>
                            <a:ext cx="3086100" cy="2520000"/>
                          </wpg:xfrm>
                          <a:graphic>
                            <a:graphicData uri="http://schemas.openxmlformats.org/drawingml/2006/chart">
                              <c:chart xmlns:c="http://schemas.openxmlformats.org/drawingml/2006/chart" xmlns:r="http://schemas.openxmlformats.org/officeDocument/2006/relationships" r:id="rId74"/>
                            </a:graphicData>
                          </a:graphic>
                        </wpg:graphicFrame>
                        <wpg:graphicFrame>
                          <wpg:cNvPr id="48" name="Chart 48"/>
                          <wpg:cNvFrPr>
                            <a:graphicFrameLocks/>
                          </wpg:cNvFrPr>
                          <wpg:xfrm>
                            <a:off x="2971800" y="3317379"/>
                            <a:ext cx="3810000" cy="2520000"/>
                          </wpg:xfrm>
                          <a:graphic>
                            <a:graphicData uri="http://schemas.openxmlformats.org/drawingml/2006/chart">
                              <c:chart xmlns:c="http://schemas.openxmlformats.org/drawingml/2006/chart" xmlns:r="http://schemas.openxmlformats.org/officeDocument/2006/relationships" r:id="rId75"/>
                            </a:graphicData>
                          </a:graphic>
                        </wpg:graphicFrame>
                        <wpg:graphicFrame>
                          <wpg:cNvPr id="49" name="Chart 49"/>
                          <wpg:cNvFrPr>
                            <a:graphicFrameLocks/>
                          </wpg:cNvFrPr>
                          <wpg:xfrm>
                            <a:off x="88900" y="1956275"/>
                            <a:ext cx="3060000" cy="1440000"/>
                          </wpg:xfrm>
                          <a:graphic>
                            <a:graphicData uri="http://schemas.openxmlformats.org/drawingml/2006/chart">
                              <c:chart xmlns:c="http://schemas.openxmlformats.org/drawingml/2006/chart" xmlns:r="http://schemas.openxmlformats.org/officeDocument/2006/relationships" r:id="rId76"/>
                            </a:graphicData>
                          </a:graphic>
                        </wpg:graphicFrame>
                        <wpg:graphicFrame>
                          <wpg:cNvPr id="50" name="Chart 50"/>
                          <wpg:cNvFrPr>
                            <a:graphicFrameLocks/>
                          </wpg:cNvFrPr>
                          <wpg:xfrm>
                            <a:off x="3289935" y="1956275"/>
                            <a:ext cx="3581400" cy="1440000"/>
                          </wpg:xfrm>
                          <a:graphic>
                            <a:graphicData uri="http://schemas.openxmlformats.org/drawingml/2006/chart">
                              <c:chart xmlns:c="http://schemas.openxmlformats.org/drawingml/2006/chart" xmlns:r="http://schemas.openxmlformats.org/officeDocument/2006/relationships" r:id="rId77"/>
                            </a:graphicData>
                          </a:graphic>
                        </wpg:graphicFrame>
                        <wps:wsp>
                          <wps:cNvPr id="51" name="TextBox 7"/>
                          <wps:cNvSpPr txBox="1"/>
                          <wps:spPr>
                            <a:xfrm>
                              <a:off x="169237" y="277341"/>
                              <a:ext cx="381000" cy="266700"/>
                            </a:xfrm>
                            <a:prstGeom prst="rect">
                              <a:avLst/>
                            </a:prstGeom>
                            <a:noFill/>
                          </wps:spPr>
                          <wps:txbx>
                            <w:txbxContent>
                              <w:p w:rsidR="00D96F2A" w:rsidRDefault="00D96F2A" w:rsidP="00634499">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52" name="TextBox 8"/>
                          <wps:cNvSpPr txBox="1"/>
                          <wps:spPr>
                            <a:xfrm>
                              <a:off x="3124200" y="295183"/>
                              <a:ext cx="381000" cy="266700"/>
                            </a:xfrm>
                            <a:prstGeom prst="rect">
                              <a:avLst/>
                            </a:prstGeom>
                            <a:noFill/>
                          </wps:spPr>
                          <wps:txbx>
                            <w:txbxContent>
                              <w:p w:rsidR="00D96F2A" w:rsidRDefault="00D96F2A" w:rsidP="00634499">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g:grpSp>
                      <wps:wsp>
                        <wps:cNvPr id="101" name="Text Box 101"/>
                        <wps:cNvSpPr txBox="1"/>
                        <wps:spPr>
                          <a:xfrm>
                            <a:off x="425302" y="5890260"/>
                            <a:ext cx="5759450" cy="692715"/>
                          </a:xfrm>
                          <a:prstGeom prst="rect">
                            <a:avLst/>
                          </a:prstGeom>
                          <a:solidFill>
                            <a:prstClr val="white"/>
                          </a:solidFill>
                          <a:ln>
                            <a:noFill/>
                          </a:ln>
                          <a:effectLst/>
                        </wps:spPr>
                        <wps:txbx>
                          <w:txbxContent>
                            <w:p w:rsidR="00D96F2A" w:rsidRPr="00F167DB" w:rsidRDefault="00D96F2A" w:rsidP="00634499">
                              <w:pPr>
                                <w:pStyle w:val="Caption"/>
                                <w:rPr>
                                  <w:noProof/>
                                  <w:sz w:val="24"/>
                                </w:rPr>
                              </w:pPr>
                              <w:r w:rsidRPr="00800255">
                                <w:rPr>
                                  <w:b/>
                                </w:rPr>
                                <w:t>Figure 3.14: Histone modifications at ZFP809 target genes</w:t>
                              </w:r>
                              <w:r>
                                <w:t xml:space="preserve">. Cross-linked chromatin, </w:t>
                              </w:r>
                              <w:r w:rsidRPr="007C2959">
                                <w:t>isola</w:t>
                              </w:r>
                              <w:r>
                                <w:t>ted from</w:t>
                              </w:r>
                              <w:r w:rsidRPr="007C2959">
                                <w:t xml:space="preserve"> </w:t>
                              </w:r>
                              <w:r>
                                <w:t xml:space="preserve">(A) </w:t>
                              </w:r>
                              <w:r w:rsidRPr="007C2959">
                                <w:t xml:space="preserve">F9 </w:t>
                              </w:r>
                              <w:r>
                                <w:t>cells or (B) FLAG-ZFP809 overexpressing F9 cells, was immunoprecipitated with antibodies against histone 3 (H3), H3K9me3 or H4K20me3. Enrichment of genomic regions in immunoprecipitated DNA was determined as described abo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02" o:spid="_x0000_s1116" style="position:absolute;left:0;text-align:left;margin-left:-34.05pt;margin-top:16.2pt;width:541.1pt;height:496.45pt;z-index:251840512;mso-height-relative:margin" coordorigin=",2772" coordsize="68719,63057" o:gfxdata="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">
                <v:group id="Group 9" o:spid="_x0000_s1117" style="position:absolute;top:2772;width:68719;height:55578" coordorigin=",2773" coordsize="68713,55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Chart 45" o:spid="_x0000_s1118" type="#_x0000_t75" style="position:absolute;left:914;top:5640;width:30599;height:143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">
                    <v:imagedata r:id="rId78" o:title=""/>
                    <o:lock v:ext="edit" aspectratio="f"/>
                  </v:shape>
                  <v:shape id="Chart 46" o:spid="_x0000_s1119" type="#_x0000_t75" style="position:absolute;left:32915;top:5640;width:32367;height:143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">
                    <v:imagedata r:id="rId79" o:title=""/>
                    <o:lock v:ext="edit" aspectratio="f"/>
                  </v:shape>
                  <v:shape id="Chart 47" o:spid="_x0000_s1120" type="#_x0000_t75" style="position:absolute;top:33147;width:30842;height:252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">
                    <v:imagedata r:id="rId80" o:title=""/>
                    <o:lock v:ext="edit" aspectratio="f"/>
                  </v:shape>
                  <v:shape id="Chart 48" o:spid="_x0000_s1121" type="#_x0000_t75" style="position:absolute;left:29745;top:33147;width:38097;height:252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">
                    <v:imagedata r:id="rId81" o:title=""/>
                    <o:lock v:ext="edit" aspectratio="f"/>
                  </v:shape>
                  <v:shape id="Chart 49" o:spid="_x0000_s1122" type="#_x0000_t75" style="position:absolute;left:914;top:19546;width:30599;height:143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">
                    <v:imagedata r:id="rId82" o:title=""/>
                    <o:lock v:ext="edit" aspectratio="f"/>
                  </v:shape>
                  <v:shape id="Chart 50" o:spid="_x0000_s1123" type="#_x0000_t75" style="position:absolute;left:32915;top:19546;width:35780;height:143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">
                    <v:imagedata r:id="rId83" o:title=""/>
                    <o:lock v:ext="edit" aspectratio="f"/>
                  </v:shape>
                  <v:shape id="TextBox 7" o:spid="_x0000_s1124" type="#_x0000_t202" style="position:absolute;left:1692;top:2773;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D96F2A" w:rsidRDefault="00D96F2A" w:rsidP="00634499">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8" o:spid="_x0000_s1125" type="#_x0000_t202" style="position:absolute;left:31242;top:2951;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flFMEA&#10;AADbAAAADwAAAGRycy9kb3ducmV2LnhtbESPQWvCQBSE74X+h+UVvNWNgiLRVaS24MGLNt4f2Wc2&#10;NPs2ZJ8m/ntXEHocZuYbZrUZfKNu1MU6sIHJOANFXAZbc2Wg+P35XICKgmyxCUwG7hRhs35/W2Fu&#10;Q89Hup2kUgnCMUcDTqTNtY6lI49xHFri5F1C51GS7CptO+wT3Dd6mmVz7bHmtOCwpS9H5d/p6g2I&#10;2O3kXnz7uD8Ph13vsnKGhTGjj2G7BCU0yH/41d5bA7Mp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35RTBAAAA2wAAAA8AAAAAAAAAAAAAAAAAmAIAAGRycy9kb3du&#10;cmV2LnhtbFBLBQYAAAAABAAEAPUAAACGAwAAAAA=&#10;" filled="f" stroked="f">
                    <v:textbox style="mso-fit-shape-to-text:t">
                      <w:txbxContent>
                        <w:p w:rsidR="00D96F2A" w:rsidRDefault="00D96F2A" w:rsidP="00634499">
                          <w:pPr>
                            <w:pStyle w:val="NormalWeb"/>
                            <w:spacing w:before="0" w:beforeAutospacing="0" w:after="0" w:afterAutospacing="0"/>
                          </w:pPr>
                          <w:r>
                            <w:rPr>
                              <w:rFonts w:ascii="Arial" w:hAnsi="Arial" w:cs="Arial"/>
                              <w:b/>
                              <w:bCs/>
                              <w:color w:val="000000" w:themeColor="text1"/>
                              <w:kern w:val="24"/>
                              <w:lang w:val="da-DK"/>
                            </w:rPr>
                            <w:t>B</w:t>
                          </w:r>
                        </w:p>
                      </w:txbxContent>
                    </v:textbox>
                  </v:shape>
                </v:group>
                <v:shape id="Text Box 101" o:spid="_x0000_s1126" type="#_x0000_t202" style="position:absolute;left:4253;top:58902;width:57594;height:6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TkMMA&#10;AADcAAAADwAAAGRycy9kb3ducmV2LnhtbERPO2vDMBDeC/0P4gpdSi3HQwhu5JAmLXRIh6Qh82Fd&#10;bRPrZCT59e+rQCHbfXzPW28m04qBnG8sK1gkKQji0uqGKwXnn8/XFQgfkDW2lknBTB42xePDGnNt&#10;Rz7ScAqViCHsc1RQh9DlUvqyJoM+sR1x5H6tMxgidJXUDscYblqZpelSGmw4NtTY0a6m8nrqjYLl&#10;3vXjkXcv+/PHAb+7Kru8zxelnp+m7RuIQFO4i//dXzrOTxdweyZeI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sTkMMAAADcAAAADwAAAAAAAAAAAAAAAACYAgAAZHJzL2Rv&#10;d25yZXYueG1sUEsFBgAAAAAEAAQA9QAAAIgDAAAAAA==&#10;" stroked="f">
                  <v:textbox inset="0,0,0,0">
                    <w:txbxContent>
                      <w:p w:rsidR="00D96F2A" w:rsidRPr="00F167DB" w:rsidRDefault="00D96F2A" w:rsidP="00634499">
                        <w:pPr>
                          <w:pStyle w:val="Caption"/>
                          <w:rPr>
                            <w:noProof/>
                            <w:sz w:val="24"/>
                          </w:rPr>
                        </w:pPr>
                        <w:r w:rsidRPr="00800255">
                          <w:rPr>
                            <w:b/>
                          </w:rPr>
                          <w:t>Figure 3.14: Histone modifications at ZFP809 target genes</w:t>
                        </w:r>
                        <w:r>
                          <w:t xml:space="preserve">. Cross-linked chromatin, </w:t>
                        </w:r>
                        <w:r w:rsidRPr="007C2959">
                          <w:t>isola</w:t>
                        </w:r>
                        <w:r>
                          <w:t>ted from</w:t>
                        </w:r>
                        <w:r w:rsidRPr="007C2959">
                          <w:t xml:space="preserve"> </w:t>
                        </w:r>
                        <w:r>
                          <w:t xml:space="preserve">(A) </w:t>
                        </w:r>
                        <w:r w:rsidRPr="007C2959">
                          <w:t xml:space="preserve">F9 </w:t>
                        </w:r>
                        <w:r>
                          <w:t>cells or (B) FLAG-ZFP809 overexpressing F9 cells, was immunoprecipitated with antibodies against histone 3 (H3), H3K9me3 or H4K20me3. Enrichment of genomic regions in immunoprecipitated DNA was determined as described above.</w:t>
                        </w:r>
                      </w:p>
                    </w:txbxContent>
                  </v:textbox>
                </v:shape>
                <w10:wrap type="topAndBottom"/>
              </v:group>
            </w:pict>
          </mc:Fallback>
        </mc:AlternateContent>
      </w:r>
      <w:r w:rsidR="0026611F">
        <w:t>Repression activity of</w:t>
      </w:r>
      <w:r w:rsidR="007A1973" w:rsidRPr="002B10D0">
        <w:t xml:space="preserve"> ZFP809 target motifs</w:t>
      </w:r>
      <w:r w:rsidR="0026611F">
        <w:t xml:space="preserve"> </w:t>
      </w:r>
      <w:r w:rsidR="004D4139">
        <w:t>incorporated in retroviral vectors</w:t>
      </w:r>
      <w:bookmarkEnd w:id="45"/>
    </w:p>
    <w:p w:rsidR="005165F7" w:rsidRDefault="005165F7" w:rsidP="005165F7">
      <w:r w:rsidRPr="002B10D0">
        <w:t xml:space="preserve">The observation that </w:t>
      </w:r>
      <w:r w:rsidR="008175BB">
        <w:t xml:space="preserve">even </w:t>
      </w:r>
      <w:r w:rsidRPr="002B10D0">
        <w:t xml:space="preserve">high levels of </w:t>
      </w:r>
      <w:r w:rsidR="00063F57">
        <w:t xml:space="preserve">recruited </w:t>
      </w:r>
      <w:r w:rsidRPr="002B10D0">
        <w:t>TRIM28 did not lead to repressive histone methylation</w:t>
      </w:r>
      <w:r w:rsidR="004D4139">
        <w:t>s</w:t>
      </w:r>
      <w:r w:rsidRPr="002B10D0">
        <w:t xml:space="preserve"> in </w:t>
      </w:r>
      <w:r w:rsidR="00063F57">
        <w:t>the majority of the analysed</w:t>
      </w:r>
      <w:r w:rsidRPr="002B10D0">
        <w:t xml:space="preserve"> target regions led us speculate that cer</w:t>
      </w:r>
      <w:r w:rsidR="008175BB">
        <w:t>t</w:t>
      </w:r>
      <w:r w:rsidRPr="002B10D0">
        <w:t>ain</w:t>
      </w:r>
      <w:r w:rsidR="00A03425">
        <w:t xml:space="preserve"> flanking</w:t>
      </w:r>
      <w:r w:rsidRPr="002B10D0">
        <w:t xml:space="preserve"> </w:t>
      </w:r>
      <w:proofErr w:type="spellStart"/>
      <w:r w:rsidRPr="004D4139">
        <w:rPr>
          <w:i/>
        </w:rPr>
        <w:t>cis</w:t>
      </w:r>
      <w:proofErr w:type="spellEnd"/>
      <w:r w:rsidRPr="002B10D0">
        <w:t>-acting elements may prevent heterochromatin for</w:t>
      </w:r>
      <w:r w:rsidR="00BF7F23">
        <w:t>mation at these sites. To analys</w:t>
      </w:r>
      <w:r w:rsidRPr="002B10D0">
        <w:t xml:space="preserve">e repression activity of </w:t>
      </w:r>
      <w:r w:rsidR="00BA6214">
        <w:t>ZFP809</w:t>
      </w:r>
      <w:r w:rsidRPr="002B10D0">
        <w:t xml:space="preserve"> target sequences independent of the surrounding genomic DNA, we generated retroviral vectors that </w:t>
      </w:r>
      <w:r w:rsidR="004D4139">
        <w:t>contained the ZFP809 target motifs identified in the promoter regions</w:t>
      </w:r>
      <w:r w:rsidRPr="002B10D0">
        <w:t xml:space="preserve"> of </w:t>
      </w:r>
      <w:r w:rsidRPr="004D4139">
        <w:rPr>
          <w:i/>
        </w:rPr>
        <w:t>Zfp36</w:t>
      </w:r>
      <w:r w:rsidRPr="002B10D0">
        <w:t xml:space="preserve">, </w:t>
      </w:r>
      <w:r w:rsidRPr="004D4139">
        <w:rPr>
          <w:i/>
        </w:rPr>
        <w:t>Sos1</w:t>
      </w:r>
      <w:r w:rsidRPr="002B10D0">
        <w:t xml:space="preserve"> and </w:t>
      </w:r>
      <w:r w:rsidRPr="004D4139">
        <w:rPr>
          <w:i/>
        </w:rPr>
        <w:t>Cacna1g</w:t>
      </w:r>
      <w:r w:rsidRPr="002B10D0">
        <w:t xml:space="preserve">. The 11 </w:t>
      </w:r>
      <w:r w:rsidR="004D4139">
        <w:t>bp</w:t>
      </w:r>
      <w:r w:rsidRPr="002B10D0">
        <w:t xml:space="preserve"> </w:t>
      </w:r>
      <w:r w:rsidR="00BA6214">
        <w:t xml:space="preserve">regions </w:t>
      </w:r>
      <w:r w:rsidRPr="002B10D0">
        <w:t>downstream of the target sites were included</w:t>
      </w:r>
      <w:r w:rsidR="004D4139">
        <w:t xml:space="preserve"> in the vector since these regions might be required for </w:t>
      </w:r>
      <w:r w:rsidR="00FF56AF">
        <w:t>repression activity</w:t>
      </w:r>
      <w:r w:rsidR="004D4139">
        <w:t xml:space="preserve"> </w:t>
      </w:r>
      <w:r w:rsidR="00FF56AF">
        <w:fldChar w:fldCharType="begin"/>
      </w:r>
      <w:r w:rsidR="00DD31E9">
        <w:instrText xml:space="preserve"> ADDIN EN.CITE &lt;EndNote&gt;&lt;Cite&gt;&lt;Author&gt;Yamauchi&lt;/Author&gt;&lt;Year&gt;1995&lt;/Year&gt;&lt;RecNum&gt;84&lt;/RecNum&gt;&lt;DisplayText&gt;[84]&lt;/DisplayText&gt;&lt;record&gt;&lt;rec-number&gt;84&lt;/rec-number&gt;&lt;foreign-keys&gt;&lt;key app="EN" db-id="tzfp5vpxsp522xeefx3xp5rdz9ar9fwxdeax"&gt;84&lt;/key&gt;&lt;/foreign-keys&gt;&lt;ref-type name="Journal Article"&gt;17&lt;/ref-type&gt;&lt;contributors&gt;&lt;authors&gt;&lt;author&gt;Yamauchi, M.&lt;/author&gt;&lt;author&gt;Freitag, B.&lt;/author&gt;&lt;author&gt;Khan, C.&lt;/author&gt;&lt;author&gt;Berwin, B.&lt;/author&gt;&lt;author&gt;Barklis, E.&lt;/author&gt;&lt;/authors&gt;&lt;/contributors&gt;&lt;auth-address&gt;Vollum Institute for Advanced Biomedical Research, Oregon Health Sciences University, Portland 97201.&lt;/auth-address&gt;&lt;titles&gt;&lt;title&gt;Stem cell factor binding to retrovirus primer binding site silencers&lt;/title&gt;&lt;secondary-title&gt;J Virol&lt;/secondary-title&gt;&lt;/titles&gt;&lt;periodical&gt;&lt;full-title&gt;J Virol&lt;/full-title&gt;&lt;/periodical&gt;&lt;pages&gt;1142-9&lt;/pages&gt;&lt;volume&gt;69&lt;/volume&gt;&lt;number&gt;2&lt;/number&gt;&lt;edition&gt;1995/02/01&lt;/edition&gt;&lt;keywords&gt;&lt;keyword&gt;Base Sequence&lt;/keyword&gt;&lt;keyword&gt;Binding Sites&lt;/keyword&gt;&lt;keyword&gt;DNA, Viral/*metabolism&lt;/keyword&gt;&lt;keyword&gt;*Genes, Regulator&lt;/keyword&gt;&lt;keyword&gt;Hematopoietic Cell Growth Factors/*metabolism&lt;/keyword&gt;&lt;keyword&gt;Molecular Sequence Data&lt;/keyword&gt;&lt;keyword&gt;Moloney murine leukemia virus/*genetics&lt;/keyword&gt;&lt;keyword&gt;Stem Cell Factor&lt;/keyword&gt;&lt;/keywords&gt;&lt;dates&gt;&lt;year&gt;1995&lt;/year&gt;&lt;pub-dates&gt;&lt;date&gt;Feb&lt;/date&gt;&lt;/pub-dates&gt;&lt;/dates&gt;&lt;isbn&gt;0022-538X (Print)&amp;#xD;0022-538X (Linking)&lt;/isbn&gt;&lt;accession-num&gt;7529329&lt;/accession-num&gt;&lt;urls&gt;&lt;related-urls&gt;&lt;url&gt;http://www.ncbi.nlm.nih.gov/pubmed/7529329&lt;/url&gt;&lt;/related-urls&gt;&lt;/urls&gt;&lt;custom2&gt;188687&lt;/custom2&gt;&lt;language&gt;eng&lt;/language&gt;&lt;/record&gt;&lt;/Cite&gt;&lt;/EndNote&gt;</w:instrText>
      </w:r>
      <w:r w:rsidR="00FF56AF">
        <w:fldChar w:fldCharType="separate"/>
      </w:r>
      <w:r w:rsidR="00DD31E9">
        <w:rPr>
          <w:noProof/>
        </w:rPr>
        <w:t>[</w:t>
      </w:r>
      <w:hyperlink w:anchor="_ENREF_84" w:tooltip="Yamauchi, 1995 #84" w:history="1">
        <w:r w:rsidR="001526E9">
          <w:rPr>
            <w:noProof/>
          </w:rPr>
          <w:t>84</w:t>
        </w:r>
      </w:hyperlink>
      <w:r w:rsidR="00DD31E9">
        <w:rPr>
          <w:noProof/>
        </w:rPr>
        <w:t>]</w:t>
      </w:r>
      <w:r w:rsidR="00FF56AF">
        <w:fldChar w:fldCharType="end"/>
      </w:r>
      <w:r w:rsidRPr="002B10D0">
        <w:t xml:space="preserve">. As a </w:t>
      </w:r>
      <w:r w:rsidR="00FF56AF">
        <w:t xml:space="preserve">positive </w:t>
      </w:r>
      <w:r w:rsidRPr="002B10D0">
        <w:t>control</w:t>
      </w:r>
      <w:r w:rsidR="00FF56AF">
        <w:t xml:space="preserve"> for repression</w:t>
      </w:r>
      <w:r w:rsidRPr="002B10D0">
        <w:t xml:space="preserve">, a vector with the 18 </w:t>
      </w:r>
      <w:r w:rsidRPr="002B10D0">
        <w:lastRenderedPageBreak/>
        <w:t xml:space="preserve">bp of the Pro-PBS </w:t>
      </w:r>
      <w:r w:rsidR="00A03425">
        <w:t>including</w:t>
      </w:r>
      <w:r w:rsidRPr="002B10D0">
        <w:t xml:space="preserve"> </w:t>
      </w:r>
      <w:r w:rsidR="00FF56AF">
        <w:t xml:space="preserve">the </w:t>
      </w:r>
      <w:r w:rsidRPr="002B10D0">
        <w:t xml:space="preserve">11 </w:t>
      </w:r>
      <w:r w:rsidR="00FF56AF">
        <w:t>bp</w:t>
      </w:r>
      <w:r w:rsidRPr="002B10D0">
        <w:t xml:space="preserve"> downstream region of</w:t>
      </w:r>
      <w:r w:rsidR="00A03425">
        <w:t xml:space="preserve"> the Pro-PBS of</w:t>
      </w:r>
      <w:r w:rsidRPr="002B10D0">
        <w:t xml:space="preserve"> </w:t>
      </w:r>
      <w:proofErr w:type="spellStart"/>
      <w:r w:rsidRPr="002B10D0">
        <w:t>Moloney</w:t>
      </w:r>
      <w:proofErr w:type="spellEnd"/>
      <w:r w:rsidRPr="002B10D0">
        <w:t xml:space="preserve"> MLV was created and included in the </w:t>
      </w:r>
      <w:r w:rsidR="000361DB">
        <w:t>assay</w:t>
      </w:r>
      <w:r w:rsidR="00435BE3">
        <w:t xml:space="preserve"> (Fig. </w:t>
      </w:r>
      <w:r w:rsidR="00A03425">
        <w:t>3.</w:t>
      </w:r>
      <w:r w:rsidR="00435BE3">
        <w:t>15</w:t>
      </w:r>
      <w:r w:rsidR="00FF56AF">
        <w:t>A)</w:t>
      </w:r>
      <w:r w:rsidR="00435BE3">
        <w:t>. As shown in Fig. 3.15</w:t>
      </w:r>
      <w:r w:rsidR="00FF56AF">
        <w:t>B</w:t>
      </w:r>
      <w:r w:rsidRPr="002B10D0">
        <w:t xml:space="preserve">, the titer of </w:t>
      </w:r>
      <w:r w:rsidR="00A03425">
        <w:t xml:space="preserve">the </w:t>
      </w:r>
      <w:r w:rsidRPr="002B10D0">
        <w:t>L</w:t>
      </w:r>
      <w:r w:rsidR="00995039">
        <w:t>J</w:t>
      </w:r>
      <w:r w:rsidRPr="002B10D0">
        <w:t>Q-</w:t>
      </w:r>
      <w:proofErr w:type="spellStart"/>
      <w:r w:rsidRPr="002B10D0">
        <w:t>ProPBS</w:t>
      </w:r>
      <w:proofErr w:type="spellEnd"/>
      <w:r w:rsidRPr="002B10D0">
        <w:t xml:space="preserve"> </w:t>
      </w:r>
      <w:r w:rsidR="00A03425">
        <w:t xml:space="preserve">vector </w:t>
      </w:r>
      <w:r w:rsidRPr="002B10D0">
        <w:t xml:space="preserve">was </w:t>
      </w:r>
      <w:r w:rsidR="00995039">
        <w:t>strongly</w:t>
      </w:r>
      <w:r w:rsidRPr="002B10D0">
        <w:t xml:space="preserve"> reduced in F9 cells compared to the empty control vector. Vectors with genomic ZFP809 target sequences transduced F9 cells with only slightly lower efficiencies</w:t>
      </w:r>
      <w:r w:rsidR="00FF56AF">
        <w:t xml:space="preserve"> than the empty </w:t>
      </w:r>
      <w:proofErr w:type="spellStart"/>
      <w:r w:rsidR="00FF56AF">
        <w:t>pLJQ</w:t>
      </w:r>
      <w:proofErr w:type="spellEnd"/>
      <w:r w:rsidR="00FF56AF">
        <w:t xml:space="preserve"> vector</w:t>
      </w:r>
      <w:r w:rsidRPr="002B10D0">
        <w:t xml:space="preserve">. </w:t>
      </w:r>
      <w:r w:rsidR="00995039">
        <w:t>R</w:t>
      </w:r>
      <w:r w:rsidRPr="002B10D0">
        <w:t>epression</w:t>
      </w:r>
      <w:r w:rsidR="00A03425">
        <w:t xml:space="preserve"> of the</w:t>
      </w:r>
      <w:r w:rsidR="00FF56AF">
        <w:t xml:space="preserve"> vectors</w:t>
      </w:r>
      <w:r w:rsidRPr="002B10D0">
        <w:t xml:space="preserve"> </w:t>
      </w:r>
      <w:r w:rsidR="00A03425">
        <w:t xml:space="preserve">containing the </w:t>
      </w:r>
      <w:r w:rsidR="00A03425" w:rsidRPr="00A03425">
        <w:rPr>
          <w:i/>
        </w:rPr>
        <w:t>Zfp36</w:t>
      </w:r>
      <w:r w:rsidR="00A03425">
        <w:t xml:space="preserve"> and </w:t>
      </w:r>
      <w:r w:rsidR="00A03425" w:rsidRPr="00A03425">
        <w:rPr>
          <w:i/>
        </w:rPr>
        <w:t>Cacna1g</w:t>
      </w:r>
      <w:r w:rsidR="00A03425">
        <w:t xml:space="preserve"> ZFP809 target motifs </w:t>
      </w:r>
      <w:r w:rsidRPr="002B10D0">
        <w:t xml:space="preserve">was </w:t>
      </w:r>
      <w:r w:rsidR="00A03425">
        <w:t xml:space="preserve">more pronounced </w:t>
      </w:r>
      <w:r w:rsidRPr="002B10D0">
        <w:t>in ZFP809 overexpressing cells but still clear</w:t>
      </w:r>
      <w:r w:rsidR="00995039">
        <w:t xml:space="preserve">ly less than repression of the </w:t>
      </w:r>
      <w:r w:rsidRPr="002B10D0">
        <w:t>LJ</w:t>
      </w:r>
      <w:r w:rsidR="00A03425">
        <w:t>Q-</w:t>
      </w:r>
      <w:proofErr w:type="spellStart"/>
      <w:r w:rsidR="00A03425">
        <w:t>Pro</w:t>
      </w:r>
      <w:r w:rsidRPr="002B10D0">
        <w:t>PBS</w:t>
      </w:r>
      <w:proofErr w:type="spellEnd"/>
      <w:r w:rsidRPr="002B10D0">
        <w:t xml:space="preserve"> vector.</w:t>
      </w:r>
    </w:p>
    <w:p w:rsidR="000D7228" w:rsidRDefault="00FF56AF" w:rsidP="000D7228">
      <w:pPr>
        <w:pStyle w:val="Heading2"/>
      </w:pPr>
      <w:bookmarkStart w:id="46" w:name="_Toc343249336"/>
      <w:r>
        <w:rPr>
          <w:noProof/>
          <w:lang w:eastAsia="en-GB"/>
        </w:rPr>
        <mc:AlternateContent>
          <mc:Choice Requires="wpg">
            <w:drawing>
              <wp:anchor distT="0" distB="0" distL="114300" distR="114300" simplePos="0" relativeHeight="251759616" behindDoc="0" locked="0" layoutInCell="1" allowOverlap="1" wp14:anchorId="1F7786CA" wp14:editId="477AB445">
                <wp:simplePos x="0" y="0"/>
                <wp:positionH relativeFrom="column">
                  <wp:posOffset>-27940</wp:posOffset>
                </wp:positionH>
                <wp:positionV relativeFrom="paragraph">
                  <wp:posOffset>98425</wp:posOffset>
                </wp:positionV>
                <wp:extent cx="5761990" cy="4116705"/>
                <wp:effectExtent l="0" t="0" r="0" b="0"/>
                <wp:wrapTopAndBottom/>
                <wp:docPr id="194" name="Group 194"/>
                <wp:cNvGraphicFramePr/>
                <a:graphic xmlns:a="http://schemas.openxmlformats.org/drawingml/2006/main">
                  <a:graphicData uri="http://schemas.microsoft.com/office/word/2010/wordprocessingGroup">
                    <wpg:wgp>
                      <wpg:cNvGrpSpPr/>
                      <wpg:grpSpPr>
                        <a:xfrm>
                          <a:off x="0" y="0"/>
                          <a:ext cx="5761990" cy="4116705"/>
                          <a:chOff x="0" y="0"/>
                          <a:chExt cx="5762445" cy="4116705"/>
                        </a:xfrm>
                      </wpg:grpSpPr>
                      <pic:pic xmlns:pic="http://schemas.openxmlformats.org/drawingml/2006/picture">
                        <pic:nvPicPr>
                          <pic:cNvPr id="192" name="Picture 192"/>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2445" cy="2441276"/>
                          </a:xfrm>
                          <a:prstGeom prst="rect">
                            <a:avLst/>
                          </a:prstGeom>
                        </pic:spPr>
                      </pic:pic>
                      <wps:wsp>
                        <wps:cNvPr id="193" name="Text Box 193"/>
                        <wps:cNvSpPr txBox="1"/>
                        <wps:spPr>
                          <a:xfrm>
                            <a:off x="0" y="2493010"/>
                            <a:ext cx="5759450" cy="1623695"/>
                          </a:xfrm>
                          <a:prstGeom prst="rect">
                            <a:avLst/>
                          </a:prstGeom>
                          <a:solidFill>
                            <a:prstClr val="white"/>
                          </a:solidFill>
                          <a:ln>
                            <a:noFill/>
                          </a:ln>
                          <a:effectLst/>
                        </wps:spPr>
                        <wps:txbx>
                          <w:txbxContent>
                            <w:p w:rsidR="00D96F2A" w:rsidRPr="00AA199C" w:rsidRDefault="00D96F2A" w:rsidP="009C72AA">
                              <w:pPr>
                                <w:pStyle w:val="Caption"/>
                                <w:rPr>
                                  <w:sz w:val="24"/>
                                </w:rPr>
                              </w:pPr>
                              <w:r w:rsidRPr="00800255">
                                <w:rPr>
                                  <w:b/>
                                </w:rPr>
                                <w:t>Figure 3.15: Repression activity of ZFP809 target motifs.</w:t>
                              </w:r>
                              <w:r>
                                <w:t xml:space="preserve"> (A) Schematic representation of the LJ-Q </w:t>
                              </w:r>
                              <w:proofErr w:type="spellStart"/>
                              <w:r>
                                <w:t>AdMLPEnh</w:t>
                              </w:r>
                              <w:proofErr w:type="spellEnd"/>
                              <w:r>
                                <w:t xml:space="preserve">- vector (modified from ref. </w:t>
                              </w:r>
                              <w:r>
                                <w:fldChar w:fldCharType="begin"/>
                              </w:r>
                              <w:r>
                                <w:instrText xml:space="preserve"> ADDIN EN.CITE &lt;EndNote&gt;&lt;Cite&gt;&lt;Author&gt;Modin&lt;/Author&gt;&lt;Year&gt;2000&lt;/Year&gt;&lt;RecNum&gt;141&lt;/RecNum&gt;&lt;DisplayText&gt;[1]&lt;/DisplayText&gt;&lt;record&gt;&lt;rec-number&gt;141&lt;/rec-number&gt;&lt;foreign-keys&gt;&lt;key app="EN" db-id="tzfp5vpxsp522xeefx3xp5rdz9ar9fwxdeax"&gt;141&lt;/key&gt;&lt;/foreign-keys&gt;&lt;ref-type name="Journal Article"&gt;17&lt;/ref-type&gt;&lt;contributors&gt;&lt;authors&gt;&lt;author&gt;Modin, C.&lt;/author&gt;&lt;author&gt;Pedersen, F. S.&lt;/author&gt;&lt;author&gt;Duch, M.&lt;/author&gt;&lt;/authors&gt;&lt;/contributors&gt;&lt;auth-address&gt;Department of Molecular and Structural Biology, University of Aarhus, DK-8000 Aarhus C, Denmark.&lt;/auth-address&gt;&lt;titles&gt;&lt;title&gt;Lack of shielding of primer binding site silencer-mediated repression of an internal promoter in a retrovirus vector by the putative insulators scs, BEAD-1, and HS4&lt;/title&gt;&lt;secondary-title&gt;J Virol&lt;/secondary-title&gt;&lt;/titles&gt;&lt;periodical&gt;&lt;full-title&gt;J Virol&lt;/full-title&gt;&lt;/periodical&gt;&lt;pages&gt;11697-707&lt;/pages&gt;&lt;volume&gt;74&lt;/volume&gt;&lt;number&gt;24&lt;/number&gt;&lt;edition&gt;2000/11/23&lt;/edition&gt;&lt;keywords&gt;&lt;keyword&gt;Animals&lt;/keyword&gt;&lt;keyword&gt;Base Sequence&lt;/keyword&gt;&lt;keyword&gt;Binding Sites/genetics&lt;/keyword&gt;&lt;keyword&gt;Cell Line&lt;/keyword&gt;&lt;keyword&gt;Gene Expression Regulation, Viral&lt;/keyword&gt;&lt;keyword&gt;*Genetic Vectors&lt;/keyword&gt;&lt;keyword&gt;Humans&lt;/keyword&gt;&lt;keyword&gt;Leukemia Virus, Murine/*genetics&lt;/keyword&gt;&lt;keyword&gt;Mice&lt;/keyword&gt;&lt;keyword&gt;Promoter Regions, Genetic/*genetics&lt;/keyword&gt;&lt;/keywords&gt;&lt;dates&gt;&lt;year&gt;2000&lt;/year&gt;&lt;pub-dates&gt;&lt;date&gt;Dec&lt;/date&gt;&lt;/pub-dates&gt;&lt;/dates&gt;&lt;isbn&gt;0022-538X (Print)&amp;#xD;0022-538X (Linking)&lt;/isbn&gt;&lt;accession-num&gt;11090169&lt;/accession-num&gt;&lt;urls&gt;&lt;related-urls&gt;&lt;url&gt;http://www.ncbi.nlm.nih.gov/pubmed/11090169&lt;/url&gt;&lt;/related-urls&gt;&lt;/urls&gt;&lt;custom2&gt;112452&lt;/custom2&gt;&lt;language&gt;eng&lt;/language&gt;&lt;/record&gt;&lt;/Cite&gt;&lt;/EndNote&gt;</w:instrText>
                              </w:r>
                              <w:r>
                                <w:fldChar w:fldCharType="separate"/>
                              </w:r>
                              <w:r>
                                <w:rPr>
                                  <w:noProof/>
                                </w:rPr>
                                <w:t>[</w:t>
                              </w:r>
                              <w:hyperlink w:anchor="_ENREF_1" w:tooltip="Modin, 2000 #141" w:history="1">
                                <w:r>
                                  <w:rPr>
                                    <w:noProof/>
                                  </w:rPr>
                                  <w:t>1</w:t>
                                </w:r>
                              </w:hyperlink>
                              <w:r>
                                <w:rPr>
                                  <w:noProof/>
                                </w:rPr>
                                <w:t>]</w:t>
                              </w:r>
                              <w:r>
                                <w:fldChar w:fldCharType="end"/>
                              </w:r>
                              <w:r>
                                <w:t xml:space="preserve">). The LJQAdMLPEnh- vector contains enhancer deleted </w:t>
                              </w:r>
                              <w:proofErr w:type="spellStart"/>
                              <w:r>
                                <w:t>Moloney</w:t>
                              </w:r>
                              <w:proofErr w:type="spellEnd"/>
                              <w:r>
                                <w:t xml:space="preserve"> MLV LTRs (</w:t>
                              </w:r>
                              <w:proofErr w:type="spellStart"/>
                              <w:r>
                                <w:t>MoLTRs</w:t>
                              </w:r>
                              <w:proofErr w:type="spellEnd"/>
                              <w:r>
                                <w:t>), a glutamine PBS (PBS-</w:t>
                              </w:r>
                              <w:proofErr w:type="spellStart"/>
                              <w:r>
                                <w:t>Gln</w:t>
                              </w:r>
                              <w:proofErr w:type="spellEnd"/>
                              <w:r>
                                <w:t>) and an adenovirus major late promoter (</w:t>
                              </w:r>
                              <w:proofErr w:type="spellStart"/>
                              <w:r>
                                <w:t>AdMLP</w:t>
                              </w:r>
                              <w:proofErr w:type="spellEnd"/>
                              <w:r>
                                <w:t xml:space="preserve">) driving expression of a </w:t>
                              </w:r>
                              <w:r w:rsidRPr="00995039">
                                <w:t xml:space="preserve">neomycin </w:t>
                              </w:r>
                              <w:r>
                                <w:t>marker (</w:t>
                              </w:r>
                              <w:r w:rsidRPr="00995039">
                                <w:t>neo</w:t>
                              </w:r>
                              <w:r>
                                <w:t xml:space="preserve">). Four 29 bp </w:t>
                              </w:r>
                              <w:proofErr w:type="spellStart"/>
                              <w:r>
                                <w:t>oligos</w:t>
                              </w:r>
                              <w:proofErr w:type="spellEnd"/>
                              <w:r>
                                <w:t xml:space="preserve">, containing the ZFP809 target motifs identified in ChIP-seq peaks close to gene promoters and downstream flanking regions, or the Pro-PBS sequence with the </w:t>
                              </w:r>
                              <w:proofErr w:type="spellStart"/>
                              <w:r>
                                <w:t>Moloney</w:t>
                              </w:r>
                              <w:proofErr w:type="spellEnd"/>
                              <w:r>
                                <w:t xml:space="preserve"> MLV downstream 11 bp were inserted in sense orientation upstream of the </w:t>
                              </w:r>
                              <w:proofErr w:type="spellStart"/>
                              <w:r>
                                <w:t>AdMLP</w:t>
                              </w:r>
                              <w:proofErr w:type="spellEnd"/>
                              <w:r>
                                <w:t xml:space="preserve">. (B) F9 cells, stably transfected with a FLAG-ZFP809 overexpressing vector or an empty control vector and NIH/3T3 fibroblasts were </w:t>
                              </w:r>
                              <w:r w:rsidRPr="00605CEE">
                                <w:t xml:space="preserve">transduced in parallel with </w:t>
                              </w:r>
                              <w:r>
                                <w:t xml:space="preserve">serial </w:t>
                              </w:r>
                              <w:r w:rsidRPr="00605CEE">
                                <w:t xml:space="preserve">dilutions of </w:t>
                              </w:r>
                              <w:r>
                                <w:t>retro</w:t>
                              </w:r>
                              <w:r w:rsidRPr="00605CEE">
                                <w:t>viral particles</w:t>
                              </w:r>
                              <w:r>
                                <w:t xml:space="preserve"> containing the indicated ZFP809 target motifs. Viral titers (CFU/ml) for each vector were determined in all cell lines by counting resistant colonies after 10 to 14 days of selection with G418. Viral titers in F9 cells were normalised to titers in NIH/3T3 cells and are shown relative to the normalised titer of a vector containing the empty LJQAdMLPEnh- v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94" o:spid="_x0000_s1127" style="position:absolute;left:0;text-align:left;margin-left:-2.2pt;margin-top:7.75pt;width:453.7pt;height:324.15pt;z-index:251759616" coordsize="57624,4116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">
                <v:shape id="Picture 192" o:spid="_x0000_s1128" type="#_x0000_t75" style="position:absolute;width:57624;height:24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Wh9rCAAAA3AAAAA8AAABkcnMvZG93bnJldi54bWxET01rAjEQvRf8D2EEL0WzeljqapQiCFJt&#10;oSp4HTbjZm0yWTbpuv77plDobR7vc5br3lnRURtqzwqmkwwEcel1zZWC82k7fgERIrJG65kUPCjA&#10;ejV4WmKh/Z0/qTvGSqQQDgUqMDE2hZShNOQwTHxDnLirbx3GBNtK6hbvKdxZOcuyXDqsOTUYbGhj&#10;qPw6fjsFuf+4ve9t+Uzy7dDRxdh8frZKjYb96wJEpD7+i//cO53mz2fw+0y6QK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FofawgAAANwAAAAPAAAAAAAAAAAAAAAAAJ8C&#10;AABkcnMvZG93bnJldi54bWxQSwUGAAAAAAQABAD3AAAAjgMAAAAA&#10;">
                  <v:imagedata r:id="rId85" o:title=""/>
                  <v:path arrowok="t"/>
                </v:shape>
                <v:shape id="Text Box 193" o:spid="_x0000_s1129" type="#_x0000_t202" style="position:absolute;top:24930;width:57594;height:16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4ihsQA&#10;AADcAAAADwAAAGRycy9kb3ducmV2LnhtbERPTWsCMRC9C/0PYQq9iGZbRepqFJEKthfp1ou3YTNu&#10;VjeTJcnq9t83hUJv83ifs1z3thE38qF2rOB5nIEgLp2uuVJw/NqNXkGEiKyxcUwKvinAevUwWGKu&#10;3Z0/6VbESqQQDjkqMDG2uZShNGQxjF1LnLiz8xZjgr6S2uM9hdtGvmTZTFqsOTUYbGlrqLwWnVVw&#10;mJ4OZtid3z4204l/P3bb2aUqlHp67DcLEJH6+C/+c+91mj+f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uIobEAAAA3AAAAA8AAAAAAAAAAAAAAAAAmAIAAGRycy9k&#10;b3ducmV2LnhtbFBLBQYAAAAABAAEAPUAAACJAwAAAAA=&#10;" stroked="f">
                  <v:textbox style="mso-fit-shape-to-text:t" inset="0,0,0,0">
                    <w:txbxContent>
                      <w:p w:rsidR="00D96F2A" w:rsidRPr="00AA199C" w:rsidRDefault="00D96F2A" w:rsidP="009C72AA">
                        <w:pPr>
                          <w:pStyle w:val="Caption"/>
                          <w:rPr>
                            <w:sz w:val="24"/>
                          </w:rPr>
                        </w:pPr>
                        <w:r w:rsidRPr="00800255">
                          <w:rPr>
                            <w:b/>
                          </w:rPr>
                          <w:t>Figure 3.15: Repression activity of ZFP809 target motifs.</w:t>
                        </w:r>
                        <w:r>
                          <w:t xml:space="preserve"> (A) Schematic representation of the LJ-Q </w:t>
                        </w:r>
                        <w:proofErr w:type="spellStart"/>
                        <w:r>
                          <w:t>AdMLPEnh</w:t>
                        </w:r>
                        <w:proofErr w:type="spellEnd"/>
                        <w:r>
                          <w:t xml:space="preserve">- vector (modified from ref. </w:t>
                        </w:r>
                        <w:r>
                          <w:fldChar w:fldCharType="begin"/>
                        </w:r>
                        <w:r>
                          <w:instrText xml:space="preserve"> ADDIN EN.CITE &lt;EndNote&gt;&lt;Cite&gt;&lt;Author&gt;Modin&lt;/Author&gt;&lt;Year&gt;2000&lt;/Year&gt;&lt;RecNum&gt;141&lt;/RecNum&gt;&lt;DisplayText&gt;[1]&lt;/DisplayText&gt;&lt;record&gt;&lt;rec-number&gt;141&lt;/rec-number&gt;&lt;foreign-keys&gt;&lt;key app="EN" db-id="tzfp5vpxsp522xeefx3xp5rdz9ar9fwxdeax"&gt;141&lt;/key&gt;&lt;/foreign-keys&gt;&lt;ref-type name="Journal Article"&gt;17&lt;/ref-type&gt;&lt;contributors&gt;&lt;authors&gt;&lt;author&gt;Modin, C.&lt;/author&gt;&lt;author&gt;Pedersen, F. S.&lt;/author&gt;&lt;author&gt;Duch, M.&lt;/author&gt;&lt;/authors&gt;&lt;/contributors&gt;&lt;auth-address&gt;Department of Molecular and Structural Biology, University of Aarhus, DK-8000 Aarhus C, Denmark.&lt;/auth-address&gt;&lt;titles&gt;&lt;title&gt;Lack of shielding of primer binding site silencer-mediated repression of an internal promoter in a retrovirus vector by the putative insulators scs, BEAD-1, and HS4&lt;/title&gt;&lt;secondary-title&gt;J Virol&lt;/secondary-title&gt;&lt;/titles&gt;&lt;periodical&gt;&lt;full-title&gt;J Virol&lt;/full-title&gt;&lt;/periodical&gt;&lt;pages&gt;11697-707&lt;/pages&gt;&lt;volume&gt;74&lt;/volume&gt;&lt;number&gt;24&lt;/number&gt;&lt;edition&gt;2000/11/23&lt;/edition&gt;&lt;keywords&gt;&lt;keyword&gt;Animals&lt;/keyword&gt;&lt;keyword&gt;Base Sequence&lt;/keyword&gt;&lt;keyword&gt;Binding Sites/genetics&lt;/keyword&gt;&lt;keyword&gt;Cell Line&lt;/keyword&gt;&lt;keyword&gt;Gene Expression Regulation, Viral&lt;/keyword&gt;&lt;keyword&gt;*Genetic Vectors&lt;/keyword&gt;&lt;keyword&gt;Humans&lt;/keyword&gt;&lt;keyword&gt;Leukemia Virus, Murine/*genetics&lt;/keyword&gt;&lt;keyword&gt;Mice&lt;/keyword&gt;&lt;keyword&gt;Promoter Regions, Genetic/*genetics&lt;/keyword&gt;&lt;/keywords&gt;&lt;dates&gt;&lt;year&gt;2000&lt;/year&gt;&lt;pub-dates&gt;&lt;date&gt;Dec&lt;/date&gt;&lt;/pub-dates&gt;&lt;/dates&gt;&lt;isbn&gt;0022-538X (Print)&amp;#xD;0022-538X (Linking)&lt;/isbn&gt;&lt;accession-num&gt;11090169&lt;/accession-num&gt;&lt;urls&gt;&lt;related-urls&gt;&lt;url&gt;http://www.ncbi.nlm.nih.gov/pubmed/11090169&lt;/url&gt;&lt;/related-urls&gt;&lt;/urls&gt;&lt;custom2&gt;112452&lt;/custom2&gt;&lt;language&gt;eng&lt;/language&gt;&lt;/record&gt;&lt;/Cite&gt;&lt;/EndNote&gt;</w:instrText>
                        </w:r>
                        <w:r>
                          <w:fldChar w:fldCharType="separate"/>
                        </w:r>
                        <w:r>
                          <w:rPr>
                            <w:noProof/>
                          </w:rPr>
                          <w:t>[</w:t>
                        </w:r>
                        <w:hyperlink w:anchor="_ENREF_1" w:tooltip="Modin, 2000 #141" w:history="1">
                          <w:r>
                            <w:rPr>
                              <w:noProof/>
                            </w:rPr>
                            <w:t>1</w:t>
                          </w:r>
                        </w:hyperlink>
                        <w:r>
                          <w:rPr>
                            <w:noProof/>
                          </w:rPr>
                          <w:t>]</w:t>
                        </w:r>
                        <w:r>
                          <w:fldChar w:fldCharType="end"/>
                        </w:r>
                        <w:r>
                          <w:t xml:space="preserve">). The LJQAdMLPEnh- vector contains enhancer deleted </w:t>
                        </w:r>
                        <w:proofErr w:type="spellStart"/>
                        <w:r>
                          <w:t>Moloney</w:t>
                        </w:r>
                        <w:proofErr w:type="spellEnd"/>
                        <w:r>
                          <w:t xml:space="preserve"> MLV LTRs (</w:t>
                        </w:r>
                        <w:proofErr w:type="spellStart"/>
                        <w:r>
                          <w:t>MoLTRs</w:t>
                        </w:r>
                        <w:proofErr w:type="spellEnd"/>
                        <w:r>
                          <w:t>), a glutamine PBS (PBS-</w:t>
                        </w:r>
                        <w:proofErr w:type="spellStart"/>
                        <w:r>
                          <w:t>Gln</w:t>
                        </w:r>
                        <w:proofErr w:type="spellEnd"/>
                        <w:r>
                          <w:t>) and an adenovirus major late promoter (</w:t>
                        </w:r>
                        <w:proofErr w:type="spellStart"/>
                        <w:r>
                          <w:t>AdMLP</w:t>
                        </w:r>
                        <w:proofErr w:type="spellEnd"/>
                        <w:r>
                          <w:t xml:space="preserve">) driving expression of a </w:t>
                        </w:r>
                        <w:r w:rsidRPr="00995039">
                          <w:t xml:space="preserve">neomycin </w:t>
                        </w:r>
                        <w:r>
                          <w:t>marker (</w:t>
                        </w:r>
                        <w:r w:rsidRPr="00995039">
                          <w:t>neo</w:t>
                        </w:r>
                        <w:r>
                          <w:t xml:space="preserve">). Four 29 bp </w:t>
                        </w:r>
                        <w:proofErr w:type="spellStart"/>
                        <w:r>
                          <w:t>oligos</w:t>
                        </w:r>
                        <w:proofErr w:type="spellEnd"/>
                        <w:r>
                          <w:t xml:space="preserve">, containing the ZFP809 target motifs identified in ChIP-seq peaks close to gene promoters and downstream flanking regions, or the Pro-PBS sequence with the </w:t>
                        </w:r>
                        <w:proofErr w:type="spellStart"/>
                        <w:r>
                          <w:t>Moloney</w:t>
                        </w:r>
                        <w:proofErr w:type="spellEnd"/>
                        <w:r>
                          <w:t xml:space="preserve"> MLV downstream 11 bp were inserted in sense orientation upstream of the </w:t>
                        </w:r>
                        <w:proofErr w:type="spellStart"/>
                        <w:r>
                          <w:t>AdMLP</w:t>
                        </w:r>
                        <w:proofErr w:type="spellEnd"/>
                        <w:r>
                          <w:t xml:space="preserve">. (B) F9 cells, stably transfected with a FLAG-ZFP809 overexpressing vector or an empty control vector and NIH/3T3 fibroblasts were </w:t>
                        </w:r>
                        <w:r w:rsidRPr="00605CEE">
                          <w:t xml:space="preserve">transduced in parallel with </w:t>
                        </w:r>
                        <w:r>
                          <w:t xml:space="preserve">serial </w:t>
                        </w:r>
                        <w:r w:rsidRPr="00605CEE">
                          <w:t xml:space="preserve">dilutions of </w:t>
                        </w:r>
                        <w:r>
                          <w:t>retro</w:t>
                        </w:r>
                        <w:r w:rsidRPr="00605CEE">
                          <w:t>viral particles</w:t>
                        </w:r>
                        <w:r>
                          <w:t xml:space="preserve"> containing the indicated ZFP809 target motifs. Viral titers (CFU/ml) for each vector were determined in all cell lines by counting resistant colonies after 10 to 14 days of selection with G418. Viral titers in F9 cells were normalised to titers in NIH/3T3 cells and are shown relative to the normalised titer of a vector containing the empty LJQAdMLPEnh- vector.</w:t>
                        </w:r>
                      </w:p>
                    </w:txbxContent>
                  </v:textbox>
                </v:shape>
                <w10:wrap type="topAndBottom"/>
              </v:group>
            </w:pict>
          </mc:Fallback>
        </mc:AlternateContent>
      </w:r>
      <w:r w:rsidR="00AA3BA7">
        <w:t>Discussion</w:t>
      </w:r>
      <w:bookmarkEnd w:id="46"/>
    </w:p>
    <w:p w:rsidR="000D7228" w:rsidRDefault="004C3802" w:rsidP="000D7228">
      <w:pPr>
        <w:pStyle w:val="Heading4"/>
      </w:pPr>
      <w:r>
        <w:t>Identification of protein binding sites in</w:t>
      </w:r>
      <w:r w:rsidR="003E6791">
        <w:t xml:space="preserve"> repetitive elements </w:t>
      </w:r>
      <w:r>
        <w:t>by ChIP-seq</w:t>
      </w:r>
    </w:p>
    <w:p w:rsidR="00590A69" w:rsidRDefault="005371C5" w:rsidP="00517BDA">
      <w:r w:rsidRPr="009E6128">
        <w:rPr>
          <w:color w:val="000000" w:themeColor="text1"/>
        </w:rPr>
        <w:t>The ChIP-seq analysis presented in this chapter was not only conducted to identify the genome-wide binding pattern of ZFP809 but was also planned to test whether the binding sites of a transcription factor targeting repetitive elements can be accurately identified by this approach</w:t>
      </w:r>
      <w:r>
        <w:rPr>
          <w:color w:val="000000" w:themeColor="text1"/>
        </w:rPr>
        <w:t>.</w:t>
      </w:r>
      <w:r>
        <w:t xml:space="preserve"> </w:t>
      </w:r>
      <w:r w:rsidR="00816FB6">
        <w:t xml:space="preserve">The </w:t>
      </w:r>
      <w:r w:rsidR="004C3802">
        <w:t xml:space="preserve">genome-wide </w:t>
      </w:r>
      <w:r w:rsidR="00816FB6">
        <w:t xml:space="preserve">identification of </w:t>
      </w:r>
      <w:r w:rsidR="004C3802">
        <w:t>binding sites of DNA-</w:t>
      </w:r>
      <w:r w:rsidR="00816FB6">
        <w:t>binding protein</w:t>
      </w:r>
      <w:r w:rsidR="00CA2B64">
        <w:t>s that target</w:t>
      </w:r>
      <w:r w:rsidR="00816FB6">
        <w:t xml:space="preserve"> repetitive elements is </w:t>
      </w:r>
      <w:r w:rsidR="00563F16">
        <w:t xml:space="preserve">challenging since </w:t>
      </w:r>
      <w:r w:rsidR="00A534C7">
        <w:t xml:space="preserve">ChIP-seq </w:t>
      </w:r>
      <w:r w:rsidR="00563F16">
        <w:t>reads matching to several genom</w:t>
      </w:r>
      <w:r w:rsidR="007C18A2">
        <w:t xml:space="preserve">ic positions may result in </w:t>
      </w:r>
      <w:r w:rsidR="00A534C7">
        <w:t xml:space="preserve">enriched </w:t>
      </w:r>
      <w:r w:rsidR="007C18A2">
        <w:t xml:space="preserve">peaks </w:t>
      </w:r>
      <w:r w:rsidR="00563F16">
        <w:t>in reg</w:t>
      </w:r>
      <w:r w:rsidR="007C18A2">
        <w:t>ions that are similar to target regions up- and/or downstream of a transcription factor binding site</w:t>
      </w:r>
      <w:r w:rsidR="00563F16">
        <w:t xml:space="preserve"> but lack the target site</w:t>
      </w:r>
      <w:r w:rsidR="007C18A2">
        <w:t xml:space="preserve"> itself</w:t>
      </w:r>
      <w:r w:rsidR="00563F16">
        <w:t xml:space="preserve">. </w:t>
      </w:r>
      <w:r w:rsidR="00DF5C8C">
        <w:t xml:space="preserve">Therefore, </w:t>
      </w:r>
      <w:r w:rsidR="00DF5C8C">
        <w:lastRenderedPageBreak/>
        <w:t xml:space="preserve">the majority of ChIP-seq studies </w:t>
      </w:r>
      <w:r w:rsidR="007C18A2">
        <w:t xml:space="preserve">investigating genome-wide binding sites of transcription factors and genomic distribution patterns of histone modifications have ignored ChIP-seq reads that align to multiple genomic loci </w:t>
      </w:r>
      <w:r w:rsidR="007C18A2">
        <w:rPr>
          <w:szCs w:val="24"/>
        </w:rPr>
        <w:fldChar w:fldCharType="begin"/>
      </w:r>
      <w:r w:rsidR="00DD31E9">
        <w:rPr>
          <w:szCs w:val="24"/>
        </w:rPr>
        <w:instrText xml:space="preserve"> ADDIN EN.CITE &lt;EndNote&gt;&lt;Cite&gt;&lt;Author&gt;Day&lt;/Author&gt;&lt;Year&gt;2010&lt;/Year&gt;&lt;RecNum&gt;71&lt;/RecNum&gt;&lt;DisplayText&gt;[72]&lt;/DisplayText&gt;&lt;record&gt;&lt;rec-number&gt;71&lt;/rec-number&gt;&lt;foreign-keys&gt;&lt;key app="EN" db-id="tzfp5vpxsp522xeefx3xp5rdz9ar9fwxdeax"&gt;71&lt;/key&gt;&lt;/foreign-keys&gt;&lt;ref-type name="Journal Article"&gt;17&lt;/ref-type&gt;&lt;contributors&gt;&lt;authors&gt;&lt;author&gt;Day, D. S.&lt;/author&gt;&lt;author&gt;Luquette, L. J.&lt;/author&gt;&lt;author&gt;Park, P. J.&lt;/author&gt;&lt;author&gt;Kharchenko, P. V.&lt;/author&gt;&lt;/authors&gt;&lt;/contributors&gt;&lt;auth-address&gt;Harvard-MIT Health Sciences and Technology, 77 Massachusetts Avenue, Cambridge, MA 02139, USA.&lt;/auth-address&gt;&lt;titles&gt;&lt;title&gt;Estimating enrichment of repetitive elements from high-throughput sequence data&lt;/title&gt;&lt;secondary-title&gt;Genome Biol&lt;/secondary-title&gt;&lt;/titles&gt;&lt;periodical&gt;&lt;full-title&gt;Genome Biol&lt;/full-title&gt;&lt;/periodical&gt;&lt;pages&gt;R69&lt;/pages&gt;&lt;volume&gt;11&lt;/volume&gt;&lt;number&gt;6&lt;/number&gt;&lt;edition&gt;2010/06/30&lt;/edition&gt;&lt;keywords&gt;&lt;keyword&gt;Animals&lt;/keyword&gt;&lt;keyword&gt;Base Sequence&lt;/keyword&gt;&lt;keyword&gt;CD4-Positive T-Lymphocytes/metabolism&lt;/keyword&gt;&lt;keyword&gt;Cell Line&lt;/keyword&gt;&lt;keyword&gt;*Databases, Nucleic Acid&lt;/keyword&gt;&lt;keyword&gt;Embryo, Mammalian/cytology&lt;/keyword&gt;&lt;keyword&gt;Fibroblasts/metabolism&lt;/keyword&gt;&lt;keyword&gt;High-Throughput Screening Assays/*methods&lt;/keyword&gt;&lt;keyword&gt;Histones/metabolism&lt;/keyword&gt;&lt;keyword&gt;Humans&lt;/keyword&gt;&lt;keyword&gt;Mice&lt;/keyword&gt;&lt;keyword&gt;Phylogeny&lt;/keyword&gt;&lt;keyword&gt;Protein Processing, Post-Translational&lt;/keyword&gt;&lt;keyword&gt;Repetitive Sequences, Nucleic Acid/*genetics&lt;/keyword&gt;&lt;keyword&gt;Sequence Analysis, DNA/*methods&lt;/keyword&gt;&lt;/keywords&gt;&lt;dates&gt;&lt;year&gt;2010&lt;/year&gt;&lt;/dates&gt;&lt;isbn&gt;1465-6914 (Electronic)&amp;#xD;1465-6906 (Linking)&lt;/isbn&gt;&lt;accession-num&gt;20584328&lt;/accession-num&gt;&lt;urls&gt;&lt;related-urls&gt;&lt;url&gt;http://www.ncbi.nlm.nih.gov/pubmed/20584328&lt;/url&gt;&lt;/related-urls&gt;&lt;/urls&gt;&lt;custom2&gt;2911117&lt;/custom2&gt;&lt;electronic-resource-num&gt;gb-2010-11-6-r69 [pii]&amp;#xD;10.1186/gb-2010-11-6-r69&lt;/electronic-resource-num&gt;&lt;language&gt;eng&lt;/language&gt;&lt;/record&gt;&lt;/Cite&gt;&lt;/EndNote&gt;</w:instrText>
      </w:r>
      <w:r w:rsidR="007C18A2">
        <w:rPr>
          <w:szCs w:val="24"/>
        </w:rPr>
        <w:fldChar w:fldCharType="separate"/>
      </w:r>
      <w:r w:rsidR="00DD31E9">
        <w:rPr>
          <w:noProof/>
          <w:szCs w:val="24"/>
        </w:rPr>
        <w:t>[</w:t>
      </w:r>
      <w:hyperlink w:anchor="_ENREF_72" w:tooltip="Day, 2010 #71" w:history="1">
        <w:r w:rsidR="001526E9">
          <w:rPr>
            <w:noProof/>
            <w:szCs w:val="24"/>
          </w:rPr>
          <w:t>72</w:t>
        </w:r>
      </w:hyperlink>
      <w:r w:rsidR="00DD31E9">
        <w:rPr>
          <w:noProof/>
          <w:szCs w:val="24"/>
        </w:rPr>
        <w:t>]</w:t>
      </w:r>
      <w:r w:rsidR="007C18A2">
        <w:rPr>
          <w:szCs w:val="24"/>
        </w:rPr>
        <w:fldChar w:fldCharType="end"/>
      </w:r>
      <w:r w:rsidR="007C18A2">
        <w:t>. However, by ignoring reads within repetitive elements</w:t>
      </w:r>
      <w:r w:rsidR="00A534C7">
        <w:t>,</w:t>
      </w:r>
      <w:r w:rsidR="007C18A2">
        <w:t xml:space="preserve"> transcription factor binding sites in these regions may remain undetected. To distinguish between </w:t>
      </w:r>
      <w:r w:rsidR="007C18A2" w:rsidRPr="007C18A2">
        <w:rPr>
          <w:i/>
        </w:rPr>
        <w:t>bona fide</w:t>
      </w:r>
      <w:r w:rsidR="007C18A2">
        <w:t xml:space="preserve"> binding sites </w:t>
      </w:r>
      <w:r w:rsidR="00437D25">
        <w:t xml:space="preserve">in repetitive elements and </w:t>
      </w:r>
      <w:r w:rsidR="007C18A2">
        <w:t>peaks</w:t>
      </w:r>
      <w:r w:rsidR="00437D25">
        <w:t xml:space="preserve"> that are merely the result of reads randomly mapped to </w:t>
      </w:r>
      <w:r w:rsidR="00995039">
        <w:t>element</w:t>
      </w:r>
      <w:r w:rsidR="00437D25">
        <w:t xml:space="preserve">s that are homologous to the </w:t>
      </w:r>
      <w:r w:rsidR="00995039">
        <w:t>actual targeted</w:t>
      </w:r>
      <w:r w:rsidR="00437D25">
        <w:t xml:space="preserve"> </w:t>
      </w:r>
      <w:r w:rsidR="00995039">
        <w:t>region</w:t>
      </w:r>
      <w:r w:rsidR="00A534C7">
        <w:t xml:space="preserve">, it is necessary to carefully analyse </w:t>
      </w:r>
      <w:r w:rsidR="002118AA">
        <w:t>identified target</w:t>
      </w:r>
      <w:r w:rsidR="00A534C7">
        <w:t xml:space="preserve"> regions and combine information on </w:t>
      </w:r>
      <w:r w:rsidR="002118AA">
        <w:t xml:space="preserve">the peak sequence with the determined </w:t>
      </w:r>
      <w:r w:rsidR="00A534C7">
        <w:t xml:space="preserve">peak enrichment values. Repetitive ChIP-seq reads are expected to be mapped to repetitive regions containing </w:t>
      </w:r>
      <w:r w:rsidR="00CB5BB4">
        <w:t>true binding sites</w:t>
      </w:r>
      <w:r w:rsidR="00A534C7">
        <w:t xml:space="preserve"> at a higher frequency since repetitive elements are often not perfectly conserved</w:t>
      </w:r>
      <w:r w:rsidR="00A03425">
        <w:t xml:space="preserve">. </w:t>
      </w:r>
      <w:r w:rsidR="00A534C7">
        <w:t xml:space="preserve"> </w:t>
      </w:r>
      <w:r w:rsidR="00A03425">
        <w:t xml:space="preserve">Furthermore, </w:t>
      </w:r>
      <w:r w:rsidR="00A534C7">
        <w:t xml:space="preserve">reads overlapping with the target </w:t>
      </w:r>
      <w:r w:rsidR="009E6128">
        <w:t>motif</w:t>
      </w:r>
      <w:r w:rsidR="00A534C7">
        <w:t xml:space="preserve"> </w:t>
      </w:r>
      <w:r w:rsidR="00A03425">
        <w:t xml:space="preserve">itself </w:t>
      </w:r>
      <w:r w:rsidR="00A534C7">
        <w:t xml:space="preserve">would </w:t>
      </w:r>
      <w:r w:rsidR="00CB5BB4">
        <w:t xml:space="preserve">be </w:t>
      </w:r>
      <w:r w:rsidR="00A534C7">
        <w:t>correctly mapped to repeats that are target</w:t>
      </w:r>
      <w:r w:rsidR="00DB0BAF">
        <w:t>ed by the transcription factor.</w:t>
      </w:r>
    </w:p>
    <w:p w:rsidR="002118AA" w:rsidRPr="005371C5" w:rsidRDefault="002118AA" w:rsidP="00517BDA">
      <w:r>
        <w:t xml:space="preserve">However, it is </w:t>
      </w:r>
      <w:r w:rsidR="009E6128">
        <w:t xml:space="preserve">also </w:t>
      </w:r>
      <w:r>
        <w:t xml:space="preserve">possible that peak regions with a degenerated target motif that are less enriched over input than homologous regions with intact target motifs </w:t>
      </w:r>
      <w:r w:rsidR="00136B16">
        <w:t xml:space="preserve">are </w:t>
      </w:r>
      <w:r w:rsidR="00590A69">
        <w:t xml:space="preserve">bound </w:t>
      </w:r>
      <w:r w:rsidR="00136B16">
        <w:t xml:space="preserve">by the analysed transcription factor with a lower efficiency. </w:t>
      </w:r>
      <w:r w:rsidR="009E6128">
        <w:t>If a suspected target motif is contained in several unrelated repeat types, it is possible to test whether this target recruits the investigated DNA-binding protein independent of the flanking sequence.</w:t>
      </w:r>
      <w:r w:rsidR="005371C5">
        <w:t xml:space="preserve"> </w:t>
      </w:r>
      <w:r w:rsidR="009E6128">
        <w:t xml:space="preserve">It should be </w:t>
      </w:r>
      <w:r w:rsidR="00DB0BAF">
        <w:t xml:space="preserve">also </w:t>
      </w:r>
      <w:r w:rsidR="009E6128">
        <w:t xml:space="preserve">noted that enrichment values of peaks in </w:t>
      </w:r>
      <w:r w:rsidR="00136B16">
        <w:t>repetitive elements</w:t>
      </w:r>
      <w:r w:rsidR="00EB6583">
        <w:t xml:space="preserve"> do not reliably reflect</w:t>
      </w:r>
      <w:r w:rsidR="009E6128">
        <w:t xml:space="preserve"> the binding affinity of a DNA-binding protein to this element. If a large number of </w:t>
      </w:r>
      <w:r w:rsidR="00136B16">
        <w:t xml:space="preserve">homologous elements lacking the actual target site </w:t>
      </w:r>
      <w:r w:rsidR="00DB0BAF">
        <w:t>are</w:t>
      </w:r>
      <w:r w:rsidR="009E6128">
        <w:t xml:space="preserve"> present in the genome</w:t>
      </w:r>
      <w:r w:rsidR="00DB0BAF">
        <w:t>,</w:t>
      </w:r>
      <w:r w:rsidR="009E6128">
        <w:t xml:space="preserve"> </w:t>
      </w:r>
      <w:r w:rsidR="00D771D6">
        <w:t xml:space="preserve">a </w:t>
      </w:r>
      <w:r w:rsidR="009E6128">
        <w:t xml:space="preserve">major </w:t>
      </w:r>
      <w:r w:rsidR="00D771D6">
        <w:t>fraction of the reads originating from true binding sites will be mapped to these false target regions.</w:t>
      </w:r>
      <w:r w:rsidR="00437D25">
        <w:t xml:space="preserve"> </w:t>
      </w:r>
      <w:r w:rsidR="00435BE3">
        <w:t xml:space="preserve">The peak enrichment at repetitive elements therefore does not only depend on the affinity of the binding protein to this target but also </w:t>
      </w:r>
      <w:r w:rsidR="00590A69">
        <w:t>on</w:t>
      </w:r>
      <w:r w:rsidR="00435BE3">
        <w:t xml:space="preserve"> the number and sequence similarity of related elements that d</w:t>
      </w:r>
      <w:r w:rsidR="005371C5">
        <w:t>o not contain the target motif. If possible, b</w:t>
      </w:r>
      <w:r w:rsidR="00435BE3">
        <w:t>inding sites in repetitive elements</w:t>
      </w:r>
      <w:r w:rsidR="005371C5">
        <w:t xml:space="preserve"> identified by ChIP-seq</w:t>
      </w:r>
      <w:r w:rsidR="00435BE3">
        <w:t xml:space="preserve"> should always be confirmed by ChIP qPCR with primers that </w:t>
      </w:r>
      <w:r w:rsidR="005371C5">
        <w:t xml:space="preserve">anneal to the target motif itself and therefore </w:t>
      </w:r>
      <w:r w:rsidR="00DB0BAF">
        <w:t xml:space="preserve">selectively </w:t>
      </w:r>
      <w:r w:rsidR="005371C5">
        <w:t>amplify</w:t>
      </w:r>
      <w:r w:rsidR="00435BE3">
        <w:t xml:space="preserve"> </w:t>
      </w:r>
      <w:r w:rsidR="005371C5">
        <w:t xml:space="preserve">target </w:t>
      </w:r>
      <w:r w:rsidR="00435BE3">
        <w:t xml:space="preserve">regions that </w:t>
      </w:r>
      <w:r w:rsidR="009E6128">
        <w:t>contain</w:t>
      </w:r>
      <w:r w:rsidR="00435BE3">
        <w:t xml:space="preserve"> i</w:t>
      </w:r>
      <w:r w:rsidR="005371C5">
        <w:t>dentical target motifs</w:t>
      </w:r>
      <w:r w:rsidR="00A534C7" w:rsidRPr="009E6128">
        <w:rPr>
          <w:color w:val="000000" w:themeColor="text1"/>
        </w:rPr>
        <w:t xml:space="preserve">. </w:t>
      </w:r>
      <w:r w:rsidR="005371C5">
        <w:rPr>
          <w:color w:val="000000" w:themeColor="text1"/>
        </w:rPr>
        <w:t>Considering the limitations mentioned above, we believe that ChIP-seq is a powerful tool to study binding sites of ERV targeting KRAB-ZFPs.</w:t>
      </w:r>
    </w:p>
    <w:p w:rsidR="003E6791" w:rsidRDefault="005371C5" w:rsidP="003E6791">
      <w:pPr>
        <w:pStyle w:val="Heading4"/>
      </w:pPr>
      <w:r>
        <w:t>Analysis</w:t>
      </w:r>
      <w:r w:rsidR="003E6791">
        <w:t xml:space="preserve"> of </w:t>
      </w:r>
      <w:r>
        <w:t xml:space="preserve">the identified ZFP809 </w:t>
      </w:r>
      <w:r w:rsidR="003E6791">
        <w:t>ChIP-se</w:t>
      </w:r>
      <w:r>
        <w:t>q target motif</w:t>
      </w:r>
    </w:p>
    <w:p w:rsidR="001E3A07" w:rsidRPr="007B069A" w:rsidRDefault="00855A09" w:rsidP="007B069A">
      <w:r w:rsidRPr="007B069A">
        <w:t xml:space="preserve">It has been previously shown that most of the mutations that </w:t>
      </w:r>
      <w:r w:rsidR="00B03FA6">
        <w:t>had been</w:t>
      </w:r>
      <w:r w:rsidRPr="007B069A">
        <w:t xml:space="preserve"> introduced to the </w:t>
      </w:r>
      <w:r w:rsidR="004C3802">
        <w:t xml:space="preserve">ZFP809/TRIM28 </w:t>
      </w:r>
      <w:r w:rsidRPr="007B069A">
        <w:t>RBS</w:t>
      </w:r>
      <w:r w:rsidR="00D771D6">
        <w:t xml:space="preserve"> </w:t>
      </w:r>
      <w:r w:rsidR="000D7228">
        <w:t>strongly</w:t>
      </w:r>
      <w:r w:rsidRPr="007B069A">
        <w:t xml:space="preserve"> reduced repression activity </w:t>
      </w:r>
      <w:r w:rsidRPr="007B069A">
        <w:fldChar w:fldCharType="begin">
          <w:fldData xml:space="preserve">PEVuZE5vdGU+PENpdGU+PEF1dGhvcj5LZW1wbGVyPC9BdXRob3I+PFllYXI+MTk5MzwvWWVhcj48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</w:fldData>
        </w:fldChar>
      </w:r>
      <w:r w:rsidR="001526E9">
        <w:instrText xml:space="preserve"> ADDIN EN.CITE </w:instrText>
      </w:r>
      <w:r w:rsidR="001526E9">
        <w:fldChar w:fldCharType="begin">
          <w:fldData xml:space="preserve">PEVuZE5vdGU+PENpdGU+PEF1dGhvcj5LZW1wbGVyPC9BdXRob3I+PFllYXI+MTk5MzwvWWVhcj48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</w:fldData>
        </w:fldChar>
      </w:r>
      <w:r w:rsidR="001526E9">
        <w:instrText xml:space="preserve"> ADDIN EN.CITE.DATA </w:instrText>
      </w:r>
      <w:r w:rsidR="001526E9">
        <w:fldChar w:fldCharType="end"/>
      </w:r>
      <w:r w:rsidRPr="007B069A">
        <w:fldChar w:fldCharType="separate"/>
      </w:r>
      <w:r w:rsidR="001526E9">
        <w:rPr>
          <w:noProof/>
        </w:rPr>
        <w:t>[</w:t>
      </w:r>
      <w:hyperlink w:anchor="_ENREF_145" w:tooltip="Kempler, 1993 #147" w:history="1">
        <w:r w:rsidR="001526E9">
          <w:rPr>
            <w:noProof/>
          </w:rPr>
          <w:t>145</w:t>
        </w:r>
      </w:hyperlink>
      <w:r w:rsidR="001526E9">
        <w:rPr>
          <w:noProof/>
        </w:rPr>
        <w:t>]</w:t>
      </w:r>
      <w:r w:rsidRPr="007B069A">
        <w:fldChar w:fldCharType="end"/>
      </w:r>
      <w:r w:rsidRPr="007B069A">
        <w:t xml:space="preserve"> and repressor complex </w:t>
      </w:r>
      <w:r w:rsidRPr="007B069A">
        <w:lastRenderedPageBreak/>
        <w:t xml:space="preserve">binding </w:t>
      </w:r>
      <w:r w:rsidRPr="007B069A">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 </w:instrText>
      </w:r>
      <w:r w:rsidR="00DD31E9">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DATA </w:instrText>
      </w:r>
      <w:r w:rsidR="00DD31E9">
        <w:fldChar w:fldCharType="end"/>
      </w:r>
      <w:r w:rsidRPr="007B069A">
        <w:fldChar w:fldCharType="separate"/>
      </w:r>
      <w:r w:rsidR="00DD31E9">
        <w:rPr>
          <w:noProof/>
        </w:rPr>
        <w:t>[</w:t>
      </w:r>
      <w:hyperlink w:anchor="_ENREF_94" w:tooltip="Wolf, 2009 #94" w:history="1">
        <w:r w:rsidR="001526E9">
          <w:rPr>
            <w:noProof/>
          </w:rPr>
          <w:t>94</w:t>
        </w:r>
      </w:hyperlink>
      <w:r w:rsidR="00DD31E9">
        <w:rPr>
          <w:noProof/>
        </w:rPr>
        <w:t>]</w:t>
      </w:r>
      <w:r w:rsidRPr="007B069A">
        <w:fldChar w:fldCharType="end"/>
      </w:r>
      <w:r w:rsidRPr="007B069A">
        <w:t xml:space="preserve">. </w:t>
      </w:r>
      <w:r w:rsidR="00DB0BAF">
        <w:t>Concordantly</w:t>
      </w:r>
      <w:r w:rsidRPr="007B069A">
        <w:t xml:space="preserve">, the only nucleotide that was different in the ZFP809 consensus target motif derived from non-repetitive ChIP-seq </w:t>
      </w:r>
      <w:r w:rsidR="00590A69">
        <w:t xml:space="preserve">peaks and the Pro-PBS sequence, </w:t>
      </w:r>
      <w:r w:rsidR="00DB0BAF">
        <w:t>T</w:t>
      </w:r>
      <w:r w:rsidR="00590A69">
        <w:t xml:space="preserve"> </w:t>
      </w:r>
      <w:r w:rsidRPr="007B069A">
        <w:t xml:space="preserve">instead of </w:t>
      </w:r>
      <w:r w:rsidR="00DB0BAF">
        <w:t>C</w:t>
      </w:r>
      <w:r w:rsidR="00590A69">
        <w:t xml:space="preserve"> at position 13 of the PBS,</w:t>
      </w:r>
      <w:r w:rsidRPr="007B069A">
        <w:t xml:space="preserve"> </w:t>
      </w:r>
      <w:r w:rsidR="00D771D6">
        <w:t>was found</w:t>
      </w:r>
      <w:r w:rsidRPr="007B069A">
        <w:t xml:space="preserve"> at a position that had been changed from C to T without a loss of the repression activity in transduction assays </w:t>
      </w:r>
      <w:r w:rsidRPr="007B069A">
        <w:fldChar w:fldCharType="begin">
          <w:fldData xml:space="preserve">PEVuZE5vdGU+PENpdGU+PEF1dGhvcj5LZW1wbGVyPC9BdXRob3I+PFllYXI+MTk5MzwvWWVhcj48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</w:fldData>
        </w:fldChar>
      </w:r>
      <w:r w:rsidR="001526E9">
        <w:instrText xml:space="preserve"> ADDIN EN.CITE </w:instrText>
      </w:r>
      <w:r w:rsidR="001526E9">
        <w:fldChar w:fldCharType="begin">
          <w:fldData xml:space="preserve">PEVuZE5vdGU+PENpdGU+PEF1dGhvcj5LZW1wbGVyPC9BdXRob3I+PFllYXI+MTk5MzwvWWVhcj48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</w:fldData>
        </w:fldChar>
      </w:r>
      <w:r w:rsidR="001526E9">
        <w:instrText xml:space="preserve"> ADDIN EN.CITE.DATA </w:instrText>
      </w:r>
      <w:r w:rsidR="001526E9">
        <w:fldChar w:fldCharType="end"/>
      </w:r>
      <w:r w:rsidRPr="007B069A">
        <w:fldChar w:fldCharType="separate"/>
      </w:r>
      <w:r w:rsidR="001526E9">
        <w:rPr>
          <w:noProof/>
        </w:rPr>
        <w:t>[</w:t>
      </w:r>
      <w:hyperlink w:anchor="_ENREF_145" w:tooltip="Kempler, 1993 #147" w:history="1">
        <w:r w:rsidR="001526E9">
          <w:rPr>
            <w:noProof/>
          </w:rPr>
          <w:t>145</w:t>
        </w:r>
      </w:hyperlink>
      <w:r w:rsidR="001526E9">
        <w:rPr>
          <w:noProof/>
        </w:rPr>
        <w:t>]</w:t>
      </w:r>
      <w:r w:rsidRPr="007B069A">
        <w:fldChar w:fldCharType="end"/>
      </w:r>
      <w:r w:rsidRPr="007B069A">
        <w:t xml:space="preserve">. </w:t>
      </w:r>
      <w:r w:rsidR="005371C5">
        <w:t xml:space="preserve">We found that the individual target motifs were not </w:t>
      </w:r>
      <w:r w:rsidR="00EB311F">
        <w:t xml:space="preserve">well </w:t>
      </w:r>
      <w:r w:rsidR="005371C5">
        <w:t>conserved at t</w:t>
      </w:r>
      <w:r w:rsidRPr="007B069A">
        <w:t xml:space="preserve">wo </w:t>
      </w:r>
      <w:r w:rsidR="005371C5">
        <w:t>positions</w:t>
      </w:r>
      <w:r w:rsidR="00EB311F">
        <w:t xml:space="preserve"> (C9 and T11</w:t>
      </w:r>
      <w:r w:rsidR="00EB311F" w:rsidRPr="007B069A">
        <w:t>)</w:t>
      </w:r>
      <w:r w:rsidR="005371C5">
        <w:t>, indicating that these</w:t>
      </w:r>
      <w:r w:rsidR="00EB311F">
        <w:t xml:space="preserve"> </w:t>
      </w:r>
      <w:r w:rsidRPr="007B069A">
        <w:t xml:space="preserve">nucleotides </w:t>
      </w:r>
      <w:r w:rsidR="005371C5">
        <w:t>may</w:t>
      </w:r>
      <w:r w:rsidRPr="007B069A">
        <w:t xml:space="preserve"> be le</w:t>
      </w:r>
      <w:r w:rsidR="00EB311F">
        <w:t xml:space="preserve">ss important for ZFP809 binding. However, the vast majority of the individual motifs contained either a C or T at these positions whereas </w:t>
      </w:r>
      <w:proofErr w:type="gramStart"/>
      <w:r w:rsidR="00EB311F">
        <w:t>A and</w:t>
      </w:r>
      <w:proofErr w:type="gramEnd"/>
      <w:r w:rsidR="00EB311F">
        <w:t xml:space="preserve"> G</w:t>
      </w:r>
      <w:r w:rsidR="00590A69">
        <w:t xml:space="preserve"> nucleotides</w:t>
      </w:r>
      <w:r w:rsidR="00EB311F">
        <w:t xml:space="preserve"> were rarely found. </w:t>
      </w:r>
      <w:r w:rsidRPr="007B069A">
        <w:t>In transduction assays, these nucleotides were substituted by</w:t>
      </w:r>
      <w:r w:rsidR="00D771D6">
        <w:t xml:space="preserve"> an </w:t>
      </w:r>
      <w:r w:rsidR="00590A69">
        <w:t>A nucleotide</w:t>
      </w:r>
      <w:r w:rsidRPr="007B069A">
        <w:t xml:space="preserve"> which resulted in a complete loss of repression </w:t>
      </w:r>
      <w:r w:rsidRPr="007B069A">
        <w:fldChar w:fldCharType="begin">
          <w:fldData xml:space="preserve">PEVuZE5vdGU+PENpdGU+PEF1dGhvcj5LZW1wbGVyPC9BdXRob3I+PFllYXI+MTk5MzwvWWVhcj48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</w:fldData>
        </w:fldChar>
      </w:r>
      <w:r w:rsidR="001526E9">
        <w:instrText xml:space="preserve"> ADDIN EN.CITE </w:instrText>
      </w:r>
      <w:r w:rsidR="001526E9">
        <w:fldChar w:fldCharType="begin">
          <w:fldData xml:space="preserve">PEVuZE5vdGU+PENpdGU+PEF1dGhvcj5LZW1wbGVyPC9BdXRob3I+PFllYXI+MTk5MzwvWWVhcj48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</w:fldData>
        </w:fldChar>
      </w:r>
      <w:r w:rsidR="001526E9">
        <w:instrText xml:space="preserve"> ADDIN EN.CITE.DATA </w:instrText>
      </w:r>
      <w:r w:rsidR="001526E9">
        <w:fldChar w:fldCharType="end"/>
      </w:r>
      <w:r w:rsidRPr="007B069A">
        <w:fldChar w:fldCharType="separate"/>
      </w:r>
      <w:r w:rsidR="001526E9">
        <w:rPr>
          <w:noProof/>
        </w:rPr>
        <w:t>[</w:t>
      </w:r>
      <w:hyperlink w:anchor="_ENREF_145" w:tooltip="Kempler, 1993 #147" w:history="1">
        <w:r w:rsidR="001526E9">
          <w:rPr>
            <w:noProof/>
          </w:rPr>
          <w:t>145</w:t>
        </w:r>
      </w:hyperlink>
      <w:r w:rsidR="001526E9">
        <w:rPr>
          <w:noProof/>
        </w:rPr>
        <w:t>]</w:t>
      </w:r>
      <w:r w:rsidRPr="007B069A">
        <w:fldChar w:fldCharType="end"/>
      </w:r>
      <w:r w:rsidRPr="007B069A">
        <w:t xml:space="preserve">. Also in </w:t>
      </w:r>
      <w:r w:rsidRPr="00B03FA6">
        <w:rPr>
          <w:i/>
        </w:rPr>
        <w:t>in vitro</w:t>
      </w:r>
      <w:r w:rsidRPr="007B069A">
        <w:t xml:space="preserve"> binding assays, the C9, T11 and C1</w:t>
      </w:r>
      <w:r w:rsidR="00DF5C8C">
        <w:t xml:space="preserve">3 nucleotides were replaced by </w:t>
      </w:r>
      <w:r w:rsidR="00EB311F">
        <w:t>G</w:t>
      </w:r>
      <w:r w:rsidR="00DF5C8C">
        <w:t xml:space="preserve"> or </w:t>
      </w:r>
      <w:r w:rsidR="00EB311F">
        <w:t>A</w:t>
      </w:r>
      <w:r w:rsidRPr="007B069A">
        <w:t xml:space="preserve"> </w:t>
      </w:r>
      <w:r w:rsidR="00EB311F">
        <w:t>nucleotides</w:t>
      </w:r>
      <w:r w:rsidRPr="007B069A">
        <w:t xml:space="preserve"> </w:t>
      </w:r>
      <w:r w:rsidR="00EB311F">
        <w:t>which</w:t>
      </w:r>
      <w:r w:rsidR="00590A69">
        <w:t xml:space="preserve"> </w:t>
      </w:r>
      <w:r w:rsidRPr="007B069A">
        <w:t xml:space="preserve">resulted in a total loss of </w:t>
      </w:r>
      <w:r w:rsidR="00EB311F">
        <w:t xml:space="preserve">repressor </w:t>
      </w:r>
      <w:r w:rsidRPr="007B069A">
        <w:t xml:space="preserve">complex binding </w:t>
      </w:r>
      <w:r w:rsidRPr="007B069A">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 </w:instrText>
      </w:r>
      <w:r w:rsidR="00DD31E9">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DATA </w:instrText>
      </w:r>
      <w:r w:rsidR="00DD31E9">
        <w:fldChar w:fldCharType="end"/>
      </w:r>
      <w:r w:rsidRPr="007B069A">
        <w:fldChar w:fldCharType="separate"/>
      </w:r>
      <w:r w:rsidR="00DD31E9">
        <w:rPr>
          <w:noProof/>
        </w:rPr>
        <w:t>[</w:t>
      </w:r>
      <w:hyperlink w:anchor="_ENREF_94" w:tooltip="Wolf, 2009 #94" w:history="1">
        <w:r w:rsidR="001526E9">
          <w:rPr>
            <w:noProof/>
          </w:rPr>
          <w:t>94</w:t>
        </w:r>
      </w:hyperlink>
      <w:r w:rsidR="00DD31E9">
        <w:rPr>
          <w:noProof/>
        </w:rPr>
        <w:t>]</w:t>
      </w:r>
      <w:r w:rsidRPr="007B069A">
        <w:fldChar w:fldCharType="end"/>
      </w:r>
      <w:r w:rsidRPr="007B069A">
        <w:t xml:space="preserve">. </w:t>
      </w:r>
      <w:r w:rsidR="00EB311F">
        <w:t xml:space="preserve">Although this should be confirmed by </w:t>
      </w:r>
      <w:r w:rsidR="00EB311F" w:rsidRPr="00EB311F">
        <w:rPr>
          <w:i/>
        </w:rPr>
        <w:t>in vitro</w:t>
      </w:r>
      <w:r w:rsidR="00EB311F">
        <w:t xml:space="preserve"> binding assays and transduction experiments, our results strongly indicate that </w:t>
      </w:r>
      <w:r w:rsidR="00DB0BAF">
        <w:t xml:space="preserve">three </w:t>
      </w:r>
      <w:r w:rsidRPr="007B069A">
        <w:t xml:space="preserve">positions </w:t>
      </w:r>
      <w:r w:rsidR="00EB311F">
        <w:t xml:space="preserve">of the Pro-PBS/RBS </w:t>
      </w:r>
      <w:r w:rsidRPr="007B069A">
        <w:t xml:space="preserve">tolerate both </w:t>
      </w:r>
      <w:r w:rsidR="00EB6583" w:rsidRPr="007B069A">
        <w:t xml:space="preserve">pyrimidine </w:t>
      </w:r>
      <w:r w:rsidRPr="007B069A">
        <w:t xml:space="preserve">but not </w:t>
      </w:r>
      <w:r w:rsidR="00EB6583">
        <w:t>purine</w:t>
      </w:r>
      <w:r w:rsidR="00EB6583" w:rsidRPr="007B069A">
        <w:t xml:space="preserve"> </w:t>
      </w:r>
      <w:r w:rsidRPr="007B069A">
        <w:t>bases with</w:t>
      </w:r>
      <w:r w:rsidR="00DF5C8C">
        <w:t>out losing binding specificity to ZFP809.</w:t>
      </w:r>
      <w:r w:rsidR="00EB311F">
        <w:t xml:space="preserve"> </w:t>
      </w:r>
    </w:p>
    <w:p w:rsidR="003E6791" w:rsidRDefault="003E6791" w:rsidP="003E6791">
      <w:pPr>
        <w:pStyle w:val="Heading4"/>
      </w:pPr>
      <w:r>
        <w:t>ZFP809 binding sites in repetitive elements</w:t>
      </w:r>
    </w:p>
    <w:p w:rsidR="007D5CDA" w:rsidRDefault="00CA2B64" w:rsidP="00EB311F">
      <w:r w:rsidRPr="007B069A">
        <w:t xml:space="preserve">As expected, virtually all strong </w:t>
      </w:r>
      <w:r w:rsidR="00DB0BAF">
        <w:t>ZFP809</w:t>
      </w:r>
      <w:r w:rsidRPr="007B069A">
        <w:t xml:space="preserve"> ChIP-seq peaks in the repetitive fraction of the genome were located in ERV elements containing a Pro-PBS, indicating that these ERVs are primary endogenous ZFP809 targets. </w:t>
      </w:r>
      <w:r w:rsidR="007D5CDA">
        <w:t>It should</w:t>
      </w:r>
      <w:r w:rsidR="00EB311F">
        <w:t xml:space="preserve"> be noted that, </w:t>
      </w:r>
      <w:r w:rsidR="007D5CDA">
        <w:t xml:space="preserve">as discussed above, </w:t>
      </w:r>
      <w:r w:rsidR="00EB311F">
        <w:t>random mapping of re</w:t>
      </w:r>
      <w:r w:rsidR="007D5CDA">
        <w:t xml:space="preserve">ads that align to multiple loci is expected to lead to an overestimation of the </w:t>
      </w:r>
      <w:r w:rsidR="00EB311F">
        <w:t xml:space="preserve">number of ZFP809 binding sites </w:t>
      </w:r>
      <w:r w:rsidR="007D5CDA">
        <w:t xml:space="preserve">in </w:t>
      </w:r>
      <w:r w:rsidR="00EB311F">
        <w:t>ERVs.</w:t>
      </w:r>
      <w:r w:rsidR="007D5CDA">
        <w:t xml:space="preserve"> Furthermore, we could not identify a target motif</w:t>
      </w:r>
      <w:r w:rsidR="00DB0BAF">
        <w:t xml:space="preserve"> in some of the observed ZFP809 binding sites in ERVS (e.g. IAP elements)</w:t>
      </w:r>
      <w:r w:rsidR="007D5CDA">
        <w:t xml:space="preserve">. </w:t>
      </w:r>
      <w:r w:rsidR="00DB0BAF">
        <w:t>Moreover</w:t>
      </w:r>
      <w:r w:rsidR="007D5CDA">
        <w:t xml:space="preserve">, we detected a general slight enrichment </w:t>
      </w:r>
      <w:r w:rsidR="00330222">
        <w:t>of ZFP809 at repetitive and non-</w:t>
      </w:r>
      <w:r w:rsidR="007D5CDA">
        <w:t xml:space="preserve">repetitive heterochromatin regions by ChIP-qPCR, suggesting that ZFP809 has some affinity to heterochromatin associated proteins or histone modifications. Importantly, IAP elements are strongly marked by repressive histone methylation </w:t>
      </w:r>
      <w:r w:rsidR="007D5CDA">
        <w:rPr>
          <w:szCs w:val="24"/>
        </w:rP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rPr>
          <w:szCs w:val="24"/>
        </w:rPr>
        <w:instrText xml:space="preserve"> ADDIN EN.CITE </w:instrText>
      </w:r>
      <w:r w:rsidR="00DD31E9">
        <w:rPr>
          <w:szCs w:val="24"/>
        </w:rPr>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rPr>
          <w:szCs w:val="24"/>
        </w:rPr>
        <w:instrText xml:space="preserve"> ADDIN EN.CITE.DATA </w:instrText>
      </w:r>
      <w:r w:rsidR="00DD31E9">
        <w:rPr>
          <w:szCs w:val="24"/>
        </w:rPr>
      </w:r>
      <w:r w:rsidR="00DD31E9">
        <w:rPr>
          <w:szCs w:val="24"/>
        </w:rPr>
        <w:fldChar w:fldCharType="end"/>
      </w:r>
      <w:r w:rsidR="007D5CDA">
        <w:rPr>
          <w:szCs w:val="24"/>
        </w:rPr>
      </w:r>
      <w:r w:rsidR="007D5CDA">
        <w:rPr>
          <w:szCs w:val="24"/>
        </w:rPr>
        <w:fldChar w:fldCharType="separate"/>
      </w:r>
      <w:r w:rsidR="00DD31E9">
        <w:rPr>
          <w:noProof/>
          <w:szCs w:val="24"/>
        </w:rPr>
        <w:t>[</w:t>
      </w:r>
      <w:hyperlink w:anchor="_ENREF_71" w:tooltip="Mikkelsen, 2007 #70" w:history="1">
        <w:r w:rsidR="001526E9">
          <w:rPr>
            <w:noProof/>
            <w:szCs w:val="24"/>
          </w:rPr>
          <w:t>71</w:t>
        </w:r>
      </w:hyperlink>
      <w:r w:rsidR="00DD31E9">
        <w:rPr>
          <w:noProof/>
          <w:szCs w:val="24"/>
        </w:rPr>
        <w:t>]</w:t>
      </w:r>
      <w:r w:rsidR="007D5CDA">
        <w:rPr>
          <w:szCs w:val="24"/>
        </w:rPr>
        <w:fldChar w:fldCharType="end"/>
      </w:r>
      <w:r w:rsidR="007D5CDA">
        <w:rPr>
          <w:szCs w:val="24"/>
        </w:rPr>
        <w:t xml:space="preserve"> which might explain the </w:t>
      </w:r>
      <w:r w:rsidR="003B6238">
        <w:rPr>
          <w:szCs w:val="24"/>
        </w:rPr>
        <w:t>enrichment of ZFP809</w:t>
      </w:r>
      <w:r w:rsidR="007D5CDA">
        <w:t xml:space="preserve"> </w:t>
      </w:r>
      <w:r w:rsidR="003B6238">
        <w:t>at these elements without a detectable target motif.</w:t>
      </w:r>
    </w:p>
    <w:p w:rsidR="00EB311F" w:rsidRDefault="003B6238" w:rsidP="00EB311F">
      <w:r>
        <w:t xml:space="preserve">Apart from the Pro-PBS in various ERV groups, we identified two potential ZFP809 target motif in RLTR10 and MERV-L elements. However, ZFP809 enrichment </w:t>
      </w:r>
      <w:r w:rsidR="009F622B">
        <w:t xml:space="preserve">at these motifs </w:t>
      </w:r>
      <w:r>
        <w:t>was clearly weaker than at Pro-PBS sequences. Furthermore</w:t>
      </w:r>
      <w:r w:rsidR="007D5CDA">
        <w:t>,</w:t>
      </w:r>
      <w:r w:rsidR="007D5CDA" w:rsidRPr="007B069A">
        <w:t xml:space="preserve"> we could not detect substantial TRIM28 binding at these regions in native or FL</w:t>
      </w:r>
      <w:r w:rsidR="007D5CDA">
        <w:t>A</w:t>
      </w:r>
      <w:r w:rsidR="007D5CDA" w:rsidRPr="007B069A">
        <w:t>G-</w:t>
      </w:r>
      <w:r w:rsidR="007D5CDA">
        <w:t xml:space="preserve">ZFP809 overexpressing F9 cells, indicating </w:t>
      </w:r>
      <w:r w:rsidR="007D5CDA">
        <w:lastRenderedPageBreak/>
        <w:t xml:space="preserve">that </w:t>
      </w:r>
      <w:r>
        <w:t xml:space="preserve">these motifs do not represent functional RBS sequences and RLTR10 and MERV-L ERVs </w:t>
      </w:r>
      <w:r w:rsidR="007D5CDA">
        <w:t xml:space="preserve">are </w:t>
      </w:r>
      <w:r>
        <w:t xml:space="preserve">therefore </w:t>
      </w:r>
      <w:r w:rsidR="007D5CDA">
        <w:t>most likely not repressed by ZFP809.</w:t>
      </w:r>
    </w:p>
    <w:p w:rsidR="007221DD" w:rsidRDefault="00CA2B64" w:rsidP="007B069A">
      <w:r w:rsidRPr="007B069A">
        <w:t xml:space="preserve">Nevertheless, our results indicated that ZFP809 has some binding affinity to </w:t>
      </w:r>
      <w:r w:rsidR="007221DD">
        <w:t xml:space="preserve">retroviral </w:t>
      </w:r>
      <w:r w:rsidRPr="007B069A">
        <w:t>sequences that differ in several positions from the Pro-PBS. Mutations in the ZFP809 DNA binding region may increase the affinity to these targets</w:t>
      </w:r>
      <w:r>
        <w:t xml:space="preserve"> leading to efficient transcriptional silencing</w:t>
      </w:r>
      <w:r w:rsidR="007221DD">
        <w:t xml:space="preserve"> of these elements</w:t>
      </w:r>
      <w:r w:rsidRPr="007B069A">
        <w:t xml:space="preserve">. However, we have shown in the previous chapter that </w:t>
      </w:r>
      <w:r>
        <w:t xml:space="preserve">the </w:t>
      </w:r>
      <w:r w:rsidR="00ED23A5">
        <w:t xml:space="preserve">ZFP809 target </w:t>
      </w:r>
      <w:r w:rsidRPr="007B069A">
        <w:t xml:space="preserve">specificity is evolutionary conserved, indicating that the need to silence integrated Pro-PBS containing ERVs may have prevented a </w:t>
      </w:r>
      <w:r>
        <w:t xml:space="preserve">ZFP809 </w:t>
      </w:r>
      <w:r w:rsidRPr="007B069A">
        <w:t>specif</w:t>
      </w:r>
      <w:r w:rsidR="00E223AB">
        <w:t>icity shift to other targets.</w:t>
      </w:r>
      <w:r>
        <w:t xml:space="preserve"> </w:t>
      </w:r>
      <w:r w:rsidR="007221DD">
        <w:t>Surprisingly</w:t>
      </w:r>
      <w:r w:rsidR="004F085D">
        <w:t xml:space="preserve">, we did not detect an upregulation of ERVs containing a Pro-PBS in F9 cells upon ZFP809 knock-down. </w:t>
      </w:r>
      <w:r w:rsidR="00E223AB">
        <w:t>I</w:t>
      </w:r>
      <w:r w:rsidR="004F085D">
        <w:t xml:space="preserve">t </w:t>
      </w:r>
      <w:r w:rsidR="00E223AB">
        <w:t>has been</w:t>
      </w:r>
      <w:r w:rsidR="004F085D">
        <w:t xml:space="preserve"> shown that KRAB-ZFP/TRIM28 complexes can induce DNA methylation in ES cells </w:t>
      </w:r>
      <w:r w:rsidR="004F085D">
        <w:fldChar w:fldCharType="begin"/>
      </w:r>
      <w:r w:rsidR="001526E9">
        <w:instrText xml:space="preserve"> ADDIN EN.CITE &lt;EndNote&gt;&lt;Cite&gt;&lt;Author&gt;Quenneville&lt;/Author&gt;&lt;Year&gt;2012&lt;/Year&gt;&lt;RecNum&gt;148&lt;/RecNum&gt;&lt;DisplayText&gt;[146]&lt;/DisplayText&gt;&lt;record&gt;&lt;rec-number&gt;148&lt;/rec-number&gt;&lt;foreign-keys&gt;&lt;key app="EN" db-id="tzfp5vpxsp522xeefx3xp5rdz9ar9fwxdeax"&gt;148&lt;/key&gt;&lt;/foreign-keys&gt;&lt;ref-type name="Journal Article"&gt;17&lt;/ref-type&gt;&lt;contributors&gt;&lt;authors&gt;&lt;author&gt;Quenneville, S.&lt;/author&gt;&lt;author&gt;Turelli, P.&lt;/author&gt;&lt;author&gt;Bojkowska, K.&lt;/author&gt;&lt;author&gt;Raclot, C.&lt;/author&gt;&lt;author&gt;Offner, S.&lt;/author&gt;&lt;author&gt;Kapopoulou, A.&lt;/author&gt;&lt;author&gt;Trono, D.&lt;/author&gt;&lt;/authors&gt;&lt;/contributors&gt;&lt;auth-address&gt;School of Life Sciences and Frontiers in Genetics Program, Ecole Polytechnique Federale de Lausanne (EPFL), 1015 Lausanne, Switzerland.&lt;/auth-address&gt;&lt;titles&gt;&lt;title&gt;The KRAB-ZFP/KAP1 System Contributes to the Early Embryonic Establishment of Site-Specific DNA Methylation Patterns Maintained during Development&lt;/title&gt;&lt;secondary-title&gt;Cell Rep&lt;/secondary-title&gt;&lt;/titles&gt;&lt;periodical&gt;&lt;full-title&gt;Cell Rep&lt;/full-title&gt;&lt;/periodical&gt;&lt;pages&gt;766-73&lt;/pages&gt;&lt;volume&gt;2&lt;/volume&gt;&lt;number&gt;4&lt;/number&gt;&lt;edition&gt;2012/10/09&lt;/edition&gt;&lt;dates&gt;&lt;year&gt;2012&lt;/year&gt;&lt;pub-dates&gt;&lt;date&gt;Oct 25&lt;/date&gt;&lt;/pub-dates&gt;&lt;/dates&gt;&lt;isbn&gt;2211-1247 (Electronic)&lt;/isbn&gt;&lt;accession-num&gt;23041315&lt;/accession-num&gt;&lt;urls&gt;&lt;related-urls&gt;&lt;url&gt;http://www.ncbi.nlm.nih.gov/pubmed/23041315&lt;/url&gt;&lt;/related-urls&gt;&lt;/urls&gt;&lt;electronic-resource-num&gt;10.1016/j.celrep.2012.08.043&amp;#xD;S2211-1247(12)00316-6 [pii]&lt;/electronic-resource-num&gt;&lt;language&gt;eng&lt;/language&gt;&lt;/record&gt;&lt;/Cite&gt;&lt;/EndNote&gt;</w:instrText>
      </w:r>
      <w:r w:rsidR="004F085D">
        <w:fldChar w:fldCharType="separate"/>
      </w:r>
      <w:r w:rsidR="001526E9">
        <w:rPr>
          <w:noProof/>
        </w:rPr>
        <w:t>[</w:t>
      </w:r>
      <w:hyperlink w:anchor="_ENREF_146" w:tooltip="Quenneville, 2012 #148" w:history="1">
        <w:r w:rsidR="001526E9">
          <w:rPr>
            <w:noProof/>
          </w:rPr>
          <w:t>146</w:t>
        </w:r>
      </w:hyperlink>
      <w:r w:rsidR="001526E9">
        <w:rPr>
          <w:noProof/>
        </w:rPr>
        <w:t>]</w:t>
      </w:r>
      <w:r w:rsidR="004F085D">
        <w:fldChar w:fldCharType="end"/>
      </w:r>
      <w:r w:rsidR="004F085D">
        <w:t xml:space="preserve"> and may therefore lead to inheritable stable silencing that does not require ZFP809 binding after DNA methylation was established at the target region. </w:t>
      </w:r>
      <w:r w:rsidR="00E223AB">
        <w:t>ZFP809 knock-down might therefore not be sufficient to release these ERVs from repression. Alternatively, additional repression mechanisms that act independent of a Pro-PBS target sequence might repress these elements in F9 cells. Indeed, we have shown in chapter 2 that also ERVs without a Pro-PBS are marked by repressive histone methylation in EC and ES cells. Another possible explanation for the lack of ERV upregulation upon ZFP809 knock-down might be that</w:t>
      </w:r>
      <w:r w:rsidR="004F085D">
        <w:t xml:space="preserve"> the </w:t>
      </w:r>
      <w:r w:rsidR="00E223AB">
        <w:t xml:space="preserve">analysed </w:t>
      </w:r>
      <w:r w:rsidR="004F085D">
        <w:t xml:space="preserve">ZFP809 targeted ERVs require certain </w:t>
      </w:r>
      <w:r w:rsidR="00C103B4">
        <w:t xml:space="preserve">enhancer binding </w:t>
      </w:r>
      <w:r w:rsidR="004F085D">
        <w:t>transcription factors for efficient expression</w:t>
      </w:r>
      <w:r w:rsidR="00C103B4">
        <w:t xml:space="preserve">. Those transcription factors might not or not sufficiently be </w:t>
      </w:r>
      <w:r w:rsidR="004F085D">
        <w:t>expressed in F9 cells.</w:t>
      </w:r>
    </w:p>
    <w:p w:rsidR="003E6791" w:rsidRDefault="003E6791" w:rsidP="003E6791">
      <w:pPr>
        <w:pStyle w:val="Heading4"/>
      </w:pPr>
      <w:r>
        <w:t xml:space="preserve">Zfp809 binding to </w:t>
      </w:r>
      <w:r w:rsidR="004C3802">
        <w:t>non-repetitive genomic regions</w:t>
      </w:r>
    </w:p>
    <w:p w:rsidR="00BF094D" w:rsidRDefault="007221DD" w:rsidP="007B069A">
      <w:pPr>
        <w:rPr>
          <w:szCs w:val="24"/>
        </w:rPr>
      </w:pPr>
      <w:r>
        <w:t>As we have speculated in chapter 2</w:t>
      </w:r>
      <w:r w:rsidR="00D771D6">
        <w:t>, specific ZFP809 binding to targets other than ERVs might be required for cellular functions</w:t>
      </w:r>
      <w:r w:rsidR="006D39F4">
        <w:t>, such as gene regulation</w:t>
      </w:r>
      <w:r w:rsidR="00D771D6">
        <w:t>. Indeed</w:t>
      </w:r>
      <w:r w:rsidR="00B35C1B" w:rsidRPr="007B069A">
        <w:rPr>
          <w:szCs w:val="24"/>
        </w:rPr>
        <w:t xml:space="preserve">, we found that ZFP809 target sites in the non-repetitive fraction of the genome are preferably located around the TSS of genes, suggesting that this protein may have a role in the regulation of gene expression. </w:t>
      </w:r>
      <w:r w:rsidR="003B6238">
        <w:rPr>
          <w:szCs w:val="24"/>
        </w:rPr>
        <w:t>Although ZFP809 recruitment to these targets seemed to be dependent o</w:t>
      </w:r>
      <w:r w:rsidR="00E223AB">
        <w:rPr>
          <w:szCs w:val="24"/>
        </w:rPr>
        <w:t>n</w:t>
      </w:r>
      <w:r w:rsidR="003B6238">
        <w:rPr>
          <w:szCs w:val="24"/>
        </w:rPr>
        <w:t xml:space="preserve"> the presence of target motifs</w:t>
      </w:r>
      <w:r w:rsidR="003B774B">
        <w:rPr>
          <w:szCs w:val="24"/>
        </w:rPr>
        <w:t xml:space="preserve">, other factors might bias ZFP809 binding pattern to these regions. First, </w:t>
      </w:r>
      <w:r w:rsidR="008E03DC">
        <w:rPr>
          <w:szCs w:val="24"/>
        </w:rPr>
        <w:t>certain sequence features, such as GC content</w:t>
      </w:r>
      <w:r w:rsidR="003B774B">
        <w:rPr>
          <w:szCs w:val="24"/>
        </w:rPr>
        <w:t xml:space="preserve">, may be preferably found at promoter regions and therefore lead to a higher chance that a sequence similar to the GC rich Pro-PBS is present at these regions. We also found that </w:t>
      </w:r>
      <w:r w:rsidR="00BF094D">
        <w:rPr>
          <w:szCs w:val="24"/>
        </w:rPr>
        <w:t xml:space="preserve">preferably </w:t>
      </w:r>
      <w:r w:rsidR="003B774B">
        <w:rPr>
          <w:szCs w:val="24"/>
        </w:rPr>
        <w:t xml:space="preserve">promoter regions that are marked by H3K9 acetylation </w:t>
      </w:r>
      <w:r w:rsidR="00BF094D">
        <w:rPr>
          <w:szCs w:val="24"/>
        </w:rPr>
        <w:t xml:space="preserve">in ES cells </w:t>
      </w:r>
      <w:r w:rsidR="003B774B">
        <w:rPr>
          <w:szCs w:val="24"/>
        </w:rPr>
        <w:t xml:space="preserve">are bound by ZFP809. An open chromatin structure generally </w:t>
      </w:r>
      <w:r w:rsidR="003B774B">
        <w:rPr>
          <w:szCs w:val="24"/>
        </w:rPr>
        <w:lastRenderedPageBreak/>
        <w:t>favour</w:t>
      </w:r>
      <w:r w:rsidR="00BF094D">
        <w:rPr>
          <w:szCs w:val="24"/>
        </w:rPr>
        <w:t>s</w:t>
      </w:r>
      <w:r w:rsidR="003B774B">
        <w:rPr>
          <w:szCs w:val="24"/>
        </w:rPr>
        <w:t xml:space="preserve"> transcription factor binding. </w:t>
      </w:r>
      <w:r w:rsidR="00BF094D">
        <w:rPr>
          <w:szCs w:val="24"/>
        </w:rPr>
        <w:t>However, we found that ZFP809 efficiently binds</w:t>
      </w:r>
      <w:r w:rsidR="00CB5BB4">
        <w:rPr>
          <w:szCs w:val="24"/>
        </w:rPr>
        <w:t xml:space="preserve"> to heterochromatin targets and</w:t>
      </w:r>
      <w:r w:rsidR="00BF094D">
        <w:rPr>
          <w:szCs w:val="24"/>
        </w:rPr>
        <w:t xml:space="preserve"> is rather enriched at heterochromatin associated regions such as the </w:t>
      </w:r>
      <w:proofErr w:type="spellStart"/>
      <w:r w:rsidR="00BF094D" w:rsidRPr="003B774B">
        <w:rPr>
          <w:i/>
          <w:szCs w:val="24"/>
        </w:rPr>
        <w:t>Mest</w:t>
      </w:r>
      <w:proofErr w:type="spellEnd"/>
      <w:r w:rsidR="00BF094D">
        <w:rPr>
          <w:szCs w:val="24"/>
        </w:rPr>
        <w:t xml:space="preserve"> promoter than at the open </w:t>
      </w:r>
      <w:r w:rsidR="00BF094D" w:rsidRPr="00C103B4">
        <w:rPr>
          <w:i/>
          <w:szCs w:val="24"/>
        </w:rPr>
        <w:t>Hprt</w:t>
      </w:r>
      <w:r w:rsidR="00BF094D">
        <w:rPr>
          <w:szCs w:val="24"/>
        </w:rPr>
        <w:t xml:space="preserve"> promoter. Nevertheless, we cannot exclude that ZFP809 has an increased sequence-independent affinity to both acetylated and methylated histones.</w:t>
      </w:r>
    </w:p>
    <w:p w:rsidR="000D7228" w:rsidRPr="00BF094D" w:rsidRDefault="00D261B6" w:rsidP="007B069A">
      <w:r>
        <w:t>In a previous study, it has been</w:t>
      </w:r>
      <w:r w:rsidR="00CB5BB4">
        <w:t xml:space="preserve"> shown that genes expressed in </w:t>
      </w:r>
      <w:r>
        <w:t xml:space="preserve">B-enriched </w:t>
      </w:r>
      <w:proofErr w:type="spellStart"/>
      <w:r>
        <w:t>splenocytes</w:t>
      </w:r>
      <w:proofErr w:type="spellEnd"/>
      <w:r>
        <w:t xml:space="preserve"> were significantly </w:t>
      </w:r>
      <w:r w:rsidR="002E28BA">
        <w:t>closer to TRIM28 peaks</w:t>
      </w:r>
      <w:r>
        <w:t xml:space="preserve"> in these cells than transcriptionally inactive genes</w:t>
      </w:r>
      <w:r w:rsidR="002E28BA">
        <w:t xml:space="preserve"> </w:t>
      </w:r>
      <w:r w:rsidR="002E28BA">
        <w:fldChar w:fldCharType="begin">
          <w:fldData xml:space="preserve">PEVuZE5vdGU+PENpdGU+PEF1dGhvcj5TYW50b25pIGRlIFNpbzwvQXV0aG9yPjxZZWFyPjIwMTI8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</w:fldData>
        </w:fldChar>
      </w:r>
      <w:r w:rsidR="001526E9">
        <w:instrText xml:space="preserve"> ADDIN EN.CITE </w:instrText>
      </w:r>
      <w:r w:rsidR="001526E9">
        <w:fldChar w:fldCharType="begin">
          <w:fldData xml:space="preserve">PEVuZE5vdGU+PENpdGU+PEF1dGhvcj5TYW50b25pIGRlIFNpbzwvQXV0aG9yPjxZZWFyPjIwMTI8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</w:fldData>
        </w:fldChar>
      </w:r>
      <w:r w:rsidR="001526E9">
        <w:instrText xml:space="preserve"> ADDIN EN.CITE.DATA </w:instrText>
      </w:r>
      <w:r w:rsidR="001526E9">
        <w:fldChar w:fldCharType="end"/>
      </w:r>
      <w:r w:rsidR="002E28BA">
        <w:fldChar w:fldCharType="separate"/>
      </w:r>
      <w:r w:rsidR="001526E9">
        <w:rPr>
          <w:noProof/>
        </w:rPr>
        <w:t>[</w:t>
      </w:r>
      <w:hyperlink w:anchor="_ENREF_147" w:tooltip="Santoni de Sio, 2012 #149" w:history="1">
        <w:r w:rsidR="001526E9">
          <w:rPr>
            <w:noProof/>
          </w:rPr>
          <w:t>147</w:t>
        </w:r>
      </w:hyperlink>
      <w:r w:rsidR="001526E9">
        <w:rPr>
          <w:noProof/>
        </w:rPr>
        <w:t>]</w:t>
      </w:r>
      <w:r w:rsidR="002E28BA">
        <w:fldChar w:fldCharType="end"/>
      </w:r>
      <w:r>
        <w:t>. T</w:t>
      </w:r>
      <w:r w:rsidR="002E28BA">
        <w:t>he authors suggested that this may indicate that TRIM28 is rather associated with genes that are expressed and therefore need to be regulated</w:t>
      </w:r>
      <w:r>
        <w:t xml:space="preserve"> </w:t>
      </w:r>
      <w:r>
        <w:fldChar w:fldCharType="begin">
          <w:fldData xml:space="preserve">PEVuZE5vdGU+PENpdGU+PEF1dGhvcj5TYW50b25pIGRlIFNpbzwvQXV0aG9yPjxZZWFyPjIwMTI8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</w:fldData>
        </w:fldChar>
      </w:r>
      <w:r w:rsidR="001526E9">
        <w:instrText xml:space="preserve"> ADDIN EN.CITE </w:instrText>
      </w:r>
      <w:r w:rsidR="001526E9">
        <w:fldChar w:fldCharType="begin">
          <w:fldData xml:space="preserve">PEVuZE5vdGU+PENpdGU+PEF1dGhvcj5TYW50b25pIGRlIFNpbzwvQXV0aG9yPjxZZWFyPjIwMTI8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</w:fldData>
        </w:fldChar>
      </w:r>
      <w:r w:rsidR="001526E9">
        <w:instrText xml:space="preserve"> ADDIN EN.CITE.DATA </w:instrText>
      </w:r>
      <w:r w:rsidR="001526E9">
        <w:fldChar w:fldCharType="end"/>
      </w:r>
      <w:r>
        <w:fldChar w:fldCharType="separate"/>
      </w:r>
      <w:r w:rsidR="001526E9">
        <w:rPr>
          <w:noProof/>
        </w:rPr>
        <w:t>[</w:t>
      </w:r>
      <w:hyperlink w:anchor="_ENREF_147" w:tooltip="Santoni de Sio, 2012 #149" w:history="1">
        <w:r w:rsidR="001526E9">
          <w:rPr>
            <w:noProof/>
          </w:rPr>
          <w:t>147</w:t>
        </w:r>
      </w:hyperlink>
      <w:r w:rsidR="001526E9">
        <w:rPr>
          <w:noProof/>
        </w:rPr>
        <w:t>]</w:t>
      </w:r>
      <w:r>
        <w:fldChar w:fldCharType="end"/>
      </w:r>
      <w:r w:rsidR="002E28BA">
        <w:t xml:space="preserve">. This might </w:t>
      </w:r>
      <w:r>
        <w:t xml:space="preserve">possibly </w:t>
      </w:r>
      <w:r w:rsidR="002E28BA">
        <w:t>also explain our observation that ZFP809 targeted genes are marked by H3K9ac to a higher degree than genes without ZFP809 binding sites</w:t>
      </w:r>
      <w:r>
        <w:t xml:space="preserve"> in ES cells</w:t>
      </w:r>
      <w:r w:rsidR="002E28BA">
        <w:t xml:space="preserve">. </w:t>
      </w:r>
      <w:r w:rsidR="00BF094D">
        <w:t xml:space="preserve">However, we were unable to show that ZFP809 binding to these promoter regions generally affects gene expression. </w:t>
      </w:r>
      <w:r w:rsidR="00204C9A">
        <w:rPr>
          <w:szCs w:val="24"/>
        </w:rPr>
        <w:t>O</w:t>
      </w:r>
      <w:r w:rsidR="00D84618" w:rsidRPr="007B069A">
        <w:rPr>
          <w:szCs w:val="24"/>
        </w:rPr>
        <w:t>nly one of the analysed genes, in which a strong ZFP809 binding site was detected at the promoter region, was strongly upregulated upon ZFP809 knock</w:t>
      </w:r>
      <w:r w:rsidR="009C544A">
        <w:rPr>
          <w:szCs w:val="24"/>
        </w:rPr>
        <w:t>-</w:t>
      </w:r>
      <w:r w:rsidR="00D84618" w:rsidRPr="007B069A">
        <w:rPr>
          <w:szCs w:val="24"/>
        </w:rPr>
        <w:t>down</w:t>
      </w:r>
      <w:r w:rsidR="00204C9A">
        <w:rPr>
          <w:szCs w:val="24"/>
        </w:rPr>
        <w:t xml:space="preserve"> indicating</w:t>
      </w:r>
      <w:r w:rsidR="00D84618" w:rsidRPr="007B069A">
        <w:rPr>
          <w:szCs w:val="24"/>
        </w:rPr>
        <w:t xml:space="preserve"> that possibly only a very small subset of the identified ZFP809 targeted genes is repressed by this protein in </w:t>
      </w:r>
      <w:r w:rsidR="007B069A">
        <w:rPr>
          <w:szCs w:val="24"/>
        </w:rPr>
        <w:t>EC</w:t>
      </w:r>
      <w:r w:rsidR="00D84618" w:rsidRPr="007B069A">
        <w:rPr>
          <w:szCs w:val="24"/>
        </w:rPr>
        <w:t xml:space="preserve"> cells. Concordantly, except the </w:t>
      </w:r>
      <w:r w:rsidR="00D84618" w:rsidRPr="007B069A">
        <w:rPr>
          <w:i/>
          <w:szCs w:val="24"/>
        </w:rPr>
        <w:t>Gm9705</w:t>
      </w:r>
      <w:r w:rsidR="00D84618" w:rsidRPr="007B069A">
        <w:rPr>
          <w:szCs w:val="24"/>
        </w:rPr>
        <w:t xml:space="preserve"> promoter</w:t>
      </w:r>
      <w:r w:rsidR="00B35C1B" w:rsidRPr="007B069A">
        <w:rPr>
          <w:szCs w:val="24"/>
        </w:rPr>
        <w:t xml:space="preserve">, none of the </w:t>
      </w:r>
      <w:r w:rsidR="00D84618" w:rsidRPr="007B069A">
        <w:rPr>
          <w:szCs w:val="24"/>
        </w:rPr>
        <w:t>promoter regions with ZFP809 binding sites</w:t>
      </w:r>
      <w:r w:rsidR="00B35C1B" w:rsidRPr="007B069A">
        <w:rPr>
          <w:szCs w:val="24"/>
        </w:rPr>
        <w:t xml:space="preserve"> </w:t>
      </w:r>
      <w:r w:rsidR="00DA68BF" w:rsidRPr="007B069A">
        <w:rPr>
          <w:szCs w:val="24"/>
        </w:rPr>
        <w:t xml:space="preserve">have been identified as H3K9me3 targets in ES cells in </w:t>
      </w:r>
      <w:r w:rsidR="007B069A" w:rsidRPr="007B069A">
        <w:rPr>
          <w:szCs w:val="24"/>
        </w:rPr>
        <w:t>a previous ChIP-seq study</w:t>
      </w:r>
      <w:r w:rsidR="00370F3E" w:rsidRPr="007B069A">
        <w:rPr>
          <w:szCs w:val="24"/>
        </w:rPr>
        <w:t xml:space="preserve"> and we</w:t>
      </w:r>
      <w:r w:rsidR="00DA68BF" w:rsidRPr="007B069A">
        <w:rPr>
          <w:szCs w:val="24"/>
        </w:rPr>
        <w:t xml:space="preserve"> confirmed the absence of repressive histone methylations at some of these </w:t>
      </w:r>
      <w:r w:rsidR="00370F3E" w:rsidRPr="007B069A">
        <w:rPr>
          <w:szCs w:val="24"/>
        </w:rPr>
        <w:t xml:space="preserve">promoters in F9 cells. </w:t>
      </w:r>
      <w:r w:rsidR="00204C9A">
        <w:rPr>
          <w:szCs w:val="24"/>
        </w:rPr>
        <w:t>Due to time constraints</w:t>
      </w:r>
      <w:r w:rsidR="00EB6583">
        <w:rPr>
          <w:szCs w:val="24"/>
        </w:rPr>
        <w:t xml:space="preserve"> we</w:t>
      </w:r>
      <w:r w:rsidR="00204C9A">
        <w:rPr>
          <w:szCs w:val="24"/>
        </w:rPr>
        <w:t xml:space="preserve"> were not able to perform ChIP-qPCR to confirm ZFP809 and TRIM28 binding at the </w:t>
      </w:r>
      <w:r w:rsidR="00204C9A" w:rsidRPr="00617930">
        <w:rPr>
          <w:i/>
          <w:szCs w:val="24"/>
        </w:rPr>
        <w:t>Gm9705</w:t>
      </w:r>
      <w:r w:rsidR="00204C9A">
        <w:rPr>
          <w:szCs w:val="24"/>
        </w:rPr>
        <w:t xml:space="preserve"> promoter. Furthermore, it should be tested whether the ZFP809 target motif in this region induces transcriptional silencing in retroviral transduction assays. </w:t>
      </w:r>
      <w:r w:rsidR="00617930">
        <w:rPr>
          <w:szCs w:val="24"/>
        </w:rPr>
        <w:t xml:space="preserve">The </w:t>
      </w:r>
      <w:r w:rsidR="00617930" w:rsidRPr="00617930">
        <w:rPr>
          <w:i/>
          <w:szCs w:val="24"/>
        </w:rPr>
        <w:t>Gm9705</w:t>
      </w:r>
      <w:r w:rsidR="00617930">
        <w:rPr>
          <w:szCs w:val="24"/>
        </w:rPr>
        <w:t xml:space="preserve"> </w:t>
      </w:r>
      <w:r w:rsidR="00204C9A">
        <w:rPr>
          <w:szCs w:val="24"/>
        </w:rPr>
        <w:t>locus</w:t>
      </w:r>
      <w:r w:rsidR="00617930">
        <w:rPr>
          <w:szCs w:val="24"/>
        </w:rPr>
        <w:t xml:space="preserve"> and </w:t>
      </w:r>
      <w:r w:rsidR="00204C9A">
        <w:rPr>
          <w:szCs w:val="24"/>
        </w:rPr>
        <w:t xml:space="preserve">the possible consequences of ZFP809-dependent repression of </w:t>
      </w:r>
      <w:r w:rsidR="00204C9A" w:rsidRPr="00617930">
        <w:rPr>
          <w:i/>
          <w:szCs w:val="24"/>
        </w:rPr>
        <w:t>Gm9705</w:t>
      </w:r>
      <w:r w:rsidR="00204C9A">
        <w:rPr>
          <w:i/>
          <w:szCs w:val="24"/>
        </w:rPr>
        <w:t xml:space="preserve"> </w:t>
      </w:r>
      <w:r w:rsidR="00204C9A">
        <w:rPr>
          <w:szCs w:val="24"/>
        </w:rPr>
        <w:t xml:space="preserve">transcription </w:t>
      </w:r>
      <w:r w:rsidR="00617930">
        <w:rPr>
          <w:szCs w:val="24"/>
        </w:rPr>
        <w:t>will be discussed in more</w:t>
      </w:r>
      <w:r w:rsidR="00204C9A">
        <w:rPr>
          <w:szCs w:val="24"/>
        </w:rPr>
        <w:t xml:space="preserve"> detail</w:t>
      </w:r>
      <w:r w:rsidR="00617930">
        <w:rPr>
          <w:szCs w:val="24"/>
        </w:rPr>
        <w:t xml:space="preserve"> at the end of chapter 4.</w:t>
      </w:r>
    </w:p>
    <w:p w:rsidR="000D7228" w:rsidRPr="00617930" w:rsidRDefault="003E6791" w:rsidP="003E6791">
      <w:pPr>
        <w:pStyle w:val="Heading4"/>
      </w:pPr>
      <w:r>
        <w:t>Functional</w:t>
      </w:r>
      <w:r w:rsidR="00891B6B">
        <w:t>ity</w:t>
      </w:r>
      <w:r>
        <w:t xml:space="preserve"> of ZFP809 and TRIM28 binding</w:t>
      </w:r>
      <w:r w:rsidR="00D70ABD">
        <w:t xml:space="preserve"> at gene promoters</w:t>
      </w:r>
    </w:p>
    <w:p w:rsidR="00077B49" w:rsidRDefault="00891B6B" w:rsidP="007B069A">
      <w:r>
        <w:rPr>
          <w:szCs w:val="24"/>
        </w:rPr>
        <w:t>Although we have identified strong ZFP809 ChIP-seq peaks in gene promoters, these regions were not associated with repressive heterochromatin. It is therefore possible that t</w:t>
      </w:r>
      <w:r w:rsidR="006D39F4">
        <w:rPr>
          <w:szCs w:val="24"/>
        </w:rPr>
        <w:t xml:space="preserve">he </w:t>
      </w:r>
      <w:r w:rsidR="007B069A">
        <w:rPr>
          <w:szCs w:val="24"/>
        </w:rPr>
        <w:t xml:space="preserve">ZFP809 </w:t>
      </w:r>
      <w:r>
        <w:rPr>
          <w:szCs w:val="24"/>
        </w:rPr>
        <w:t xml:space="preserve">binding </w:t>
      </w:r>
      <w:r w:rsidR="007B069A" w:rsidRPr="007B069A">
        <w:rPr>
          <w:szCs w:val="24"/>
        </w:rPr>
        <w:t xml:space="preserve">affinity </w:t>
      </w:r>
      <w:r w:rsidR="006D39F4">
        <w:rPr>
          <w:szCs w:val="24"/>
        </w:rPr>
        <w:t xml:space="preserve">to </w:t>
      </w:r>
      <w:r>
        <w:rPr>
          <w:szCs w:val="24"/>
        </w:rPr>
        <w:t>these regions</w:t>
      </w:r>
      <w:r w:rsidR="006D39F4">
        <w:rPr>
          <w:szCs w:val="24"/>
        </w:rPr>
        <w:t xml:space="preserve"> </w:t>
      </w:r>
      <w:r>
        <w:rPr>
          <w:szCs w:val="24"/>
        </w:rPr>
        <w:t>is simply</w:t>
      </w:r>
      <w:r w:rsidR="007B069A" w:rsidRPr="007B069A">
        <w:rPr>
          <w:szCs w:val="24"/>
        </w:rPr>
        <w:t xml:space="preserve"> too weak to induce </w:t>
      </w:r>
      <w:r w:rsidR="00BF094D">
        <w:rPr>
          <w:szCs w:val="24"/>
        </w:rPr>
        <w:t xml:space="preserve">epigenetic </w:t>
      </w:r>
      <w:r w:rsidR="00727161">
        <w:rPr>
          <w:szCs w:val="24"/>
        </w:rPr>
        <w:t>silencing</w:t>
      </w:r>
      <w:r w:rsidR="007B069A" w:rsidRPr="007B069A">
        <w:rPr>
          <w:szCs w:val="24"/>
        </w:rPr>
        <w:t xml:space="preserve">. </w:t>
      </w:r>
      <w:r w:rsidR="007B069A">
        <w:t xml:space="preserve">It should </w:t>
      </w:r>
      <w:r w:rsidR="000E327C">
        <w:t xml:space="preserve">also </w:t>
      </w:r>
      <w:r w:rsidR="00EB6583">
        <w:t xml:space="preserve">be </w:t>
      </w:r>
      <w:r w:rsidR="0082648D">
        <w:t xml:space="preserve">stressed </w:t>
      </w:r>
      <w:r w:rsidR="007B069A">
        <w:t xml:space="preserve">that our ChIP-seq analysis has been performed in F9 cells, in which ZFP809 mRNA was expressed more than 20 times higher than in native F9 cells. Some of the identified targets might therefore merely </w:t>
      </w:r>
      <w:r w:rsidR="00BB5E68">
        <w:t xml:space="preserve">be </w:t>
      </w:r>
      <w:r w:rsidR="007B069A">
        <w:t xml:space="preserve">the result of a saturation of </w:t>
      </w:r>
      <w:r w:rsidR="0082648D">
        <w:t>true</w:t>
      </w:r>
      <w:r w:rsidR="007B069A">
        <w:t xml:space="preserve"> ZF</w:t>
      </w:r>
      <w:r w:rsidR="00846C5F">
        <w:t xml:space="preserve">P809 binding </w:t>
      </w:r>
      <w:r w:rsidR="00846C5F">
        <w:lastRenderedPageBreak/>
        <w:t xml:space="preserve">sites with </w:t>
      </w:r>
      <w:r w:rsidR="0082648D">
        <w:t xml:space="preserve">abundant </w:t>
      </w:r>
      <w:r w:rsidR="00846C5F">
        <w:t>ZFP809</w:t>
      </w:r>
      <w:r w:rsidR="0082648D">
        <w:t xml:space="preserve"> that led to </w:t>
      </w:r>
      <w:r w:rsidR="00C103B4">
        <w:t xml:space="preserve">ZFP809 </w:t>
      </w:r>
      <w:r w:rsidR="0082648D">
        <w:t>binding to weaker targets</w:t>
      </w:r>
      <w:r w:rsidR="00BF094D">
        <w:t>,</w:t>
      </w:r>
      <w:r w:rsidR="0082648D">
        <w:t xml:space="preserve"> </w:t>
      </w:r>
      <w:r w:rsidR="00BF094D">
        <w:t>which</w:t>
      </w:r>
      <w:r w:rsidR="0082648D">
        <w:t xml:space="preserve"> would otherwise remain unbound. </w:t>
      </w:r>
      <w:r w:rsidR="007B069A">
        <w:t xml:space="preserve">However, </w:t>
      </w:r>
      <w:r w:rsidR="007B069A">
        <w:rPr>
          <w:szCs w:val="24"/>
        </w:rPr>
        <w:t>w</w:t>
      </w:r>
      <w:r w:rsidR="00370F3E" w:rsidRPr="007B069A">
        <w:rPr>
          <w:szCs w:val="24"/>
        </w:rPr>
        <w:t>e detected substantial TRIM28 binding at two of the five tested promoter regions in native F9 cells</w:t>
      </w:r>
      <w:r w:rsidR="007B069A">
        <w:rPr>
          <w:szCs w:val="24"/>
        </w:rPr>
        <w:t xml:space="preserve">, strongly indicating that </w:t>
      </w:r>
      <w:r w:rsidR="00D86135">
        <w:rPr>
          <w:szCs w:val="24"/>
        </w:rPr>
        <w:t>a</w:t>
      </w:r>
      <w:r w:rsidR="007B069A">
        <w:rPr>
          <w:szCs w:val="24"/>
        </w:rPr>
        <w:t>t least some of the identified targets</w:t>
      </w:r>
      <w:r w:rsidR="00370F3E" w:rsidRPr="007B069A">
        <w:rPr>
          <w:szCs w:val="24"/>
        </w:rPr>
        <w:t xml:space="preserve"> </w:t>
      </w:r>
      <w:r w:rsidR="00D86135">
        <w:rPr>
          <w:szCs w:val="24"/>
        </w:rPr>
        <w:t>are indeed bound by ZFP809</w:t>
      </w:r>
      <w:r w:rsidR="006D39F4">
        <w:rPr>
          <w:szCs w:val="24"/>
        </w:rPr>
        <w:t xml:space="preserve"> under normal expression levels</w:t>
      </w:r>
      <w:r w:rsidR="00D86135">
        <w:rPr>
          <w:szCs w:val="24"/>
        </w:rPr>
        <w:t xml:space="preserve">. </w:t>
      </w:r>
      <w:r w:rsidR="0082648D">
        <w:rPr>
          <w:szCs w:val="24"/>
        </w:rPr>
        <w:t>Nevertheless, these regions were free of repressive histone methylations indicating that TRIM28</w:t>
      </w:r>
      <w:r w:rsidR="00BF094D">
        <w:rPr>
          <w:szCs w:val="24"/>
        </w:rPr>
        <w:t xml:space="preserve"> binding</w:t>
      </w:r>
      <w:r w:rsidR="0082648D">
        <w:rPr>
          <w:szCs w:val="24"/>
        </w:rPr>
        <w:t xml:space="preserve"> does not necessarily result in heterochromatin formation. </w:t>
      </w:r>
      <w:r w:rsidR="008611A3">
        <w:rPr>
          <w:szCs w:val="24"/>
        </w:rPr>
        <w:t xml:space="preserve">Also in ZFP809 overexpressing cells, where </w:t>
      </w:r>
      <w:r w:rsidR="008611A3" w:rsidRPr="007B069A">
        <w:rPr>
          <w:szCs w:val="24"/>
        </w:rPr>
        <w:t xml:space="preserve">strong TRIM28 </w:t>
      </w:r>
      <w:r w:rsidR="008611A3">
        <w:rPr>
          <w:szCs w:val="24"/>
        </w:rPr>
        <w:t xml:space="preserve">enrichment could be detected at all analysed </w:t>
      </w:r>
      <w:r w:rsidR="00C103B4">
        <w:rPr>
          <w:szCs w:val="24"/>
        </w:rPr>
        <w:t xml:space="preserve">ZFP809 targeted </w:t>
      </w:r>
      <w:r w:rsidR="008611A3">
        <w:rPr>
          <w:szCs w:val="24"/>
        </w:rPr>
        <w:t xml:space="preserve">promoter regions, the majority of these regions remained free of heterochromatin markers. </w:t>
      </w:r>
      <w:r w:rsidR="0082648D" w:rsidRPr="007B069A">
        <w:t xml:space="preserve">The RBCC domain of TRIM28 was shown to bind as a heterotrimeric complex to the KRAB domains of ZFPs </w:t>
      </w:r>
      <w:r w:rsidR="0082648D" w:rsidRPr="007B069A">
        <w:fldChar w:fldCharType="begin">
          <w:fldData xml:space="preserve">PEVuZE5vdGU+PENpdGU+PEF1dGhvcj5QZW5nPC9BdXRob3I+PFllYXI+MjAwMDwvWWVhcj48UmVj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</w:fldData>
        </w:fldChar>
      </w:r>
      <w:r w:rsidR="001526E9">
        <w:instrText xml:space="preserve"> ADDIN EN.CITE </w:instrText>
      </w:r>
      <w:r w:rsidR="001526E9">
        <w:fldChar w:fldCharType="begin">
          <w:fldData xml:space="preserve">PEVuZE5vdGU+PENpdGU+PEF1dGhvcj5QZW5nPC9BdXRob3I+PFllYXI+MjAwMDwvWWVhcj48UmVj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</w:fldData>
        </w:fldChar>
      </w:r>
      <w:r w:rsidR="001526E9">
        <w:instrText xml:space="preserve"> ADDIN EN.CITE.DATA </w:instrText>
      </w:r>
      <w:r w:rsidR="001526E9">
        <w:fldChar w:fldCharType="end"/>
      </w:r>
      <w:r w:rsidR="0082648D" w:rsidRPr="007B069A">
        <w:fldChar w:fldCharType="separate"/>
      </w:r>
      <w:r w:rsidR="001526E9">
        <w:rPr>
          <w:noProof/>
        </w:rPr>
        <w:t>[</w:t>
      </w:r>
      <w:hyperlink w:anchor="_ENREF_148" w:tooltip="Peng, 2000 #150" w:history="1">
        <w:r w:rsidR="001526E9">
          <w:rPr>
            <w:noProof/>
          </w:rPr>
          <w:t>148</w:t>
        </w:r>
      </w:hyperlink>
      <w:r w:rsidR="001526E9">
        <w:rPr>
          <w:noProof/>
        </w:rPr>
        <w:t>]</w:t>
      </w:r>
      <w:r w:rsidR="0082648D" w:rsidRPr="007B069A">
        <w:fldChar w:fldCharType="end"/>
      </w:r>
      <w:r w:rsidR="008611A3">
        <w:t xml:space="preserve">. </w:t>
      </w:r>
      <w:r w:rsidR="0082648D">
        <w:t>ZFP809 binding might be strong enough to recruit single TRIM28 proteins to these sites but too weak to allow the formation</w:t>
      </w:r>
      <w:r w:rsidR="008611A3">
        <w:t xml:space="preserve"> a functional repressor complex. </w:t>
      </w:r>
    </w:p>
    <w:p w:rsidR="0082648D" w:rsidRPr="00BA50BA" w:rsidRDefault="00077B49" w:rsidP="007B069A">
      <w:r>
        <w:t xml:space="preserve">As shown in a previous study, only about 25% of the identified TRIM28 binding sites near gene promoters were also marked by H3K9me3 in human EC cells </w:t>
      </w:r>
      <w:r>
        <w:fldChar w:fldCharType="begin"/>
      </w:r>
      <w:r w:rsidR="00DD31E9">
        <w:instrText xml:space="preserve"> ADDIN EN.CITE &lt;EndNote&gt;&lt;Cite&gt;&lt;Author&gt;O&amp;apos;Geen&lt;/Author&gt;&lt;Year&gt;2007&lt;/Year&gt;&lt;RecNum&gt;135&lt;/RecNum&gt;&lt;DisplayText&gt;[134]&lt;/DisplayText&gt;&lt;record&gt;&lt;rec-number&gt;135&lt;/rec-number&gt;&lt;foreign-keys&gt;&lt;key app="EN" db-id="tzfp5vpxsp522xeefx3xp5rdz9ar9fwxdeax"&gt;135&lt;/key&gt;&lt;/foreign-keys&gt;&lt;ref-type name="Journal Article"&gt;17&lt;/ref-type&gt;&lt;contributors&gt;&lt;authors&gt;&lt;author&gt;O&amp;apos;Geen, H.&lt;/author&gt;&lt;author&gt;Squazzo, S. L.&lt;/author&gt;&lt;author&gt;Iyengar, S.&lt;/author&gt;&lt;author&gt;Blahnik, K.&lt;/author&gt;&lt;author&gt;Rinn, J. L.&lt;/author&gt;&lt;author&gt;Chang, H. Y.&lt;/author&gt;&lt;author&gt;Green, R.&lt;/author&gt;&lt;author&gt;Farnham, P. J.&lt;/author&gt;&lt;/authors&gt;&lt;/contributors&gt;&lt;auth-address&gt;Department of Pharmacology, University of California Davis, Davis, California, United States of America.&lt;/auth-address&gt;&lt;titles&gt;&lt;title&gt;Genome-wide analysis of KAP1 binding suggests autoregulation of KRAB-ZNFs&lt;/title&gt;&lt;secondary-title&gt;PLoS Genet&lt;/secondary-title&gt;&lt;/titles&gt;&lt;periodical&gt;&lt;full-title&gt;PLoS Genet&lt;/full-title&gt;&lt;/periodical&gt;&lt;pages&gt;e89&lt;/pages&gt;&lt;volume&gt;3&lt;/volume&gt;&lt;number&gt;6&lt;/number&gt;&lt;edition&gt;2007/06/05&lt;/edition&gt;&lt;keywords&gt;&lt;keyword&gt;Cell Line&lt;/keyword&gt;&lt;keyword&gt;Cell Line, Tumor&lt;/keyword&gt;&lt;keyword&gt;DNA-Binding Proteins/*genetics/*metabolism&lt;/keyword&gt;&lt;keyword&gt;Gene Expression Regulation/*physiology&lt;/keyword&gt;&lt;keyword&gt;*Genomics&lt;/keyword&gt;&lt;keyword&gt;Histones/metabolism&lt;/keyword&gt;&lt;keyword&gt;Humans&lt;/keyword&gt;&lt;keyword&gt;Promoter Regions, Genetic&lt;/keyword&gt;&lt;keyword&gt;Protein Binding/genetics&lt;/keyword&gt;&lt;keyword&gt;Protozoan Proteins/*genetics/*metabolism&lt;/keyword&gt;&lt;keyword&gt;Repressor Proteins/genetics/*metabolism&lt;/keyword&gt;&lt;keyword&gt;Zinc Fingers/*genetics&lt;/keyword&gt;&lt;/keywords&gt;&lt;dates&gt;&lt;year&gt;2007&lt;/year&gt;&lt;pub-dates&gt;&lt;date&gt;Jun&lt;/date&gt;&lt;/pub-dates&gt;&lt;/dates&gt;&lt;isbn&gt;1553-7404 (Electronic)&amp;#xD;1553-7390 (Linking)&lt;/isbn&gt;&lt;accession-num&gt;17542650&lt;/accession-num&gt;&lt;urls&gt;&lt;related-urls&gt;&lt;url&gt;http://www.ncbi.nlm.nih.gov/pubmed/17542650&lt;/url&gt;&lt;/related-urls&gt;&lt;/urls&gt;&lt;custom2&gt;1885280&lt;/custom2&gt;&lt;electronic-resource-num&gt;07-PLGE-RA-0115R2 [pii]&amp;#xD;10.1371/journal.pgen.0030089&lt;/electronic-resource-num&gt;&lt;language&gt;eng&lt;/language&gt;&lt;/record&gt;&lt;/Cite&gt;&lt;/EndNote&gt;</w:instrText>
      </w:r>
      <w:r>
        <w:fldChar w:fldCharType="separate"/>
      </w:r>
      <w:r w:rsidR="00DD31E9">
        <w:rPr>
          <w:noProof/>
        </w:rPr>
        <w:t>[</w:t>
      </w:r>
      <w:hyperlink w:anchor="_ENREF_134" w:tooltip="O'Geen, 2007 #135" w:history="1">
        <w:r w:rsidR="001526E9">
          <w:rPr>
            <w:noProof/>
          </w:rPr>
          <w:t>134</w:t>
        </w:r>
      </w:hyperlink>
      <w:r w:rsidR="00DD31E9">
        <w:rPr>
          <w:noProof/>
        </w:rPr>
        <w:t>]</w:t>
      </w:r>
      <w:r>
        <w:fldChar w:fldCharType="end"/>
      </w:r>
      <w:r w:rsidR="00BF094D">
        <w:t xml:space="preserve">. </w:t>
      </w:r>
      <w:r>
        <w:t xml:space="preserve">Also in murine B-cells, only 30% of the identified TRIM28 binding sites were associated with the H3K9me3 mark </w:t>
      </w:r>
      <w:r>
        <w:fldChar w:fldCharType="begin">
          <w:fldData xml:space="preserve">PEVuZE5vdGU+PENpdGU+PEF1dGhvcj5TYW50b25pIGRlIFNpbzwvQXV0aG9yPjxZZWFyPjIwMTI8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</w:fldData>
        </w:fldChar>
      </w:r>
      <w:r w:rsidR="001526E9">
        <w:instrText xml:space="preserve"> ADDIN EN.CITE </w:instrText>
      </w:r>
      <w:r w:rsidR="001526E9">
        <w:fldChar w:fldCharType="begin">
          <w:fldData xml:space="preserve">PEVuZE5vdGU+PENpdGU+PEF1dGhvcj5TYW50b25pIGRlIFNpbzwvQXV0aG9yPjxZZWFyPjIwMTI8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</w:fldData>
        </w:fldChar>
      </w:r>
      <w:r w:rsidR="001526E9">
        <w:instrText xml:space="preserve"> ADDIN EN.CITE.DATA </w:instrText>
      </w:r>
      <w:r w:rsidR="001526E9">
        <w:fldChar w:fldCharType="end"/>
      </w:r>
      <w:r>
        <w:fldChar w:fldCharType="separate"/>
      </w:r>
      <w:r w:rsidR="001526E9">
        <w:rPr>
          <w:noProof/>
        </w:rPr>
        <w:t>[</w:t>
      </w:r>
      <w:hyperlink w:anchor="_ENREF_147" w:tooltip="Santoni de Sio, 2012 #149" w:history="1">
        <w:r w:rsidR="001526E9">
          <w:rPr>
            <w:noProof/>
          </w:rPr>
          <w:t>147</w:t>
        </w:r>
      </w:hyperlink>
      <w:r w:rsidR="001526E9">
        <w:rPr>
          <w:noProof/>
        </w:rPr>
        <w:t>]</w:t>
      </w:r>
      <w:r>
        <w:fldChar w:fldCharType="end"/>
      </w:r>
      <w:r w:rsidR="00BA50BA">
        <w:t>. Insufficient binding affinity of KRAB-ZFPs to these regions might therefore explain the</w:t>
      </w:r>
      <w:r w:rsidR="00C103B4">
        <w:t>se observations. Alternatively,</w:t>
      </w:r>
      <w:r w:rsidR="00BA50BA">
        <w:t xml:space="preserve"> c</w:t>
      </w:r>
      <w:r w:rsidR="008611A3">
        <w:rPr>
          <w:szCs w:val="24"/>
        </w:rPr>
        <w:t xml:space="preserve">ounteracting transcription factors, such as </w:t>
      </w:r>
      <w:r w:rsidR="008611A3">
        <w:t xml:space="preserve">histone </w:t>
      </w:r>
      <w:proofErr w:type="spellStart"/>
      <w:r w:rsidR="008611A3">
        <w:t>demethylases</w:t>
      </w:r>
      <w:proofErr w:type="spellEnd"/>
      <w:r w:rsidR="008611A3">
        <w:t xml:space="preserve">, may prevent H3K9 trimethylation </w:t>
      </w:r>
      <w:r w:rsidR="008611A3">
        <w:fldChar w:fldCharType="begin"/>
      </w:r>
      <w:r w:rsidR="001526E9">
        <w:instrText xml:space="preserve"> ADDIN EN.CITE &lt;EndNote&gt;&lt;Cite&gt;&lt;Author&gt;Yokoyama&lt;/Author&gt;&lt;Year&gt;2010&lt;/Year&gt;&lt;RecNum&gt;151&lt;/RecNum&gt;&lt;DisplayText&gt;[149]&lt;/DisplayText&gt;&lt;record&gt;&lt;rec-number&gt;151&lt;/rec-number&gt;&lt;foreign-keys&gt;&lt;key app="EN" db-id="tzfp5vpxsp522xeefx3xp5rdz9ar9fwxdeax"&gt;151&lt;/key&gt;&lt;/foreign-keys&gt;&lt;ref-type name="Journal Article"&gt;17&lt;/ref-type&gt;&lt;contributors&gt;&lt;authors&gt;&lt;author&gt;Yokoyama, A.&lt;/author&gt;&lt;author&gt;Okuno, Y.&lt;/author&gt;&lt;author&gt;Chikanishi, T.&lt;/author&gt;&lt;author&gt;Hashiba, W.&lt;/author&gt;&lt;author&gt;Sekine, H.&lt;/author&gt;&lt;author&gt;Fujiki, R.&lt;/author&gt;&lt;author&gt;Kato, S.&lt;/author&gt;&lt;/authors&gt;&lt;/contributors&gt;&lt;auth-address&gt;Institute of Molecular and Cellular Biosciences, University of Tokyo, 1-1-1 Yayoi, Bunkyo-ku, Tokyo 113-0032, Japan.&lt;/auth-address&gt;&lt;titles&gt;&lt;title&gt;KIAA1718 is a histone demethylase that erases repressive histone methyl marks&lt;/title&gt;&lt;secondary-title&gt;Genes Cells&lt;/secondary-title&gt;&lt;/titles&gt;&lt;periodical&gt;&lt;full-title&gt;Genes Cells&lt;/full-title&gt;&lt;/periodical&gt;&lt;pages&gt;867-73&lt;/pages&gt;&lt;volume&gt;15&lt;/volume&gt;&lt;number&gt;8&lt;/number&gt;&lt;edition&gt;2010/07/16&lt;/edition&gt;&lt;keywords&gt;&lt;keyword&gt;Animals&lt;/keyword&gt;&lt;keyword&gt;Cells, Cultured&lt;/keyword&gt;&lt;keyword&gt;Histone Demethylases/chemistry/*metabolism&lt;/keyword&gt;&lt;keyword&gt;Histones/*metabolism&lt;/keyword&gt;&lt;keyword&gt;Humans&lt;/keyword&gt;&lt;keyword&gt;Lysine/metabolism&lt;/keyword&gt;&lt;keyword&gt;Methylation&lt;/keyword&gt;&lt;keyword&gt;Mice&lt;/keyword&gt;&lt;/keywords&gt;&lt;dates&gt;&lt;year&gt;2010&lt;/year&gt;&lt;pub-dates&gt;&lt;date&gt;Aug&lt;/date&gt;&lt;/pub-dates&gt;&lt;/dates&gt;&lt;isbn&gt;1365-2443 (Electronic)&amp;#xD;1356-9597 (Linking)&lt;/isbn&gt;&lt;accession-num&gt;20629981&lt;/accession-num&gt;&lt;urls&gt;&lt;related-urls&gt;&lt;url&gt;http://www.ncbi.nlm.nih.gov/pubmed/20629981&lt;/url&gt;&lt;/related-urls&gt;&lt;/urls&gt;&lt;electronic-resource-num&gt;GTC1424 [pii]&amp;#xD;10.1111/j.1365-2443.2010.01424.x&lt;/electronic-resource-num&gt;&lt;language&gt;eng&lt;/language&gt;&lt;/record&gt;&lt;/Cite&gt;&lt;/EndNote&gt;</w:instrText>
      </w:r>
      <w:r w:rsidR="008611A3">
        <w:fldChar w:fldCharType="separate"/>
      </w:r>
      <w:r w:rsidR="001526E9">
        <w:rPr>
          <w:noProof/>
        </w:rPr>
        <w:t>[</w:t>
      </w:r>
      <w:hyperlink w:anchor="_ENREF_149" w:tooltip="Yokoyama, 2010 #151" w:history="1">
        <w:r w:rsidR="001526E9">
          <w:rPr>
            <w:noProof/>
          </w:rPr>
          <w:t>149</w:t>
        </w:r>
      </w:hyperlink>
      <w:r w:rsidR="001526E9">
        <w:rPr>
          <w:noProof/>
        </w:rPr>
        <w:t>]</w:t>
      </w:r>
      <w:r w:rsidR="008611A3">
        <w:fldChar w:fldCharType="end"/>
      </w:r>
      <w:r w:rsidR="008611A3">
        <w:t xml:space="preserve"> at </w:t>
      </w:r>
      <w:r>
        <w:t>TRIM28 binding sites</w:t>
      </w:r>
      <w:r w:rsidR="008611A3">
        <w:t xml:space="preserve">. </w:t>
      </w:r>
      <w:r w:rsidR="002E28BA">
        <w:rPr>
          <w:szCs w:val="24"/>
        </w:rPr>
        <w:t>Nevertheless</w:t>
      </w:r>
      <w:r w:rsidR="008611A3">
        <w:rPr>
          <w:szCs w:val="24"/>
        </w:rPr>
        <w:t>, we have also shown that ZFP809 overexpression can lead to repressive histone methylation and gene silencing at regions that are not silenced when ZFP809 is</w:t>
      </w:r>
      <w:r w:rsidR="00BA50BA">
        <w:rPr>
          <w:szCs w:val="24"/>
        </w:rPr>
        <w:t xml:space="preserve"> expressed at normal levels.</w:t>
      </w:r>
    </w:p>
    <w:p w:rsidR="00370F3E" w:rsidRPr="006300F3" w:rsidRDefault="007B069A" w:rsidP="007B069A">
      <w:r w:rsidRPr="007B069A">
        <w:rPr>
          <w:szCs w:val="24"/>
        </w:rPr>
        <w:t>S</w:t>
      </w:r>
      <w:r w:rsidR="00DA68BF" w:rsidRPr="007B069A">
        <w:rPr>
          <w:szCs w:val="24"/>
        </w:rPr>
        <w:t xml:space="preserve">ince </w:t>
      </w:r>
      <w:r w:rsidR="006D39F4">
        <w:rPr>
          <w:szCs w:val="24"/>
        </w:rPr>
        <w:t xml:space="preserve">none of the analysed </w:t>
      </w:r>
      <w:r w:rsidR="00DA68BF" w:rsidRPr="007B069A">
        <w:rPr>
          <w:szCs w:val="24"/>
        </w:rPr>
        <w:t>ta</w:t>
      </w:r>
      <w:r w:rsidR="00727161">
        <w:rPr>
          <w:szCs w:val="24"/>
        </w:rPr>
        <w:t>rget sites</w:t>
      </w:r>
      <w:r w:rsidR="00DA68BF" w:rsidRPr="007B069A">
        <w:rPr>
          <w:szCs w:val="24"/>
        </w:rPr>
        <w:t xml:space="preserve"> induce</w:t>
      </w:r>
      <w:r w:rsidR="006D39F4">
        <w:rPr>
          <w:szCs w:val="24"/>
        </w:rPr>
        <w:t>d</w:t>
      </w:r>
      <w:r w:rsidR="00DA68BF" w:rsidRPr="007B069A">
        <w:rPr>
          <w:szCs w:val="24"/>
        </w:rPr>
        <w:t xml:space="preserve"> strong transcriptional silencing </w:t>
      </w:r>
      <w:r w:rsidR="00846C5F">
        <w:rPr>
          <w:szCs w:val="24"/>
        </w:rPr>
        <w:t>of</w:t>
      </w:r>
      <w:r w:rsidR="00DA68BF" w:rsidRPr="007B069A">
        <w:rPr>
          <w:szCs w:val="24"/>
        </w:rPr>
        <w:t xml:space="preserve"> retroviral vectors</w:t>
      </w:r>
      <w:r w:rsidR="00FB29C3">
        <w:rPr>
          <w:szCs w:val="24"/>
        </w:rPr>
        <w:t xml:space="preserve"> in our transduction assays</w:t>
      </w:r>
      <w:r w:rsidR="00DA68BF" w:rsidRPr="007B069A">
        <w:rPr>
          <w:szCs w:val="24"/>
        </w:rPr>
        <w:t xml:space="preserve">, it seems unlikely that the absence of heterochromatin at these loci is due to </w:t>
      </w:r>
      <w:proofErr w:type="spellStart"/>
      <w:r w:rsidR="00DA68BF" w:rsidRPr="007B069A">
        <w:rPr>
          <w:i/>
          <w:szCs w:val="24"/>
        </w:rPr>
        <w:t>cis</w:t>
      </w:r>
      <w:proofErr w:type="spellEnd"/>
      <w:r w:rsidR="00DA68BF" w:rsidRPr="007B069A">
        <w:rPr>
          <w:szCs w:val="24"/>
        </w:rPr>
        <w:t xml:space="preserve">-acting elements </w:t>
      </w:r>
      <w:r w:rsidR="002121DA">
        <w:rPr>
          <w:szCs w:val="24"/>
        </w:rPr>
        <w:t>in the promoter regions</w:t>
      </w:r>
      <w:r w:rsidR="00DA68BF" w:rsidRPr="007B069A">
        <w:rPr>
          <w:szCs w:val="24"/>
        </w:rPr>
        <w:t xml:space="preserve">. </w:t>
      </w:r>
      <w:r w:rsidR="00846C5F">
        <w:rPr>
          <w:szCs w:val="24"/>
        </w:rPr>
        <w:t>Howe</w:t>
      </w:r>
      <w:r w:rsidR="00517BDA">
        <w:rPr>
          <w:szCs w:val="24"/>
        </w:rPr>
        <w:t>v</w:t>
      </w:r>
      <w:r w:rsidR="00846C5F">
        <w:rPr>
          <w:szCs w:val="24"/>
        </w:rPr>
        <w:t>er,</w:t>
      </w:r>
      <w:r w:rsidR="00DA68BF" w:rsidRPr="007B069A">
        <w:rPr>
          <w:szCs w:val="24"/>
        </w:rPr>
        <w:t xml:space="preserve"> we cannot exclude that such elements were included in the </w:t>
      </w:r>
      <w:r w:rsidR="00CA2B64">
        <w:rPr>
          <w:szCs w:val="24"/>
        </w:rPr>
        <w:t>11 bp downstream of the target motif</w:t>
      </w:r>
      <w:r w:rsidR="00C103B4">
        <w:rPr>
          <w:szCs w:val="24"/>
        </w:rPr>
        <w:t>s</w:t>
      </w:r>
      <w:r w:rsidR="00CA2B64">
        <w:rPr>
          <w:szCs w:val="24"/>
        </w:rPr>
        <w:t xml:space="preserve"> that were included in our</w:t>
      </w:r>
      <w:r w:rsidR="00DA68BF" w:rsidRPr="007B069A">
        <w:rPr>
          <w:szCs w:val="24"/>
        </w:rPr>
        <w:t xml:space="preserve"> </w:t>
      </w:r>
      <w:r w:rsidR="00855A09" w:rsidRPr="007B069A">
        <w:rPr>
          <w:szCs w:val="24"/>
        </w:rPr>
        <w:t xml:space="preserve">target </w:t>
      </w:r>
      <w:proofErr w:type="spellStart"/>
      <w:r w:rsidR="00DA68BF" w:rsidRPr="007B069A">
        <w:rPr>
          <w:szCs w:val="24"/>
        </w:rPr>
        <w:t>oligos</w:t>
      </w:r>
      <w:proofErr w:type="spellEnd"/>
      <w:r w:rsidR="00DA68BF" w:rsidRPr="007B069A">
        <w:rPr>
          <w:szCs w:val="24"/>
        </w:rPr>
        <w:t xml:space="preserve"> or possibly even overlap</w:t>
      </w:r>
      <w:r w:rsidR="002121DA">
        <w:rPr>
          <w:szCs w:val="24"/>
        </w:rPr>
        <w:t xml:space="preserve"> with</w:t>
      </w:r>
      <w:r w:rsidR="00846C5F">
        <w:rPr>
          <w:szCs w:val="24"/>
        </w:rPr>
        <w:t xml:space="preserve"> the ZFP809 target motif</w:t>
      </w:r>
      <w:r w:rsidR="006D39F4">
        <w:rPr>
          <w:szCs w:val="24"/>
        </w:rPr>
        <w:t>s</w:t>
      </w:r>
      <w:r w:rsidR="00846C5F">
        <w:rPr>
          <w:szCs w:val="24"/>
        </w:rPr>
        <w:t xml:space="preserve"> </w:t>
      </w:r>
      <w:r w:rsidR="006D39F4">
        <w:rPr>
          <w:szCs w:val="24"/>
        </w:rPr>
        <w:t xml:space="preserve">themselves. Indeed, the ZFP809 target motif in the </w:t>
      </w:r>
      <w:r w:rsidR="006D39F4" w:rsidRPr="006D39F4">
        <w:rPr>
          <w:i/>
          <w:szCs w:val="24"/>
        </w:rPr>
        <w:t>Zfp36</w:t>
      </w:r>
      <w:r w:rsidR="006D39F4">
        <w:rPr>
          <w:szCs w:val="24"/>
        </w:rPr>
        <w:t xml:space="preserve"> promoter overlaps with binding site for the transcription factor </w:t>
      </w:r>
      <w:r w:rsidR="00794E50">
        <w:rPr>
          <w:szCs w:val="24"/>
        </w:rPr>
        <w:t>E</w:t>
      </w:r>
      <w:r w:rsidR="009C544A">
        <w:rPr>
          <w:szCs w:val="24"/>
        </w:rPr>
        <w:t>GR-1 and a putative TPE1 promote</w:t>
      </w:r>
      <w:r w:rsidR="00BB5E68">
        <w:rPr>
          <w:szCs w:val="24"/>
        </w:rPr>
        <w:t>r element</w:t>
      </w:r>
      <w:r w:rsidR="00794E50">
        <w:rPr>
          <w:szCs w:val="24"/>
        </w:rPr>
        <w:t xml:space="preserve"> which both have been identified as </w:t>
      </w:r>
      <w:proofErr w:type="spellStart"/>
      <w:r w:rsidR="00794E50">
        <w:rPr>
          <w:szCs w:val="24"/>
        </w:rPr>
        <w:t>cis</w:t>
      </w:r>
      <w:proofErr w:type="spellEnd"/>
      <w:r w:rsidR="00794E50">
        <w:rPr>
          <w:szCs w:val="24"/>
        </w:rPr>
        <w:t xml:space="preserve">-acting elements acting to confer full inducible </w:t>
      </w:r>
      <w:r w:rsidR="00794E50" w:rsidRPr="00794E50">
        <w:rPr>
          <w:i/>
          <w:szCs w:val="24"/>
        </w:rPr>
        <w:t>Zfp36</w:t>
      </w:r>
      <w:r w:rsidR="00794E50">
        <w:rPr>
          <w:szCs w:val="24"/>
        </w:rPr>
        <w:t xml:space="preserve"> transcription </w:t>
      </w:r>
      <w:r w:rsidR="00794E50">
        <w:rPr>
          <w:szCs w:val="24"/>
        </w:rPr>
        <w:fldChar w:fldCharType="begin"/>
      </w:r>
      <w:r w:rsidR="001526E9">
        <w:rPr>
          <w:szCs w:val="24"/>
        </w:rPr>
        <w:instrText xml:space="preserve"> ADDIN EN.CITE &lt;EndNote&gt;&lt;Cite&gt;&lt;Author&gt;Lai&lt;/Author&gt;&lt;Year&gt;1995&lt;/Year&gt;&lt;RecNum&gt;152&lt;/RecNum&gt;&lt;DisplayText&gt;[150]&lt;/DisplayText&gt;&lt;record&gt;&lt;rec-number&gt;152&lt;/rec-number&gt;&lt;foreign-keys&gt;&lt;key app="EN" db-id="tzfp5vpxsp522xeefx3xp5rdz9ar9fwxdeax"&gt;152&lt;/key&gt;&lt;/foreign-keys&gt;&lt;ref-type name="Journal Article"&gt;17&lt;/ref-type&gt;&lt;contributors&gt;&lt;authors&gt;&lt;author&gt;Lai, W. S.&lt;/author&gt;&lt;author&gt;Thompson, M. J.&lt;/author&gt;&lt;author&gt;Taylor, G. A.&lt;/author&gt;&lt;author&gt;Liu, Y.&lt;/author&gt;&lt;author&gt;Blackshear, P. J.&lt;/author&gt;&lt;/authors&gt;&lt;/contributors&gt;&lt;auth-address&gt;Howard Hughes Medical Institute Laboratories, Duke University Medical Center, Durham, North Carolina 27710, USA.&lt;/auth-address&gt;&lt;titles&gt;&lt;title&gt;Promoter analysis of Zfp-36, the mitogen-inducible gene encoding the zinc finger protein tristetraprolin&lt;/title&gt;&lt;secondary-title&gt;J Biol Chem&lt;/secondary-title&gt;&lt;/titles&gt;&lt;periodical&gt;&lt;full-title&gt;J Biol Chem&lt;/full-title&gt;&lt;/periodical&gt;&lt;pages&gt;25266-72&lt;/pages&gt;&lt;volume&gt;270&lt;/volume&gt;&lt;number&gt;42&lt;/number&gt;&lt;edition&gt;1995/10/20&lt;/edition&gt;&lt;keywords&gt;&lt;keyword&gt;Animals&lt;/keyword&gt;&lt;keyword&gt;Base Sequence&lt;/keyword&gt;&lt;keyword&gt;Cattle&lt;/keyword&gt;&lt;keyword&gt;Cells, Cultured&lt;/keyword&gt;&lt;keyword&gt;DNA-Binding Proteins/genetics&lt;/keyword&gt;&lt;keyword&gt;Early Growth Response Protein 1&lt;/keyword&gt;&lt;keyword&gt;Humans&lt;/keyword&gt;&lt;keyword&gt;*Immediate-Early Proteins&lt;/keyword&gt;&lt;keyword&gt;Mice&lt;/keyword&gt;&lt;keyword&gt;Mice, Inbred BALB C&lt;/keyword&gt;&lt;keyword&gt;Mitogens/*pharmacology&lt;/keyword&gt;&lt;keyword&gt;Molecular Sequence Data&lt;/keyword&gt;&lt;keyword&gt;*Promoter Regions, Genetic&lt;/keyword&gt;&lt;keyword&gt;Proteins/*genetics&lt;/keyword&gt;&lt;keyword&gt;Transcription Factors/genetics&lt;/keyword&gt;&lt;keyword&gt;Tristetraprolin&lt;/keyword&gt;&lt;keyword&gt;*Zinc Fingers&lt;/keyword&gt;&lt;/keywords&gt;&lt;dates&gt;&lt;year&gt;1995&lt;/year&gt;&lt;pub-dates&gt;&lt;date&gt;Oct 20&lt;/date&gt;&lt;/pub-dates&gt;&lt;/dates&gt;&lt;isbn&gt;0021-9258 (Print)&amp;#xD;0021-9258 (Linking)&lt;/isbn&gt;&lt;accession-num&gt;7559666&lt;/accession-num&gt;&lt;urls&gt;&lt;related-urls&gt;&lt;url&gt;http://www.ncbi.nlm.nih.gov/pubmed/7559666&lt;/url&gt;&lt;/related-urls&gt;&lt;/urls&gt;&lt;language&gt;eng&lt;/language&gt;&lt;/record&gt;&lt;/Cite&gt;&lt;/EndNote&gt;</w:instrText>
      </w:r>
      <w:r w:rsidR="00794E50">
        <w:rPr>
          <w:szCs w:val="24"/>
        </w:rPr>
        <w:fldChar w:fldCharType="separate"/>
      </w:r>
      <w:r w:rsidR="001526E9">
        <w:rPr>
          <w:noProof/>
          <w:szCs w:val="24"/>
        </w:rPr>
        <w:t>[</w:t>
      </w:r>
      <w:hyperlink w:anchor="_ENREF_150" w:tooltip="Lai, 1995 #152" w:history="1">
        <w:r w:rsidR="001526E9">
          <w:rPr>
            <w:noProof/>
            <w:szCs w:val="24"/>
          </w:rPr>
          <w:t>150</w:t>
        </w:r>
      </w:hyperlink>
      <w:r w:rsidR="001526E9">
        <w:rPr>
          <w:noProof/>
          <w:szCs w:val="24"/>
        </w:rPr>
        <w:t>]</w:t>
      </w:r>
      <w:r w:rsidR="00794E50">
        <w:rPr>
          <w:szCs w:val="24"/>
        </w:rPr>
        <w:fldChar w:fldCharType="end"/>
      </w:r>
      <w:r w:rsidR="00794E50">
        <w:rPr>
          <w:szCs w:val="24"/>
        </w:rPr>
        <w:t xml:space="preserve">. </w:t>
      </w:r>
      <w:r w:rsidR="001D16D6">
        <w:rPr>
          <w:szCs w:val="24"/>
        </w:rPr>
        <w:t xml:space="preserve">ZFP36, also known as </w:t>
      </w:r>
      <w:r w:rsidR="001D16D6" w:rsidRPr="001D16D6">
        <w:t>tristetraprolin (TTP)</w:t>
      </w:r>
      <w:r w:rsidR="001D16D6">
        <w:t>, does not contain a KRAB domain and was shown to bind AU-rich elements within mRNAs</w:t>
      </w:r>
      <w:r w:rsidR="006252F0">
        <w:t>,</w:t>
      </w:r>
      <w:r w:rsidR="001D16D6">
        <w:t xml:space="preserve"> </w:t>
      </w:r>
      <w:r w:rsidR="006252F0">
        <w:t>such as</w:t>
      </w:r>
      <w:r w:rsidR="001D16D6">
        <w:t xml:space="preserve"> </w:t>
      </w:r>
      <w:r w:rsidR="006300F3">
        <w:t xml:space="preserve">the </w:t>
      </w:r>
      <w:r w:rsidR="001D16D6">
        <w:t xml:space="preserve">tumour necrosis factor-a </w:t>
      </w:r>
      <w:r w:rsidR="006252F0">
        <w:t>(TNF-a) mRNA</w:t>
      </w:r>
      <w:r w:rsidR="001D16D6">
        <w:t xml:space="preserve">. ZFP36 binding to these targets leads to a destabilisation and decreased secretion of </w:t>
      </w:r>
      <w:r w:rsidR="006252F0">
        <w:lastRenderedPageBreak/>
        <w:t>TNF-a and other proteins</w:t>
      </w:r>
      <w:r w:rsidR="009A1B69">
        <w:t xml:space="preserve"> </w:t>
      </w:r>
      <w:r w:rsidR="006252F0">
        <w:fldChar w:fldCharType="begin"/>
      </w:r>
      <w:r w:rsidR="001526E9">
        <w:instrText xml:space="preserve"> ADDIN EN.CITE &lt;EndNote&gt;&lt;Cite&gt;&lt;Author&gt;Blackshear&lt;/Author&gt;&lt;Year&gt;2002&lt;/Year&gt;&lt;RecNum&gt;153&lt;/RecNum&gt;&lt;DisplayText&gt;[151]&lt;/DisplayText&gt;&lt;record&gt;&lt;rec-number&gt;153&lt;/rec-number&gt;&lt;foreign-keys&gt;&lt;key app="EN" db-id="tzfp5vpxsp522xeefx3xp5rdz9ar9fwxdeax"&gt;153&lt;/key&gt;&lt;/foreign-keys&gt;&lt;ref-type name="Journal Article"&gt;17&lt;/ref-type&gt;&lt;contributors&gt;&lt;authors&gt;&lt;author&gt;Blackshear, P. J.&lt;/author&gt;&lt;/authors&gt;&lt;/contributors&gt;&lt;auth-address&gt;Office of Clinical Research and the Laboratory of Signal Transduction, National Institute of Environmental Health Sciences, National Institutes of Health, Research Triangle Park, NC 27709, USA. black009@niehs.nih.gov&lt;/auth-address&gt;&lt;titles&gt;&lt;title&gt;Tristetraprolin and other CCCH tandem zinc-finger proteins in the regulation of mRNA turnover&lt;/title&gt;&lt;secondary-title&gt;Biochem Soc Trans&lt;/secondary-title&gt;&lt;/titles&gt;&lt;periodical&gt;&lt;full-title&gt;Biochem Soc Trans&lt;/full-title&gt;&lt;/periodical&gt;&lt;pages&gt;945-52&lt;/pages&gt;&lt;volume&gt;30&lt;/volume&gt;&lt;number&gt;Pt 6&lt;/number&gt;&lt;edition&gt;2002/11/21&lt;/edition&gt;&lt;keywords&gt;&lt;keyword&gt;Bone Marrow Cells/cytology&lt;/keyword&gt;&lt;keyword&gt;*DNA-Binding Proteins&lt;/keyword&gt;&lt;keyword&gt;*Gene Expression Regulation&lt;/keyword&gt;&lt;keyword&gt;Granulocyte-Macrophage Colony-Stimulating Factor/metabolism&lt;/keyword&gt;&lt;keyword&gt;Humans&lt;/keyword&gt;&lt;keyword&gt;Immediate-Early Proteins/*chemistry&lt;/keyword&gt;&lt;keyword&gt;Macrophages/metabolism&lt;/keyword&gt;&lt;keyword&gt;RNA, Messenger/*metabolism&lt;/keyword&gt;&lt;keyword&gt;Time Factors&lt;/keyword&gt;&lt;keyword&gt;Tristetraprolin&lt;/keyword&gt;&lt;keyword&gt;Zinc Fingers&lt;/keyword&gt;&lt;/keywords&gt;&lt;dates&gt;&lt;year&gt;2002&lt;/year&gt;&lt;pub-dates&gt;&lt;date&gt;Nov&lt;/date&gt;&lt;/pub-dates&gt;&lt;/dates&gt;&lt;isbn&gt;0300-5127 (Print)&amp;#xD;0300-5127 (Linking)&lt;/isbn&gt;&lt;accession-num&gt;12440952&lt;/accession-num&gt;&lt;urls&gt;&lt;related-urls&gt;&lt;url&gt;http://www.ncbi.nlm.nih.gov/pubmed/12440952&lt;/url&gt;&lt;/related-urls&gt;&lt;/urls&gt;&lt;electronic-resource-num&gt;10.1042/&lt;/electronic-resource-num&gt;&lt;language&gt;eng&lt;/language&gt;&lt;/record&gt;&lt;/Cite&gt;&lt;/EndNote&gt;</w:instrText>
      </w:r>
      <w:r w:rsidR="006252F0">
        <w:fldChar w:fldCharType="separate"/>
      </w:r>
      <w:r w:rsidR="001526E9">
        <w:rPr>
          <w:noProof/>
        </w:rPr>
        <w:t>[</w:t>
      </w:r>
      <w:hyperlink w:anchor="_ENREF_151" w:tooltip="Blackshear, 2002 #153" w:history="1">
        <w:r w:rsidR="001526E9">
          <w:rPr>
            <w:noProof/>
          </w:rPr>
          <w:t>151</w:t>
        </w:r>
      </w:hyperlink>
      <w:r w:rsidR="001526E9">
        <w:rPr>
          <w:noProof/>
        </w:rPr>
        <w:t>]</w:t>
      </w:r>
      <w:r w:rsidR="006252F0">
        <w:fldChar w:fldCharType="end"/>
      </w:r>
      <w:r w:rsidR="001D16D6">
        <w:t>.</w:t>
      </w:r>
      <w:r w:rsidR="006252F0">
        <w:t xml:space="preserve"> ZFP36 mediated mRNA decay was shown to regulate expression of a number of critical genes </w:t>
      </w:r>
      <w:r w:rsidR="006300F3">
        <w:t xml:space="preserve">that are frequently overexpressed in inflammation and cancer </w:t>
      </w:r>
      <w:r w:rsidR="006300F3">
        <w:fldChar w:fldCharType="begin"/>
      </w:r>
      <w:r w:rsidR="001526E9">
        <w:instrText xml:space="preserve"> ADDIN EN.CITE &lt;EndNote&gt;&lt;Cite&gt;&lt;Author&gt;Sanduja&lt;/Author&gt;&lt;Year&gt;2012&lt;/Year&gt;&lt;RecNum&gt;154&lt;/RecNum&gt;&lt;DisplayText&gt;[152]&lt;/DisplayText&gt;&lt;record&gt;&lt;rec-number&gt;154&lt;/rec-number&gt;&lt;foreign-keys&gt;&lt;key app="EN" db-id="tzfp5vpxsp522xeefx3xp5rdz9ar9fwxdeax"&gt;154&lt;/key&gt;&lt;/foreign-keys&gt;&lt;ref-type name="Journal Article"&gt;17&lt;/ref-type&gt;&lt;contributors&gt;&lt;authors&gt;&lt;author&gt;Sanduja, S.&lt;/author&gt;&lt;author&gt;Blanco, F. F.&lt;/author&gt;&lt;author&gt;Young, L. E.&lt;/author&gt;&lt;author&gt;Kaza, V.&lt;/author&gt;&lt;author&gt;Dixon, D. A.&lt;/author&gt;&lt;/authors&gt;&lt;/contributors&gt;&lt;auth-address&gt;Department of Biological Sciences and Cancer Research Center, University of South Carolina, Columbia, SC 29203, USA.&lt;/auth-address&gt;&lt;titles&gt;&lt;title&gt;The role of tristetraprolin in cancer and inflammation&lt;/title&gt;&lt;secondary-title&gt;Front Biosci&lt;/secondary-title&gt;&lt;/titles&gt;&lt;periodical&gt;&lt;full-title&gt;Front Biosci&lt;/full-title&gt;&lt;/periodical&gt;&lt;pages&gt;174-88&lt;/pages&gt;&lt;volume&gt;17&lt;/volume&gt;&lt;edition&gt;2011/12/29&lt;/edition&gt;&lt;keywords&gt;&lt;keyword&gt;Animals&lt;/keyword&gt;&lt;keyword&gt;Female&lt;/keyword&gt;&lt;keyword&gt;Humans&lt;/keyword&gt;&lt;keyword&gt;Inflammation/genetics/*metabolism&lt;/keyword&gt;&lt;keyword&gt;Male&lt;/keyword&gt;&lt;keyword&gt;Mice&lt;/keyword&gt;&lt;keyword&gt;Models, Biological&lt;/keyword&gt;&lt;keyword&gt;Neoplasms/genetics/*metabolism&lt;/keyword&gt;&lt;keyword&gt;RNA, Messenger/genetics/metabolism&lt;/keyword&gt;&lt;keyword&gt;Tristetraprolin/genetics/*metabolism&lt;/keyword&gt;&lt;/keywords&gt;&lt;dates&gt;&lt;year&gt;2012&lt;/year&gt;&lt;/dates&gt;&lt;isbn&gt;1093-4715 (Electronic)&amp;#xD;1093-4715 (Linking)&lt;/isbn&gt;&lt;accession-num&gt;22201737&lt;/accession-num&gt;&lt;urls&gt;&lt;related-urls&gt;&lt;url&gt;http://www.ncbi.nlm.nih.gov/pubmed/22201737&lt;/url&gt;&lt;/related-urls&gt;&lt;/urls&gt;&lt;custom2&gt;3461960&lt;/custom2&gt;&lt;electronic-resource-num&gt;3920 [pii]&lt;/electronic-resource-num&gt;&lt;language&gt;eng&lt;/language&gt;&lt;/record&gt;&lt;/Cite&gt;&lt;/EndNote&gt;</w:instrText>
      </w:r>
      <w:r w:rsidR="006300F3">
        <w:fldChar w:fldCharType="separate"/>
      </w:r>
      <w:r w:rsidR="001526E9">
        <w:rPr>
          <w:noProof/>
        </w:rPr>
        <w:t>[</w:t>
      </w:r>
      <w:hyperlink w:anchor="_ENREF_152" w:tooltip="Sanduja, 2012 #154" w:history="1">
        <w:r w:rsidR="001526E9">
          <w:rPr>
            <w:noProof/>
          </w:rPr>
          <w:t>152</w:t>
        </w:r>
      </w:hyperlink>
      <w:r w:rsidR="001526E9">
        <w:rPr>
          <w:noProof/>
        </w:rPr>
        <w:t>]</w:t>
      </w:r>
      <w:r w:rsidR="006300F3">
        <w:fldChar w:fldCharType="end"/>
      </w:r>
      <w:r w:rsidR="006300F3">
        <w:t xml:space="preserve">. </w:t>
      </w:r>
      <w:r w:rsidR="0040769A">
        <w:rPr>
          <w:szCs w:val="24"/>
        </w:rPr>
        <w:t xml:space="preserve">One might speculate that ZFP809 binding to </w:t>
      </w:r>
      <w:r w:rsidR="009A1B69">
        <w:rPr>
          <w:szCs w:val="24"/>
        </w:rPr>
        <w:t xml:space="preserve">transcription factor binding sites in the </w:t>
      </w:r>
      <w:r w:rsidR="009A1B69" w:rsidRPr="006300F3">
        <w:rPr>
          <w:i/>
          <w:szCs w:val="24"/>
        </w:rPr>
        <w:t>Zfp36</w:t>
      </w:r>
      <w:r w:rsidR="009A1B69">
        <w:rPr>
          <w:szCs w:val="24"/>
        </w:rPr>
        <w:t xml:space="preserve"> promoter</w:t>
      </w:r>
      <w:r w:rsidR="0040769A">
        <w:rPr>
          <w:szCs w:val="24"/>
        </w:rPr>
        <w:t xml:space="preserve"> may prevent binding of </w:t>
      </w:r>
      <w:r w:rsidR="009A1B69">
        <w:rPr>
          <w:szCs w:val="24"/>
        </w:rPr>
        <w:t>these</w:t>
      </w:r>
      <w:r w:rsidR="0040769A">
        <w:rPr>
          <w:szCs w:val="24"/>
        </w:rPr>
        <w:t xml:space="preserve"> </w:t>
      </w:r>
      <w:r w:rsidR="00C103B4">
        <w:rPr>
          <w:szCs w:val="24"/>
        </w:rPr>
        <w:t xml:space="preserve">transcription </w:t>
      </w:r>
      <w:r w:rsidR="0040769A">
        <w:rPr>
          <w:szCs w:val="24"/>
        </w:rPr>
        <w:t>factors that would otherwise induce strong Z</w:t>
      </w:r>
      <w:r w:rsidR="006300F3">
        <w:rPr>
          <w:szCs w:val="24"/>
        </w:rPr>
        <w:t>FP36</w:t>
      </w:r>
      <w:r w:rsidR="0040769A">
        <w:rPr>
          <w:szCs w:val="24"/>
        </w:rPr>
        <w:t xml:space="preserve"> expression. Since </w:t>
      </w:r>
      <w:r w:rsidR="006300F3">
        <w:rPr>
          <w:szCs w:val="24"/>
        </w:rPr>
        <w:t>ZFP36</w:t>
      </w:r>
      <w:r w:rsidR="0040769A">
        <w:rPr>
          <w:szCs w:val="24"/>
        </w:rPr>
        <w:t xml:space="preserve"> expression is induced by growth factors and mitogens under certain circumstances</w:t>
      </w:r>
      <w:r w:rsidR="006300F3">
        <w:rPr>
          <w:szCs w:val="24"/>
        </w:rPr>
        <w:t xml:space="preserve"> </w:t>
      </w:r>
      <w:r w:rsidR="006300F3">
        <w:rPr>
          <w:szCs w:val="24"/>
        </w:rPr>
        <w:fldChar w:fldCharType="begin"/>
      </w:r>
      <w:r w:rsidR="001526E9">
        <w:rPr>
          <w:szCs w:val="24"/>
        </w:rPr>
        <w:instrText xml:space="preserve"> ADDIN EN.CITE &lt;EndNote&gt;&lt;Cite&gt;&lt;Author&gt;Sanduja&lt;/Author&gt;&lt;Year&gt;2012&lt;/Year&gt;&lt;RecNum&gt;154&lt;/RecNum&gt;&lt;DisplayText&gt;[152]&lt;/DisplayText&gt;&lt;record&gt;&lt;rec-number&gt;154&lt;/rec-number&gt;&lt;foreign-keys&gt;&lt;key app="EN" db-id="tzfp5vpxsp522xeefx3xp5rdz9ar9fwxdeax"&gt;154&lt;/key&gt;&lt;/foreign-keys&gt;&lt;ref-type name="Journal Article"&gt;17&lt;/ref-type&gt;&lt;contributors&gt;&lt;authors&gt;&lt;author&gt;Sanduja, S.&lt;/author&gt;&lt;author&gt;Blanco, F. F.&lt;/author&gt;&lt;author&gt;Young, L. E.&lt;/author&gt;&lt;author&gt;Kaza, V.&lt;/author&gt;&lt;author&gt;Dixon, D. A.&lt;/author&gt;&lt;/authors&gt;&lt;/contributors&gt;&lt;auth-address&gt;Department of Biological Sciences and Cancer Research Center, University of South Carolina, Columbia, SC 29203, USA.&lt;/auth-address&gt;&lt;titles&gt;&lt;title&gt;The role of tristetraprolin in cancer and inflammation&lt;/title&gt;&lt;secondary-title&gt;Front Biosci&lt;/secondary-title&gt;&lt;/titles&gt;&lt;periodical&gt;&lt;full-title&gt;Front Biosci&lt;/full-title&gt;&lt;/periodical&gt;&lt;pages&gt;174-88&lt;/pages&gt;&lt;volume&gt;17&lt;/volume&gt;&lt;edition&gt;2011/12/29&lt;/edition&gt;&lt;keywords&gt;&lt;keyword&gt;Animals&lt;/keyword&gt;&lt;keyword&gt;Female&lt;/keyword&gt;&lt;keyword&gt;Humans&lt;/keyword&gt;&lt;keyword&gt;Inflammation/genetics/*metabolism&lt;/keyword&gt;&lt;keyword&gt;Male&lt;/keyword&gt;&lt;keyword&gt;Mice&lt;/keyword&gt;&lt;keyword&gt;Models, Biological&lt;/keyword&gt;&lt;keyword&gt;Neoplasms/genetics/*metabolism&lt;/keyword&gt;&lt;keyword&gt;RNA, Messenger/genetics/metabolism&lt;/keyword&gt;&lt;keyword&gt;Tristetraprolin/genetics/*metabolism&lt;/keyword&gt;&lt;/keywords&gt;&lt;dates&gt;&lt;year&gt;2012&lt;/year&gt;&lt;/dates&gt;&lt;isbn&gt;1093-4715 (Electronic)&amp;#xD;1093-4715 (Linking)&lt;/isbn&gt;&lt;accession-num&gt;22201737&lt;/accession-num&gt;&lt;urls&gt;&lt;related-urls&gt;&lt;url&gt;http://www.ncbi.nlm.nih.gov/pubmed/22201737&lt;/url&gt;&lt;/related-urls&gt;&lt;/urls&gt;&lt;custom2&gt;3461960&lt;/custom2&gt;&lt;electronic-resource-num&gt;3920 [pii]&lt;/electronic-resource-num&gt;&lt;language&gt;eng&lt;/language&gt;&lt;/record&gt;&lt;/Cite&gt;&lt;/EndNote&gt;</w:instrText>
      </w:r>
      <w:r w:rsidR="006300F3">
        <w:rPr>
          <w:szCs w:val="24"/>
        </w:rPr>
        <w:fldChar w:fldCharType="separate"/>
      </w:r>
      <w:r w:rsidR="001526E9">
        <w:rPr>
          <w:noProof/>
          <w:szCs w:val="24"/>
        </w:rPr>
        <w:t>[</w:t>
      </w:r>
      <w:hyperlink w:anchor="_ENREF_152" w:tooltip="Sanduja, 2012 #154" w:history="1">
        <w:r w:rsidR="001526E9">
          <w:rPr>
            <w:noProof/>
            <w:szCs w:val="24"/>
          </w:rPr>
          <w:t>152</w:t>
        </w:r>
      </w:hyperlink>
      <w:r w:rsidR="001526E9">
        <w:rPr>
          <w:noProof/>
          <w:szCs w:val="24"/>
        </w:rPr>
        <w:t>]</w:t>
      </w:r>
      <w:r w:rsidR="006300F3">
        <w:rPr>
          <w:szCs w:val="24"/>
        </w:rPr>
        <w:fldChar w:fldCharType="end"/>
      </w:r>
      <w:r w:rsidR="0040769A">
        <w:rPr>
          <w:szCs w:val="24"/>
        </w:rPr>
        <w:t xml:space="preserve">, the observed lack of </w:t>
      </w:r>
      <w:r w:rsidR="0040769A" w:rsidRPr="006300F3">
        <w:rPr>
          <w:i/>
          <w:szCs w:val="24"/>
        </w:rPr>
        <w:t>Zfp36</w:t>
      </w:r>
      <w:r w:rsidR="0040769A">
        <w:rPr>
          <w:szCs w:val="24"/>
        </w:rPr>
        <w:t xml:space="preserve"> upregulation in F9 cells upon ZFP809 knock</w:t>
      </w:r>
      <w:r w:rsidR="006300F3">
        <w:rPr>
          <w:szCs w:val="24"/>
        </w:rPr>
        <w:t>-down</w:t>
      </w:r>
      <w:r w:rsidR="0040769A">
        <w:rPr>
          <w:szCs w:val="24"/>
        </w:rPr>
        <w:t xml:space="preserve"> does</w:t>
      </w:r>
      <w:r w:rsidR="006300F3">
        <w:rPr>
          <w:szCs w:val="24"/>
        </w:rPr>
        <w:t xml:space="preserve"> therefore</w:t>
      </w:r>
      <w:r w:rsidR="0040769A">
        <w:rPr>
          <w:szCs w:val="24"/>
        </w:rPr>
        <w:t xml:space="preserve"> not </w:t>
      </w:r>
      <w:r w:rsidR="00BA50BA">
        <w:rPr>
          <w:szCs w:val="24"/>
        </w:rPr>
        <w:t xml:space="preserve">exclude that ZFP809 </w:t>
      </w:r>
      <w:r w:rsidR="008B2362">
        <w:rPr>
          <w:szCs w:val="24"/>
        </w:rPr>
        <w:t>affects</w:t>
      </w:r>
      <w:r w:rsidR="0040769A">
        <w:rPr>
          <w:szCs w:val="24"/>
        </w:rPr>
        <w:t xml:space="preserve"> </w:t>
      </w:r>
      <w:r w:rsidR="0040769A" w:rsidRPr="0040769A">
        <w:rPr>
          <w:i/>
          <w:szCs w:val="24"/>
        </w:rPr>
        <w:t>Zfp36</w:t>
      </w:r>
      <w:r w:rsidR="00BA50BA">
        <w:rPr>
          <w:szCs w:val="24"/>
        </w:rPr>
        <w:t xml:space="preserve"> transcript</w:t>
      </w:r>
      <w:r w:rsidR="006300F3">
        <w:rPr>
          <w:szCs w:val="24"/>
        </w:rPr>
        <w:t>ion under certain circumstances.</w:t>
      </w:r>
    </w:p>
    <w:p w:rsidR="003E6791" w:rsidRDefault="00554CBD" w:rsidP="00A62B36">
      <w:r>
        <w:t>The observation that the identified gene promoter regions which were overlapping with strong ZFP809 peaks had a tendency to higher levels of H3K9 trimethylation</w:t>
      </w:r>
      <w:r w:rsidR="00617930">
        <w:t xml:space="preserve"> in erythroblasts and G1E erythroid progenitor cells</w:t>
      </w:r>
      <w:r>
        <w:t xml:space="preserve"> does not necessarily imply that ZFP809 is responsible for </w:t>
      </w:r>
      <w:r w:rsidR="00617930">
        <w:t>this histone modification</w:t>
      </w:r>
      <w:r w:rsidR="00BA50BA">
        <w:t xml:space="preserve"> in these cells</w:t>
      </w:r>
      <w:r>
        <w:t xml:space="preserve">. However, it remains an interesting possibility that should be </w:t>
      </w:r>
      <w:r w:rsidR="00617930">
        <w:t>addressed</w:t>
      </w:r>
      <w:r>
        <w:t xml:space="preserve"> in future studies. </w:t>
      </w:r>
    </w:p>
    <w:p w:rsidR="003E6791" w:rsidRDefault="003E6791" w:rsidP="003E6791">
      <w:pPr>
        <w:pStyle w:val="Heading4"/>
      </w:pPr>
      <w:r>
        <w:t>Conclusion</w:t>
      </w:r>
    </w:p>
    <w:p w:rsidR="00A62B36" w:rsidRDefault="00D70ABD" w:rsidP="00407760">
      <w:r>
        <w:t xml:space="preserve">We have confirmed that ZFP809 is efficiently recruited to Pro-PBS sequences of various ERV groups, yet did not detect an upregulation of these elements upon ZFP809 knock/down in F9 cells. Although we have also identified a large number of ZFP809 binding sites in gene promoters, the biological significance of these sites remains largely unknown. </w:t>
      </w:r>
      <w:r w:rsidR="00272F6A">
        <w:t xml:space="preserve">However, our results indicate that transcriptional repression of genes by TRIM28 depends on a high affinity of TRIM28 recruiting KRAB-ZFPs to the genomic target site. </w:t>
      </w:r>
      <w:r w:rsidR="00554CBD">
        <w:t xml:space="preserve">Considering the little understood role of KRAB-ZFP and TRIM28 in transcriptional control of gene expression it should not be excluded that the identified ZFP809 binding sites within promoter regions </w:t>
      </w:r>
      <w:r>
        <w:t xml:space="preserve">that are not marked by heterochromatin in EC and ES cells </w:t>
      </w:r>
      <w:r w:rsidR="00554CBD">
        <w:t>are biologically relevant</w:t>
      </w:r>
      <w:r>
        <w:t xml:space="preserve"> in some cell types or tissues</w:t>
      </w:r>
      <w:r w:rsidR="00554CBD">
        <w:t xml:space="preserve">. To further investigate the </w:t>
      </w:r>
      <w:r w:rsidR="00617930">
        <w:t xml:space="preserve">biological </w:t>
      </w:r>
      <w:r w:rsidR="00554CBD">
        <w:t>function</w:t>
      </w:r>
      <w:r w:rsidR="00617930">
        <w:t>s ZFP809</w:t>
      </w:r>
      <w:r w:rsidR="00554CBD">
        <w:t xml:space="preserve"> we initiated the generation of a ZFP809 knock</w:t>
      </w:r>
      <w:r w:rsidR="007221DD">
        <w:t>-</w:t>
      </w:r>
      <w:r w:rsidR="00554CBD">
        <w:t>out mouse</w:t>
      </w:r>
      <w:r w:rsidR="007221DD">
        <w:t>,</w:t>
      </w:r>
      <w:r w:rsidR="00554CBD">
        <w:t xml:space="preserve"> which will be presented in the next chapter.</w:t>
      </w:r>
    </w:p>
    <w:p w:rsidR="00A800D3" w:rsidRDefault="00A800D3" w:rsidP="006F667D">
      <w:pPr>
        <w:pStyle w:val="Heading2"/>
        <w:pageBreakBefore/>
      </w:pPr>
      <w:bookmarkStart w:id="47" w:name="_Toc343249337"/>
      <w:r>
        <w:lastRenderedPageBreak/>
        <w:t>Supplementary data</w:t>
      </w:r>
      <w:r w:rsidR="006102D9">
        <w:t xml:space="preserve"> for chapter 3</w:t>
      </w:r>
      <w:bookmarkEnd w:id="47"/>
    </w:p>
    <w:p w:rsidR="00BF7F23" w:rsidRPr="00BF7F23" w:rsidRDefault="006102D9" w:rsidP="006F667D">
      <w:r>
        <w:t>Supplementary Table S3</w:t>
      </w:r>
      <w:r w:rsidR="00BF7F23">
        <w:t>.1</w:t>
      </w:r>
      <w:r w:rsidR="00E3052D">
        <w:t>: LTR-class repeat enrichment in ZFP809 ChIP-seq peaks.</w:t>
      </w:r>
    </w:p>
    <w:tbl>
      <w:tblPr>
        <w:tblStyle w:val="TableGrid"/>
        <w:tblW w:w="9893" w:type="dxa"/>
        <w:jc w:val="center"/>
        <w:tblLayout w:type="fixed"/>
        <w:tblLook w:val="04A0" w:firstRow="1" w:lastRow="0" w:firstColumn="1" w:lastColumn="0" w:noHBand="0" w:noVBand="1"/>
      </w:tblPr>
      <w:tblGrid>
        <w:gridCol w:w="1166"/>
        <w:gridCol w:w="663"/>
        <w:gridCol w:w="709"/>
        <w:gridCol w:w="850"/>
        <w:gridCol w:w="709"/>
        <w:gridCol w:w="1559"/>
        <w:gridCol w:w="1559"/>
        <w:gridCol w:w="993"/>
        <w:gridCol w:w="693"/>
        <w:gridCol w:w="992"/>
      </w:tblGrid>
      <w:tr w:rsidR="00A800D3" w:rsidRPr="006B3D55" w:rsidTr="00FC0D5C">
        <w:trPr>
          <w:cantSplit/>
          <w:trHeight w:hRule="exact" w:val="449"/>
          <w:jc w:val="center"/>
        </w:trPr>
        <w:tc>
          <w:tcPr>
            <w:tcW w:w="1166" w:type="dxa"/>
            <w:shd w:val="clear" w:color="auto" w:fill="F2F2F2" w:themeFill="background1" w:themeFillShade="F2"/>
            <w:noWrap/>
            <w:vAlign w:val="center"/>
            <w:hideMark/>
          </w:tcPr>
          <w:p w:rsidR="00A800D3" w:rsidRPr="006B3D55" w:rsidRDefault="00FC0D5C" w:rsidP="00805F82">
            <w:pPr>
              <w:spacing w:line="240" w:lineRule="auto"/>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R</w:t>
            </w:r>
            <w:r w:rsidR="00A800D3" w:rsidRPr="006B3D55">
              <w:rPr>
                <w:rFonts w:ascii="Calibri" w:eastAsia="Times New Roman" w:hAnsi="Calibri" w:cs="Calibri"/>
                <w:b/>
                <w:bCs/>
                <w:sz w:val="16"/>
                <w:szCs w:val="16"/>
                <w:lang w:val="de-AT" w:eastAsia="de-AT"/>
              </w:rPr>
              <w:t>epeat</w:t>
            </w:r>
          </w:p>
        </w:tc>
        <w:tc>
          <w:tcPr>
            <w:tcW w:w="663" w:type="dxa"/>
            <w:shd w:val="clear" w:color="auto" w:fill="F2F2F2" w:themeFill="background1" w:themeFillShade="F2"/>
            <w:noWrap/>
            <w:vAlign w:val="center"/>
            <w:hideMark/>
          </w:tcPr>
          <w:p w:rsidR="00A800D3" w:rsidRPr="006B3D55" w:rsidRDefault="00FC0D5C" w:rsidP="00805F82">
            <w:pPr>
              <w:spacing w:line="240" w:lineRule="auto"/>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C</w:t>
            </w:r>
            <w:r w:rsidR="00A800D3" w:rsidRPr="006B3D55">
              <w:rPr>
                <w:rFonts w:ascii="Calibri" w:eastAsia="Times New Roman" w:hAnsi="Calibri" w:cs="Calibri"/>
                <w:b/>
                <w:bCs/>
                <w:sz w:val="16"/>
                <w:szCs w:val="16"/>
                <w:lang w:val="de-AT" w:eastAsia="de-AT"/>
              </w:rPr>
              <w:t>lass</w:t>
            </w:r>
          </w:p>
        </w:tc>
        <w:tc>
          <w:tcPr>
            <w:tcW w:w="709" w:type="dxa"/>
            <w:shd w:val="clear" w:color="auto" w:fill="F2F2F2" w:themeFill="background1" w:themeFillShade="F2"/>
            <w:noWrap/>
            <w:vAlign w:val="center"/>
            <w:hideMark/>
          </w:tcPr>
          <w:p w:rsidR="00A800D3" w:rsidRPr="006B3D55" w:rsidRDefault="00FC0D5C" w:rsidP="00805F82">
            <w:pPr>
              <w:spacing w:line="240" w:lineRule="auto"/>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F</w:t>
            </w:r>
            <w:r w:rsidR="00A800D3" w:rsidRPr="006B3D55">
              <w:rPr>
                <w:rFonts w:ascii="Calibri" w:eastAsia="Times New Roman" w:hAnsi="Calibri" w:cs="Calibri"/>
                <w:b/>
                <w:bCs/>
                <w:sz w:val="16"/>
                <w:szCs w:val="16"/>
                <w:lang w:val="de-AT" w:eastAsia="de-AT"/>
              </w:rPr>
              <w:t>amily</w:t>
            </w:r>
          </w:p>
        </w:tc>
        <w:tc>
          <w:tcPr>
            <w:tcW w:w="850" w:type="dxa"/>
            <w:shd w:val="clear" w:color="auto" w:fill="F2F2F2" w:themeFill="background1" w:themeFillShade="F2"/>
            <w:noWrap/>
            <w:vAlign w:val="center"/>
            <w:hideMark/>
          </w:tcPr>
          <w:p w:rsidR="00A800D3" w:rsidRPr="006B3D55" w:rsidRDefault="00FC0D5C"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B</w:t>
            </w:r>
            <w:r w:rsidR="00A800D3" w:rsidRPr="006B3D55">
              <w:rPr>
                <w:rFonts w:ascii="Calibri" w:eastAsia="Times New Roman" w:hAnsi="Calibri" w:cs="Calibri"/>
                <w:b/>
                <w:bCs/>
                <w:sz w:val="16"/>
                <w:szCs w:val="16"/>
                <w:lang w:val="de-AT" w:eastAsia="de-AT"/>
              </w:rPr>
              <w:t>p in genom</w:t>
            </w:r>
            <w:r>
              <w:rPr>
                <w:rFonts w:ascii="Calibri" w:eastAsia="Times New Roman" w:hAnsi="Calibri" w:cs="Calibri"/>
                <w:b/>
                <w:bCs/>
                <w:sz w:val="16"/>
                <w:szCs w:val="16"/>
                <w:lang w:val="de-AT" w:eastAsia="de-AT"/>
              </w:rPr>
              <w:t>e</w:t>
            </w:r>
            <w:r w:rsidR="00A800D3" w:rsidRPr="006B3D55">
              <w:rPr>
                <w:rFonts w:ascii="Calibri" w:eastAsia="Times New Roman" w:hAnsi="Calibri" w:cs="Calibri"/>
                <w:b/>
                <w:bCs/>
                <w:sz w:val="16"/>
                <w:szCs w:val="16"/>
                <w:lang w:val="de-AT" w:eastAsia="de-AT"/>
              </w:rPr>
              <w:t>e</w:t>
            </w:r>
          </w:p>
        </w:tc>
        <w:tc>
          <w:tcPr>
            <w:tcW w:w="709" w:type="dxa"/>
            <w:shd w:val="clear" w:color="auto" w:fill="F2F2F2" w:themeFill="background1" w:themeFillShade="F2"/>
            <w:noWrap/>
            <w:vAlign w:val="center"/>
            <w:hideMark/>
          </w:tcPr>
          <w:p w:rsidR="00A800D3" w:rsidRPr="006B3D55" w:rsidRDefault="00FC0D5C"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B</w:t>
            </w:r>
            <w:r w:rsidR="00A800D3" w:rsidRPr="006B3D55">
              <w:rPr>
                <w:rFonts w:ascii="Calibri" w:eastAsia="Times New Roman" w:hAnsi="Calibri" w:cs="Calibri"/>
                <w:b/>
                <w:bCs/>
                <w:sz w:val="16"/>
                <w:szCs w:val="16"/>
                <w:lang w:val="de-AT" w:eastAsia="de-AT"/>
              </w:rPr>
              <w:t>p in peaks</w:t>
            </w:r>
          </w:p>
        </w:tc>
        <w:tc>
          <w:tcPr>
            <w:tcW w:w="1559" w:type="dxa"/>
            <w:shd w:val="clear" w:color="auto" w:fill="F2F2F2" w:themeFill="background1" w:themeFillShade="F2"/>
            <w:vAlign w:val="center"/>
            <w:hideMark/>
          </w:tcPr>
          <w:p w:rsidR="00A800D3" w:rsidRPr="006B3D55" w:rsidRDefault="00A800D3" w:rsidP="00805F82">
            <w:pPr>
              <w:spacing w:line="240" w:lineRule="auto"/>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Repeat enrichment in peaks</w:t>
            </w:r>
          </w:p>
        </w:tc>
        <w:tc>
          <w:tcPr>
            <w:tcW w:w="1559" w:type="dxa"/>
            <w:shd w:val="clear" w:color="auto" w:fill="F2F2F2" w:themeFill="background1" w:themeFillShade="F2"/>
            <w:vAlign w:val="center"/>
            <w:hideMark/>
          </w:tcPr>
          <w:p w:rsidR="00A800D3" w:rsidRPr="00FE781B" w:rsidRDefault="00A800D3" w:rsidP="00805F82">
            <w:pPr>
              <w:spacing w:line="240" w:lineRule="auto"/>
              <w:jc w:val="left"/>
              <w:rPr>
                <w:rFonts w:ascii="Calibri" w:eastAsia="Times New Roman" w:hAnsi="Calibri" w:cs="Calibri"/>
                <w:b/>
                <w:bCs/>
                <w:sz w:val="16"/>
                <w:szCs w:val="16"/>
                <w:lang w:eastAsia="de-AT"/>
              </w:rPr>
            </w:pPr>
            <w:r w:rsidRPr="00FE781B">
              <w:rPr>
                <w:rFonts w:ascii="Calibri" w:eastAsia="Times New Roman" w:hAnsi="Calibri" w:cs="Calibri"/>
                <w:b/>
                <w:bCs/>
                <w:sz w:val="16"/>
                <w:szCs w:val="16"/>
                <w:lang w:eastAsia="de-AT"/>
              </w:rPr>
              <w:t>No. of overlapping peaks</w:t>
            </w:r>
            <w:r w:rsidR="00FE781B" w:rsidRPr="00FE781B">
              <w:rPr>
                <w:rFonts w:ascii="Calibri" w:eastAsia="Times New Roman" w:hAnsi="Calibri" w:cs="Calibri"/>
                <w:b/>
                <w:bCs/>
                <w:sz w:val="16"/>
                <w:szCs w:val="16"/>
                <w:lang w:eastAsia="de-AT"/>
              </w:rPr>
              <w:t xml:space="preserve"> an</w:t>
            </w:r>
            <w:r w:rsidR="00FE781B">
              <w:rPr>
                <w:rFonts w:ascii="Calibri" w:eastAsia="Times New Roman" w:hAnsi="Calibri" w:cs="Calibri"/>
                <w:b/>
                <w:bCs/>
                <w:sz w:val="16"/>
                <w:szCs w:val="16"/>
                <w:lang w:eastAsia="de-AT"/>
              </w:rPr>
              <w:t>d summits</w:t>
            </w:r>
          </w:p>
        </w:tc>
        <w:tc>
          <w:tcPr>
            <w:tcW w:w="993" w:type="dxa"/>
            <w:shd w:val="clear" w:color="auto" w:fill="F2F2F2" w:themeFill="background1" w:themeFillShade="F2"/>
            <w:vAlign w:val="center"/>
            <w:hideMark/>
          </w:tcPr>
          <w:p w:rsidR="00A800D3" w:rsidRPr="006B3D55" w:rsidRDefault="00A800D3"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Mean peak height</w:t>
            </w:r>
            <w:r w:rsidRPr="006B3D55">
              <w:rPr>
                <w:rFonts w:ascii="Calibri" w:eastAsia="Times New Roman" w:hAnsi="Calibri" w:cs="Calibri"/>
                <w:b/>
                <w:bCs/>
                <w:sz w:val="16"/>
                <w:szCs w:val="16"/>
                <w:lang w:val="de-AT" w:eastAsia="de-AT"/>
              </w:rPr>
              <w:t xml:space="preserve"> </w:t>
            </w:r>
          </w:p>
        </w:tc>
        <w:tc>
          <w:tcPr>
            <w:tcW w:w="693" w:type="dxa"/>
            <w:shd w:val="clear" w:color="auto" w:fill="F2F2F2" w:themeFill="background1" w:themeFillShade="F2"/>
            <w:vAlign w:val="center"/>
            <w:hideMark/>
          </w:tcPr>
          <w:p w:rsidR="00A800D3" w:rsidRPr="006B3D55" w:rsidRDefault="00A800D3" w:rsidP="00805F82">
            <w:pPr>
              <w:spacing w:line="240" w:lineRule="auto"/>
              <w:jc w:val="left"/>
              <w:rPr>
                <w:rFonts w:ascii="Calibri" w:eastAsia="Times New Roman" w:hAnsi="Calibri" w:cs="Calibri"/>
                <w:b/>
                <w:bCs/>
                <w:sz w:val="16"/>
                <w:szCs w:val="16"/>
                <w:lang w:val="de-AT" w:eastAsia="de-AT"/>
              </w:rPr>
            </w:pPr>
            <w:r w:rsidRPr="006B3D55">
              <w:rPr>
                <w:rFonts w:ascii="Calibri" w:eastAsia="Times New Roman" w:hAnsi="Calibri" w:cs="Calibri"/>
                <w:b/>
                <w:bCs/>
                <w:sz w:val="16"/>
                <w:szCs w:val="16"/>
                <w:lang w:val="de-AT" w:eastAsia="de-AT"/>
              </w:rPr>
              <w:t>No. of motifs</w:t>
            </w:r>
          </w:p>
        </w:tc>
        <w:tc>
          <w:tcPr>
            <w:tcW w:w="992" w:type="dxa"/>
            <w:shd w:val="clear" w:color="auto" w:fill="F2F2F2" w:themeFill="background1" w:themeFillShade="F2"/>
            <w:vAlign w:val="center"/>
            <w:hideMark/>
          </w:tcPr>
          <w:p w:rsidR="00A800D3" w:rsidRPr="006B3D55" w:rsidRDefault="00A800D3" w:rsidP="00805F82">
            <w:pPr>
              <w:spacing w:line="240" w:lineRule="auto"/>
              <w:rPr>
                <w:rFonts w:ascii="Calibri" w:eastAsia="Times New Roman" w:hAnsi="Calibri" w:cs="Calibri"/>
                <w:b/>
                <w:bCs/>
                <w:sz w:val="16"/>
                <w:szCs w:val="16"/>
                <w:lang w:val="de-AT" w:eastAsia="de-AT"/>
              </w:rPr>
            </w:pPr>
            <w:r w:rsidRPr="006B3D55">
              <w:rPr>
                <w:rFonts w:ascii="Calibri" w:eastAsia="Times New Roman" w:hAnsi="Calibri" w:cs="Calibri"/>
                <w:b/>
                <w:bCs/>
                <w:sz w:val="16"/>
                <w:szCs w:val="16"/>
                <w:lang w:val="de-AT" w:eastAsia="de-AT"/>
              </w:rPr>
              <w:t>Mean motif score</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6_Mm</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6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8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5.1</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79 (117)</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7.8</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5</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6</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0-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E+0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0.1</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39 (534)</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4</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99</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ER50B</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E+03</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1E+01</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7.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 (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ERVL-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L</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3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6E+0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9.9</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53 (652)</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6</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18</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IS_Mm</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5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8.9</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8 (16)</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7.2</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0</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1</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D</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4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6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9 (13)</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9</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1</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6-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3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5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1.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6 (153)</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7.6</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5</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8</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9.0</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 (3)</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0</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ETN_Mm</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0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6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8.6</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2 (95)</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8.1</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8</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uRRS-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8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6.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6 (6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0.9</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5</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0</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IS_Mus</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5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1.6</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 (12)</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8.6</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5</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7</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4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9 (55)</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7.4</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9</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4</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47_MM</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1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4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 (3)</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7</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6</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IS4</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0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8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 (3)</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2</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MVL30-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7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7.8</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 (2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6.0</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6</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0</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MER21A</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2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9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7.0</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 (1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7.7</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3</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B</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2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6.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 (3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1</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9</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27</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7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0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8</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8 (4)</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8.8</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1</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MERGLN-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8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3 (3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8.1</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8</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8</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IS5</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8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8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0</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 (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8.5</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0</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9C</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5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9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1</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 (2)</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6.5</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5_Mm</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5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3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0</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 (3)</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8.8</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3</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ER90</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6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1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9</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 (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1</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8</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IAPEz-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E+07</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E+0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7</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98 (27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3.4</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2</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0A</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2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3 (5)</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7.9</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IAPLTR3-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3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0 (27)</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6</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5</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IAPLTR1a_Mm</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6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1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5 (1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3.5</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0B</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6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4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 (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ERVL_2A-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L</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1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1</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8 (38)</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4.0</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9</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9E</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6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8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6</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6 (5)</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4</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C</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2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1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6</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 (2)</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4.0</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7</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0</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1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6.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5 (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IAPLTR2b</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8</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5 (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6</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23</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0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8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8</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7 (2)</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6.9</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5</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MER16-int</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0E+06</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1E+0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5</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3 (3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6.4</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8</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IAPEY2_LTR</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4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9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4</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9 (7)</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3</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10D</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9E+05</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6E+0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3</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 (2)</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0.4</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MER110</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1</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9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6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 (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2.7</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3.6</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9B</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7.6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0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1</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 (1)</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2.9</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1</w:t>
            </w:r>
          </w:p>
        </w:tc>
        <w:tc>
          <w:tcPr>
            <w:tcW w:w="992"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2</w:t>
            </w:r>
          </w:p>
        </w:tc>
      </w:tr>
      <w:tr w:rsidR="00A800D3" w:rsidRPr="006B3D55" w:rsidTr="00FC0D5C">
        <w:trPr>
          <w:cantSplit/>
          <w:trHeight w:hRule="exact" w:val="227"/>
          <w:jc w:val="center"/>
        </w:trPr>
        <w:tc>
          <w:tcPr>
            <w:tcW w:w="1166"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RLTR44C</w:t>
            </w:r>
          </w:p>
        </w:tc>
        <w:tc>
          <w:tcPr>
            <w:tcW w:w="66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LTR</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ERVK</w:t>
            </w:r>
          </w:p>
        </w:tc>
        <w:tc>
          <w:tcPr>
            <w:tcW w:w="850"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8.0E+04</w:t>
            </w:r>
          </w:p>
        </w:tc>
        <w:tc>
          <w:tcPr>
            <w:tcW w:w="70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4.1E+02</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5.0</w:t>
            </w:r>
          </w:p>
        </w:tc>
        <w:tc>
          <w:tcPr>
            <w:tcW w:w="1559"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2 (0)</w:t>
            </w:r>
          </w:p>
        </w:tc>
        <w:tc>
          <w:tcPr>
            <w:tcW w:w="9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693" w:type="dxa"/>
            <w:vAlign w:val="center"/>
            <w:hideMark/>
          </w:tcPr>
          <w:p w:rsidR="00A800D3" w:rsidRPr="006B3D55" w:rsidRDefault="00A800D3" w:rsidP="00805F82">
            <w:pPr>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c>
          <w:tcPr>
            <w:tcW w:w="992" w:type="dxa"/>
            <w:vAlign w:val="center"/>
            <w:hideMark/>
          </w:tcPr>
          <w:p w:rsidR="00A800D3" w:rsidRPr="006B3D55" w:rsidRDefault="00A800D3" w:rsidP="00253BBA">
            <w:pPr>
              <w:keepNext/>
              <w:spacing w:line="240" w:lineRule="auto"/>
              <w:jc w:val="left"/>
              <w:rPr>
                <w:rFonts w:ascii="Calibri" w:eastAsia="Times New Roman" w:hAnsi="Calibri" w:cs="Calibri"/>
                <w:color w:val="000000"/>
                <w:sz w:val="16"/>
                <w:szCs w:val="16"/>
                <w:lang w:val="de-AT" w:eastAsia="de-AT"/>
              </w:rPr>
            </w:pPr>
            <w:r w:rsidRPr="006B3D55">
              <w:rPr>
                <w:rFonts w:ascii="Calibri" w:eastAsia="Times New Roman" w:hAnsi="Calibri" w:cs="Calibri"/>
                <w:color w:val="000000"/>
                <w:sz w:val="16"/>
                <w:szCs w:val="16"/>
                <w:lang w:val="de-AT" w:eastAsia="de-AT"/>
              </w:rPr>
              <w:t>-</w:t>
            </w:r>
          </w:p>
        </w:tc>
      </w:tr>
    </w:tbl>
    <w:p w:rsidR="00253BBA" w:rsidRDefault="00253BBA" w:rsidP="00253BBA">
      <w:pPr>
        <w:pStyle w:val="Caption"/>
      </w:pPr>
    </w:p>
    <w:p w:rsidR="004E0166" w:rsidRDefault="00253BBA" w:rsidP="00253BBA">
      <w:pPr>
        <w:pStyle w:val="Caption"/>
      </w:pPr>
      <w:r>
        <w:t xml:space="preserve">The table shows the coverage </w:t>
      </w:r>
      <w:r w:rsidR="003071BA">
        <w:t xml:space="preserve">of </w:t>
      </w:r>
      <w:r w:rsidR="00DC225C">
        <w:t>Repbase LTR elements</w:t>
      </w:r>
      <w:r w:rsidR="003071BA">
        <w:t xml:space="preserve"> in the mouse genome and in determined </w:t>
      </w:r>
      <w:r w:rsidR="00DC225C">
        <w:t xml:space="preserve">6499 </w:t>
      </w:r>
      <w:r w:rsidR="003071BA">
        <w:t>ChIP-seq peak regions</w:t>
      </w:r>
      <w:r w:rsidR="00DC225C">
        <w:t xml:space="preserve">. The enrichment in ChIP-seq peaks was calculated as the ratio of the peak proportion that is overlapping with the repeat to the percentage of the mouse genome that is annotated with the repeat. The number of ChIP-seq peaks that have at least one bp overlap with elements of a given LTR repeat type are shown, the number of peak summits that are located within repeats is shown in parentheses. </w:t>
      </w:r>
      <w:r w:rsidR="004E0166">
        <w:t>The genomic coordinates of all ZFP809 target motifs that</w:t>
      </w:r>
      <w:r w:rsidR="004E0166" w:rsidRPr="004E0166">
        <w:t xml:space="preserve"> </w:t>
      </w:r>
      <w:r w:rsidR="004E0166">
        <w:t xml:space="preserve">have been identified in ChIP-seq peaks by </w:t>
      </w:r>
      <w:proofErr w:type="spellStart"/>
      <w:r w:rsidR="004E0166" w:rsidRPr="008B2362">
        <w:rPr>
          <w:i/>
        </w:rPr>
        <w:t>CisFinder</w:t>
      </w:r>
      <w:proofErr w:type="spellEnd"/>
      <w:r w:rsidR="004E0166">
        <w:t xml:space="preserve"> were correlated with the coordinates of Repbase repeats to identify motifs that overlap by at least one bp with a repeat type. The mean motif score indicates the similarity of repeat-specific motifs to the ZFP809 target motif identified in the 100 top-scored non-repetitive ChIP/seq peaks.</w:t>
      </w:r>
      <w:r w:rsidR="007378FF">
        <w:t xml:space="preserve"> Only LTR repeats that were at l</w:t>
      </w:r>
      <w:r w:rsidR="00EB6583">
        <w:t>east five fold enriched in peak</w:t>
      </w:r>
      <w:r w:rsidR="007378FF">
        <w:t xml:space="preserve"> regions are shown.</w:t>
      </w:r>
    </w:p>
    <w:p w:rsidR="00A800D3" w:rsidRDefault="00687863" w:rsidP="00BF7F23">
      <w:pPr>
        <w:pageBreakBefore/>
      </w:pPr>
      <w:r>
        <w:lastRenderedPageBreak/>
        <w:t>Supplementary T</w:t>
      </w:r>
      <w:r w:rsidR="00914C20">
        <w:t>able S3</w:t>
      </w:r>
      <w:r w:rsidR="00BF7F23">
        <w:t>.2</w:t>
      </w:r>
      <w:r w:rsidR="00E3052D">
        <w:t xml:space="preserve">: </w:t>
      </w:r>
      <w:r w:rsidR="0071248C">
        <w:t xml:space="preserve">Non-LTR </w:t>
      </w:r>
      <w:r w:rsidR="00E3052D">
        <w:t>repeat enrichment in ZFP809 ChIP-seq peaks</w:t>
      </w:r>
    </w:p>
    <w:tbl>
      <w:tblPr>
        <w:tblStyle w:val="TableGrid"/>
        <w:tblpPr w:leftFromText="141" w:rightFromText="141" w:vertAnchor="text" w:horzAnchor="margin" w:tblpXSpec="center" w:tblpY="126"/>
        <w:tblW w:w="10173" w:type="dxa"/>
        <w:jc w:val="center"/>
        <w:tblLayout w:type="fixed"/>
        <w:tblLook w:val="04A0" w:firstRow="1" w:lastRow="0" w:firstColumn="1" w:lastColumn="0" w:noHBand="0" w:noVBand="1"/>
      </w:tblPr>
      <w:tblGrid>
        <w:gridCol w:w="1224"/>
        <w:gridCol w:w="1276"/>
        <w:gridCol w:w="869"/>
        <w:gridCol w:w="850"/>
        <w:gridCol w:w="1559"/>
        <w:gridCol w:w="1701"/>
        <w:gridCol w:w="993"/>
        <w:gridCol w:w="708"/>
        <w:gridCol w:w="993"/>
      </w:tblGrid>
      <w:tr w:rsidR="00A800D3" w:rsidRPr="001D00DA" w:rsidTr="00253BBA">
        <w:trPr>
          <w:trHeight w:hRule="exact" w:val="440"/>
          <w:jc w:val="center"/>
        </w:trPr>
        <w:tc>
          <w:tcPr>
            <w:tcW w:w="1224" w:type="dxa"/>
            <w:shd w:val="clear" w:color="auto" w:fill="F2F2F2" w:themeFill="background1" w:themeFillShade="F2"/>
            <w:noWrap/>
            <w:vAlign w:val="center"/>
            <w:hideMark/>
          </w:tcPr>
          <w:p w:rsidR="00A800D3" w:rsidRPr="001D00DA" w:rsidRDefault="00253BBA"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R</w:t>
            </w:r>
            <w:r w:rsidR="00A800D3" w:rsidRPr="001D00DA">
              <w:rPr>
                <w:rFonts w:ascii="Calibri" w:eastAsia="Times New Roman" w:hAnsi="Calibri" w:cs="Calibri"/>
                <w:b/>
                <w:bCs/>
                <w:sz w:val="16"/>
                <w:szCs w:val="16"/>
                <w:lang w:val="de-AT" w:eastAsia="de-AT"/>
              </w:rPr>
              <w:t>epeat</w:t>
            </w:r>
          </w:p>
        </w:tc>
        <w:tc>
          <w:tcPr>
            <w:tcW w:w="1276" w:type="dxa"/>
            <w:shd w:val="clear" w:color="auto" w:fill="F2F2F2" w:themeFill="background1" w:themeFillShade="F2"/>
            <w:noWrap/>
            <w:vAlign w:val="center"/>
            <w:hideMark/>
          </w:tcPr>
          <w:p w:rsidR="00A800D3" w:rsidRPr="001D00DA" w:rsidRDefault="00253BBA"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C</w:t>
            </w:r>
            <w:r w:rsidR="00A800D3" w:rsidRPr="001D00DA">
              <w:rPr>
                <w:rFonts w:ascii="Calibri" w:eastAsia="Times New Roman" w:hAnsi="Calibri" w:cs="Calibri"/>
                <w:b/>
                <w:bCs/>
                <w:sz w:val="16"/>
                <w:szCs w:val="16"/>
                <w:lang w:val="de-AT" w:eastAsia="de-AT"/>
              </w:rPr>
              <w:t>lass</w:t>
            </w:r>
          </w:p>
        </w:tc>
        <w:tc>
          <w:tcPr>
            <w:tcW w:w="869" w:type="dxa"/>
            <w:shd w:val="clear" w:color="auto" w:fill="F2F2F2" w:themeFill="background1" w:themeFillShade="F2"/>
            <w:noWrap/>
            <w:vAlign w:val="center"/>
            <w:hideMark/>
          </w:tcPr>
          <w:p w:rsidR="00A800D3" w:rsidRPr="001D00DA" w:rsidRDefault="00253BBA"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B</w:t>
            </w:r>
            <w:r w:rsidR="00A800D3" w:rsidRPr="001D00DA">
              <w:rPr>
                <w:rFonts w:ascii="Calibri" w:eastAsia="Times New Roman" w:hAnsi="Calibri" w:cs="Calibri"/>
                <w:b/>
                <w:bCs/>
                <w:sz w:val="16"/>
                <w:szCs w:val="16"/>
                <w:lang w:val="de-AT" w:eastAsia="de-AT"/>
              </w:rPr>
              <w:t>p in genome</w:t>
            </w:r>
          </w:p>
        </w:tc>
        <w:tc>
          <w:tcPr>
            <w:tcW w:w="850" w:type="dxa"/>
            <w:shd w:val="clear" w:color="auto" w:fill="F2F2F2" w:themeFill="background1" w:themeFillShade="F2"/>
            <w:noWrap/>
            <w:vAlign w:val="center"/>
            <w:hideMark/>
          </w:tcPr>
          <w:p w:rsidR="00A800D3" w:rsidRPr="001D00DA" w:rsidRDefault="00253BBA" w:rsidP="00805F82">
            <w:pPr>
              <w:spacing w:line="240" w:lineRule="auto"/>
              <w:jc w:val="left"/>
              <w:rPr>
                <w:rFonts w:ascii="Calibri" w:eastAsia="Times New Roman" w:hAnsi="Calibri" w:cs="Calibri"/>
                <w:b/>
                <w:bCs/>
                <w:sz w:val="16"/>
                <w:szCs w:val="16"/>
                <w:lang w:val="de-AT" w:eastAsia="de-AT"/>
              </w:rPr>
            </w:pPr>
            <w:r>
              <w:rPr>
                <w:rFonts w:ascii="Calibri" w:eastAsia="Times New Roman" w:hAnsi="Calibri" w:cs="Calibri"/>
                <w:b/>
                <w:bCs/>
                <w:sz w:val="16"/>
                <w:szCs w:val="16"/>
                <w:lang w:val="de-AT" w:eastAsia="de-AT"/>
              </w:rPr>
              <w:t>B</w:t>
            </w:r>
            <w:r w:rsidR="00A800D3" w:rsidRPr="001D00DA">
              <w:rPr>
                <w:rFonts w:ascii="Calibri" w:eastAsia="Times New Roman" w:hAnsi="Calibri" w:cs="Calibri"/>
                <w:b/>
                <w:bCs/>
                <w:sz w:val="16"/>
                <w:szCs w:val="16"/>
                <w:lang w:val="de-AT" w:eastAsia="de-AT"/>
              </w:rPr>
              <w:t>p in peaks</w:t>
            </w:r>
          </w:p>
        </w:tc>
        <w:tc>
          <w:tcPr>
            <w:tcW w:w="1559" w:type="dxa"/>
            <w:shd w:val="clear" w:color="auto" w:fill="F2F2F2" w:themeFill="background1" w:themeFillShade="F2"/>
            <w:vAlign w:val="center"/>
            <w:hideMark/>
          </w:tcPr>
          <w:p w:rsidR="00A800D3" w:rsidRPr="001D00DA" w:rsidRDefault="00A800D3" w:rsidP="00805F82">
            <w:pPr>
              <w:spacing w:line="240" w:lineRule="auto"/>
              <w:jc w:val="left"/>
              <w:rPr>
                <w:rFonts w:ascii="Calibri" w:eastAsia="Times New Roman" w:hAnsi="Calibri" w:cs="Calibri"/>
                <w:b/>
                <w:bCs/>
                <w:sz w:val="16"/>
                <w:szCs w:val="16"/>
                <w:lang w:val="de-AT" w:eastAsia="de-AT"/>
              </w:rPr>
            </w:pPr>
            <w:r w:rsidRPr="001D00DA">
              <w:rPr>
                <w:rFonts w:ascii="Calibri" w:eastAsia="Times New Roman" w:hAnsi="Calibri" w:cs="Calibri"/>
                <w:b/>
                <w:bCs/>
                <w:sz w:val="16"/>
                <w:szCs w:val="16"/>
                <w:lang w:val="de-AT" w:eastAsia="de-AT"/>
              </w:rPr>
              <w:t>R</w:t>
            </w:r>
            <w:r>
              <w:rPr>
                <w:rFonts w:ascii="Calibri" w:eastAsia="Times New Roman" w:hAnsi="Calibri" w:cs="Calibri"/>
                <w:b/>
                <w:bCs/>
                <w:sz w:val="16"/>
                <w:szCs w:val="16"/>
                <w:lang w:val="de-AT" w:eastAsia="de-AT"/>
              </w:rPr>
              <w:t>epeat enrichment in peaks</w:t>
            </w:r>
          </w:p>
        </w:tc>
        <w:tc>
          <w:tcPr>
            <w:tcW w:w="1701" w:type="dxa"/>
            <w:shd w:val="clear" w:color="auto" w:fill="F2F2F2" w:themeFill="background1" w:themeFillShade="F2"/>
            <w:vAlign w:val="center"/>
            <w:hideMark/>
          </w:tcPr>
          <w:p w:rsidR="00A800D3" w:rsidRPr="001D00DA" w:rsidRDefault="00A800D3" w:rsidP="00805F82">
            <w:pPr>
              <w:spacing w:line="240" w:lineRule="auto"/>
              <w:jc w:val="left"/>
              <w:rPr>
                <w:rFonts w:ascii="Calibri" w:eastAsia="Times New Roman" w:hAnsi="Calibri" w:cs="Calibri"/>
                <w:b/>
                <w:bCs/>
                <w:sz w:val="16"/>
                <w:szCs w:val="16"/>
                <w:lang w:val="de-AT" w:eastAsia="de-AT"/>
              </w:rPr>
            </w:pPr>
            <w:r w:rsidRPr="001D00DA">
              <w:rPr>
                <w:rFonts w:ascii="Calibri" w:eastAsia="Times New Roman" w:hAnsi="Calibri" w:cs="Calibri"/>
                <w:b/>
                <w:bCs/>
                <w:sz w:val="16"/>
                <w:szCs w:val="16"/>
                <w:lang w:val="de-AT" w:eastAsia="de-AT"/>
              </w:rPr>
              <w:t>No. of overlapping peaks</w:t>
            </w:r>
            <w:r w:rsidR="00617930">
              <w:rPr>
                <w:rFonts w:ascii="Calibri" w:eastAsia="Times New Roman" w:hAnsi="Calibri" w:cs="Calibri"/>
                <w:b/>
                <w:bCs/>
                <w:sz w:val="16"/>
                <w:szCs w:val="16"/>
                <w:lang w:val="de-AT" w:eastAsia="de-AT"/>
              </w:rPr>
              <w:t xml:space="preserve"> (and summits)</w:t>
            </w:r>
          </w:p>
        </w:tc>
        <w:tc>
          <w:tcPr>
            <w:tcW w:w="993" w:type="dxa"/>
            <w:shd w:val="clear" w:color="auto" w:fill="F2F2F2" w:themeFill="background1" w:themeFillShade="F2"/>
            <w:vAlign w:val="center"/>
            <w:hideMark/>
          </w:tcPr>
          <w:p w:rsidR="00A800D3" w:rsidRPr="001D00DA" w:rsidRDefault="00A800D3" w:rsidP="00805F82">
            <w:pPr>
              <w:spacing w:line="240" w:lineRule="auto"/>
              <w:jc w:val="left"/>
              <w:rPr>
                <w:rFonts w:ascii="Calibri" w:eastAsia="Times New Roman" w:hAnsi="Calibri" w:cs="Calibri"/>
                <w:b/>
                <w:bCs/>
                <w:sz w:val="16"/>
                <w:szCs w:val="16"/>
                <w:lang w:val="de-AT" w:eastAsia="de-AT"/>
              </w:rPr>
            </w:pPr>
            <w:r w:rsidRPr="001D00DA">
              <w:rPr>
                <w:rFonts w:ascii="Calibri" w:eastAsia="Times New Roman" w:hAnsi="Calibri" w:cs="Calibri"/>
                <w:b/>
                <w:bCs/>
                <w:sz w:val="16"/>
                <w:szCs w:val="16"/>
                <w:lang w:val="de-AT" w:eastAsia="de-AT"/>
              </w:rPr>
              <w:t>Mean peak height</w:t>
            </w:r>
          </w:p>
        </w:tc>
        <w:tc>
          <w:tcPr>
            <w:tcW w:w="708" w:type="dxa"/>
            <w:shd w:val="clear" w:color="auto" w:fill="F2F2F2" w:themeFill="background1" w:themeFillShade="F2"/>
            <w:vAlign w:val="center"/>
            <w:hideMark/>
          </w:tcPr>
          <w:p w:rsidR="00A800D3" w:rsidRPr="001D00DA" w:rsidRDefault="00A800D3" w:rsidP="00805F82">
            <w:pPr>
              <w:spacing w:line="240" w:lineRule="auto"/>
              <w:jc w:val="left"/>
              <w:rPr>
                <w:rFonts w:ascii="Calibri" w:eastAsia="Times New Roman" w:hAnsi="Calibri" w:cs="Calibri"/>
                <w:b/>
                <w:bCs/>
                <w:sz w:val="16"/>
                <w:szCs w:val="16"/>
                <w:lang w:val="de-AT" w:eastAsia="de-AT"/>
              </w:rPr>
            </w:pPr>
            <w:r w:rsidRPr="001D00DA">
              <w:rPr>
                <w:rFonts w:ascii="Calibri" w:eastAsia="Times New Roman" w:hAnsi="Calibri" w:cs="Calibri"/>
                <w:b/>
                <w:bCs/>
                <w:sz w:val="16"/>
                <w:szCs w:val="16"/>
                <w:lang w:val="de-AT" w:eastAsia="de-AT"/>
              </w:rPr>
              <w:t>No. of motifs</w:t>
            </w:r>
          </w:p>
        </w:tc>
        <w:tc>
          <w:tcPr>
            <w:tcW w:w="993" w:type="dxa"/>
            <w:shd w:val="clear" w:color="auto" w:fill="F2F2F2" w:themeFill="background1" w:themeFillShade="F2"/>
            <w:vAlign w:val="center"/>
            <w:hideMark/>
          </w:tcPr>
          <w:p w:rsidR="00A800D3" w:rsidRPr="001D00DA" w:rsidRDefault="00A800D3" w:rsidP="00805F82">
            <w:pPr>
              <w:spacing w:line="240" w:lineRule="auto"/>
              <w:jc w:val="left"/>
              <w:rPr>
                <w:rFonts w:ascii="Calibri" w:eastAsia="Times New Roman" w:hAnsi="Calibri" w:cs="Calibri"/>
                <w:b/>
                <w:bCs/>
                <w:sz w:val="16"/>
                <w:szCs w:val="16"/>
                <w:lang w:val="de-AT" w:eastAsia="de-AT"/>
              </w:rPr>
            </w:pPr>
            <w:r w:rsidRPr="001D00DA">
              <w:rPr>
                <w:rFonts w:ascii="Calibri" w:eastAsia="Times New Roman" w:hAnsi="Calibri" w:cs="Calibri"/>
                <w:b/>
                <w:bCs/>
                <w:sz w:val="16"/>
                <w:szCs w:val="16"/>
                <w:lang w:val="de-AT" w:eastAsia="de-AT"/>
              </w:rPr>
              <w:t>Mean motif score</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RNA-Arg-AGG</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RNA</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3E+02</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77.1</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T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1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5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4.6</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TA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4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9.0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1.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GGGA)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3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3.0</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5.1</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8</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CT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7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9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8.8</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3.9</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U3</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nRNA</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9.1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1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3.6</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5.4</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AG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3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6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5.9</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RNA-Ile-ATT</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RNA</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6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4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7.2</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TGG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4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E+03</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6.8</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4(9)</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9.6</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3</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C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7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0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5.0</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6</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1</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AGCC)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7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0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2.7</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3)</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8.2</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0</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7E+02</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0E+00</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0</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G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9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4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8</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9.6</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CCAA)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7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9.8</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0</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8</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CCA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3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E+03</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8.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4)</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0.3</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1</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AG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4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3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7.4</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0</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0</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TAG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5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E+03</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7.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5)</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4.8</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CC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3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7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3.8</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3</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TA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6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8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3.0</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5</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TGGG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2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2</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CCC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3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6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1</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RNA-Lys-AAG</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tRNA</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2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4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8</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GGC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4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7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7</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3</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0</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CCTAA)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1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1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3)</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7.1</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4</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LSU-rRNA_Hsa</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rRNA</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2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6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2</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3.9</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7</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GGT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2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8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9.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GGGT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1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8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9.2</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6</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5</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ACAC)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8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2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7</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86.4</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0</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AA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4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3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8</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0</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GC_rich</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Low_complexity</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0E+05</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0E+03</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6</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9(6)</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5.1</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7</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5</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TC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7.6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4.7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6.0</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8</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L5</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LINE</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2E+04</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3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5</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1)</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4.3</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GGGAA)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E+05</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7E+02</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2)</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5.1</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r w:rsidR="00A800D3" w:rsidRPr="001D00DA" w:rsidTr="00253BBA">
        <w:trPr>
          <w:trHeight w:hRule="exact" w:val="227"/>
          <w:jc w:val="center"/>
        </w:trPr>
        <w:tc>
          <w:tcPr>
            <w:tcW w:w="1224"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CGAG)n</w:t>
            </w:r>
          </w:p>
        </w:tc>
        <w:tc>
          <w:tcPr>
            <w:tcW w:w="1276"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Simple_repeat</w:t>
            </w:r>
          </w:p>
        </w:tc>
        <w:tc>
          <w:tcPr>
            <w:tcW w:w="86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3.9E+03</w:t>
            </w:r>
          </w:p>
        </w:tc>
        <w:tc>
          <w:tcPr>
            <w:tcW w:w="850"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2.1E+01</w:t>
            </w:r>
          </w:p>
        </w:tc>
        <w:tc>
          <w:tcPr>
            <w:tcW w:w="1559"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5.3</w:t>
            </w:r>
          </w:p>
        </w:tc>
        <w:tc>
          <w:tcPr>
            <w:tcW w:w="1701"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1(0)</w:t>
            </w:r>
          </w:p>
        </w:tc>
        <w:tc>
          <w:tcPr>
            <w:tcW w:w="993"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708" w:type="dxa"/>
            <w:vAlign w:val="center"/>
            <w:hideMark/>
          </w:tcPr>
          <w:p w:rsidR="00A800D3" w:rsidRPr="001D00DA" w:rsidRDefault="00A800D3" w:rsidP="00805F82">
            <w:pPr>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c>
          <w:tcPr>
            <w:tcW w:w="993" w:type="dxa"/>
            <w:vAlign w:val="center"/>
            <w:hideMark/>
          </w:tcPr>
          <w:p w:rsidR="00A800D3" w:rsidRPr="001D00DA" w:rsidRDefault="00A800D3" w:rsidP="004E0166">
            <w:pPr>
              <w:keepNext/>
              <w:spacing w:line="240" w:lineRule="auto"/>
              <w:rPr>
                <w:rFonts w:ascii="Calibri" w:eastAsia="Times New Roman" w:hAnsi="Calibri" w:cs="Calibri"/>
                <w:color w:val="000000"/>
                <w:sz w:val="16"/>
                <w:szCs w:val="16"/>
                <w:lang w:val="de-AT" w:eastAsia="de-AT"/>
              </w:rPr>
            </w:pPr>
            <w:r w:rsidRPr="001D00DA">
              <w:rPr>
                <w:rFonts w:ascii="Calibri" w:eastAsia="Times New Roman" w:hAnsi="Calibri" w:cs="Calibri"/>
                <w:color w:val="000000"/>
                <w:sz w:val="16"/>
                <w:szCs w:val="16"/>
                <w:lang w:val="de-AT" w:eastAsia="de-AT"/>
              </w:rPr>
              <w:t>-</w:t>
            </w:r>
          </w:p>
        </w:tc>
      </w:tr>
    </w:tbl>
    <w:p w:rsidR="004E0166" w:rsidRDefault="004E0166" w:rsidP="004E0166">
      <w:pPr>
        <w:pStyle w:val="Caption"/>
        <w:framePr w:hSpace="141" w:wrap="around" w:vAnchor="text" w:hAnchor="margin" w:xAlign="center" w:y="126"/>
      </w:pPr>
      <w:r>
        <w:t xml:space="preserve">Table </w:t>
      </w:r>
      <w:r>
        <w:fldChar w:fldCharType="begin"/>
      </w:r>
      <w:r>
        <w:instrText xml:space="preserve"> SEQ Table \* ARABIC </w:instrText>
      </w:r>
      <w:r>
        <w:fldChar w:fldCharType="separate"/>
      </w:r>
      <w:r w:rsidR="00D96F2A">
        <w:rPr>
          <w:noProof/>
        </w:rPr>
        <w:t>1</w:t>
      </w:r>
      <w:r>
        <w:fldChar w:fldCharType="end"/>
      </w:r>
    </w:p>
    <w:p w:rsidR="004E0166" w:rsidRDefault="004E0166" w:rsidP="004E0166">
      <w:pPr>
        <w:pStyle w:val="Caption"/>
        <w:framePr w:hSpace="141" w:wrap="around" w:vAnchor="text" w:hAnchor="margin" w:xAlign="center" w:y="126"/>
      </w:pPr>
      <w:r>
        <w:t xml:space="preserve">Table </w:t>
      </w:r>
      <w:r>
        <w:fldChar w:fldCharType="begin"/>
      </w:r>
      <w:r>
        <w:instrText xml:space="preserve"> SEQ Table \* ARABIC </w:instrText>
      </w:r>
      <w:r>
        <w:fldChar w:fldCharType="separate"/>
      </w:r>
      <w:r w:rsidR="00D96F2A">
        <w:rPr>
          <w:noProof/>
        </w:rPr>
        <w:t>2</w:t>
      </w:r>
      <w:r>
        <w:fldChar w:fldCharType="end"/>
      </w:r>
    </w:p>
    <w:p w:rsidR="004E0166" w:rsidRDefault="004E0166" w:rsidP="004E0166">
      <w:pPr>
        <w:pStyle w:val="Caption"/>
      </w:pPr>
    </w:p>
    <w:p w:rsidR="004E0166" w:rsidRPr="00A800D3" w:rsidRDefault="004E0166" w:rsidP="004E0166">
      <w:pPr>
        <w:pStyle w:val="Caption"/>
      </w:pPr>
      <w:r>
        <w:t>Non-LTR repeat enrichment in ZFP809 ChIP-seq peaks. See legend of Supplementary Table S</w:t>
      </w:r>
      <w:r w:rsidR="007378FF">
        <w:t>2.2 for explanation</w:t>
      </w:r>
    </w:p>
    <w:p w:rsidR="0072432C" w:rsidRPr="00A800D3" w:rsidRDefault="00914C20" w:rsidP="0072432C">
      <w:pPr>
        <w:pageBreakBefore/>
      </w:pPr>
      <w:r>
        <w:lastRenderedPageBreak/>
        <w:t>Supplementary Table S3</w:t>
      </w:r>
      <w:r w:rsidR="0072432C">
        <w:t>.3</w:t>
      </w:r>
      <w:r w:rsidR="0071248C">
        <w:t>: Primer sequences</w:t>
      </w:r>
    </w:p>
    <w:tbl>
      <w:tblPr>
        <w:tblW w:w="9229" w:type="dxa"/>
        <w:tblInd w:w="93" w:type="dxa"/>
        <w:tblLook w:val="04A0" w:firstRow="1" w:lastRow="0" w:firstColumn="1" w:lastColumn="0" w:noHBand="0" w:noVBand="1"/>
      </w:tblPr>
      <w:tblGrid>
        <w:gridCol w:w="2709"/>
        <w:gridCol w:w="567"/>
        <w:gridCol w:w="3284"/>
        <w:gridCol w:w="1620"/>
        <w:gridCol w:w="1049"/>
      </w:tblGrid>
      <w:tr w:rsidR="009414D4" w:rsidRPr="0072432C" w:rsidTr="008B2362">
        <w:trPr>
          <w:trHeight w:val="227"/>
        </w:trPr>
        <w:tc>
          <w:tcPr>
            <w:tcW w:w="2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9414D4" w:rsidRPr="0072432C" w:rsidRDefault="009414D4" w:rsidP="00616C98">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Primer target</w:t>
            </w:r>
          </w:p>
        </w:tc>
        <w:tc>
          <w:tcPr>
            <w:tcW w:w="567"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414D4" w:rsidRPr="0072432C" w:rsidRDefault="009414D4" w:rsidP="00616C98">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w:t>
            </w:r>
          </w:p>
        </w:tc>
        <w:tc>
          <w:tcPr>
            <w:tcW w:w="3284"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414D4" w:rsidRPr="0072432C" w:rsidRDefault="009414D4" w:rsidP="00616C9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S</w:t>
            </w:r>
            <w:r w:rsidRPr="0072432C">
              <w:rPr>
                <w:rFonts w:ascii="Arial" w:eastAsia="Times New Roman" w:hAnsi="Arial" w:cs="Arial"/>
                <w:color w:val="000000"/>
                <w:sz w:val="16"/>
                <w:szCs w:val="16"/>
                <w:lang w:eastAsia="en-GB"/>
              </w:rPr>
              <w:t>equence</w:t>
            </w:r>
          </w:p>
        </w:tc>
        <w:tc>
          <w:tcPr>
            <w:tcW w:w="1620"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414D4" w:rsidRPr="0072432C" w:rsidRDefault="009414D4" w:rsidP="00616C9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A</w:t>
            </w:r>
            <w:r w:rsidRPr="0072432C">
              <w:rPr>
                <w:rFonts w:ascii="Arial" w:eastAsia="Times New Roman" w:hAnsi="Arial" w:cs="Arial"/>
                <w:color w:val="000000"/>
                <w:sz w:val="16"/>
                <w:szCs w:val="16"/>
                <w:lang w:eastAsia="en-GB"/>
              </w:rPr>
              <w:t>pplication</w:t>
            </w:r>
          </w:p>
        </w:tc>
        <w:tc>
          <w:tcPr>
            <w:tcW w:w="1049" w:type="dxa"/>
            <w:tcBorders>
              <w:top w:val="single" w:sz="4" w:space="0" w:color="auto"/>
              <w:left w:val="nil"/>
              <w:bottom w:val="single" w:sz="4" w:space="0" w:color="auto"/>
              <w:right w:val="single" w:sz="4" w:space="0" w:color="auto"/>
            </w:tcBorders>
            <w:shd w:val="clear" w:color="auto" w:fill="F2F2F2" w:themeFill="background1" w:themeFillShade="F2"/>
            <w:vAlign w:val="center"/>
          </w:tcPr>
          <w:p w:rsidR="009414D4" w:rsidRPr="0072432C" w:rsidRDefault="009414D4" w:rsidP="00616C9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Amplicon size (bp)</w:t>
            </w:r>
          </w:p>
        </w:tc>
      </w:tr>
      <w:tr w:rsidR="009414D4"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LTR10-int</w:t>
            </w:r>
            <w:r w:rsidR="00A86740">
              <w:rPr>
                <w:rFonts w:ascii="Arial" w:eastAsia="Times New Roman" w:hAnsi="Arial" w:cs="Arial"/>
                <w:color w:val="000000"/>
                <w:sz w:val="16"/>
                <w:szCs w:val="16"/>
                <w:lang w:eastAsia="en-GB"/>
              </w:rPr>
              <w:t xml:space="preserve"> (71 copies)</w:t>
            </w:r>
          </w:p>
        </w:tc>
        <w:tc>
          <w:tcPr>
            <w:tcW w:w="567"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TGGTGGCCCGTACGGGGA </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14D4" w:rsidRPr="0072432C" w:rsidRDefault="009414D4"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hIP / RT-qPCR</w:t>
            </w:r>
          </w:p>
        </w:tc>
        <w:tc>
          <w:tcPr>
            <w:tcW w:w="1049" w:type="dxa"/>
            <w:vMerge w:val="restart"/>
            <w:tcBorders>
              <w:top w:val="nil"/>
              <w:left w:val="single" w:sz="4" w:space="0" w:color="auto"/>
              <w:right w:val="single" w:sz="4" w:space="0" w:color="auto"/>
            </w:tcBorders>
            <w:vAlign w:val="center"/>
          </w:tcPr>
          <w:p w:rsidR="009414D4" w:rsidRPr="0072432C" w:rsidRDefault="00DB4889"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8</w:t>
            </w:r>
          </w:p>
        </w:tc>
      </w:tr>
      <w:tr w:rsidR="009414D4"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CTCCTGGGGTTGCAAGTTTC</w:t>
            </w:r>
          </w:p>
        </w:tc>
        <w:tc>
          <w:tcPr>
            <w:tcW w:w="1620" w:type="dxa"/>
            <w:vMerge/>
            <w:tcBorders>
              <w:top w:val="nil"/>
              <w:left w:val="single" w:sz="4" w:space="0" w:color="auto"/>
              <w:bottom w:val="single" w:sz="4" w:space="0" w:color="auto"/>
              <w:right w:val="single" w:sz="4" w:space="0" w:color="auto"/>
            </w:tcBorders>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414D4" w:rsidRPr="0072432C" w:rsidRDefault="009414D4" w:rsidP="00DB4889">
            <w:pPr>
              <w:spacing w:after="0" w:line="240" w:lineRule="auto"/>
              <w:jc w:val="center"/>
              <w:rPr>
                <w:rFonts w:ascii="Arial" w:eastAsia="Times New Roman" w:hAnsi="Arial" w:cs="Arial"/>
                <w:color w:val="000000"/>
                <w:sz w:val="16"/>
                <w:szCs w:val="16"/>
                <w:lang w:eastAsia="en-GB"/>
              </w:rPr>
            </w:pPr>
          </w:p>
        </w:tc>
      </w:tr>
      <w:tr w:rsidR="009414D4"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MERV-L-</w:t>
            </w:r>
            <w:proofErr w:type="spellStart"/>
            <w:r w:rsidRPr="0072432C">
              <w:rPr>
                <w:rFonts w:ascii="Arial" w:eastAsia="Times New Roman" w:hAnsi="Arial" w:cs="Arial"/>
                <w:color w:val="000000"/>
                <w:sz w:val="16"/>
                <w:szCs w:val="16"/>
                <w:lang w:eastAsia="en-GB"/>
              </w:rPr>
              <w:t>int</w:t>
            </w:r>
            <w:proofErr w:type="spellEnd"/>
            <w:r w:rsidR="00A86740">
              <w:rPr>
                <w:rFonts w:ascii="Arial" w:eastAsia="Times New Roman" w:hAnsi="Arial" w:cs="Arial"/>
                <w:color w:val="000000"/>
                <w:sz w:val="16"/>
                <w:szCs w:val="16"/>
                <w:lang w:eastAsia="en-GB"/>
              </w:rPr>
              <w:t xml:space="preserve"> (613 copies)</w:t>
            </w:r>
          </w:p>
        </w:tc>
        <w:tc>
          <w:tcPr>
            <w:tcW w:w="567"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GAGGTTATGCTTGGGCTCA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14D4" w:rsidRPr="0072432C" w:rsidRDefault="009414D4"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hIP / RT-qPCR</w:t>
            </w:r>
          </w:p>
        </w:tc>
        <w:tc>
          <w:tcPr>
            <w:tcW w:w="1049" w:type="dxa"/>
            <w:vMerge w:val="restart"/>
            <w:tcBorders>
              <w:top w:val="nil"/>
              <w:left w:val="single" w:sz="4" w:space="0" w:color="auto"/>
              <w:right w:val="single" w:sz="4" w:space="0" w:color="auto"/>
            </w:tcBorders>
            <w:vAlign w:val="center"/>
          </w:tcPr>
          <w:p w:rsidR="009414D4" w:rsidRPr="0072432C" w:rsidRDefault="00DB4889"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6</w:t>
            </w:r>
          </w:p>
        </w:tc>
      </w:tr>
      <w:tr w:rsidR="009414D4"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ATCTGGGGCTCAGTGTTGGT</w:t>
            </w:r>
          </w:p>
        </w:tc>
        <w:tc>
          <w:tcPr>
            <w:tcW w:w="1620" w:type="dxa"/>
            <w:vMerge/>
            <w:tcBorders>
              <w:top w:val="nil"/>
              <w:left w:val="single" w:sz="4" w:space="0" w:color="auto"/>
              <w:bottom w:val="single" w:sz="4" w:space="0" w:color="auto"/>
              <w:right w:val="single" w:sz="4" w:space="0" w:color="auto"/>
            </w:tcBorders>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414D4" w:rsidRPr="0072432C" w:rsidRDefault="009414D4" w:rsidP="00DB4889">
            <w:pPr>
              <w:spacing w:after="0" w:line="240" w:lineRule="auto"/>
              <w:jc w:val="center"/>
              <w:rPr>
                <w:rFonts w:ascii="Arial" w:eastAsia="Times New Roman" w:hAnsi="Arial" w:cs="Arial"/>
                <w:color w:val="000000"/>
                <w:sz w:val="16"/>
                <w:szCs w:val="16"/>
                <w:lang w:eastAsia="en-GB"/>
              </w:rPr>
            </w:pPr>
          </w:p>
        </w:tc>
      </w:tr>
      <w:tr w:rsidR="009414D4"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LTRIS (Pro-PBS)</w:t>
            </w:r>
            <w:r w:rsidR="008B2362">
              <w:rPr>
                <w:rFonts w:ascii="Arial" w:eastAsia="Times New Roman" w:hAnsi="Arial" w:cs="Arial"/>
                <w:color w:val="000000"/>
                <w:sz w:val="16"/>
                <w:szCs w:val="16"/>
                <w:lang w:eastAsia="en-GB"/>
              </w:rPr>
              <w:t xml:space="preserve"> (16 copies)</w:t>
            </w:r>
          </w:p>
        </w:tc>
        <w:tc>
          <w:tcPr>
            <w:tcW w:w="567"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GGGGGCTCGTCCGGGAT</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14D4" w:rsidRPr="0072432C" w:rsidRDefault="009414D4"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r w:rsidR="00616C98">
              <w:rPr>
                <w:rFonts w:ascii="Arial" w:eastAsia="Times New Roman" w:hAnsi="Arial" w:cs="Arial"/>
                <w:color w:val="000000"/>
                <w:sz w:val="16"/>
                <w:szCs w:val="16"/>
                <w:lang w:eastAsia="en-GB"/>
              </w:rPr>
              <w:t xml:space="preserve"> </w:t>
            </w:r>
          </w:p>
        </w:tc>
        <w:tc>
          <w:tcPr>
            <w:tcW w:w="1049" w:type="dxa"/>
            <w:vMerge w:val="restart"/>
            <w:tcBorders>
              <w:top w:val="nil"/>
              <w:left w:val="single" w:sz="4" w:space="0" w:color="auto"/>
              <w:right w:val="single" w:sz="4" w:space="0" w:color="auto"/>
            </w:tcBorders>
            <w:vAlign w:val="center"/>
          </w:tcPr>
          <w:p w:rsidR="009414D4" w:rsidRPr="0072432C" w:rsidRDefault="00DB4889"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5</w:t>
            </w:r>
          </w:p>
        </w:tc>
      </w:tr>
      <w:tr w:rsidR="009414D4"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AATTTCAGCACAGAACCTAGCC</w:t>
            </w:r>
          </w:p>
        </w:tc>
        <w:tc>
          <w:tcPr>
            <w:tcW w:w="1620" w:type="dxa"/>
            <w:vMerge/>
            <w:tcBorders>
              <w:top w:val="nil"/>
              <w:left w:val="single" w:sz="4" w:space="0" w:color="auto"/>
              <w:bottom w:val="single" w:sz="4" w:space="0" w:color="auto"/>
              <w:right w:val="single" w:sz="4" w:space="0" w:color="auto"/>
            </w:tcBorders>
            <w:vAlign w:val="center"/>
            <w:hideMark/>
          </w:tcPr>
          <w:p w:rsidR="009414D4" w:rsidRPr="0072432C" w:rsidRDefault="009414D4"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414D4" w:rsidRPr="0072432C" w:rsidRDefault="009414D4"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right w:val="single" w:sz="4" w:space="0" w:color="auto"/>
            </w:tcBorders>
            <w:vAlign w:val="center"/>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LV (Pro-PBS)</w:t>
            </w:r>
            <w:r w:rsidR="008B2362">
              <w:rPr>
                <w:rFonts w:ascii="Arial" w:eastAsia="Times New Roman" w:hAnsi="Arial" w:cs="Arial"/>
                <w:color w:val="000000"/>
                <w:sz w:val="16"/>
                <w:szCs w:val="16"/>
                <w:lang w:eastAsia="en-GB"/>
              </w:rPr>
              <w:t xml:space="preserve"> (5 copies)</w:t>
            </w:r>
          </w:p>
        </w:tc>
        <w:tc>
          <w:tcPr>
            <w:tcW w:w="567" w:type="dxa"/>
            <w:tcBorders>
              <w:top w:val="nil"/>
              <w:left w:val="nil"/>
              <w:bottom w:val="single" w:sz="4" w:space="0" w:color="auto"/>
              <w:right w:val="single" w:sz="4" w:space="0" w:color="auto"/>
            </w:tcBorders>
            <w:shd w:val="clear" w:color="auto" w:fill="auto"/>
            <w:noWrap/>
            <w:vAlign w:val="bottom"/>
          </w:tcPr>
          <w:p w:rsidR="009C4E1A" w:rsidRPr="0072432C" w:rsidRDefault="009C4E1A" w:rsidP="00C26FE0">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GGGGGCTCGTCCGGGAT</w:t>
            </w:r>
          </w:p>
        </w:tc>
        <w:tc>
          <w:tcPr>
            <w:tcW w:w="1620" w:type="dxa"/>
            <w:vMerge w:val="restart"/>
            <w:tcBorders>
              <w:top w:val="nil"/>
              <w:left w:val="single" w:sz="4" w:space="0" w:color="auto"/>
              <w:right w:val="single" w:sz="4" w:space="0" w:color="auto"/>
            </w:tcBorders>
            <w:vAlign w:val="center"/>
          </w:tcPr>
          <w:p w:rsidR="009C4E1A" w:rsidRPr="0072432C" w:rsidRDefault="009C4E1A" w:rsidP="009C4E1A">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r w:rsidR="00616C98">
              <w:rPr>
                <w:rFonts w:ascii="Arial" w:eastAsia="Times New Roman" w:hAnsi="Arial" w:cs="Arial"/>
                <w:color w:val="000000"/>
                <w:sz w:val="16"/>
                <w:szCs w:val="16"/>
                <w:lang w:eastAsia="en-GB"/>
              </w:rPr>
              <w:t xml:space="preserve"> / qPCR</w:t>
            </w:r>
          </w:p>
        </w:tc>
        <w:tc>
          <w:tcPr>
            <w:tcW w:w="1049" w:type="dxa"/>
            <w:vMerge w:val="restart"/>
            <w:tcBorders>
              <w:left w:val="single" w:sz="4" w:space="0" w:color="auto"/>
              <w:right w:val="single" w:sz="4" w:space="0" w:color="auto"/>
            </w:tcBorders>
            <w:vAlign w:val="center"/>
          </w:tcPr>
          <w:p w:rsidR="009C4E1A" w:rsidRPr="0072432C" w:rsidRDefault="00DB4889"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95</w:t>
            </w:r>
          </w:p>
        </w:tc>
      </w:tr>
      <w:tr w:rsidR="009C4E1A" w:rsidRPr="0072432C" w:rsidTr="008B2362">
        <w:trPr>
          <w:trHeight w:val="227"/>
        </w:trPr>
        <w:tc>
          <w:tcPr>
            <w:tcW w:w="2709" w:type="dxa"/>
            <w:vMerge/>
            <w:tcBorders>
              <w:left w:val="single" w:sz="4" w:space="0" w:color="auto"/>
              <w:bottom w:val="single" w:sz="4" w:space="0" w:color="auto"/>
              <w:right w:val="single" w:sz="4" w:space="0" w:color="auto"/>
            </w:tcBorders>
            <w:vAlign w:val="center"/>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tcPr>
          <w:p w:rsidR="009C4E1A" w:rsidRPr="0072432C" w:rsidRDefault="009C4E1A" w:rsidP="00C26FE0">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9C4E1A">
              <w:rPr>
                <w:rFonts w:ascii="Arial" w:eastAsia="Times New Roman" w:hAnsi="Arial" w:cs="Arial"/>
                <w:color w:val="000000"/>
                <w:sz w:val="16"/>
                <w:szCs w:val="16"/>
                <w:lang w:eastAsia="en-GB"/>
              </w:rPr>
              <w:t>TCCACGGAACCGCCAGAT</w:t>
            </w:r>
          </w:p>
        </w:tc>
        <w:tc>
          <w:tcPr>
            <w:tcW w:w="1620" w:type="dxa"/>
            <w:vMerge/>
            <w:tcBorders>
              <w:left w:val="single" w:sz="4" w:space="0" w:color="auto"/>
              <w:bottom w:val="single" w:sz="4" w:space="0" w:color="auto"/>
              <w:right w:val="single" w:sz="4" w:space="0" w:color="auto"/>
            </w:tcBorders>
            <w:vAlign w:val="center"/>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roofErr w:type="spellStart"/>
            <w:r w:rsidRPr="0072432C">
              <w:rPr>
                <w:rFonts w:ascii="Arial" w:eastAsia="Times New Roman" w:hAnsi="Arial" w:cs="Arial"/>
                <w:color w:val="000000"/>
                <w:sz w:val="16"/>
                <w:szCs w:val="16"/>
                <w:lang w:eastAsia="en-GB"/>
              </w:rPr>
              <w:t>MMETn</w:t>
            </w:r>
            <w:proofErr w:type="spellEnd"/>
            <w:r w:rsidRPr="0072432C">
              <w:rPr>
                <w:rFonts w:ascii="Arial" w:eastAsia="Times New Roman" w:hAnsi="Arial" w:cs="Arial"/>
                <w:color w:val="000000"/>
                <w:sz w:val="16"/>
                <w:szCs w:val="16"/>
                <w:lang w:eastAsia="en-GB"/>
              </w:rPr>
              <w:t xml:space="preserve"> (Lys1,2 PBS)</w:t>
            </w:r>
            <w:r w:rsidR="008B2362">
              <w:rPr>
                <w:rFonts w:ascii="Arial" w:eastAsia="Times New Roman" w:hAnsi="Arial" w:cs="Arial"/>
                <w:color w:val="000000"/>
                <w:sz w:val="16"/>
                <w:szCs w:val="16"/>
                <w:lang w:eastAsia="en-GB"/>
              </w:rPr>
              <w:t xml:space="preserve"> (31 copies)</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ACAATTGGCGCCCAACGT</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xml:space="preserve">ChIP </w:t>
            </w:r>
          </w:p>
        </w:tc>
        <w:tc>
          <w:tcPr>
            <w:tcW w:w="1049" w:type="dxa"/>
            <w:vMerge w:val="restart"/>
            <w:tcBorders>
              <w:top w:val="nil"/>
              <w:left w:val="single" w:sz="4" w:space="0" w:color="auto"/>
              <w:right w:val="single" w:sz="4" w:space="0" w:color="auto"/>
            </w:tcBorders>
            <w:vAlign w:val="center"/>
          </w:tcPr>
          <w:p w:rsidR="009C4E1A" w:rsidRPr="0072432C" w:rsidRDefault="00DB4889"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27</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GCTTAGCCCATACCTTCTC</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Zfp36 peak</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GAGCTTTCTCCTTTTATGG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xml:space="preserve">ChIP </w:t>
            </w:r>
          </w:p>
        </w:tc>
        <w:tc>
          <w:tcPr>
            <w:tcW w:w="1049" w:type="dxa"/>
            <w:vMerge w:val="restart"/>
            <w:tcBorders>
              <w:top w:val="nil"/>
              <w:left w:val="single" w:sz="4" w:space="0" w:color="auto"/>
              <w:right w:val="single" w:sz="4" w:space="0" w:color="auto"/>
            </w:tcBorders>
            <w:vAlign w:val="center"/>
          </w:tcPr>
          <w:p w:rsidR="009C4E1A" w:rsidRPr="0072432C" w:rsidRDefault="00DB4889"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9</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AACCAGCAGATAGGCGGAA</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Sos1 peak</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GCCTCACTGCCAGAAC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xml:space="preserve">ChIP </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97</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AACTCCGCTACAATGCCT</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cna1g peak</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GAAGGCTGAGGTGTGTGTA</w:t>
            </w:r>
          </w:p>
        </w:tc>
        <w:tc>
          <w:tcPr>
            <w:tcW w:w="16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xml:space="preserve">ChIP </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2</w:t>
            </w:r>
          </w:p>
        </w:tc>
      </w:tr>
      <w:tr w:rsidR="009C4E1A" w:rsidRPr="0072432C" w:rsidTr="008B2362">
        <w:trPr>
          <w:trHeight w:val="227"/>
        </w:trPr>
        <w:tc>
          <w:tcPr>
            <w:tcW w:w="2709" w:type="dxa"/>
            <w:vMerge/>
            <w:tcBorders>
              <w:top w:val="nil"/>
              <w:left w:val="single" w:sz="4" w:space="0" w:color="auto"/>
              <w:bottom w:val="single" w:sz="4" w:space="0" w:color="000000"/>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TGGGGGACTGTTAAGGAGG</w:t>
            </w:r>
          </w:p>
        </w:tc>
        <w:tc>
          <w:tcPr>
            <w:tcW w:w="1620" w:type="dxa"/>
            <w:vMerge/>
            <w:tcBorders>
              <w:top w:val="nil"/>
              <w:left w:val="single" w:sz="4" w:space="0" w:color="auto"/>
              <w:bottom w:val="single" w:sz="4" w:space="0" w:color="000000"/>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000000"/>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Eif5b/TXndc9 peak</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GACCCGATTTCGCACTAAC</w:t>
            </w:r>
          </w:p>
        </w:tc>
        <w:tc>
          <w:tcPr>
            <w:tcW w:w="16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xml:space="preserve">ChIP </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22</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CGTCCCAGTGTTGATGAAG</w:t>
            </w:r>
          </w:p>
        </w:tc>
        <w:tc>
          <w:tcPr>
            <w:tcW w:w="1620" w:type="dxa"/>
            <w:vMerge/>
            <w:tcBorders>
              <w:top w:val="nil"/>
              <w:left w:val="single" w:sz="4" w:space="0" w:color="auto"/>
              <w:bottom w:val="single" w:sz="4" w:space="0" w:color="000000"/>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000000"/>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Serping1 peak</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CCTACGAAGCCAGTTAGCC</w:t>
            </w:r>
          </w:p>
        </w:tc>
        <w:tc>
          <w:tcPr>
            <w:tcW w:w="16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 xml:space="preserve">ChIP </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32</w:t>
            </w:r>
          </w:p>
        </w:tc>
      </w:tr>
      <w:tr w:rsidR="009C4E1A" w:rsidRPr="0072432C" w:rsidTr="008B2362">
        <w:trPr>
          <w:trHeight w:val="227"/>
        </w:trPr>
        <w:tc>
          <w:tcPr>
            <w:tcW w:w="2709" w:type="dxa"/>
            <w:vMerge/>
            <w:tcBorders>
              <w:top w:val="nil"/>
              <w:left w:val="single" w:sz="4" w:space="0" w:color="auto"/>
              <w:bottom w:val="single" w:sz="4" w:space="0" w:color="000000"/>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AGAGGGAGGAGGAGAGAACACA</w:t>
            </w:r>
          </w:p>
        </w:tc>
        <w:tc>
          <w:tcPr>
            <w:tcW w:w="1620" w:type="dxa"/>
            <w:vMerge/>
            <w:tcBorders>
              <w:top w:val="nil"/>
              <w:left w:val="single" w:sz="4" w:space="0" w:color="auto"/>
              <w:bottom w:val="single" w:sz="4" w:space="0" w:color="000000"/>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000000"/>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Zfp809 exon 4-5</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AGACACCAAGTGAAGACAC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r>
      <w:tr w:rsidR="009C4E1A" w:rsidRPr="0072432C" w:rsidTr="008B2362">
        <w:trPr>
          <w:trHeight w:val="227"/>
        </w:trPr>
        <w:tc>
          <w:tcPr>
            <w:tcW w:w="2709" w:type="dxa"/>
            <w:vMerge/>
            <w:tcBorders>
              <w:top w:val="nil"/>
              <w:left w:val="single" w:sz="4" w:space="0" w:color="auto"/>
              <w:bottom w:val="single" w:sz="4" w:space="0" w:color="000000"/>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CGGCACAAAGATTTTACGG</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m9705 exon2-3</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TGGAGCGGCATCTTGGATT</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52</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TGCCTTCCTCATTGTGCT</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Sos1 exon 9-10</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TGAAGATCAAGAAGACAAGGA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62</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TAGCTGTTTCCCCTTCATC</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Serping</w:t>
            </w:r>
            <w:r w:rsidR="00B70101">
              <w:rPr>
                <w:rFonts w:ascii="Arial" w:eastAsia="Times New Roman" w:hAnsi="Arial" w:cs="Arial"/>
                <w:color w:val="000000"/>
                <w:sz w:val="16"/>
                <w:szCs w:val="16"/>
                <w:lang w:eastAsia="en-GB"/>
              </w:rPr>
              <w:t>1</w:t>
            </w:r>
            <w:r w:rsidRPr="0072432C">
              <w:rPr>
                <w:rFonts w:ascii="Arial" w:eastAsia="Times New Roman" w:hAnsi="Arial" w:cs="Arial"/>
                <w:color w:val="000000"/>
                <w:sz w:val="16"/>
                <w:szCs w:val="16"/>
                <w:lang w:eastAsia="en-GB"/>
              </w:rPr>
              <w:t xml:space="preserve"> exon 1-3</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GATTCTCTGCGACTGTCT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71</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GGTAGCTTCGGGATCTGAG</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Eif5b exon 1-3</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GAAAAACAAGAGCGAAGACA</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83</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ACTCCTCCAGCTCTCTCA</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xndc9 exon 1-2</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TCTCTCCGTAGGCCTCATC</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85</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TCCAGTTCATCTTCACCAATC</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Zfp36 exon 1-2</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CTCTTCACCAAGGCCATTC</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36</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TCCGAGTTTATGTTCCAAAGT</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roofErr w:type="spellStart"/>
            <w:r w:rsidRPr="0072432C">
              <w:rPr>
                <w:rFonts w:ascii="Arial" w:eastAsia="Times New Roman" w:hAnsi="Arial" w:cs="Arial"/>
                <w:color w:val="000000"/>
                <w:sz w:val="16"/>
                <w:szCs w:val="16"/>
                <w:lang w:eastAsia="en-GB"/>
              </w:rPr>
              <w:t>Rrad</w:t>
            </w:r>
            <w:proofErr w:type="spellEnd"/>
            <w:r w:rsidRPr="0072432C">
              <w:rPr>
                <w:rFonts w:ascii="Arial" w:eastAsia="Times New Roman" w:hAnsi="Arial" w:cs="Arial"/>
                <w:color w:val="000000"/>
                <w:sz w:val="16"/>
                <w:szCs w:val="16"/>
                <w:lang w:eastAsia="en-GB"/>
              </w:rPr>
              <w:t xml:space="preserve"> exon 2-3</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CCTCCGACTCGCTCAGTTC</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90</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ACGCTTCTTCTCCATCCACA</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Zbtb4 exon 1-2</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AGCTGGAGGAGAGCGAAAC</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43</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AGCCAACATGGAGAAGCGT</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Sestd1 exon 2-3</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GGCAAGGACGTGAAATGGAG</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2</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AGCGGAATTGTCAAGATGAG</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v1 mRNA</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TCTTCTTTCCTACCGCCAC</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B70101"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87</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TCCTCCCACACATCTCCATC</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roofErr w:type="spellStart"/>
            <w:r w:rsidRPr="0072432C">
              <w:rPr>
                <w:rFonts w:ascii="Arial" w:eastAsia="Times New Roman" w:hAnsi="Arial" w:cs="Arial"/>
                <w:color w:val="000000"/>
                <w:sz w:val="16"/>
                <w:szCs w:val="16"/>
                <w:lang w:eastAsia="en-GB"/>
              </w:rPr>
              <w:t>Miip</w:t>
            </w:r>
            <w:proofErr w:type="spellEnd"/>
            <w:r w:rsidRPr="0072432C">
              <w:rPr>
                <w:rFonts w:ascii="Arial" w:eastAsia="Times New Roman" w:hAnsi="Arial" w:cs="Arial"/>
                <w:color w:val="000000"/>
                <w:sz w:val="16"/>
                <w:szCs w:val="16"/>
                <w:lang w:eastAsia="en-GB"/>
              </w:rPr>
              <w:t xml:space="preserve"> exon1</w:t>
            </w: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CCAGCCTTAGCCAATTAGGA</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nil"/>
              <w:left w:val="single" w:sz="4" w:space="0" w:color="auto"/>
              <w:right w:val="single" w:sz="4" w:space="0" w:color="auto"/>
            </w:tcBorders>
            <w:vAlign w:val="center"/>
          </w:tcPr>
          <w:p w:rsidR="009C4E1A" w:rsidRPr="0072432C" w:rsidRDefault="00277F4C"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7</w:t>
            </w:r>
          </w:p>
        </w:tc>
      </w:tr>
      <w:tr w:rsidR="009C4E1A" w:rsidRPr="0072432C" w:rsidTr="008B2362">
        <w:trPr>
          <w:trHeight w:val="227"/>
        </w:trPr>
        <w:tc>
          <w:tcPr>
            <w:tcW w:w="2709"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nil"/>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TGGATAAAAGGACGCCAAC</w:t>
            </w:r>
          </w:p>
        </w:tc>
        <w:tc>
          <w:tcPr>
            <w:tcW w:w="1620" w:type="dxa"/>
            <w:vMerge/>
            <w:tcBorders>
              <w:top w:val="nil"/>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9C4E1A" w:rsidRPr="0072432C" w:rsidTr="008B2362">
        <w:trPr>
          <w:trHeight w:val="227"/>
        </w:trPr>
        <w:tc>
          <w:tcPr>
            <w:tcW w:w="2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Pea15a exon 2-3</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single" w:sz="4" w:space="0" w:color="auto"/>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AGTGAGAAGAGTGAGGAGAT</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4E1A" w:rsidRPr="0072432C" w:rsidRDefault="009C4E1A" w:rsidP="0072432C">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single" w:sz="4" w:space="0" w:color="auto"/>
              <w:left w:val="single" w:sz="4" w:space="0" w:color="auto"/>
              <w:right w:val="single" w:sz="4" w:space="0" w:color="auto"/>
            </w:tcBorders>
            <w:vAlign w:val="center"/>
          </w:tcPr>
          <w:p w:rsidR="009C4E1A" w:rsidRPr="0072432C" w:rsidRDefault="00277F4C" w:rsidP="00DB488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38</w:t>
            </w:r>
          </w:p>
        </w:tc>
      </w:tr>
      <w:tr w:rsidR="009C4E1A" w:rsidRPr="0072432C" w:rsidTr="008B2362">
        <w:trPr>
          <w:trHeight w:val="227"/>
        </w:trPr>
        <w:tc>
          <w:tcPr>
            <w:tcW w:w="2709" w:type="dxa"/>
            <w:vMerge/>
            <w:tcBorders>
              <w:top w:val="single" w:sz="4" w:space="0" w:color="auto"/>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single" w:sz="4" w:space="0" w:color="auto"/>
              <w:left w:val="nil"/>
              <w:bottom w:val="single" w:sz="4" w:space="0" w:color="auto"/>
              <w:right w:val="single" w:sz="4" w:space="0" w:color="auto"/>
            </w:tcBorders>
            <w:shd w:val="clear" w:color="auto" w:fill="auto"/>
            <w:noWrap/>
            <w:vAlign w:val="bottom"/>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CATAGTGAGGAGGTCAGGAC</w:t>
            </w:r>
          </w:p>
        </w:tc>
        <w:tc>
          <w:tcPr>
            <w:tcW w:w="1620" w:type="dxa"/>
            <w:vMerge/>
            <w:tcBorders>
              <w:top w:val="single" w:sz="4" w:space="0" w:color="auto"/>
              <w:left w:val="single" w:sz="4" w:space="0" w:color="auto"/>
              <w:bottom w:val="single" w:sz="4" w:space="0" w:color="auto"/>
              <w:right w:val="single" w:sz="4" w:space="0" w:color="auto"/>
            </w:tcBorders>
            <w:vAlign w:val="center"/>
            <w:hideMark/>
          </w:tcPr>
          <w:p w:rsidR="009C4E1A" w:rsidRPr="0072432C" w:rsidRDefault="009C4E1A"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9C4E1A" w:rsidRPr="0072432C" w:rsidRDefault="009C4E1A" w:rsidP="00DB4889">
            <w:pPr>
              <w:spacing w:after="0" w:line="240" w:lineRule="auto"/>
              <w:jc w:val="center"/>
              <w:rPr>
                <w:rFonts w:ascii="Arial" w:eastAsia="Times New Roman" w:hAnsi="Arial" w:cs="Arial"/>
                <w:color w:val="000000"/>
                <w:sz w:val="16"/>
                <w:szCs w:val="16"/>
                <w:lang w:eastAsia="en-GB"/>
              </w:rPr>
            </w:pPr>
          </w:p>
        </w:tc>
      </w:tr>
      <w:tr w:rsidR="00616C98" w:rsidRPr="0072432C" w:rsidTr="008B2362">
        <w:trPr>
          <w:trHeight w:val="227"/>
        </w:trPr>
        <w:tc>
          <w:tcPr>
            <w:tcW w:w="2709" w:type="dxa"/>
            <w:vMerge w:val="restart"/>
            <w:tcBorders>
              <w:top w:val="single" w:sz="4" w:space="0" w:color="auto"/>
              <w:left w:val="single" w:sz="4" w:space="0" w:color="auto"/>
              <w:right w:val="single" w:sz="4" w:space="0" w:color="auto"/>
            </w:tcBorders>
            <w:vAlign w:val="center"/>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Npas4 exon1-2</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616C98" w:rsidRPr="0072432C" w:rsidRDefault="00616C98" w:rsidP="00C26FE0">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single" w:sz="4" w:space="0" w:color="auto"/>
              <w:left w:val="nil"/>
              <w:bottom w:val="single" w:sz="4" w:space="0" w:color="auto"/>
              <w:right w:val="single" w:sz="4" w:space="0" w:color="auto"/>
            </w:tcBorders>
            <w:shd w:val="clear" w:color="auto" w:fill="auto"/>
            <w:noWrap/>
            <w:vAlign w:val="bottom"/>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r w:rsidRPr="004F5273">
              <w:rPr>
                <w:rFonts w:ascii="Arial" w:eastAsia="Times New Roman" w:hAnsi="Arial" w:cs="Arial"/>
                <w:color w:val="000000"/>
                <w:sz w:val="16"/>
                <w:szCs w:val="16"/>
                <w:lang w:eastAsia="en-GB"/>
              </w:rPr>
              <w:t>TCTTGCCTGCATCTACACTC</w:t>
            </w:r>
          </w:p>
        </w:tc>
        <w:tc>
          <w:tcPr>
            <w:tcW w:w="1620" w:type="dxa"/>
            <w:vMerge w:val="restart"/>
            <w:tcBorders>
              <w:top w:val="single" w:sz="4" w:space="0" w:color="auto"/>
              <w:left w:val="single" w:sz="4" w:space="0" w:color="auto"/>
              <w:right w:val="single" w:sz="4" w:space="0" w:color="auto"/>
            </w:tcBorders>
            <w:vAlign w:val="center"/>
          </w:tcPr>
          <w:p w:rsidR="00616C98" w:rsidRPr="0072432C" w:rsidRDefault="00616C98" w:rsidP="004F5273">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single" w:sz="4" w:space="0" w:color="auto"/>
              <w:left w:val="single" w:sz="4" w:space="0" w:color="auto"/>
              <w:right w:val="single" w:sz="4" w:space="0" w:color="auto"/>
            </w:tcBorders>
            <w:vAlign w:val="center"/>
          </w:tcPr>
          <w:p w:rsidR="00616C98" w:rsidRPr="0072432C" w:rsidRDefault="00616C98" w:rsidP="00616C98">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4</w:t>
            </w:r>
          </w:p>
        </w:tc>
      </w:tr>
      <w:tr w:rsidR="00616C98" w:rsidRPr="0072432C" w:rsidTr="008B2362">
        <w:trPr>
          <w:trHeight w:val="227"/>
        </w:trPr>
        <w:tc>
          <w:tcPr>
            <w:tcW w:w="2709" w:type="dxa"/>
            <w:vMerge/>
            <w:tcBorders>
              <w:left w:val="single" w:sz="4" w:space="0" w:color="auto"/>
              <w:bottom w:val="single" w:sz="4" w:space="0" w:color="auto"/>
              <w:right w:val="single" w:sz="4" w:space="0" w:color="auto"/>
            </w:tcBorders>
            <w:vAlign w:val="center"/>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616C98" w:rsidRPr="0072432C" w:rsidRDefault="00616C98" w:rsidP="00C26FE0">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single" w:sz="4" w:space="0" w:color="auto"/>
              <w:left w:val="nil"/>
              <w:bottom w:val="single" w:sz="4" w:space="0" w:color="auto"/>
              <w:right w:val="single" w:sz="4" w:space="0" w:color="auto"/>
            </w:tcBorders>
            <w:shd w:val="clear" w:color="auto" w:fill="auto"/>
            <w:noWrap/>
            <w:vAlign w:val="bottom"/>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r w:rsidRPr="004F5273">
              <w:rPr>
                <w:rFonts w:ascii="Arial" w:eastAsia="Times New Roman" w:hAnsi="Arial" w:cs="Arial"/>
                <w:color w:val="000000"/>
                <w:sz w:val="16"/>
                <w:szCs w:val="16"/>
                <w:lang w:eastAsia="en-GB"/>
              </w:rPr>
              <w:t>CCACAATGTCTTCAAGCTCT</w:t>
            </w:r>
          </w:p>
        </w:tc>
        <w:tc>
          <w:tcPr>
            <w:tcW w:w="1620" w:type="dxa"/>
            <w:vMerge/>
            <w:tcBorders>
              <w:left w:val="single" w:sz="4" w:space="0" w:color="auto"/>
              <w:bottom w:val="single" w:sz="4" w:space="0" w:color="auto"/>
              <w:right w:val="single" w:sz="4" w:space="0" w:color="auto"/>
            </w:tcBorders>
            <w:vAlign w:val="center"/>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616C98" w:rsidRPr="0072432C" w:rsidRDefault="00616C98" w:rsidP="00616C98">
            <w:pPr>
              <w:spacing w:after="0" w:line="240" w:lineRule="auto"/>
              <w:jc w:val="center"/>
              <w:rPr>
                <w:rFonts w:ascii="Arial" w:eastAsia="Times New Roman" w:hAnsi="Arial" w:cs="Arial"/>
                <w:color w:val="000000"/>
                <w:sz w:val="16"/>
                <w:szCs w:val="16"/>
                <w:lang w:eastAsia="en-GB"/>
              </w:rPr>
            </w:pPr>
          </w:p>
        </w:tc>
      </w:tr>
      <w:tr w:rsidR="00616C98" w:rsidRPr="0072432C" w:rsidTr="008B2362">
        <w:trPr>
          <w:trHeight w:val="227"/>
        </w:trPr>
        <w:tc>
          <w:tcPr>
            <w:tcW w:w="2709" w:type="dxa"/>
            <w:vMerge w:val="restart"/>
            <w:tcBorders>
              <w:top w:val="single" w:sz="4" w:space="0" w:color="auto"/>
              <w:left w:val="single" w:sz="4" w:space="0" w:color="auto"/>
              <w:right w:val="single" w:sz="4" w:space="0" w:color="auto"/>
            </w:tcBorders>
            <w:vAlign w:val="center"/>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Cacna1g exon1-2</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616C98" w:rsidRPr="0072432C" w:rsidRDefault="00616C98" w:rsidP="00C26FE0">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FW</w:t>
            </w:r>
          </w:p>
        </w:tc>
        <w:tc>
          <w:tcPr>
            <w:tcW w:w="3284" w:type="dxa"/>
            <w:tcBorders>
              <w:top w:val="single" w:sz="4" w:space="0" w:color="auto"/>
              <w:left w:val="nil"/>
              <w:bottom w:val="single" w:sz="4" w:space="0" w:color="auto"/>
              <w:right w:val="single" w:sz="4" w:space="0" w:color="auto"/>
            </w:tcBorders>
            <w:shd w:val="clear" w:color="auto" w:fill="auto"/>
            <w:noWrap/>
            <w:vAlign w:val="bottom"/>
          </w:tcPr>
          <w:p w:rsidR="00616C98" w:rsidRPr="004F5273" w:rsidRDefault="00616C98" w:rsidP="0072432C">
            <w:pPr>
              <w:spacing w:after="0" w:line="240" w:lineRule="auto"/>
              <w:jc w:val="left"/>
              <w:rPr>
                <w:rFonts w:ascii="Arial" w:eastAsia="Times New Roman" w:hAnsi="Arial" w:cs="Arial"/>
                <w:color w:val="000000"/>
                <w:sz w:val="16"/>
                <w:szCs w:val="16"/>
                <w:lang w:eastAsia="en-GB"/>
              </w:rPr>
            </w:pPr>
            <w:r w:rsidRPr="004F5273">
              <w:rPr>
                <w:rFonts w:ascii="Arial" w:eastAsia="Times New Roman" w:hAnsi="Arial" w:cs="Arial"/>
                <w:color w:val="000000"/>
                <w:sz w:val="16"/>
                <w:szCs w:val="16"/>
                <w:lang w:eastAsia="en-GB"/>
              </w:rPr>
              <w:t>CCCCGGTGGTTTTCTTCTAC</w:t>
            </w:r>
          </w:p>
        </w:tc>
        <w:tc>
          <w:tcPr>
            <w:tcW w:w="1620" w:type="dxa"/>
            <w:vMerge w:val="restart"/>
            <w:tcBorders>
              <w:top w:val="single" w:sz="4" w:space="0" w:color="auto"/>
              <w:left w:val="single" w:sz="4" w:space="0" w:color="auto"/>
              <w:right w:val="single" w:sz="4" w:space="0" w:color="auto"/>
            </w:tcBorders>
            <w:vAlign w:val="center"/>
          </w:tcPr>
          <w:p w:rsidR="00616C98" w:rsidRPr="0072432C" w:rsidRDefault="00616C98" w:rsidP="004F5273">
            <w:pPr>
              <w:spacing w:after="0" w:line="240" w:lineRule="auto"/>
              <w:jc w:val="center"/>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T-qPCR</w:t>
            </w:r>
          </w:p>
        </w:tc>
        <w:tc>
          <w:tcPr>
            <w:tcW w:w="1049" w:type="dxa"/>
            <w:vMerge w:val="restart"/>
            <w:tcBorders>
              <w:top w:val="single" w:sz="4" w:space="0" w:color="auto"/>
              <w:left w:val="single" w:sz="4" w:space="0" w:color="auto"/>
              <w:right w:val="single" w:sz="4" w:space="0" w:color="auto"/>
            </w:tcBorders>
            <w:vAlign w:val="center"/>
          </w:tcPr>
          <w:p w:rsidR="00616C98" w:rsidRPr="0072432C" w:rsidRDefault="00616C98" w:rsidP="00616C98">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46</w:t>
            </w:r>
          </w:p>
        </w:tc>
      </w:tr>
      <w:tr w:rsidR="00616C98" w:rsidRPr="0072432C" w:rsidTr="008B2362">
        <w:trPr>
          <w:trHeight w:val="227"/>
        </w:trPr>
        <w:tc>
          <w:tcPr>
            <w:tcW w:w="2709" w:type="dxa"/>
            <w:vMerge/>
            <w:tcBorders>
              <w:left w:val="single" w:sz="4" w:space="0" w:color="auto"/>
              <w:bottom w:val="single" w:sz="4" w:space="0" w:color="auto"/>
              <w:right w:val="single" w:sz="4" w:space="0" w:color="auto"/>
            </w:tcBorders>
            <w:vAlign w:val="center"/>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616C98" w:rsidRPr="0072432C" w:rsidRDefault="00616C98" w:rsidP="00C26FE0">
            <w:pPr>
              <w:spacing w:after="0" w:line="240" w:lineRule="auto"/>
              <w:jc w:val="left"/>
              <w:rPr>
                <w:rFonts w:ascii="Arial" w:eastAsia="Times New Roman" w:hAnsi="Arial" w:cs="Arial"/>
                <w:color w:val="000000"/>
                <w:sz w:val="16"/>
                <w:szCs w:val="16"/>
                <w:lang w:eastAsia="en-GB"/>
              </w:rPr>
            </w:pPr>
            <w:r w:rsidRPr="0072432C">
              <w:rPr>
                <w:rFonts w:ascii="Arial" w:eastAsia="Times New Roman" w:hAnsi="Arial" w:cs="Arial"/>
                <w:color w:val="000000"/>
                <w:sz w:val="16"/>
                <w:szCs w:val="16"/>
                <w:lang w:eastAsia="en-GB"/>
              </w:rPr>
              <w:t>RV</w:t>
            </w:r>
          </w:p>
        </w:tc>
        <w:tc>
          <w:tcPr>
            <w:tcW w:w="3284" w:type="dxa"/>
            <w:tcBorders>
              <w:top w:val="single" w:sz="4" w:space="0" w:color="auto"/>
              <w:left w:val="nil"/>
              <w:bottom w:val="single" w:sz="4" w:space="0" w:color="auto"/>
              <w:right w:val="single" w:sz="4" w:space="0" w:color="auto"/>
            </w:tcBorders>
            <w:shd w:val="clear" w:color="auto" w:fill="auto"/>
            <w:noWrap/>
            <w:vAlign w:val="bottom"/>
          </w:tcPr>
          <w:p w:rsidR="00616C98" w:rsidRPr="004F5273" w:rsidRDefault="00616C98" w:rsidP="0072432C">
            <w:pPr>
              <w:spacing w:after="0" w:line="240" w:lineRule="auto"/>
              <w:jc w:val="left"/>
              <w:rPr>
                <w:rFonts w:ascii="Arial" w:eastAsia="Times New Roman" w:hAnsi="Arial" w:cs="Arial"/>
                <w:color w:val="000000"/>
                <w:sz w:val="16"/>
                <w:szCs w:val="16"/>
                <w:lang w:eastAsia="en-GB"/>
              </w:rPr>
            </w:pPr>
            <w:r w:rsidRPr="004F5273">
              <w:rPr>
                <w:rFonts w:ascii="Arial" w:eastAsia="Times New Roman" w:hAnsi="Arial" w:cs="Arial"/>
                <w:color w:val="000000"/>
                <w:sz w:val="16"/>
                <w:szCs w:val="16"/>
                <w:lang w:eastAsia="en-GB"/>
              </w:rPr>
              <w:t>CTCACACGGCCTGAACATAC</w:t>
            </w:r>
          </w:p>
        </w:tc>
        <w:tc>
          <w:tcPr>
            <w:tcW w:w="1620" w:type="dxa"/>
            <w:vMerge/>
            <w:tcBorders>
              <w:left w:val="single" w:sz="4" w:space="0" w:color="auto"/>
              <w:bottom w:val="single" w:sz="4" w:space="0" w:color="auto"/>
              <w:right w:val="single" w:sz="4" w:space="0" w:color="auto"/>
            </w:tcBorders>
            <w:vAlign w:val="center"/>
          </w:tcPr>
          <w:p w:rsidR="00616C98" w:rsidRPr="0072432C" w:rsidRDefault="00616C98" w:rsidP="0072432C">
            <w:pPr>
              <w:spacing w:after="0" w:line="240" w:lineRule="auto"/>
              <w:jc w:val="left"/>
              <w:rPr>
                <w:rFonts w:ascii="Arial" w:eastAsia="Times New Roman" w:hAnsi="Arial" w:cs="Arial"/>
                <w:color w:val="000000"/>
                <w:sz w:val="16"/>
                <w:szCs w:val="16"/>
                <w:lang w:eastAsia="en-GB"/>
              </w:rPr>
            </w:pPr>
          </w:p>
        </w:tc>
        <w:tc>
          <w:tcPr>
            <w:tcW w:w="1049" w:type="dxa"/>
            <w:vMerge/>
            <w:tcBorders>
              <w:left w:val="single" w:sz="4" w:space="0" w:color="auto"/>
              <w:bottom w:val="single" w:sz="4" w:space="0" w:color="auto"/>
              <w:right w:val="single" w:sz="4" w:space="0" w:color="auto"/>
            </w:tcBorders>
            <w:vAlign w:val="center"/>
          </w:tcPr>
          <w:p w:rsidR="00616C98" w:rsidRPr="0072432C" w:rsidRDefault="00616C98" w:rsidP="00616C98">
            <w:pPr>
              <w:spacing w:after="0" w:line="240" w:lineRule="auto"/>
              <w:jc w:val="center"/>
              <w:rPr>
                <w:rFonts w:ascii="Arial" w:eastAsia="Times New Roman" w:hAnsi="Arial" w:cs="Arial"/>
                <w:color w:val="000000"/>
                <w:sz w:val="16"/>
                <w:szCs w:val="16"/>
                <w:lang w:eastAsia="en-GB"/>
              </w:rPr>
            </w:pPr>
          </w:p>
        </w:tc>
      </w:tr>
    </w:tbl>
    <w:p w:rsidR="00003D66" w:rsidRDefault="00914C20" w:rsidP="00BE0CF6">
      <w:pPr>
        <w:pStyle w:val="Heading1"/>
        <w:pageBreakBefore/>
      </w:pPr>
      <w:bookmarkStart w:id="48" w:name="_Toc343249338"/>
      <w:r>
        <w:lastRenderedPageBreak/>
        <w:t>Chapter 4</w:t>
      </w:r>
      <w:r w:rsidR="00003D66">
        <w:t>: Generation of a ZFP809 knock</w:t>
      </w:r>
      <w:r w:rsidR="00667B77">
        <w:t>-</w:t>
      </w:r>
      <w:r w:rsidR="00003D66">
        <w:t>out mouse model</w:t>
      </w:r>
      <w:bookmarkEnd w:id="48"/>
    </w:p>
    <w:p w:rsidR="002D27AA" w:rsidRDefault="006D44A6" w:rsidP="006D44A6">
      <w:pPr>
        <w:pStyle w:val="Heading2"/>
      </w:pPr>
      <w:bookmarkStart w:id="49" w:name="_Toc343249339"/>
      <w:r>
        <w:t>Introduction</w:t>
      </w:r>
      <w:r w:rsidR="00AF0018">
        <w:t xml:space="preserve"> and summary</w:t>
      </w:r>
      <w:bookmarkEnd w:id="49"/>
    </w:p>
    <w:p w:rsidR="00AB6293" w:rsidRDefault="00C5368B" w:rsidP="00C5368B">
      <w:r>
        <w:t xml:space="preserve">ZFP809 has been shown to restrict expression of </w:t>
      </w:r>
      <w:r w:rsidR="00C6774D" w:rsidRPr="005A5266">
        <w:rPr>
          <w:i/>
        </w:rPr>
        <w:t>de novo</w:t>
      </w:r>
      <w:r w:rsidR="00C6774D">
        <w:t xml:space="preserve"> integrated </w:t>
      </w:r>
      <w:r w:rsidR="005A5266">
        <w:t xml:space="preserve">retroviruses and </w:t>
      </w:r>
      <w:r>
        <w:t xml:space="preserve">retroviral vectors in murine ES and EC cells </w:t>
      </w:r>
      <w:r>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 </w:instrText>
      </w:r>
      <w:r w:rsidR="00DD31E9">
        <w:fldChar w:fldCharType="begin">
          <w:fldData xml:space="preserve">PEVuZE5vdGU+PENpdGU+PEF1dGhvcj5Xb2xmPC9BdXRob3I+PFllYXI+MjAwOTwvWWVhcj48UmVj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</w:fldData>
        </w:fldChar>
      </w:r>
      <w:r w:rsidR="00DD31E9">
        <w:instrText xml:space="preserve"> ADDIN EN.CITE.DATA </w:instrText>
      </w:r>
      <w:r w:rsidR="00DD31E9">
        <w:fldChar w:fldCharType="end"/>
      </w:r>
      <w:r>
        <w:fldChar w:fldCharType="separate"/>
      </w:r>
      <w:r w:rsidR="00DD31E9">
        <w:rPr>
          <w:noProof/>
        </w:rPr>
        <w:t>[</w:t>
      </w:r>
      <w:hyperlink w:anchor="_ENREF_94" w:tooltip="Wolf, 2009 #94" w:history="1">
        <w:r w:rsidR="001526E9">
          <w:rPr>
            <w:noProof/>
          </w:rPr>
          <w:t>94</w:t>
        </w:r>
      </w:hyperlink>
      <w:r w:rsidR="00DD31E9">
        <w:rPr>
          <w:noProof/>
        </w:rPr>
        <w:t>]</w:t>
      </w:r>
      <w:r>
        <w:fldChar w:fldCharType="end"/>
      </w:r>
      <w:r>
        <w:t>. However, t</w:t>
      </w:r>
      <w:r w:rsidR="002F7D8F">
        <w:t>he functions of this protein in</w:t>
      </w:r>
      <w:r>
        <w:t xml:space="preserve"> </w:t>
      </w:r>
      <w:r w:rsidR="002B10D0">
        <w:t xml:space="preserve">live </w:t>
      </w:r>
      <w:r>
        <w:t xml:space="preserve">mice have not been investigated yet. </w:t>
      </w:r>
      <w:r w:rsidR="00EB6583">
        <w:t>One might</w:t>
      </w:r>
      <w:r>
        <w:t xml:space="preserve"> speculate that ZFP809 acts as a restriction factor that prevents expression and amplification of exogenous retroviruses. This may be of special importance </w:t>
      </w:r>
      <w:r w:rsidR="00EB6583">
        <w:t xml:space="preserve">in </w:t>
      </w:r>
      <w:r>
        <w:t>cells of the germ line and ES cells, where retroviral int</w:t>
      </w:r>
      <w:r w:rsidR="002F7D8F">
        <w:t>egrations can become ERVs. How</w:t>
      </w:r>
      <w:r w:rsidR="007221DD">
        <w:t>ever, we have shown in chapter 2</w:t>
      </w:r>
      <w:r w:rsidR="002F7D8F">
        <w:t xml:space="preserve"> that two closely related </w:t>
      </w:r>
      <w:r w:rsidR="00280CDA">
        <w:t xml:space="preserve">MmERV </w:t>
      </w:r>
      <w:r w:rsidR="002F7D8F">
        <w:t xml:space="preserve">subgroups have colonised the mouse genome at similar rates, </w:t>
      </w:r>
      <w:r w:rsidR="005A5266">
        <w:t>suggesting</w:t>
      </w:r>
      <w:r w:rsidR="002F7D8F">
        <w:t xml:space="preserve"> that ZFP809 </w:t>
      </w:r>
      <w:r w:rsidR="005A5266">
        <w:t>may</w:t>
      </w:r>
      <w:r w:rsidR="002F7D8F">
        <w:t xml:space="preserve"> not </w:t>
      </w:r>
      <w:r w:rsidR="007221DD">
        <w:t>primarily function to</w:t>
      </w:r>
      <w:r w:rsidR="002F7D8F">
        <w:t xml:space="preserve"> protec</w:t>
      </w:r>
      <w:r w:rsidR="007221DD">
        <w:t xml:space="preserve">t </w:t>
      </w:r>
      <w:r w:rsidR="002F7D8F">
        <w:t>the germ line</w:t>
      </w:r>
      <w:r w:rsidR="007221DD">
        <w:t xml:space="preserve"> from ERV amplification</w:t>
      </w:r>
      <w:r w:rsidR="002F7D8F">
        <w:t xml:space="preserve">. Alternatively, ZFP809 might restrict infecting exogenous retroviruses in somatic cells and tissues. It has been shown that Pro-PBS targeted retroviral repression also takes place in murine hematopoietic stem cells </w:t>
      </w:r>
      <w:r w:rsidR="002F7D8F">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instrText xml:space="preserve"> ADDIN EN.CITE </w:instrText>
      </w:r>
      <w:r w:rsidR="00DD31E9">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instrText xml:space="preserve"> ADDIN EN.CITE.DATA </w:instrText>
      </w:r>
      <w:r w:rsidR="00DD31E9">
        <w:fldChar w:fldCharType="end"/>
      </w:r>
      <w:r w:rsidR="002F7D8F">
        <w:fldChar w:fldCharType="separate"/>
      </w:r>
      <w:r w:rsidR="00DD31E9">
        <w:rPr>
          <w:noProof/>
        </w:rPr>
        <w:t>[</w:t>
      </w:r>
      <w:hyperlink w:anchor="_ENREF_85" w:tooltip="Haas, 2003 #85" w:history="1">
        <w:r w:rsidR="001526E9">
          <w:rPr>
            <w:noProof/>
          </w:rPr>
          <w:t>85</w:t>
        </w:r>
      </w:hyperlink>
      <w:r w:rsidR="00DD31E9">
        <w:rPr>
          <w:noProof/>
        </w:rPr>
        <w:t>]</w:t>
      </w:r>
      <w:r w:rsidR="002F7D8F">
        <w:fldChar w:fldCharType="end"/>
      </w:r>
      <w:r w:rsidR="00F830EC">
        <w:t xml:space="preserve">. Since retroviruses often infect hematopoietic cells, </w:t>
      </w:r>
      <w:r w:rsidR="00280CDA">
        <w:t>ZFP809</w:t>
      </w:r>
      <w:r w:rsidR="00F830EC">
        <w:t xml:space="preserve"> might </w:t>
      </w:r>
      <w:r w:rsidR="00280CDA">
        <w:t>restrict</w:t>
      </w:r>
      <w:r w:rsidR="00F830EC">
        <w:t xml:space="preserve"> retroviral replication in </w:t>
      </w:r>
      <w:r w:rsidR="00280CDA">
        <w:t>infected</w:t>
      </w:r>
      <w:r w:rsidR="00F830EC">
        <w:t xml:space="preserve"> mice. However, replicating exogenous retroviruses evolve </w:t>
      </w:r>
      <w:r w:rsidR="00280CDA">
        <w:t>rapidly</w:t>
      </w:r>
      <w:r w:rsidR="00F830EC">
        <w:t xml:space="preserve"> and could easily escape repression by </w:t>
      </w:r>
      <w:r w:rsidR="00280CDA">
        <w:t>utilising</w:t>
      </w:r>
      <w:r w:rsidR="00F830EC">
        <w:t xml:space="preserve"> </w:t>
      </w:r>
      <w:r w:rsidR="00280CDA">
        <w:t xml:space="preserve">new </w:t>
      </w:r>
      <w:r w:rsidR="00F830EC">
        <w:t>PBS</w:t>
      </w:r>
      <w:r w:rsidR="00280CDA">
        <w:t xml:space="preserve"> sequences that cannot be targeted by ZFP809</w:t>
      </w:r>
      <w:r w:rsidR="00F830EC">
        <w:t xml:space="preserve">. Furthermore, it </w:t>
      </w:r>
      <w:r w:rsidR="00280CDA">
        <w:t>has been</w:t>
      </w:r>
      <w:r w:rsidR="00F830EC">
        <w:t xml:space="preserve"> shown that replication-competent MLV variants using different PBS sequences replicate with similar efficiencies in infected mice </w:t>
      </w:r>
      <w:r w:rsidR="00AB6293">
        <w:fldChar w:fldCharType="begin"/>
      </w:r>
      <w:r w:rsidR="00DD31E9">
        <w:instrText xml:space="preserve"> ADDIN EN.CITE &lt;EndNote&gt;&lt;Cite&gt;&lt;Author&gt;Lund&lt;/Author&gt;&lt;Year&gt;1999&lt;/Year&gt;&lt;RecNum&gt;105&lt;/RecNum&gt;&lt;DisplayText&gt;[105]&lt;/DisplayText&gt;&lt;record&gt;&lt;rec-number&gt;105&lt;/rec-number&gt;&lt;foreign-keys&gt;&lt;key app="EN" db-id="tzfp5vpxsp522xeefx3xp5rdz9ar9fwxdeax"&gt;105&lt;/key&gt;&lt;/foreign-keys&gt;&lt;ref-type name="Journal Article"&gt;17&lt;/ref-type&gt;&lt;contributors&gt;&lt;authors&gt;&lt;author&gt;Lund, A. H.&lt;/author&gt;&lt;author&gt;Schmidt, J.&lt;/author&gt;&lt;author&gt;Luz, A.&lt;/author&gt;&lt;author&gt;Sorensen, A. B.&lt;/author&gt;&lt;author&gt;Duch, M.&lt;/author&gt;&lt;author&gt;Pedersen, F. S.&lt;/author&gt;&lt;/authors&gt;&lt;/contributors&gt;&lt;auth-address&gt;Department of Molecular and Structural Biology, University of Aarhus, DK-8000 Aarhus C, Denmark.&lt;/auth-address&gt;&lt;titles&gt;&lt;title&gt;Replication and pathogenicity of primer binding site mutants of SL3-3 murine leukemia viruses&lt;/title&gt;&lt;secondary-title&gt;J Virol&lt;/secondary-title&gt;&lt;/titles&gt;&lt;periodical&gt;&lt;full-title&gt;J Virol&lt;/full-title&gt;&lt;/periodical&gt;&lt;pages&gt;6117-22&lt;/pages&gt;&lt;volume&gt;73&lt;/volume&gt;&lt;number&gt;7&lt;/number&gt;&lt;edition&gt;1999/06/11&lt;/edition&gt;&lt;keywords&gt;&lt;keyword&gt;3T3 Cells&lt;/keyword&gt;&lt;keyword&gt;Animals&lt;/keyword&gt;&lt;keyword&gt;Binding Sites&lt;/keyword&gt;&lt;keyword&gt;DNA, Viral/analysis&lt;/keyword&gt;&lt;keyword&gt;Leukemia Virus, Murine/genetics/*pathogenicity/*physiology&lt;/keyword&gt;&lt;keyword&gt;Leukemia, Experimental/virology&lt;/keyword&gt;&lt;keyword&gt;Mice&lt;/keyword&gt;&lt;keyword&gt;*Mutation&lt;/keyword&gt;&lt;keyword&gt;*Rna&lt;/keyword&gt;&lt;keyword&gt;RNA, Transfer&lt;/keyword&gt;&lt;keyword&gt;RNA, Transfer, Arg&lt;/keyword&gt;&lt;keyword&gt;RNA, Transfer, Gln&lt;/keyword&gt;&lt;keyword&gt;RNA, Transfer, Lys&lt;/keyword&gt;&lt;keyword&gt;RNA, Viral&lt;/keyword&gt;&lt;keyword&gt;Retroviridae Infections/virology&lt;/keyword&gt;&lt;keyword&gt;Tumor Virus Infections/virology&lt;/keyword&gt;&lt;keyword&gt;*Virus Replication&lt;/keyword&gt;&lt;/keywords&gt;&lt;dates&gt;&lt;year&gt;1999&lt;/year&gt;&lt;pub-dates&gt;&lt;date&gt;Jul&lt;/date&gt;&lt;/pub-dates&gt;&lt;/dates&gt;&lt;isbn&gt;0022-538X (Print)&amp;#xD;0022-538X (Linking)&lt;/isbn&gt;&lt;accession-num&gt;10364369&lt;/accession-num&gt;&lt;urls&gt;&lt;related-urls&gt;&lt;url&gt;http://www.ncbi.nlm.nih.gov/pubmed/10364369&lt;/url&gt;&lt;/related-urls&gt;&lt;/urls&gt;&lt;custom2&gt;112678&lt;/custom2&gt;&lt;language&gt;eng&lt;/language&gt;&lt;/record&gt;&lt;/Cite&gt;&lt;/EndNote&gt;</w:instrText>
      </w:r>
      <w:r w:rsidR="00AB6293">
        <w:fldChar w:fldCharType="separate"/>
      </w:r>
      <w:r w:rsidR="00DD31E9">
        <w:rPr>
          <w:noProof/>
        </w:rPr>
        <w:t>[</w:t>
      </w:r>
      <w:hyperlink w:anchor="_ENREF_105" w:tooltip="Lund, 1999 #105" w:history="1">
        <w:r w:rsidR="001526E9">
          <w:rPr>
            <w:noProof/>
          </w:rPr>
          <w:t>105</w:t>
        </w:r>
      </w:hyperlink>
      <w:r w:rsidR="00DD31E9">
        <w:rPr>
          <w:noProof/>
        </w:rPr>
        <w:t>]</w:t>
      </w:r>
      <w:r w:rsidR="00AB6293">
        <w:fldChar w:fldCharType="end"/>
      </w:r>
      <w:r w:rsidR="00280CDA">
        <w:t xml:space="preserve">. </w:t>
      </w:r>
      <w:r w:rsidR="00914C20">
        <w:t>In chapter 3</w:t>
      </w:r>
      <w:r w:rsidR="005A5266">
        <w:t>, w</w:t>
      </w:r>
      <w:r w:rsidR="00AB6293">
        <w:t xml:space="preserve">e have shown that ZFP809 binds to ERVs and also to non-repetitive regions with a bias to </w:t>
      </w:r>
      <w:r w:rsidR="00280CDA">
        <w:t xml:space="preserve">promoter </w:t>
      </w:r>
      <w:r w:rsidR="00AB6293">
        <w:t xml:space="preserve">regions around the TSS of genes. </w:t>
      </w:r>
      <w:r w:rsidR="005A5266">
        <w:t xml:space="preserve">We have also shown that expression of one of the genes targeted by ZFP809 in the promoter region, </w:t>
      </w:r>
      <w:r w:rsidR="005A5266" w:rsidRPr="007221DD">
        <w:rPr>
          <w:i/>
        </w:rPr>
        <w:t>Gm9705</w:t>
      </w:r>
      <w:r w:rsidR="005A5266">
        <w:t>, is upregulated upon ZFP</w:t>
      </w:r>
      <w:r w:rsidR="004F085D">
        <w:t>809 knock</w:t>
      </w:r>
      <w:r w:rsidR="009C544A">
        <w:t>-</w:t>
      </w:r>
      <w:r w:rsidR="004F085D">
        <w:t>down in F9 cells</w:t>
      </w:r>
      <w:r w:rsidR="00393643">
        <w:t xml:space="preserve">. </w:t>
      </w:r>
      <w:r w:rsidR="004F085D">
        <w:t>To investigate whether expression of ZFP809 targeted ERVs and genes</w:t>
      </w:r>
      <w:r w:rsidR="00393643">
        <w:t xml:space="preserve"> </w:t>
      </w:r>
      <w:r w:rsidR="004F085D">
        <w:t>is affected by ZFP809 in other cell types</w:t>
      </w:r>
      <w:r w:rsidR="00280CDA">
        <w:t xml:space="preserve"> than EC and ES cells</w:t>
      </w:r>
      <w:r w:rsidR="004F085D">
        <w:t xml:space="preserve">, we </w:t>
      </w:r>
      <w:r w:rsidR="00393643">
        <w:t>decided to generate a ZFP809 knock</w:t>
      </w:r>
      <w:r w:rsidR="002E73B8">
        <w:t>-</w:t>
      </w:r>
      <w:r w:rsidR="00393643">
        <w:t xml:space="preserve">out mouse which </w:t>
      </w:r>
      <w:r w:rsidR="00280CDA">
        <w:t>should</w:t>
      </w:r>
      <w:r w:rsidR="00AF0018">
        <w:t xml:space="preserve"> </w:t>
      </w:r>
      <w:r w:rsidR="00393643">
        <w:t xml:space="preserve">serve as a </w:t>
      </w:r>
      <w:r w:rsidR="007221DD">
        <w:t xml:space="preserve">rich </w:t>
      </w:r>
      <w:r w:rsidR="00393643">
        <w:t xml:space="preserve">source for </w:t>
      </w:r>
      <w:r w:rsidR="007221DD">
        <w:t xml:space="preserve">ZFP809 knock-out </w:t>
      </w:r>
      <w:r w:rsidR="00393643">
        <w:t xml:space="preserve">cell lines and tissues that can be </w:t>
      </w:r>
      <w:r w:rsidR="00393643" w:rsidRPr="00E256A0">
        <w:t>analysed</w:t>
      </w:r>
      <w:r w:rsidR="00393643">
        <w:t xml:space="preserve"> to investigated </w:t>
      </w:r>
      <w:r w:rsidR="00AB6293">
        <w:t xml:space="preserve">the </w:t>
      </w:r>
      <w:r w:rsidR="004F085D" w:rsidRPr="004F085D">
        <w:rPr>
          <w:i/>
        </w:rPr>
        <w:t>in vivo</w:t>
      </w:r>
      <w:r w:rsidR="004F085D">
        <w:t xml:space="preserve"> </w:t>
      </w:r>
      <w:r w:rsidR="00393643">
        <w:t>function</w:t>
      </w:r>
      <w:r w:rsidR="00E256A0">
        <w:t>s</w:t>
      </w:r>
      <w:r w:rsidR="00393643">
        <w:t xml:space="preserve"> of ZFP809.</w:t>
      </w:r>
    </w:p>
    <w:p w:rsidR="00AF0018" w:rsidRDefault="00AF0018" w:rsidP="00C5368B">
      <w:r>
        <w:t xml:space="preserve">We here show that homozygous ZFP809 knock-out mice are viable and fertile and therefore represent a promising model to study ZFP809 functions. Our preliminary results </w:t>
      </w:r>
      <w:r w:rsidR="002E73B8">
        <w:t>indicate</w:t>
      </w:r>
      <w:r>
        <w:t xml:space="preserve"> that out of several tested ERV groups with Pro-PBS sequences, only VL30 elements are strongly upregulated in ZFP809 knock-out MEFs but not ES cells. W</w:t>
      </w:r>
      <w:r w:rsidR="00231931">
        <w:t>e also detected a strong VL30-</w:t>
      </w:r>
      <w:r>
        <w:t>Pro upregulati</w:t>
      </w:r>
      <w:r w:rsidR="00CB5BB4">
        <w:t xml:space="preserve">on in </w:t>
      </w:r>
      <w:r w:rsidR="002E73B8">
        <w:t>hematopoietic</w:t>
      </w:r>
      <w:r w:rsidR="00CB5BB4">
        <w:t xml:space="preserve"> cells isolated from</w:t>
      </w:r>
      <w:r>
        <w:t xml:space="preserve"> ZFP809 knock-out mice. Furthermore, </w:t>
      </w:r>
      <w:r>
        <w:lastRenderedPageBreak/>
        <w:t xml:space="preserve">expression of the </w:t>
      </w:r>
      <w:r w:rsidRPr="00AF0018">
        <w:rPr>
          <w:i/>
        </w:rPr>
        <w:t>Gm9705</w:t>
      </w:r>
      <w:r>
        <w:t xml:space="preserve"> gene, which was identified as ZFP809 target in the previous chapter, was </w:t>
      </w:r>
      <w:r w:rsidR="00D90F66">
        <w:t>strongly induced in ZFP809 knock-out blood cells.</w:t>
      </w:r>
    </w:p>
    <w:p w:rsidR="006D44A6" w:rsidRPr="002B10D0" w:rsidRDefault="006D44A6" w:rsidP="009416D0">
      <w:pPr>
        <w:pStyle w:val="Heading2"/>
      </w:pPr>
      <w:bookmarkStart w:id="50" w:name="_Toc343249340"/>
      <w:r w:rsidRPr="002B10D0">
        <w:t>Materials and methods</w:t>
      </w:r>
      <w:bookmarkEnd w:id="50"/>
    </w:p>
    <w:p w:rsidR="00003D66" w:rsidRPr="002B10D0" w:rsidRDefault="00003D66" w:rsidP="004330D8">
      <w:pPr>
        <w:pStyle w:val="Heading4"/>
      </w:pPr>
      <w:r w:rsidRPr="002B10D0">
        <w:t>Generation of ZFP809 knock</w:t>
      </w:r>
      <w:r w:rsidR="002E73B8">
        <w:t>-</w:t>
      </w:r>
      <w:r w:rsidRPr="002B10D0">
        <w:t>out mice</w:t>
      </w:r>
    </w:p>
    <w:p w:rsidR="00003D66" w:rsidRPr="00BB5E68" w:rsidRDefault="00BB7566" w:rsidP="00003D66">
      <w:r>
        <w:t>ZFP809 knock</w:t>
      </w:r>
      <w:r w:rsidR="002E73B8">
        <w:t>-</w:t>
      </w:r>
      <w:r>
        <w:t>out mice were generated in collaboration with Annette F</w:t>
      </w:r>
      <w:r w:rsidRPr="00BB7566">
        <w:t>üc</w:t>
      </w:r>
      <w:r>
        <w:t>htbauer and Ernst-Martin F</w:t>
      </w:r>
      <w:r w:rsidRPr="00BB7566">
        <w:t>üc</w:t>
      </w:r>
      <w:r>
        <w:t xml:space="preserve">htbauer. All experimental procedures </w:t>
      </w:r>
      <w:r w:rsidR="005571D0">
        <w:t>involved in</w:t>
      </w:r>
      <w:r w:rsidR="00393643">
        <w:t xml:space="preserve"> blastocyst injection and i</w:t>
      </w:r>
      <w:r>
        <w:t xml:space="preserve">solation of MEFs and </w:t>
      </w:r>
      <w:r w:rsidR="00231931">
        <w:t>ES cells have been performed by</w:t>
      </w:r>
      <w:r>
        <w:t xml:space="preserve"> Annette F</w:t>
      </w:r>
      <w:r w:rsidRPr="00BB7566">
        <w:t>üc</w:t>
      </w:r>
      <w:r w:rsidR="00BB5E68">
        <w:t xml:space="preserve">htbauer. </w:t>
      </w:r>
      <w:r w:rsidR="00003D66" w:rsidRPr="002B10D0">
        <w:t xml:space="preserve">The </w:t>
      </w:r>
      <w:r w:rsidR="005571D0">
        <w:rPr>
          <w:rFonts w:cstheme="minorHAnsi"/>
        </w:rPr>
        <w:t xml:space="preserve">F065A07 ES cell line, </w:t>
      </w:r>
      <w:r w:rsidR="00003D66" w:rsidRPr="002B10D0">
        <w:rPr>
          <w:rFonts w:cstheme="minorHAnsi"/>
        </w:rPr>
        <w:t xml:space="preserve">derived from </w:t>
      </w:r>
      <w:r w:rsidR="005571D0">
        <w:rPr>
          <w:rFonts w:cstheme="minorHAnsi"/>
        </w:rPr>
        <w:t xml:space="preserve">the </w:t>
      </w:r>
      <w:r w:rsidR="00003D66" w:rsidRPr="00340B51">
        <w:rPr>
          <w:rFonts w:cstheme="minorHAnsi"/>
          <w:color w:val="000000"/>
        </w:rPr>
        <w:t>129S2/</w:t>
      </w:r>
      <w:proofErr w:type="spellStart"/>
      <w:r w:rsidR="00003D66" w:rsidRPr="00340B51">
        <w:rPr>
          <w:rFonts w:cstheme="minorHAnsi"/>
          <w:color w:val="000000"/>
        </w:rPr>
        <w:t>SvPas</w:t>
      </w:r>
      <w:proofErr w:type="spellEnd"/>
      <w:r w:rsidR="00003D66">
        <w:rPr>
          <w:rFonts w:cstheme="minorHAnsi"/>
          <w:color w:val="000000"/>
        </w:rPr>
        <w:t xml:space="preserve"> </w:t>
      </w:r>
      <w:r w:rsidR="005571D0">
        <w:rPr>
          <w:rFonts w:cstheme="minorHAnsi"/>
          <w:color w:val="000000"/>
        </w:rPr>
        <w:t xml:space="preserve">mouse </w:t>
      </w:r>
      <w:r w:rsidR="00003D66">
        <w:rPr>
          <w:rFonts w:cstheme="minorHAnsi"/>
          <w:color w:val="000000"/>
        </w:rPr>
        <w:t>strain</w:t>
      </w:r>
      <w:r w:rsidR="005571D0">
        <w:rPr>
          <w:rFonts w:cstheme="minorHAnsi"/>
          <w:color w:val="000000"/>
        </w:rPr>
        <w:t>,</w:t>
      </w:r>
      <w:r w:rsidR="00003D66" w:rsidRPr="00340B51">
        <w:rPr>
          <w:rFonts w:cstheme="minorHAnsi"/>
          <w:color w:val="000000"/>
        </w:rPr>
        <w:t xml:space="preserve"> </w:t>
      </w:r>
      <w:r w:rsidR="00003D66" w:rsidRPr="002B10D0">
        <w:rPr>
          <w:rFonts w:cstheme="minorHAnsi"/>
        </w:rPr>
        <w:t xml:space="preserve">was purchased from the German Gene Trap Consortium (GGTC). This cell line contains a </w:t>
      </w:r>
      <w:r w:rsidR="005571D0">
        <w:rPr>
          <w:rFonts w:cstheme="minorHAnsi"/>
          <w:color w:val="000000"/>
        </w:rPr>
        <w:t>pT1ATGbetageo gene-</w:t>
      </w:r>
      <w:r w:rsidR="00003D66" w:rsidRPr="00340B51">
        <w:rPr>
          <w:rFonts w:cstheme="minorHAnsi"/>
          <w:color w:val="000000"/>
        </w:rPr>
        <w:t>trap vector in the intron between</w:t>
      </w:r>
      <w:r w:rsidR="00F54932">
        <w:rPr>
          <w:rFonts w:cstheme="minorHAnsi"/>
          <w:color w:val="000000"/>
        </w:rPr>
        <w:t xml:space="preserve"> exon1 and exon2</w:t>
      </w:r>
      <w:r w:rsidR="005571D0">
        <w:rPr>
          <w:rFonts w:cstheme="minorHAnsi"/>
          <w:color w:val="000000"/>
        </w:rPr>
        <w:t xml:space="preserve"> of the </w:t>
      </w:r>
      <w:r w:rsidR="005571D0" w:rsidRPr="005571D0">
        <w:rPr>
          <w:rFonts w:cstheme="minorHAnsi"/>
          <w:i/>
          <w:color w:val="000000"/>
        </w:rPr>
        <w:t>Zfp809</w:t>
      </w:r>
      <w:r w:rsidR="005571D0">
        <w:rPr>
          <w:rFonts w:cstheme="minorHAnsi"/>
          <w:color w:val="000000"/>
        </w:rPr>
        <w:t xml:space="preserve"> gene</w:t>
      </w:r>
      <w:r w:rsidR="00003D66">
        <w:rPr>
          <w:rFonts w:cstheme="minorHAnsi"/>
          <w:color w:val="000000"/>
        </w:rPr>
        <w:t xml:space="preserve">. </w:t>
      </w:r>
      <w:r w:rsidR="00003D66" w:rsidRPr="002B10D0">
        <w:rPr>
          <w:rFonts w:cstheme="minorHAnsi"/>
        </w:rPr>
        <w:t>F065A07 ES cell were</w:t>
      </w:r>
      <w:r w:rsidR="00433AD7">
        <w:rPr>
          <w:rFonts w:cstheme="minorHAnsi"/>
        </w:rPr>
        <w:t xml:space="preserve"> injected into blastocysts harvested from B6D2 mice. </w:t>
      </w:r>
      <w:r w:rsidR="00E256A0">
        <w:rPr>
          <w:rFonts w:cstheme="minorHAnsi"/>
        </w:rPr>
        <w:t>The resulting c</w:t>
      </w:r>
      <w:r w:rsidR="00433AD7">
        <w:rPr>
          <w:rFonts w:cstheme="minorHAnsi"/>
        </w:rPr>
        <w:t>himeric animals were paired with C57BL/6J</w:t>
      </w:r>
      <w:r w:rsidR="00433AD7">
        <w:rPr>
          <w:rFonts w:cstheme="minorHAnsi"/>
          <w:vertAlign w:val="superscript"/>
        </w:rPr>
        <w:t>Bom</w:t>
      </w:r>
      <w:r w:rsidR="00433AD7">
        <w:rPr>
          <w:rFonts w:cstheme="minorHAnsi"/>
        </w:rPr>
        <w:t xml:space="preserve"> mice to generate </w:t>
      </w:r>
      <w:r w:rsidR="00D24075">
        <w:rPr>
          <w:rFonts w:cstheme="minorHAnsi"/>
        </w:rPr>
        <w:t>the F1 generation</w:t>
      </w:r>
      <w:r w:rsidR="005571D0">
        <w:rPr>
          <w:rFonts w:cstheme="minorHAnsi"/>
        </w:rPr>
        <w:t xml:space="preserve"> of heterozygous </w:t>
      </w:r>
      <w:r w:rsidR="005571D0" w:rsidRPr="005571D0">
        <w:rPr>
          <w:rFonts w:cstheme="minorHAnsi"/>
          <w:i/>
          <w:color w:val="000000"/>
        </w:rPr>
        <w:t>Zfp809</w:t>
      </w:r>
      <w:r w:rsidR="005571D0">
        <w:rPr>
          <w:rFonts w:cstheme="minorHAnsi"/>
          <w:color w:val="000000"/>
          <w:vertAlign w:val="superscript"/>
        </w:rPr>
        <w:t>+/-</w:t>
      </w:r>
      <w:r w:rsidR="005571D0">
        <w:rPr>
          <w:rFonts w:cstheme="minorHAnsi"/>
          <w:color w:val="000000"/>
        </w:rPr>
        <w:t xml:space="preserve"> </w:t>
      </w:r>
      <w:r w:rsidR="00231931">
        <w:rPr>
          <w:rFonts w:cstheme="minorHAnsi"/>
          <w:color w:val="000000"/>
        </w:rPr>
        <w:t>animals</w:t>
      </w:r>
      <w:r w:rsidR="00D24075">
        <w:rPr>
          <w:rFonts w:cstheme="minorHAnsi"/>
        </w:rPr>
        <w:t xml:space="preserve">. </w:t>
      </w:r>
      <w:r w:rsidR="003F46BB">
        <w:rPr>
          <w:rFonts w:cstheme="minorHAnsi"/>
        </w:rPr>
        <w:t xml:space="preserve">F1 </w:t>
      </w:r>
      <w:r w:rsidR="005571D0">
        <w:rPr>
          <w:rFonts w:cstheme="minorHAnsi"/>
        </w:rPr>
        <w:t>mice</w:t>
      </w:r>
      <w:r w:rsidR="00D24075">
        <w:rPr>
          <w:rFonts w:cstheme="minorHAnsi"/>
        </w:rPr>
        <w:t xml:space="preserve"> w</w:t>
      </w:r>
      <w:r w:rsidR="003F46BB">
        <w:rPr>
          <w:rFonts w:cstheme="minorHAnsi"/>
        </w:rPr>
        <w:t>ere</w:t>
      </w:r>
      <w:r w:rsidR="00D24075">
        <w:rPr>
          <w:rFonts w:cstheme="minorHAnsi"/>
        </w:rPr>
        <w:t xml:space="preserve"> genotyped and </w:t>
      </w:r>
      <w:r w:rsidR="00C12BE4">
        <w:rPr>
          <w:rFonts w:cstheme="minorHAnsi"/>
        </w:rPr>
        <w:t xml:space="preserve">two pairs of </w:t>
      </w:r>
      <w:r w:rsidR="00D24075">
        <w:rPr>
          <w:rFonts w:cstheme="minorHAnsi"/>
        </w:rPr>
        <w:t>heterozygous</w:t>
      </w:r>
      <w:r w:rsidR="005571D0">
        <w:rPr>
          <w:rFonts w:cstheme="minorHAnsi"/>
        </w:rPr>
        <w:t xml:space="preserve"> </w:t>
      </w:r>
      <w:r w:rsidR="005571D0" w:rsidRPr="005571D0">
        <w:rPr>
          <w:rFonts w:cstheme="minorHAnsi"/>
          <w:i/>
          <w:color w:val="000000"/>
        </w:rPr>
        <w:t>Zfp809</w:t>
      </w:r>
      <w:r w:rsidR="005571D0">
        <w:rPr>
          <w:rFonts w:cstheme="minorHAnsi"/>
          <w:color w:val="000000"/>
          <w:vertAlign w:val="superscript"/>
        </w:rPr>
        <w:t>+/-</w:t>
      </w:r>
      <w:r w:rsidR="00D24075">
        <w:rPr>
          <w:rFonts w:cstheme="minorHAnsi"/>
        </w:rPr>
        <w:t xml:space="preserve"> animals were chosen </w:t>
      </w:r>
      <w:r w:rsidR="003F46BB">
        <w:rPr>
          <w:rFonts w:cstheme="minorHAnsi"/>
        </w:rPr>
        <w:t>for inbreeding to generate the F2 generation consisting of wild-type, heterozygous</w:t>
      </w:r>
      <w:r w:rsidR="002E73B8">
        <w:rPr>
          <w:rFonts w:cstheme="minorHAnsi"/>
        </w:rPr>
        <w:t xml:space="preserve"> </w:t>
      </w:r>
      <w:r w:rsidR="002E73B8" w:rsidRPr="005571D0">
        <w:rPr>
          <w:rFonts w:cstheme="minorHAnsi"/>
          <w:i/>
          <w:color w:val="000000"/>
        </w:rPr>
        <w:t>Zfp809</w:t>
      </w:r>
      <w:r w:rsidR="002E73B8">
        <w:rPr>
          <w:rFonts w:cstheme="minorHAnsi"/>
          <w:color w:val="000000"/>
          <w:vertAlign w:val="superscript"/>
        </w:rPr>
        <w:t>+/-</w:t>
      </w:r>
      <w:r w:rsidR="002E73B8">
        <w:rPr>
          <w:rFonts w:cstheme="minorHAnsi"/>
        </w:rPr>
        <w:t xml:space="preserve"> </w:t>
      </w:r>
      <w:r w:rsidR="003F46BB">
        <w:rPr>
          <w:rFonts w:cstheme="minorHAnsi"/>
        </w:rPr>
        <w:t xml:space="preserve"> and homozygous </w:t>
      </w:r>
      <w:r w:rsidR="003F46BB" w:rsidRPr="005571D0">
        <w:rPr>
          <w:rFonts w:cstheme="minorHAnsi"/>
          <w:i/>
        </w:rPr>
        <w:t>Zfp809</w:t>
      </w:r>
      <w:r w:rsidR="003F46BB">
        <w:rPr>
          <w:rFonts w:cstheme="minorHAnsi"/>
          <w:vertAlign w:val="superscript"/>
        </w:rPr>
        <w:t>-/-</w:t>
      </w:r>
      <w:r w:rsidR="003F46BB">
        <w:rPr>
          <w:rFonts w:cstheme="minorHAnsi"/>
        </w:rPr>
        <w:t xml:space="preserve"> animals.</w:t>
      </w:r>
    </w:p>
    <w:p w:rsidR="00393643" w:rsidRDefault="00393643" w:rsidP="00393643">
      <w:pPr>
        <w:pStyle w:val="Heading4"/>
      </w:pPr>
      <w:r>
        <w:t>Genotyping</w:t>
      </w:r>
      <w:r w:rsidR="007846F7">
        <w:t xml:space="preserve"> of transgenic animals</w:t>
      </w:r>
    </w:p>
    <w:p w:rsidR="00F54932" w:rsidRPr="004F085D" w:rsidRDefault="00F54932" w:rsidP="00F54932">
      <w:pPr>
        <w:rPr>
          <w:rFonts w:cstheme="minorHAnsi"/>
          <w:color w:val="000000"/>
        </w:rPr>
      </w:pPr>
      <w:r>
        <w:rPr>
          <w:rFonts w:cstheme="minorHAnsi"/>
          <w:color w:val="000000"/>
        </w:rPr>
        <w:t xml:space="preserve">According to information available on the GGTC database, the 5’ flanking RNA region of the </w:t>
      </w:r>
      <w:r w:rsidRPr="00340B51">
        <w:rPr>
          <w:rFonts w:cstheme="minorHAnsi"/>
          <w:color w:val="000000"/>
        </w:rPr>
        <w:t>pT1ATGbetageo</w:t>
      </w:r>
      <w:r>
        <w:rPr>
          <w:rFonts w:cstheme="minorHAnsi"/>
          <w:color w:val="000000"/>
        </w:rPr>
        <w:t xml:space="preserve"> gene trap vector has been mapped to exon1 of the </w:t>
      </w:r>
      <w:r w:rsidRPr="002E73B8">
        <w:rPr>
          <w:rFonts w:cstheme="minorHAnsi"/>
          <w:i/>
          <w:color w:val="000000"/>
        </w:rPr>
        <w:t>Zfp809</w:t>
      </w:r>
      <w:r>
        <w:rPr>
          <w:rFonts w:cstheme="minorHAnsi"/>
          <w:color w:val="000000"/>
        </w:rPr>
        <w:t xml:space="preserve"> mRNA, indicating that the vector integration site is </w:t>
      </w:r>
      <w:r w:rsidR="007221DD">
        <w:rPr>
          <w:rFonts w:cstheme="minorHAnsi"/>
          <w:color w:val="000000"/>
        </w:rPr>
        <w:t xml:space="preserve">located between exon1 and exon2, </w:t>
      </w:r>
      <w:r w:rsidR="002E73B8">
        <w:rPr>
          <w:rFonts w:cstheme="minorHAnsi"/>
          <w:color w:val="000000"/>
        </w:rPr>
        <w:t>and leads</w:t>
      </w:r>
      <w:r w:rsidR="007221DD">
        <w:rPr>
          <w:rFonts w:cstheme="minorHAnsi"/>
          <w:color w:val="000000"/>
        </w:rPr>
        <w:t xml:space="preserve"> </w:t>
      </w:r>
      <w:r>
        <w:rPr>
          <w:rFonts w:cstheme="minorHAnsi"/>
          <w:color w:val="000000"/>
        </w:rPr>
        <w:t xml:space="preserve">to a splicing event in the transcribed mRNA between the splice </w:t>
      </w:r>
      <w:r w:rsidR="00933B88">
        <w:rPr>
          <w:rFonts w:cstheme="minorHAnsi"/>
          <w:color w:val="000000"/>
        </w:rPr>
        <w:t>donor at the 5’ end of intron</w:t>
      </w:r>
      <w:r w:rsidR="002E73B8">
        <w:rPr>
          <w:rFonts w:cstheme="minorHAnsi"/>
          <w:color w:val="000000"/>
        </w:rPr>
        <w:t>1</w:t>
      </w:r>
      <w:r w:rsidR="00933B88">
        <w:rPr>
          <w:rFonts w:cstheme="minorHAnsi"/>
          <w:color w:val="000000"/>
        </w:rPr>
        <w:t xml:space="preserve"> and the </w:t>
      </w:r>
      <w:r w:rsidR="005571D0">
        <w:rPr>
          <w:rFonts w:cstheme="minorHAnsi"/>
          <w:color w:val="000000"/>
        </w:rPr>
        <w:t xml:space="preserve">En-2 </w:t>
      </w:r>
      <w:r w:rsidR="00933B88">
        <w:rPr>
          <w:rFonts w:cstheme="minorHAnsi"/>
          <w:color w:val="000000"/>
        </w:rPr>
        <w:t>splic</w:t>
      </w:r>
      <w:r w:rsidR="005571D0">
        <w:rPr>
          <w:rFonts w:cstheme="minorHAnsi"/>
          <w:color w:val="000000"/>
        </w:rPr>
        <w:t>e acceptor site of the gene-</w:t>
      </w:r>
      <w:r w:rsidR="00933B88">
        <w:rPr>
          <w:rFonts w:cstheme="minorHAnsi"/>
          <w:color w:val="000000"/>
        </w:rPr>
        <w:t>trap vector. To determine the genomic vector integration site, a series of antisense primers anne</w:t>
      </w:r>
      <w:r w:rsidR="005571D0">
        <w:rPr>
          <w:rFonts w:cstheme="minorHAnsi"/>
          <w:color w:val="000000"/>
        </w:rPr>
        <w:t>aling to regions within the first i</w:t>
      </w:r>
      <w:r w:rsidR="00933B88">
        <w:rPr>
          <w:rFonts w:cstheme="minorHAnsi"/>
          <w:color w:val="000000"/>
        </w:rPr>
        <w:t xml:space="preserve">ntron of the </w:t>
      </w:r>
      <w:r w:rsidR="00933B88" w:rsidRPr="005571D0">
        <w:rPr>
          <w:rFonts w:cstheme="minorHAnsi"/>
          <w:i/>
          <w:color w:val="000000"/>
        </w:rPr>
        <w:t>Zfp809</w:t>
      </w:r>
      <w:r w:rsidR="00933B88">
        <w:rPr>
          <w:rFonts w:cstheme="minorHAnsi"/>
          <w:color w:val="000000"/>
        </w:rPr>
        <w:t xml:space="preserve"> gene were designed and used together with a sense primer annealing within the gene trap vector for PCR on genomic DNA isolated from </w:t>
      </w:r>
      <w:r w:rsidR="00933B88" w:rsidRPr="002B10D0">
        <w:rPr>
          <w:rFonts w:cstheme="minorHAnsi"/>
        </w:rPr>
        <w:t>F065A07 ES cell</w:t>
      </w:r>
      <w:r w:rsidR="00933B88">
        <w:rPr>
          <w:rFonts w:cstheme="minorHAnsi"/>
        </w:rPr>
        <w:t>s. PCR products were sequenced to determine the precise integration site. New primers annealing up- and downstream of the integration site or at the 3’</w:t>
      </w:r>
      <w:r w:rsidR="002E73B8">
        <w:rPr>
          <w:rFonts w:cstheme="minorHAnsi"/>
        </w:rPr>
        <w:t xml:space="preserve"> </w:t>
      </w:r>
      <w:r w:rsidR="00933B88">
        <w:rPr>
          <w:rFonts w:cstheme="minorHAnsi"/>
        </w:rPr>
        <w:t xml:space="preserve">end of the integrated vector were designed to allow detection of the </w:t>
      </w:r>
      <w:r w:rsidR="00933B88" w:rsidRPr="00DC04D9">
        <w:rPr>
          <w:rFonts w:cstheme="minorHAnsi"/>
          <w:i/>
        </w:rPr>
        <w:t>Zfp809</w:t>
      </w:r>
      <w:r w:rsidR="00933B88">
        <w:rPr>
          <w:rFonts w:cstheme="minorHAnsi"/>
        </w:rPr>
        <w:t xml:space="preserve"> allele </w:t>
      </w:r>
      <w:r w:rsidR="00DC04D9">
        <w:rPr>
          <w:rFonts w:cstheme="minorHAnsi"/>
        </w:rPr>
        <w:t>containing</w:t>
      </w:r>
      <w:r w:rsidR="00933B88">
        <w:rPr>
          <w:rFonts w:cstheme="minorHAnsi"/>
        </w:rPr>
        <w:t xml:space="preserve"> </w:t>
      </w:r>
      <w:r w:rsidR="00DC04D9">
        <w:rPr>
          <w:rFonts w:cstheme="minorHAnsi"/>
        </w:rPr>
        <w:t>the gene-trap vector</w:t>
      </w:r>
      <w:r w:rsidR="00933B88">
        <w:rPr>
          <w:rFonts w:cstheme="minorHAnsi"/>
        </w:rPr>
        <w:t xml:space="preserve"> and the wild-type </w:t>
      </w:r>
      <w:r w:rsidR="00933B88" w:rsidRPr="00DC04D9">
        <w:rPr>
          <w:rFonts w:cstheme="minorHAnsi"/>
          <w:i/>
        </w:rPr>
        <w:t>Zfp809</w:t>
      </w:r>
      <w:r w:rsidR="00914C20">
        <w:rPr>
          <w:rFonts w:cstheme="minorHAnsi"/>
        </w:rPr>
        <w:t xml:space="preserve"> allele (see Fig. 4</w:t>
      </w:r>
      <w:r w:rsidR="00933B88">
        <w:rPr>
          <w:rFonts w:cstheme="minorHAnsi"/>
        </w:rPr>
        <w:t>.1). The following primers were used for genotyping: P1</w:t>
      </w:r>
      <w:r w:rsidR="007846F7">
        <w:rPr>
          <w:rFonts w:cstheme="minorHAnsi"/>
        </w:rPr>
        <w:t xml:space="preserve"> (</w:t>
      </w:r>
      <w:r w:rsidR="007846F7" w:rsidRPr="007846F7">
        <w:rPr>
          <w:rFonts w:cstheme="minorHAnsi"/>
        </w:rPr>
        <w:t>GGACTTCCATTCACAGACTG</w:t>
      </w:r>
      <w:r w:rsidR="007846F7">
        <w:rPr>
          <w:rFonts w:cstheme="minorHAnsi"/>
        </w:rPr>
        <w:t>); P2 (</w:t>
      </w:r>
      <w:r w:rsidR="007846F7" w:rsidRPr="007846F7">
        <w:rPr>
          <w:rFonts w:cstheme="minorHAnsi"/>
        </w:rPr>
        <w:t>GCATTGGCTGGTTTGCATAG</w:t>
      </w:r>
      <w:r w:rsidR="007846F7">
        <w:rPr>
          <w:rFonts w:cstheme="minorHAnsi"/>
        </w:rPr>
        <w:t>); P3 (</w:t>
      </w:r>
      <w:r w:rsidR="007846F7" w:rsidRPr="007846F7">
        <w:rPr>
          <w:rFonts w:cstheme="minorHAnsi"/>
        </w:rPr>
        <w:t>GGAATAAGGGCGACACGGAA</w:t>
      </w:r>
      <w:r w:rsidR="007846F7">
        <w:rPr>
          <w:rFonts w:cstheme="minorHAnsi"/>
        </w:rPr>
        <w:t>).</w:t>
      </w:r>
    </w:p>
    <w:p w:rsidR="00E256A0" w:rsidRDefault="00E256A0" w:rsidP="00E256A0">
      <w:pPr>
        <w:pStyle w:val="Heading4"/>
      </w:pPr>
      <w:r>
        <w:lastRenderedPageBreak/>
        <w:t>Preparation of heterozygous and homozygous MEFs from individual embryos</w:t>
      </w:r>
    </w:p>
    <w:p w:rsidR="00E256A0" w:rsidRDefault="00E256A0" w:rsidP="00E256A0">
      <w:r>
        <w:t xml:space="preserve">E8.5 to E14.5 embryos were harvested from F2 heterozygous females that had been paired with F2 homozygous </w:t>
      </w:r>
      <w:r w:rsidR="007221DD" w:rsidRPr="005571D0">
        <w:rPr>
          <w:rFonts w:cstheme="minorHAnsi"/>
          <w:i/>
        </w:rPr>
        <w:t>Zfp809</w:t>
      </w:r>
      <w:r w:rsidR="007221DD">
        <w:rPr>
          <w:rFonts w:cstheme="minorHAnsi"/>
          <w:vertAlign w:val="superscript"/>
        </w:rPr>
        <w:t>-/-</w:t>
      </w:r>
      <w:r w:rsidR="007221DD">
        <w:rPr>
          <w:rFonts w:cstheme="minorHAnsi"/>
        </w:rPr>
        <w:t xml:space="preserve"> </w:t>
      </w:r>
      <w:r>
        <w:t xml:space="preserve">males and transferred from the yolk sac to a 6-well dish. Brain and red organs were removed from the embryo before mincing the embryo. The carcass was transferred into a 96-well dish containing Trypsin-EDTA and further disaggregated by pipetting up and down. After stopping trypsinisation by adding FBS and centrifugation, cells were seeded on a 12-well dish and grown until passage 2 before analysis. MEFS were </w:t>
      </w:r>
      <w:r w:rsidR="002E73B8">
        <w:t>cultivated</w:t>
      </w:r>
      <w:r>
        <w:t xml:space="preserve"> in DMEM supplemented with 10% FBS and </w:t>
      </w:r>
      <w:r w:rsidR="00DC04D9">
        <w:t>penicillin</w:t>
      </w:r>
      <w:r>
        <w:t>/streptomycin.</w:t>
      </w:r>
    </w:p>
    <w:p w:rsidR="00DB18EB" w:rsidRDefault="00DB18EB" w:rsidP="00DB18EB">
      <w:pPr>
        <w:pStyle w:val="Heading4"/>
      </w:pPr>
      <w:r>
        <w:t>Isolation of</w:t>
      </w:r>
      <w:r w:rsidR="00201A74">
        <w:t xml:space="preserve"> wild-type, heterozygous and homozygous</w:t>
      </w:r>
      <w:r>
        <w:t xml:space="preserve"> </w:t>
      </w:r>
      <w:r w:rsidRPr="00DB18EB">
        <w:t>Zfp809</w:t>
      </w:r>
      <w:r>
        <w:rPr>
          <w:vertAlign w:val="superscript"/>
        </w:rPr>
        <w:t xml:space="preserve">-/- </w:t>
      </w:r>
      <w:r>
        <w:t>ES cells</w:t>
      </w:r>
    </w:p>
    <w:p w:rsidR="00DB18EB" w:rsidRPr="004F085D" w:rsidRDefault="00DB18EB" w:rsidP="00DB18EB">
      <w:r>
        <w:t xml:space="preserve">Wild-type </w:t>
      </w:r>
      <w:r w:rsidRPr="00724AA1">
        <w:rPr>
          <w:i/>
        </w:rPr>
        <w:t>Zfp809</w:t>
      </w:r>
      <w:r>
        <w:rPr>
          <w:vertAlign w:val="superscript"/>
        </w:rPr>
        <w:t>+/+</w:t>
      </w:r>
      <w:r>
        <w:t xml:space="preserve"> and heterozygous </w:t>
      </w:r>
      <w:r w:rsidRPr="00724AA1">
        <w:rPr>
          <w:i/>
        </w:rPr>
        <w:t>Zfp809</w:t>
      </w:r>
      <w:r>
        <w:rPr>
          <w:vertAlign w:val="superscript"/>
        </w:rPr>
        <w:t>+/-</w:t>
      </w:r>
      <w:r>
        <w:t xml:space="preserve"> ES cells were derived from blastocysts harvested from </w:t>
      </w:r>
      <w:r w:rsidR="003F46BB">
        <w:t xml:space="preserve">F2 </w:t>
      </w:r>
      <w:r w:rsidRPr="00914C20">
        <w:rPr>
          <w:i/>
        </w:rPr>
        <w:t>Zfp809</w:t>
      </w:r>
      <w:r w:rsidR="002E73B8">
        <w:rPr>
          <w:vertAlign w:val="superscript"/>
        </w:rPr>
        <w:t>+</w:t>
      </w:r>
      <w:r>
        <w:rPr>
          <w:vertAlign w:val="superscript"/>
        </w:rPr>
        <w:t>/-</w:t>
      </w:r>
      <w:r>
        <w:t xml:space="preserve"> females that had been mated with </w:t>
      </w:r>
      <w:r w:rsidR="003F46BB">
        <w:t xml:space="preserve">F2 </w:t>
      </w:r>
      <w:r w:rsidRPr="00724AA1">
        <w:rPr>
          <w:i/>
        </w:rPr>
        <w:t>Zfp809</w:t>
      </w:r>
      <w:r w:rsidR="001326D1">
        <w:rPr>
          <w:vertAlign w:val="superscript"/>
        </w:rPr>
        <w:t>+</w:t>
      </w:r>
      <w:r>
        <w:rPr>
          <w:vertAlign w:val="superscript"/>
        </w:rPr>
        <w:t>/-</w:t>
      </w:r>
      <w:r>
        <w:t xml:space="preserve"> males. Homozygous </w:t>
      </w:r>
      <w:r w:rsidRPr="00724AA1">
        <w:rPr>
          <w:i/>
        </w:rPr>
        <w:t>Zfp809</w:t>
      </w:r>
      <w:r>
        <w:rPr>
          <w:vertAlign w:val="superscript"/>
        </w:rPr>
        <w:t>-/-</w:t>
      </w:r>
      <w:r w:rsidR="00CB5BB4">
        <w:t xml:space="preserve"> ES cells were derived from</w:t>
      </w:r>
      <w:r>
        <w:t xml:space="preserve"> blastocysts that had been isolated from </w:t>
      </w:r>
      <w:r w:rsidR="003F46BB">
        <w:t xml:space="preserve">F2 </w:t>
      </w:r>
      <w:r>
        <w:t>Zfp809</w:t>
      </w:r>
      <w:r>
        <w:rPr>
          <w:vertAlign w:val="superscript"/>
        </w:rPr>
        <w:t>-/-</w:t>
      </w:r>
      <w:r>
        <w:t xml:space="preserve"> females paired with </w:t>
      </w:r>
      <w:r w:rsidR="003F46BB">
        <w:t xml:space="preserve">F2 </w:t>
      </w:r>
      <w:r w:rsidRPr="00724AA1">
        <w:rPr>
          <w:i/>
        </w:rPr>
        <w:t>Zfp809</w:t>
      </w:r>
      <w:r>
        <w:rPr>
          <w:vertAlign w:val="superscript"/>
        </w:rPr>
        <w:t>-/-</w:t>
      </w:r>
      <w:r>
        <w:t xml:space="preserve"> males. Briefly, plug checked females were sacrificed 3.5 days after mating and blastocysts were harvested and seeded on 96-well </w:t>
      </w:r>
      <w:r w:rsidR="00FE5001">
        <w:t>dishes</w:t>
      </w:r>
      <w:r w:rsidR="00AD7BF4">
        <w:t xml:space="preserve"> coated with inactivated MEF feeder cells</w:t>
      </w:r>
      <w:r>
        <w:t xml:space="preserve">. </w:t>
      </w:r>
      <w:r w:rsidR="00BB5E68">
        <w:t>Blastocyst</w:t>
      </w:r>
      <w:r w:rsidR="00FE5001">
        <w:t xml:space="preserve"> o</w:t>
      </w:r>
      <w:r w:rsidR="00CB5BB4">
        <w:t>utgrowths were disaggregated by</w:t>
      </w:r>
      <w:r w:rsidR="00FE5001">
        <w:t xml:space="preserve"> trypsinisation at day 7 after blastocysts harvesting and plated into feeder coated 96-well plates. At day 13, ES colonies were trypsinised and seeded in new feeder coated 96- or 48-well dishes. ES cells were further cultivated until passage 4 to 6 before analysis. </w:t>
      </w:r>
      <w:r w:rsidR="00724AA1">
        <w:t>For the last two passages before analysis, ES cells were seeded on gelatine coated plates without feeder cells to decrease the proportion of MEF feeder cells in the ES cell culture.</w:t>
      </w:r>
      <w:r w:rsidR="00AD7BF4">
        <w:t xml:space="preserve"> </w:t>
      </w:r>
      <w:r w:rsidR="00FE5001">
        <w:t xml:space="preserve">ES cells were grown in DMEM supplemented with 15% ES cell tested FBS, glutamine, penicillin/streptomycin, non-essential amino acids, 0.1 </w:t>
      </w:r>
      <w:proofErr w:type="spellStart"/>
      <w:r w:rsidR="00FE5001">
        <w:t>mM</w:t>
      </w:r>
      <w:proofErr w:type="spellEnd"/>
      <w:r w:rsidR="00FE5001">
        <w:t xml:space="preserve"> β-</w:t>
      </w:r>
      <w:proofErr w:type="spellStart"/>
      <w:r w:rsidR="00FE5001">
        <w:t>mercaptoethanol</w:t>
      </w:r>
      <w:proofErr w:type="spellEnd"/>
      <w:r w:rsidR="00FE5001">
        <w:t>, nucleosides and 10</w:t>
      </w:r>
      <w:r w:rsidR="00C26309">
        <w:rPr>
          <w:vertAlign w:val="superscript"/>
        </w:rPr>
        <w:t>3</w:t>
      </w:r>
      <w:r w:rsidR="00C26309">
        <w:t xml:space="preserve"> U/ml LIF (</w:t>
      </w:r>
      <w:r w:rsidR="00C26309" w:rsidRPr="00DC04D9">
        <w:t>M</w:t>
      </w:r>
      <w:r w:rsidR="00C26309">
        <w:t xml:space="preserve">urine </w:t>
      </w:r>
      <w:proofErr w:type="spellStart"/>
      <w:r w:rsidR="00C26309" w:rsidRPr="00DC04D9">
        <w:rPr>
          <w:u w:val="single"/>
        </w:rPr>
        <w:t>L</w:t>
      </w:r>
      <w:r w:rsidR="00C26309">
        <w:t>eukemia</w:t>
      </w:r>
      <w:proofErr w:type="spellEnd"/>
      <w:r w:rsidR="00C26309">
        <w:t xml:space="preserve"> </w:t>
      </w:r>
      <w:r w:rsidR="00C26309" w:rsidRPr="00DC04D9">
        <w:rPr>
          <w:u w:val="single"/>
        </w:rPr>
        <w:t>I</w:t>
      </w:r>
      <w:r w:rsidR="00C26309">
        <w:t xml:space="preserve">nhibitory </w:t>
      </w:r>
      <w:r w:rsidR="00C26309" w:rsidRPr="00DC04D9">
        <w:rPr>
          <w:u w:val="single"/>
        </w:rPr>
        <w:t>F</w:t>
      </w:r>
      <w:r w:rsidR="00C26309">
        <w:t>actor ESGRO</w:t>
      </w:r>
      <w:r w:rsidR="00C26309">
        <w:rPr>
          <w:vertAlign w:val="superscript"/>
        </w:rPr>
        <w:t>TM</w:t>
      </w:r>
      <w:r w:rsidR="00C26309">
        <w:t xml:space="preserve">). </w:t>
      </w:r>
    </w:p>
    <w:p w:rsidR="00B23259" w:rsidRDefault="00B23259" w:rsidP="002A1B27">
      <w:pPr>
        <w:pStyle w:val="Heading4"/>
      </w:pPr>
      <w:r>
        <w:t>Inhibitor treatments</w:t>
      </w:r>
    </w:p>
    <w:p w:rsidR="00B23259" w:rsidRDefault="00724AA1" w:rsidP="00B23259">
      <w:r>
        <w:t>Heterozygous and homozygous</w:t>
      </w:r>
      <w:r w:rsidR="004F085D">
        <w:t xml:space="preserve"> ZFP809 knock-out</w:t>
      </w:r>
      <w:r>
        <w:t xml:space="preserve"> </w:t>
      </w:r>
      <w:r w:rsidR="00B23259">
        <w:t>MEFs at passage 3 were treated with 1µM Aza-dC, 0.5 µM TSA or both inhibitors</w:t>
      </w:r>
      <w:r w:rsidR="00813F73">
        <w:t xml:space="preserve"> at these concentrations</w:t>
      </w:r>
      <w:r w:rsidR="00B23259">
        <w:t xml:space="preserve"> combined</w:t>
      </w:r>
      <w:r w:rsidR="00813F73">
        <w:t>,</w:t>
      </w:r>
      <w:r w:rsidR="004F085D">
        <w:t xml:space="preserve"> as described in chapter 2</w:t>
      </w:r>
      <w:r w:rsidR="00B23259">
        <w:t>.</w:t>
      </w:r>
    </w:p>
    <w:p w:rsidR="002A1B27" w:rsidRDefault="005C5023" w:rsidP="002A1B27">
      <w:pPr>
        <w:pStyle w:val="Heading4"/>
      </w:pPr>
      <w:r>
        <w:lastRenderedPageBreak/>
        <w:t xml:space="preserve">RNA purification and </w:t>
      </w:r>
      <w:r w:rsidR="002A1B27">
        <w:t>RT-qPCR</w:t>
      </w:r>
    </w:p>
    <w:p w:rsidR="002A1B27" w:rsidRPr="00C12BE4" w:rsidRDefault="002A1B27" w:rsidP="00C12BE4">
      <w:r>
        <w:t xml:space="preserve">RNA was isolated from MEFs and ES cells using the </w:t>
      </w:r>
      <w:proofErr w:type="spellStart"/>
      <w:r>
        <w:t>TRIzol</w:t>
      </w:r>
      <w:proofErr w:type="spellEnd"/>
      <w:r>
        <w:t xml:space="preserve"> r</w:t>
      </w:r>
      <w:r w:rsidR="00914C20">
        <w:t>eagent as described in chapter 2</w:t>
      </w:r>
      <w:r>
        <w:t xml:space="preserve">. </w:t>
      </w:r>
      <w:r w:rsidR="00D87027">
        <w:t xml:space="preserve">RNA from whole blood samples, isolated from the eye vein of adult </w:t>
      </w:r>
      <w:r w:rsidR="00E256A0">
        <w:t xml:space="preserve">F2 </w:t>
      </w:r>
      <w:r w:rsidR="00D87027">
        <w:t>mice</w:t>
      </w:r>
      <w:r w:rsidR="00E256A0">
        <w:t>,</w:t>
      </w:r>
      <w:r w:rsidR="00D87027">
        <w:t xml:space="preserve"> was </w:t>
      </w:r>
      <w:r w:rsidR="00E256A0">
        <w:t>prepared</w:t>
      </w:r>
      <w:r w:rsidR="00D87027">
        <w:t xml:space="preserve"> using </w:t>
      </w:r>
      <w:r w:rsidR="00D24075">
        <w:t xml:space="preserve">the </w:t>
      </w:r>
      <w:proofErr w:type="spellStart"/>
      <w:r w:rsidR="00D24075">
        <w:t>GeneJET</w:t>
      </w:r>
      <w:proofErr w:type="spellEnd"/>
      <w:r w:rsidR="00D24075">
        <w:t xml:space="preserve"> Whole Blood RNA Purification Mini Kit (Fermentas). RNA was purified</w:t>
      </w:r>
      <w:r w:rsidR="00097F66">
        <w:t xml:space="preserve"> from possible DNA contaminants</w:t>
      </w:r>
      <w:r w:rsidR="00D24075">
        <w:t xml:space="preserve"> and reverse</w:t>
      </w:r>
      <w:r w:rsidR="00097F66">
        <w:t>-</w:t>
      </w:r>
      <w:r w:rsidR="00D24075">
        <w:t>trans</w:t>
      </w:r>
      <w:r w:rsidR="004F085D">
        <w:t>cribed as described in chapter 2</w:t>
      </w:r>
      <w:r w:rsidR="00D24075">
        <w:t>. RT-qPCR was performed as describ</w:t>
      </w:r>
      <w:r w:rsidR="00914C20">
        <w:t>ed in chapter 2</w:t>
      </w:r>
      <w:r w:rsidR="00D24075">
        <w:t>. Primer sequences are</w:t>
      </w:r>
      <w:r w:rsidR="00914C20">
        <w:t xml:space="preserve"> given in Supplementa</w:t>
      </w:r>
      <w:r w:rsidR="001326D1">
        <w:t>ry T</w:t>
      </w:r>
      <w:r w:rsidR="00914C20">
        <w:t>able S3</w:t>
      </w:r>
      <w:r w:rsidR="00D24075">
        <w:t xml:space="preserve">.3. </w:t>
      </w:r>
    </w:p>
    <w:p w:rsidR="006D44A6" w:rsidRDefault="006D44A6" w:rsidP="006D44A6">
      <w:pPr>
        <w:pStyle w:val="Heading2"/>
      </w:pPr>
      <w:bookmarkStart w:id="51" w:name="_Toc343249341"/>
      <w:r>
        <w:t>Results</w:t>
      </w:r>
      <w:bookmarkEnd w:id="51"/>
    </w:p>
    <w:p w:rsidR="000C55F5" w:rsidRDefault="000C55F5" w:rsidP="00C5368B">
      <w:pPr>
        <w:pStyle w:val="Heading3"/>
      </w:pPr>
      <w:bookmarkStart w:id="52" w:name="_Toc343249342"/>
      <w:r>
        <w:t xml:space="preserve">Generation of homozygous </w:t>
      </w:r>
      <w:r w:rsidRPr="00DC04D9">
        <w:rPr>
          <w:i/>
        </w:rPr>
        <w:t>Zfp890</w:t>
      </w:r>
      <w:r w:rsidR="00DC04D9">
        <w:rPr>
          <w:vertAlign w:val="superscript"/>
        </w:rPr>
        <w:t>-/-</w:t>
      </w:r>
      <w:r>
        <w:t xml:space="preserve"> mice</w:t>
      </w:r>
      <w:bookmarkEnd w:id="52"/>
    </w:p>
    <w:p w:rsidR="00FE3EF3" w:rsidRPr="00FE3EF3" w:rsidRDefault="00BB7566" w:rsidP="00FE3EF3">
      <w:r>
        <w:rPr>
          <w:noProof/>
          <w:lang w:eastAsia="en-GB"/>
        </w:rPr>
        <mc:AlternateContent>
          <mc:Choice Requires="wpg">
            <w:drawing>
              <wp:anchor distT="0" distB="180340" distL="114300" distR="114300" simplePos="0" relativeHeight="251719680" behindDoc="0" locked="0" layoutInCell="1" allowOverlap="1" wp14:anchorId="4962A072" wp14:editId="67B20609">
                <wp:simplePos x="0" y="0"/>
                <wp:positionH relativeFrom="column">
                  <wp:posOffset>-166370</wp:posOffset>
                </wp:positionH>
                <wp:positionV relativeFrom="paragraph">
                  <wp:posOffset>1565275</wp:posOffset>
                </wp:positionV>
                <wp:extent cx="6108700" cy="2305050"/>
                <wp:effectExtent l="0" t="0" r="6350" b="0"/>
                <wp:wrapTopAndBottom/>
                <wp:docPr id="126" name="Group 126"/>
                <wp:cNvGraphicFramePr/>
                <a:graphic xmlns:a="http://schemas.openxmlformats.org/drawingml/2006/main">
                  <a:graphicData uri="http://schemas.microsoft.com/office/word/2010/wordprocessingGroup">
                    <wpg:wgp>
                      <wpg:cNvGrpSpPr/>
                      <wpg:grpSpPr>
                        <a:xfrm>
                          <a:off x="0" y="0"/>
                          <a:ext cx="6108700" cy="2305050"/>
                          <a:chOff x="0" y="0"/>
                          <a:chExt cx="6109970" cy="2305194"/>
                        </a:xfrm>
                      </wpg:grpSpPr>
                      <wpg:grpSp>
                        <wpg:cNvPr id="6" name="Group 34"/>
                        <wpg:cNvGrpSpPr/>
                        <wpg:grpSpPr>
                          <a:xfrm>
                            <a:off x="0" y="0"/>
                            <a:ext cx="6109970" cy="1594485"/>
                            <a:chOff x="0" y="0"/>
                            <a:chExt cx="6110514" cy="1594876"/>
                          </a:xfrm>
                        </wpg:grpSpPr>
                        <pic:pic xmlns:pic="http://schemas.openxmlformats.org/drawingml/2006/picture">
                          <pic:nvPicPr>
                            <pic:cNvPr id="18" name="Picture 18"/>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1377044" y="0"/>
                              <a:ext cx="4267200" cy="553476"/>
                            </a:xfrm>
                            <a:prstGeom prst="rect">
                              <a:avLst/>
                            </a:prstGeom>
                          </pic:spPr>
                        </pic:pic>
                        <pic:pic xmlns:pic="http://schemas.openxmlformats.org/drawingml/2006/picture">
                          <pic:nvPicPr>
                            <pic:cNvPr id="20" name="Picture 20"/>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903999"/>
                              <a:ext cx="6110514" cy="440802"/>
                            </a:xfrm>
                            <a:prstGeom prst="rect">
                              <a:avLst/>
                            </a:prstGeom>
                          </pic:spPr>
                        </pic:pic>
                        <wps:wsp>
                          <wps:cNvPr id="21" name="Straight Connector 21"/>
                          <wps:cNvCnPr/>
                          <wps:spPr>
                            <a:xfrm>
                              <a:off x="2062844" y="553476"/>
                              <a:ext cx="1447800" cy="53340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flipV="1">
                              <a:off x="3663044" y="553476"/>
                              <a:ext cx="1905000" cy="51816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cNvPr id="23" name="Group 23"/>
                          <wpg:cNvGrpSpPr/>
                          <wpg:grpSpPr>
                            <a:xfrm>
                              <a:off x="3383644" y="1372626"/>
                              <a:ext cx="139700" cy="38100"/>
                              <a:chOff x="3383644" y="1372626"/>
                              <a:chExt cx="139700" cy="38100"/>
                            </a:xfrm>
                          </wpg:grpSpPr>
                          <wps:wsp>
                            <wps:cNvPr id="24" name="Straight Connector 24"/>
                            <wps:cNvCnPr/>
                            <wps:spPr>
                              <a:xfrm>
                                <a:off x="3383644" y="1410726"/>
                                <a:ext cx="139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flipH="1" flipV="1">
                                <a:off x="3466194" y="1372626"/>
                                <a:ext cx="57150" cy="38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6" name="Group 26"/>
                          <wpg:cNvGrpSpPr/>
                          <wpg:grpSpPr>
                            <a:xfrm>
                              <a:off x="5415644" y="324876"/>
                              <a:ext cx="139700" cy="38100"/>
                              <a:chOff x="5415644" y="324876"/>
                              <a:chExt cx="139700" cy="38100"/>
                            </a:xfrm>
                          </wpg:grpSpPr>
                          <wps:wsp>
                            <wps:cNvPr id="27" name="Straight Connector 27"/>
                            <wps:cNvCnPr/>
                            <wps:spPr>
                              <a:xfrm>
                                <a:off x="5415644" y="362976"/>
                                <a:ext cx="139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flipH="1" flipV="1">
                                <a:off x="5498194" y="324876"/>
                                <a:ext cx="57150" cy="38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9" name="Group 29"/>
                          <wpg:cNvGrpSpPr/>
                          <wpg:grpSpPr>
                            <a:xfrm flipH="1">
                              <a:off x="3663044" y="1372626"/>
                              <a:ext cx="139700" cy="38100"/>
                              <a:chOff x="3663044" y="1372626"/>
                              <a:chExt cx="139700" cy="38100"/>
                            </a:xfrm>
                          </wpg:grpSpPr>
                          <wps:wsp>
                            <wps:cNvPr id="30" name="Straight Connector 30"/>
                            <wps:cNvCnPr/>
                            <wps:spPr>
                              <a:xfrm>
                                <a:off x="3663044" y="1410726"/>
                                <a:ext cx="139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flipH="1" flipV="1">
                                <a:off x="3745594" y="1372626"/>
                                <a:ext cx="57150" cy="38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6" name="TextBox 31"/>
                          <wps:cNvSpPr txBox="1"/>
                          <wps:spPr>
                            <a:xfrm>
                              <a:off x="3294744" y="1379432"/>
                              <a:ext cx="304800" cy="215444"/>
                            </a:xfrm>
                            <a:prstGeom prst="rect">
                              <a:avLst/>
                            </a:prstGeom>
                            <a:noFill/>
                          </wps:spPr>
                          <wps:txbx>
                            <w:txbxContent>
                              <w:p w:rsidR="00D96F2A" w:rsidRDefault="00D96F2A" w:rsidP="0011764A">
                                <w:pPr>
                                  <w:pStyle w:val="NormalWeb"/>
                                  <w:spacing w:before="0" w:beforeAutospacing="0" w:after="0" w:afterAutospacing="0"/>
                                </w:pPr>
                                <w:r>
                                  <w:rPr>
                                    <w:rFonts w:asciiTheme="minorHAnsi" w:hAnsi="Calibri" w:cstheme="minorBidi"/>
                                    <w:color w:val="000000" w:themeColor="text1"/>
                                    <w:kern w:val="24"/>
                                    <w:sz w:val="16"/>
                                    <w:szCs w:val="16"/>
                                    <w:lang w:val="da-DK"/>
                                  </w:rPr>
                                  <w:t>P1</w:t>
                                </w:r>
                              </w:p>
                            </w:txbxContent>
                          </wps:txbx>
                          <wps:bodyPr wrap="square" rtlCol="0">
                            <a:spAutoFit/>
                          </wps:bodyPr>
                        </wps:wsp>
                        <wps:wsp>
                          <wps:cNvPr id="37" name="TextBox 32"/>
                          <wps:cNvSpPr txBox="1"/>
                          <wps:spPr>
                            <a:xfrm>
                              <a:off x="3612244" y="1379432"/>
                              <a:ext cx="304800" cy="215444"/>
                            </a:xfrm>
                            <a:prstGeom prst="rect">
                              <a:avLst/>
                            </a:prstGeom>
                            <a:noFill/>
                          </wps:spPr>
                          <wps:txbx>
                            <w:txbxContent>
                              <w:p w:rsidR="00D96F2A" w:rsidRDefault="00D96F2A" w:rsidP="0011764A">
                                <w:pPr>
                                  <w:pStyle w:val="NormalWeb"/>
                                  <w:spacing w:before="0" w:beforeAutospacing="0" w:after="0" w:afterAutospacing="0"/>
                                </w:pPr>
                                <w:r>
                                  <w:rPr>
                                    <w:rFonts w:asciiTheme="minorHAnsi" w:hAnsi="Calibri" w:cstheme="minorBidi"/>
                                    <w:color w:val="000000" w:themeColor="text1"/>
                                    <w:kern w:val="24"/>
                                    <w:sz w:val="16"/>
                                    <w:szCs w:val="16"/>
                                    <w:lang w:val="da-DK"/>
                                  </w:rPr>
                                  <w:t>P2</w:t>
                                </w:r>
                              </w:p>
                            </w:txbxContent>
                          </wps:txbx>
                          <wps:bodyPr wrap="square" rtlCol="0">
                            <a:spAutoFit/>
                          </wps:bodyPr>
                        </wps:wsp>
                        <wps:wsp>
                          <wps:cNvPr id="38" name="TextBox 33"/>
                          <wps:cNvSpPr txBox="1"/>
                          <wps:spPr>
                            <a:xfrm>
                              <a:off x="5314044" y="156772"/>
                              <a:ext cx="304800" cy="215444"/>
                            </a:xfrm>
                            <a:prstGeom prst="rect">
                              <a:avLst/>
                            </a:prstGeom>
                            <a:noFill/>
                          </wps:spPr>
                          <wps:txbx>
                            <w:txbxContent>
                              <w:p w:rsidR="00D96F2A" w:rsidRDefault="00D96F2A" w:rsidP="0011764A">
                                <w:pPr>
                                  <w:pStyle w:val="NormalWeb"/>
                                  <w:spacing w:before="0" w:beforeAutospacing="0" w:after="0" w:afterAutospacing="0"/>
                                </w:pPr>
                                <w:r>
                                  <w:rPr>
                                    <w:rFonts w:asciiTheme="minorHAnsi" w:hAnsi="Calibri" w:cstheme="minorBidi"/>
                                    <w:color w:val="000000" w:themeColor="text1"/>
                                    <w:kern w:val="24"/>
                                    <w:sz w:val="16"/>
                                    <w:szCs w:val="16"/>
                                    <w:lang w:val="da-DK"/>
                                  </w:rPr>
                                  <w:t>P3</w:t>
                                </w:r>
                              </w:p>
                            </w:txbxContent>
                          </wps:txbx>
                          <wps:bodyPr wrap="square" rtlCol="0">
                            <a:spAutoFit/>
                          </wps:bodyPr>
                        </wps:wsp>
                      </wpg:grpSp>
                      <wps:wsp>
                        <wps:cNvPr id="125" name="Text Box 125"/>
                        <wps:cNvSpPr txBox="1"/>
                        <wps:spPr>
                          <a:xfrm>
                            <a:off x="159508" y="1658091"/>
                            <a:ext cx="5760660" cy="647103"/>
                          </a:xfrm>
                          <a:prstGeom prst="rect">
                            <a:avLst/>
                          </a:prstGeom>
                          <a:solidFill>
                            <a:prstClr val="white"/>
                          </a:solidFill>
                          <a:ln>
                            <a:noFill/>
                          </a:ln>
                          <a:effectLst/>
                        </wps:spPr>
                        <wps:txbx>
                          <w:txbxContent>
                            <w:p w:rsidR="00D96F2A" w:rsidRPr="00B41E39" w:rsidRDefault="00D96F2A" w:rsidP="00861A4A">
                              <w:pPr>
                                <w:pStyle w:val="Caption"/>
                                <w:rPr>
                                  <w:noProof/>
                                  <w:sz w:val="24"/>
                                </w:rPr>
                              </w:pPr>
                              <w:r>
                                <w:rPr>
                                  <w:b/>
                                </w:rPr>
                                <w:t>Figure 4.1: Map of the ZFP</w:t>
                              </w:r>
                              <w:r w:rsidRPr="00800255">
                                <w:rPr>
                                  <w:b/>
                                </w:rPr>
                                <w:t>809 knock-out allele with the integrated gene trap vector.</w:t>
                              </w:r>
                              <w:r>
                                <w:t xml:space="preserve"> Precise integration site was determined by genomic PCRs and sequencing. Zfp809 exons are shown as green conjoined rectangles. The approximate annealing sites of the used genotyping primers P1-3 are indicated as arr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26" o:spid="_x0000_s1130" style="position:absolute;left:0;text-align:left;margin-left:-13.1pt;margin-top:123.25pt;width:481pt;height:181.5pt;z-index:251719680;mso-wrap-distance-bottom:14.2pt;mso-width-relative:margin;mso-height-relative:margin" coordsize="61099,2305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">
                <v:group id="Group 34" o:spid="_x0000_s1131" style="position:absolute;width:61099;height:15944" coordsize="61105,15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Picture 18" o:spid="_x0000_s1132" type="#_x0000_t75" style="position:absolute;left:13770;width:42672;height:5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Uu8PEAAAA2wAAAA8AAABkcnMvZG93bnJldi54bWxEj0FvwjAMhe+T9h8iT9plgnQ5MFYIiE0C&#10;7cBhwH6A1Zi2WuOUJIPy7+cDEjdb7/m9z/Pl4Dt1ppjawBZexwUo4iq4lmsLP4f1aAoqZWSHXWCy&#10;cKUEy8XjwxxLFy68o/M+10pCOJVoocm5L7VOVUMe0zj0xKIdQ/SYZY21dhEvEu47bYpioj22LA0N&#10;9vTZUPW7//MWTrg6RdPjdvdi3o7f9YdZb96Ntc9Pw2oGKtOQ7+bb9ZcTfIGVX2QAvfg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Uu8PEAAAA2wAAAA8AAAAAAAAAAAAAAAAA&#10;nwIAAGRycy9kb3ducmV2LnhtbFBLBQYAAAAABAAEAPcAAACQAwAAAAA=&#10;">
                    <v:imagedata r:id="rId88" o:title=""/>
                    <v:path arrowok="t"/>
                  </v:shape>
                  <v:shape id="Picture 20" o:spid="_x0000_s1133" type="#_x0000_t75" style="position:absolute;top:9039;width:61105;height:4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oIju/AAAA2wAAAA8AAABkcnMvZG93bnJldi54bWxET1trwjAUfh/4H8IRfFvTVZRSjTIEYeDD&#10;mJf3Q3OWlDUnbZPV+u+Xh4GPH999u59cK0YaQuNZwVuWgyCuvW7YKLhejq8liBCRNbaeScGDAux3&#10;s5ctVtrf+YvGczQihXCoUIGNsaukDLUlhyHzHXHivv3gMCY4GKkHvKdw18oiz9fSYcOpwWJHB0v1&#10;z/nXKVgVy9XoT9E0n31ON7furS57pRbz6X0DItIUn+J/94dWUKT16Uv6AXL3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vaCI7vwAAANsAAAAPAAAAAAAAAAAAAAAAAJ8CAABk&#10;cnMvZG93bnJldi54bWxQSwUGAAAAAAQABAD3AAAAiwMAAAAA&#10;">
                    <v:imagedata r:id="rId89" o:title=""/>
                    <v:path arrowok="t"/>
                  </v:shape>
                  <v:line id="Straight Connector 21" o:spid="_x0000_s1134" style="position:absolute;visibility:visible;mso-wrap-style:square" from="20628,5534" to="35106,10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Ad0cQAAADbAAAADwAAAGRycy9kb3ducmV2LnhtbESPwWrDMBBE74H+g9hCL6GWk4NbnCih&#10;FAqFnOo09LqV1paJtTKW6jj9+igQyHGYmTfMeju5Tow0hNazgkWWgyDW3rTcKPjefzy/gggR2WDn&#10;mRScKcB28zBbY2n8ib9orGIjEoRDiQpsjH0pZdCWHIbM98TJq/3gMCY5NNIMeEpw18llnhfSYctp&#10;wWJP75b0sfpzCnbFS4W/e334Oc/laHdU6/+iVurpcXpbgYg0xXv41v40CpYLuH5JP0Bu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B3RxAAAANsAAAAPAAAAAAAAAAAA&#10;AAAAAKECAABkcnMvZG93bnJldi54bWxQSwUGAAAAAAQABAD5AAAAkgMAAAAA&#10;" strokecolor="black [3213]">
                    <v:stroke dashstyle="dash"/>
                  </v:line>
                  <v:line id="Straight Connector 22" o:spid="_x0000_s1135" style="position:absolute;flip:y;visibility:visible;mso-wrap-style:square" from="36630,5534" to="55680,10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eOMIAAADbAAAADwAAAGRycy9kb3ducmV2LnhtbESPzWrDMBCE74G+g9hAb4kUF0pxI4cQ&#10;KIQc+pPmARZrYxtbKyNtEuftq0Khx2FmvmHWm8kP6koxdYEtrJYGFHEdXMeNhdP32+IFVBJkh0Ng&#10;snCnBJvqYbbG0oUbf9H1KI3KEE4lWmhFxlLrVLfkMS3DSJy9c4geJcvYaBfxluF+0IUxz9pjx3mh&#10;xZF2LdX98eItaMFtfDK7syH6PMh7f/o43I21j/Np+wpKaJL/8F977ywUBfx+yT9AV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seOMIAAADbAAAADwAAAAAAAAAAAAAA&#10;AAChAgAAZHJzL2Rvd25yZXYueG1sUEsFBgAAAAAEAAQA+QAAAJADAAAAAA==&#10;" strokecolor="black [3213]">
                    <v:stroke dashstyle="dash"/>
                  </v:line>
                  <v:group id="Group 23" o:spid="_x0000_s1136" style="position:absolute;left:33836;top:13726;width:1397;height:381" coordorigin="33836,13726" coordsize="1397,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line id="Straight Connector 24" o:spid="_x0000_s1137" style="position:absolute;visibility:visible;mso-wrap-style:square" from="33836,14107" to="35233,1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xJhsUAAADbAAAADwAAAGRycy9kb3ducmV2LnhtbESPQWvCQBSE7wX/w/KE3urG0BpJXSUI&#10;Qq0ntaXXR/Y1Sc2+DbvbGPvru4LgcZiZb5jFajCt6Mn5xrKC6SQBQVxa3XCl4OO4eZqD8AFZY2uZ&#10;FFzIw2o5elhgru2Z99QfQiUihH2OCuoQulxKX9Zk0E9sRxy9b+sMhihdJbXDc4SbVqZJMpMGG44L&#10;NXa0rqk8HX6Ngnn5/uOKrNhOXz677K9Pd7PNV6bU43goXkEEGsI9fGu/aQXpM1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xJhsUAAADbAAAADwAAAAAAAAAA&#10;AAAAAAChAgAAZHJzL2Rvd25yZXYueG1sUEsFBgAAAAAEAAQA+QAAAJMDAAAAAA==&#10;" strokecolor="black [3213]"/>
                    <v:line id="Straight Connector 25" o:spid="_x0000_s1138" style="position:absolute;flip:x y;visibility:visible;mso-wrap-style:square" from="34661,13726" to="35233,1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bMMMAAADbAAAADwAAAGRycy9kb3ducmV2LnhtbESPQWvCQBSE74L/YXmF3uqmQsSmrqIB&#10;S6Ai1Lb3R/Y1Sc2+Ddk12f57Vyh4HGbmG2a1CaYVA/WusazgeZaAIC6tbrhS8PW5f1qCcB5ZY2uZ&#10;FPyRg816Ollhpu3IHzScfCUihF2GCmrvu0xKV9Zk0M1sRxy9H9sb9FH2ldQ9jhFuWjlPkoU02HBc&#10;qLGjvKbyfLoYBcV7eFlyfvw94Pdo22O6S/RbUOrxIWxfQXgK/h7+bxdawTyF25f4A+T6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k2zDDAAAA2wAAAA8AAAAAAAAAAAAA&#10;AAAAoQIAAGRycy9kb3ducmV2LnhtbFBLBQYAAAAABAAEAPkAAACRAwAAAAA=&#10;" strokecolor="black [3213]"/>
                  </v:group>
                  <v:group id="Group 26" o:spid="_x0000_s1139" style="position:absolute;left:54156;top:3248;width:1397;height:381" coordorigin="54156,3248" coordsize="1397,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line id="Straight Connector 27" o:spid="_x0000_s1140" style="position:absolute;visibility:visible;mso-wrap-style:square" from="54156,3629" to="55553,3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7X8cUAAADbAAAADwAAAGRycy9kb3ducmV2LnhtbESPQWvCQBSE7wX/w/IEb7oxUBNSVwmC&#10;0NpTtaXXR/Y1Sc2+DbvbGP313YLQ4zAz3zDr7Wg6MZDzrWUFy0UCgriyuuVawftpP89B+ICssbNM&#10;Cq7kYbuZPKyx0PbCbzQcQy0ihH2BCpoQ+kJKXzVk0C9sTxy9L+sMhihdLbXDS4SbTqZJspIGW44L&#10;Dfa0a6g6H3+Mgrw6fLsyK1+Wjx99dhvS19X+M1NqNh3LJxCBxvAfvreftYI0g7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7X8cUAAADbAAAADwAAAAAAAAAA&#10;AAAAAAChAgAAZHJzL2Rvd25yZXYueG1sUEsFBgAAAAAEAAQA+QAAAJMDAAAAAA==&#10;" strokecolor="black [3213]"/>
                    <v:line id="Straight Connector 28" o:spid="_x0000_s1141" style="position:absolute;flip:x y;visibility:visible;mso-wrap-style:square" from="54981,3248" to="55553,3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rsEAAADbAAAADwAAAGRycy9kb3ducmV2LnhtbERPXWvCMBR9F/YfwhX2ZlOFDVcbZRMc&#10;hYmwbr5fmru2W3NTmthm/948CD4ezne+C6YTIw2utaxgmaQgiCurW64VfH8dFmsQziNr7CyTgn9y&#10;sNs+zHLMtJ34k8bS1yKGsMtQQeN9n0npqoYMusT2xJH7sYNBH+FQSz3gFMNNJ1dp+iwNthwbGuxp&#10;31D1V16MguIjvKx5f/o94nmy3enpLdXvQanHeXjdgPAU/F18cxdawSqOjV/iD5DbK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5XSuwQAAANsAAAAPAAAAAAAAAAAAAAAA&#10;AKECAABkcnMvZG93bnJldi54bWxQSwUGAAAAAAQABAD5AAAAjwMAAAAA&#10;" strokecolor="black [3213]"/>
                  </v:group>
                  <v:group id="Group 29" o:spid="_x0000_s1142" style="position:absolute;left:36630;top:13726;width:1397;height:381;flip:x" coordorigin="36630,13726" coordsize="1397,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vMUQwwAAANsAAAAP&#10;AAAAAAAAAAAAAAAAAKoCAABkcnMvZG93bnJldi54bWxQSwUGAAAAAAQABAD6AAAAmgMAAAAA&#10;">
                    <v:line id="Straight Connector 30" o:spid="_x0000_s1143" style="position:absolute;visibility:visible;mso-wrap-style:square" from="36630,14107" to="38027,1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7ZWMIAAADbAAAADwAAAGRycy9kb3ducmV2LnhtbERPy2rCQBTdF/yH4Qru6kRLjURHCYJQ&#10;21V94PaSuSbRzJ0wM8a0X99ZFFweznu57k0jOnK+tqxgMk5AEBdW11wqOB62r3MQPiBrbCyTgh/y&#10;sF4NXpaYafvgb+r2oRQxhH2GCqoQ2kxKX1Rk0I9tSxy5i3UGQ4SulNrhI4abRk6TZCYN1hwbKmxp&#10;U1Fx29+NgnnxeXV5mu8m76c2/e2mX7PtOVVqNOzzBYhAfXiK/90fWsFbXB+/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7ZWMIAAADbAAAADwAAAAAAAAAAAAAA&#10;AAChAgAAZHJzL2Rvd25yZXYueG1sUEsFBgAAAAAEAAQA+QAAAJADAAAAAA==&#10;" strokecolor="black [3213]"/>
                    <v:line id="Straight Connector 31" o:spid="_x0000_s1144" style="position:absolute;flip:x y;visibility:visible;mso-wrap-style:square" from="37455,13726" to="38027,1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ZL7sMAAADbAAAADwAAAGRycy9kb3ducmV2LnhtbESPQWvCQBSE7wX/w/KE3upGi5JGV1HB&#10;IlgErd4f2WeSNvs2ZLdm/fduQfA4zMw3zGwRTC2u1LrKsoLhIAFBnFtdcaHg9L15S0E4j6yxtkwK&#10;buRgMe+9zDDTtuMDXY++EBHCLkMFpfdNJqXLSzLoBrYhjt7FtgZ9lG0hdYtdhJtajpJkIg1WHBdK&#10;bGhdUv57/DMKtrvwkfJ6//OF587W+/Eq0Z9Bqdd+WE5BeAr+GX60t1rB+xD+v8QfIO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GS+7DAAAA2wAAAA8AAAAAAAAAAAAA&#10;AAAAoQIAAGRycy9kb3ducmV2LnhtbFBLBQYAAAAABAAEAPkAAACRAwAAAAA=&#10;" strokecolor="black [3213]"/>
                  </v:group>
                  <v:shape id="TextBox 31" o:spid="_x0000_s1145" type="#_x0000_t202" style="position:absolute;left:32947;top:13794;width:3048;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D96F2A" w:rsidRDefault="00D96F2A" w:rsidP="0011764A">
                          <w:pPr>
                            <w:pStyle w:val="NormalWeb"/>
                            <w:spacing w:before="0" w:beforeAutospacing="0" w:after="0" w:afterAutospacing="0"/>
                          </w:pPr>
                          <w:r>
                            <w:rPr>
                              <w:rFonts w:asciiTheme="minorHAnsi" w:hAnsi="Calibri" w:cstheme="minorBidi"/>
                              <w:color w:val="000000" w:themeColor="text1"/>
                              <w:kern w:val="24"/>
                              <w:sz w:val="16"/>
                              <w:szCs w:val="16"/>
                              <w:lang w:val="da-DK"/>
                            </w:rPr>
                            <w:t>P1</w:t>
                          </w:r>
                        </w:p>
                      </w:txbxContent>
                    </v:textbox>
                  </v:shape>
                  <v:shape id="TextBox 32" o:spid="_x0000_s1146" type="#_x0000_t202" style="position:absolute;left:36122;top:13794;width:3048;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D96F2A" w:rsidRDefault="00D96F2A" w:rsidP="0011764A">
                          <w:pPr>
                            <w:pStyle w:val="NormalWeb"/>
                            <w:spacing w:before="0" w:beforeAutospacing="0" w:after="0" w:afterAutospacing="0"/>
                          </w:pPr>
                          <w:r>
                            <w:rPr>
                              <w:rFonts w:asciiTheme="minorHAnsi" w:hAnsi="Calibri" w:cstheme="minorBidi"/>
                              <w:color w:val="000000" w:themeColor="text1"/>
                              <w:kern w:val="24"/>
                              <w:sz w:val="16"/>
                              <w:szCs w:val="16"/>
                              <w:lang w:val="da-DK"/>
                            </w:rPr>
                            <w:t>P2</w:t>
                          </w:r>
                        </w:p>
                      </w:txbxContent>
                    </v:textbox>
                  </v:shape>
                  <v:shape id="TextBox 33" o:spid="_x0000_s1147" type="#_x0000_t202" style="position:absolute;left:53140;top:1567;width:3048;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rsidR="00D96F2A" w:rsidRDefault="00D96F2A" w:rsidP="0011764A">
                          <w:pPr>
                            <w:pStyle w:val="NormalWeb"/>
                            <w:spacing w:before="0" w:beforeAutospacing="0" w:after="0" w:afterAutospacing="0"/>
                          </w:pPr>
                          <w:r>
                            <w:rPr>
                              <w:rFonts w:asciiTheme="minorHAnsi" w:hAnsi="Calibri" w:cstheme="minorBidi"/>
                              <w:color w:val="000000" w:themeColor="text1"/>
                              <w:kern w:val="24"/>
                              <w:sz w:val="16"/>
                              <w:szCs w:val="16"/>
                              <w:lang w:val="da-DK"/>
                            </w:rPr>
                            <w:t>P3</w:t>
                          </w:r>
                        </w:p>
                      </w:txbxContent>
                    </v:textbox>
                  </v:shape>
                </v:group>
                <v:shape id="Text Box 125" o:spid="_x0000_s1148" type="#_x0000_t202" style="position:absolute;left:1595;top:16580;width:57606;height:6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TWjsQA&#10;AADcAAAADwAAAGRycy9kb3ducmV2LnhtbERPTWsCMRC9C/0PYQpeRLO1VmQ1ikiFthfp1ou3YTNu&#10;VjeTJcnq9t83hUJv83ifs9r0thE38qF2rOBpkoEgLp2uuVJw/NqPFyBCRNbYOCYF3xRgs34YrDDX&#10;7s6fdCtiJVIIhxwVmBjbXMpQGrIYJq4lTtzZeYsxQV9J7fGewm0jp1k2lxZrTg0GW9oZKq9FZxUc&#10;ZqeDGXXn14/t7Nm/H7vd/FIVSg0f++0SRKQ+/ov/3G86zZ++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01o7EAAAA3AAAAA8AAAAAAAAAAAAAAAAAmAIAAGRycy9k&#10;b3ducmV2LnhtbFBLBQYAAAAABAAEAPUAAACJAwAAAAA=&#10;" stroked="f">
                  <v:textbox style="mso-fit-shape-to-text:t" inset="0,0,0,0">
                    <w:txbxContent>
                      <w:p w:rsidR="00D96F2A" w:rsidRPr="00B41E39" w:rsidRDefault="00D96F2A" w:rsidP="00861A4A">
                        <w:pPr>
                          <w:pStyle w:val="Caption"/>
                          <w:rPr>
                            <w:noProof/>
                            <w:sz w:val="24"/>
                          </w:rPr>
                        </w:pPr>
                        <w:r>
                          <w:rPr>
                            <w:b/>
                          </w:rPr>
                          <w:t>Figure 4.1: Map of the ZFP</w:t>
                        </w:r>
                        <w:r w:rsidRPr="00800255">
                          <w:rPr>
                            <w:b/>
                          </w:rPr>
                          <w:t>809 knock-out allele with the integrated gene trap vector.</w:t>
                        </w:r>
                        <w:r>
                          <w:t xml:space="preserve"> Precise integration site was determined by genomic PCRs and sequencing. Zfp809 exons are shown as green conjoined rectangles. The approximate annealing sites of the used genotyping primers P1-3 are indicated as arrows.</w:t>
                        </w:r>
                      </w:p>
                    </w:txbxContent>
                  </v:textbox>
                </v:shape>
                <w10:wrap type="topAndBottom"/>
              </v:group>
            </w:pict>
          </mc:Fallback>
        </mc:AlternateContent>
      </w:r>
      <w:r w:rsidR="00E256A0">
        <w:t>H</w:t>
      </w:r>
      <w:r w:rsidR="00FE3EF3" w:rsidRPr="002B10D0">
        <w:t xml:space="preserve">eterozygous </w:t>
      </w:r>
      <w:r w:rsidR="00FE3EF3" w:rsidRPr="002B10D0">
        <w:rPr>
          <w:i/>
        </w:rPr>
        <w:t>Zfp809</w:t>
      </w:r>
      <w:r w:rsidR="00FE3EF3" w:rsidRPr="002B10D0">
        <w:rPr>
          <w:vertAlign w:val="superscript"/>
        </w:rPr>
        <w:t>+/-</w:t>
      </w:r>
      <w:r w:rsidR="00FE3EF3" w:rsidRPr="002B10D0">
        <w:t xml:space="preserve"> mice </w:t>
      </w:r>
      <w:r w:rsidR="00E256A0">
        <w:rPr>
          <w:rFonts w:cstheme="minorHAnsi"/>
        </w:rPr>
        <w:t>with a mixed strain background (129S2/</w:t>
      </w:r>
      <w:proofErr w:type="spellStart"/>
      <w:r w:rsidR="00E256A0">
        <w:rPr>
          <w:rFonts w:cstheme="minorHAnsi"/>
        </w:rPr>
        <w:t>SvPas</w:t>
      </w:r>
      <w:proofErr w:type="spellEnd"/>
      <w:r w:rsidR="00E256A0">
        <w:rPr>
          <w:rFonts w:cstheme="minorHAnsi"/>
        </w:rPr>
        <w:t xml:space="preserve"> × C57BL/6J) were generated </w:t>
      </w:r>
      <w:r w:rsidR="00914C20">
        <w:rPr>
          <w:rFonts w:cstheme="minorHAnsi"/>
        </w:rPr>
        <w:t xml:space="preserve">by blastocysts injection of a </w:t>
      </w:r>
      <w:r w:rsidR="00914C20" w:rsidRPr="002B10D0">
        <w:rPr>
          <w:i/>
        </w:rPr>
        <w:t>Zfp809</w:t>
      </w:r>
      <w:r w:rsidR="00914C20" w:rsidRPr="002B10D0">
        <w:rPr>
          <w:vertAlign w:val="superscript"/>
        </w:rPr>
        <w:t>+/-</w:t>
      </w:r>
      <w:r w:rsidR="00914C20" w:rsidRPr="002B10D0">
        <w:t xml:space="preserve"> </w:t>
      </w:r>
      <w:r w:rsidR="00914C20">
        <w:rPr>
          <w:rFonts w:cstheme="minorHAnsi"/>
        </w:rPr>
        <w:t xml:space="preserve">ES cell line </w:t>
      </w:r>
      <w:r w:rsidR="00E256A0">
        <w:rPr>
          <w:rFonts w:cstheme="minorHAnsi"/>
        </w:rPr>
        <w:t>as described in the methods section.</w:t>
      </w:r>
      <w:r w:rsidR="00E256A0">
        <w:t xml:space="preserve"> </w:t>
      </w:r>
      <w:r w:rsidR="00914C20">
        <w:t xml:space="preserve">The </w:t>
      </w:r>
      <w:r w:rsidR="00914C20" w:rsidRPr="00914C20">
        <w:rPr>
          <w:i/>
        </w:rPr>
        <w:t>Zfp809</w:t>
      </w:r>
      <w:r w:rsidR="00914C20">
        <w:t xml:space="preserve"> knock</w:t>
      </w:r>
      <w:r w:rsidR="001326D1">
        <w:t>-</w:t>
      </w:r>
      <w:r w:rsidR="00914C20">
        <w:t xml:space="preserve">out allele contains </w:t>
      </w:r>
      <w:proofErr w:type="gramStart"/>
      <w:r w:rsidR="00914C20">
        <w:t>a gene</w:t>
      </w:r>
      <w:proofErr w:type="gramEnd"/>
      <w:r w:rsidR="00914C20">
        <w:t>-trap vector integration between exon 1 and exon 2</w:t>
      </w:r>
      <w:r w:rsidR="00231931">
        <w:t>,</w:t>
      </w:r>
      <w:r w:rsidR="00914C20">
        <w:t xml:space="preserve"> introducing a SV40 </w:t>
      </w:r>
      <w:proofErr w:type="spellStart"/>
      <w:r w:rsidR="00914C20">
        <w:t>polyadenylation</w:t>
      </w:r>
      <w:proofErr w:type="spellEnd"/>
      <w:r w:rsidR="00914C20">
        <w:t xml:space="preserve"> (SV40 </w:t>
      </w:r>
      <w:proofErr w:type="spellStart"/>
      <w:r w:rsidR="00914C20">
        <w:t>polyA</w:t>
      </w:r>
      <w:proofErr w:type="spellEnd"/>
      <w:r w:rsidR="00914C20">
        <w:t xml:space="preserve">) and an En-2 splice acceptor site (Fig. 4.1). </w:t>
      </w:r>
      <w:r w:rsidR="00FE3EF3" w:rsidRPr="00914C20">
        <w:t>Two</w:t>
      </w:r>
      <w:r w:rsidR="00FE3EF3">
        <w:t xml:space="preserve"> mating pai</w:t>
      </w:r>
      <w:r w:rsidR="00FE3EF3" w:rsidRPr="002B10D0">
        <w:t xml:space="preserve">rs of </w:t>
      </w:r>
      <w:r w:rsidR="00814201">
        <w:t xml:space="preserve">F1 </w:t>
      </w:r>
      <w:r w:rsidR="00FE3EF3" w:rsidRPr="002B10D0">
        <w:t xml:space="preserve">heterozygous </w:t>
      </w:r>
      <w:r w:rsidR="00861A4A">
        <w:t>animals</w:t>
      </w:r>
      <w:r w:rsidR="00FE3EF3" w:rsidRPr="002B10D0">
        <w:t xml:space="preserve"> were </w:t>
      </w:r>
      <w:r w:rsidR="00861A4A">
        <w:t>set up</w:t>
      </w:r>
      <w:r w:rsidR="00FE3EF3" w:rsidRPr="002B10D0">
        <w:t xml:space="preserve"> to generate homozygous offspring. </w:t>
      </w:r>
      <w:r w:rsidR="00914C20">
        <w:t>As shown in Table 4</w:t>
      </w:r>
      <w:r w:rsidR="00C12BE4">
        <w:t xml:space="preserve">.1, homozygous </w:t>
      </w:r>
      <w:r w:rsidR="00C12BE4" w:rsidRPr="002B10D0">
        <w:rPr>
          <w:i/>
        </w:rPr>
        <w:t>Zfp809</w:t>
      </w:r>
      <w:r w:rsidR="00C12BE4">
        <w:rPr>
          <w:vertAlign w:val="superscript"/>
        </w:rPr>
        <w:t>-</w:t>
      </w:r>
      <w:r w:rsidR="00C12BE4" w:rsidRPr="002B10D0">
        <w:rPr>
          <w:vertAlign w:val="superscript"/>
        </w:rPr>
        <w:t>/-</w:t>
      </w:r>
      <w:r w:rsidR="00C12BE4">
        <w:t xml:space="preserve"> </w:t>
      </w:r>
      <w:r w:rsidR="00E256A0">
        <w:t xml:space="preserve">mice </w:t>
      </w:r>
      <w:r w:rsidR="00C12BE4">
        <w:t xml:space="preserve">were born at a frequency below expectation. However, the relatively small number of genotyped animals does not allow </w:t>
      </w:r>
      <w:r w:rsidR="00814201">
        <w:t xml:space="preserve">statistically accurate </w:t>
      </w:r>
      <w:r w:rsidR="00A6136B">
        <w:t xml:space="preserve">conclusions about </w:t>
      </w:r>
      <w:r w:rsidR="00231931">
        <w:t xml:space="preserve">a </w:t>
      </w:r>
      <w:r w:rsidR="00814201">
        <w:t>potential</w:t>
      </w:r>
      <w:r w:rsidR="00231931">
        <w:t>ly increased</w:t>
      </w:r>
      <w:r w:rsidR="00814201">
        <w:t xml:space="preserve"> </w:t>
      </w:r>
      <w:r w:rsidR="00A6136B">
        <w:t>prenatal lethality</w:t>
      </w:r>
      <w:r w:rsidR="00DC04D9">
        <w:t xml:space="preserve"> of </w:t>
      </w:r>
      <w:r w:rsidR="00DC04D9" w:rsidRPr="002B10D0">
        <w:rPr>
          <w:i/>
        </w:rPr>
        <w:t>Zfp809</w:t>
      </w:r>
      <w:r w:rsidR="00DC04D9">
        <w:rPr>
          <w:vertAlign w:val="superscript"/>
        </w:rPr>
        <w:t>-</w:t>
      </w:r>
      <w:r w:rsidR="00DC04D9" w:rsidRPr="002B10D0">
        <w:rPr>
          <w:vertAlign w:val="superscript"/>
        </w:rPr>
        <w:t>/-</w:t>
      </w:r>
      <w:r w:rsidR="00DC04D9" w:rsidRPr="002B10D0">
        <w:t xml:space="preserve"> mice</w:t>
      </w:r>
      <w:r w:rsidR="00A6136B">
        <w:t xml:space="preserve">. </w:t>
      </w:r>
      <w:r w:rsidR="00814201">
        <w:t>Heterozygous and homozygous</w:t>
      </w:r>
      <w:r w:rsidR="001326D1">
        <w:t xml:space="preserve"> ZFP809 knock-out</w:t>
      </w:r>
      <w:r w:rsidR="00814201">
        <w:t xml:space="preserve"> animals showed no obvious phenotype, disease or growth deficit</w:t>
      </w:r>
      <w:r w:rsidR="00DC04D9">
        <w:t>,</w:t>
      </w:r>
      <w:r w:rsidR="00814201">
        <w:t xml:space="preserve"> as determined by routine checks at the animal facility</w:t>
      </w:r>
      <w:r>
        <w:t xml:space="preserve"> (Annette F</w:t>
      </w:r>
      <w:r w:rsidRPr="00BB7566">
        <w:t>üc</w:t>
      </w:r>
      <w:r>
        <w:t xml:space="preserve">htbauer, personal communication). </w:t>
      </w:r>
      <w:r w:rsidRPr="00BB7566">
        <w:t xml:space="preserve">Both </w:t>
      </w:r>
      <w:r>
        <w:t xml:space="preserve">male and female </w:t>
      </w:r>
      <w:r w:rsidRPr="002B10D0">
        <w:rPr>
          <w:i/>
        </w:rPr>
        <w:t>Zfp809</w:t>
      </w:r>
      <w:r>
        <w:rPr>
          <w:vertAlign w:val="superscript"/>
        </w:rPr>
        <w:t>-</w:t>
      </w:r>
      <w:r w:rsidRPr="002B10D0">
        <w:rPr>
          <w:vertAlign w:val="superscript"/>
        </w:rPr>
        <w:t>/-</w:t>
      </w:r>
      <w:r w:rsidR="00A6136B">
        <w:t xml:space="preserve"> </w:t>
      </w:r>
      <w:r>
        <w:t xml:space="preserve">mice </w:t>
      </w:r>
      <w:r w:rsidR="00A6136B">
        <w:t xml:space="preserve">produced offspring </w:t>
      </w:r>
      <w:r>
        <w:t xml:space="preserve">when paired with heterozygous or homozygous </w:t>
      </w:r>
      <w:r w:rsidR="00F02964">
        <w:t>animals (Table 4</w:t>
      </w:r>
      <w:r>
        <w:t xml:space="preserve">.1), </w:t>
      </w:r>
      <w:r>
        <w:lastRenderedPageBreak/>
        <w:t xml:space="preserve">indicating that ZFP809 depletion does not </w:t>
      </w:r>
      <w:r w:rsidR="005D503B">
        <w:t xml:space="preserve">severely </w:t>
      </w:r>
      <w:r>
        <w:t xml:space="preserve">affect vitality </w:t>
      </w:r>
      <w:r w:rsidR="005D503B">
        <w:t>or</w:t>
      </w:r>
      <w:r>
        <w:t xml:space="preserve"> fertility of </w:t>
      </w:r>
      <w:r w:rsidR="005D503B">
        <w:t xml:space="preserve">these </w:t>
      </w:r>
      <w:r>
        <w:t xml:space="preserve">mice </w:t>
      </w:r>
      <w:r w:rsidR="004F085D">
        <w:t xml:space="preserve">when </w:t>
      </w:r>
      <w:r w:rsidR="007846BD">
        <w:t>held in husbandry conditions</w:t>
      </w:r>
      <w:r>
        <w:t xml:space="preserve">. </w:t>
      </w:r>
    </w:p>
    <w:p w:rsidR="00F02964" w:rsidRPr="00800255" w:rsidRDefault="00F02964" w:rsidP="00F02964">
      <w:pPr>
        <w:pStyle w:val="Caption"/>
        <w:keepNext/>
        <w:rPr>
          <w:b/>
        </w:rPr>
      </w:pPr>
      <w:r w:rsidRPr="00800255">
        <w:rPr>
          <w:b/>
        </w:rPr>
        <w:t xml:space="preserve">Table 4.1: </w:t>
      </w:r>
      <w:r w:rsidR="007846BD" w:rsidRPr="00800255">
        <w:rPr>
          <w:b/>
        </w:rPr>
        <w:t>Birth</w:t>
      </w:r>
      <w:r w:rsidRPr="00800255">
        <w:rPr>
          <w:b/>
        </w:rPr>
        <w:t xml:space="preserve"> frequency statistics</w:t>
      </w:r>
      <w:r w:rsidR="007846BD" w:rsidRPr="00800255">
        <w:rPr>
          <w:b/>
        </w:rPr>
        <w:t xml:space="preserve"> of </w:t>
      </w:r>
      <w:r w:rsidR="007846BD" w:rsidRPr="00800255">
        <w:rPr>
          <w:b/>
          <w:i/>
        </w:rPr>
        <w:t>Zfp809</w:t>
      </w:r>
      <w:r w:rsidR="007846BD" w:rsidRPr="00800255">
        <w:rPr>
          <w:b/>
        </w:rPr>
        <w:t xml:space="preserve"> knock</w:t>
      </w:r>
      <w:r w:rsidR="006300F3" w:rsidRPr="00800255">
        <w:rPr>
          <w:b/>
        </w:rPr>
        <w:t>-</w:t>
      </w:r>
      <w:r w:rsidR="007846BD" w:rsidRPr="00800255">
        <w:rPr>
          <w:b/>
        </w:rPr>
        <w:t>out mice</w:t>
      </w:r>
    </w:p>
    <w:tbl>
      <w:tblPr>
        <w:tblStyle w:val="TableGrid"/>
        <w:tblW w:w="9889" w:type="dxa"/>
        <w:tblLayout w:type="fixed"/>
        <w:tblLook w:val="04A0" w:firstRow="1" w:lastRow="0" w:firstColumn="1" w:lastColumn="0" w:noHBand="0" w:noVBand="1"/>
      </w:tblPr>
      <w:tblGrid>
        <w:gridCol w:w="1857"/>
        <w:gridCol w:w="1937"/>
        <w:gridCol w:w="1276"/>
        <w:gridCol w:w="1559"/>
        <w:gridCol w:w="1134"/>
        <w:gridCol w:w="1134"/>
        <w:gridCol w:w="992"/>
      </w:tblGrid>
      <w:tr w:rsidR="00A6136B" w:rsidRPr="00C6405A" w:rsidTr="001326D1">
        <w:tc>
          <w:tcPr>
            <w:tcW w:w="1857" w:type="dxa"/>
            <w:shd w:val="clear" w:color="auto" w:fill="F2F2F2" w:themeFill="background1" w:themeFillShade="F2"/>
            <w:vAlign w:val="bottom"/>
          </w:tcPr>
          <w:p w:rsidR="00A6136B" w:rsidRPr="00C6405A" w:rsidRDefault="00A6136B" w:rsidP="00594801">
            <w:pPr>
              <w:spacing w:line="276" w:lineRule="auto"/>
              <w:jc w:val="left"/>
              <w:rPr>
                <w:sz w:val="20"/>
                <w:szCs w:val="20"/>
              </w:rPr>
            </w:pPr>
          </w:p>
        </w:tc>
        <w:tc>
          <w:tcPr>
            <w:tcW w:w="1937" w:type="dxa"/>
            <w:shd w:val="clear" w:color="auto" w:fill="F2F2F2" w:themeFill="background1" w:themeFillShade="F2"/>
            <w:vAlign w:val="bottom"/>
          </w:tcPr>
          <w:p w:rsidR="00A6136B" w:rsidRPr="00C6405A" w:rsidRDefault="00A6136B" w:rsidP="00594801">
            <w:pPr>
              <w:spacing w:line="276" w:lineRule="auto"/>
              <w:jc w:val="left"/>
              <w:rPr>
                <w:sz w:val="20"/>
                <w:szCs w:val="20"/>
              </w:rPr>
            </w:pPr>
          </w:p>
        </w:tc>
        <w:tc>
          <w:tcPr>
            <w:tcW w:w="1276" w:type="dxa"/>
            <w:shd w:val="clear" w:color="auto" w:fill="F2F2F2" w:themeFill="background1" w:themeFillShade="F2"/>
            <w:vAlign w:val="bottom"/>
          </w:tcPr>
          <w:p w:rsidR="00A6136B" w:rsidRPr="00C6405A" w:rsidRDefault="00A6136B" w:rsidP="00594801">
            <w:pPr>
              <w:spacing w:line="276" w:lineRule="auto"/>
              <w:jc w:val="left"/>
              <w:rPr>
                <w:sz w:val="20"/>
                <w:szCs w:val="20"/>
              </w:rPr>
            </w:pPr>
          </w:p>
        </w:tc>
        <w:tc>
          <w:tcPr>
            <w:tcW w:w="1559" w:type="dxa"/>
            <w:shd w:val="clear" w:color="auto" w:fill="F2F2F2" w:themeFill="background1" w:themeFillShade="F2"/>
            <w:vAlign w:val="bottom"/>
          </w:tcPr>
          <w:p w:rsidR="00A6136B" w:rsidRPr="00C6405A" w:rsidRDefault="00A6136B" w:rsidP="00594801">
            <w:pPr>
              <w:spacing w:line="276" w:lineRule="auto"/>
              <w:jc w:val="left"/>
              <w:rPr>
                <w:sz w:val="20"/>
                <w:szCs w:val="20"/>
              </w:rPr>
            </w:pPr>
          </w:p>
        </w:tc>
        <w:tc>
          <w:tcPr>
            <w:tcW w:w="3260" w:type="dxa"/>
            <w:gridSpan w:val="3"/>
            <w:shd w:val="clear" w:color="auto" w:fill="F2F2F2" w:themeFill="background1" w:themeFillShade="F2"/>
            <w:vAlign w:val="bottom"/>
          </w:tcPr>
          <w:p w:rsidR="00A6136B" w:rsidRPr="00C6405A" w:rsidRDefault="00A6136B" w:rsidP="004506F4">
            <w:pPr>
              <w:spacing w:line="276" w:lineRule="auto"/>
              <w:jc w:val="center"/>
              <w:rPr>
                <w:sz w:val="20"/>
                <w:szCs w:val="20"/>
              </w:rPr>
            </w:pPr>
            <w:r w:rsidRPr="00C6405A">
              <w:rPr>
                <w:sz w:val="20"/>
                <w:szCs w:val="20"/>
              </w:rPr>
              <w:t>Genotype count</w:t>
            </w:r>
          </w:p>
        </w:tc>
      </w:tr>
      <w:tr w:rsidR="00A6136B" w:rsidRPr="00C6405A" w:rsidTr="001326D1">
        <w:tc>
          <w:tcPr>
            <w:tcW w:w="1857" w:type="dxa"/>
            <w:shd w:val="clear" w:color="auto" w:fill="F2F2F2" w:themeFill="background1" w:themeFillShade="F2"/>
            <w:vAlign w:val="bottom"/>
          </w:tcPr>
          <w:p w:rsidR="00A6136B" w:rsidRPr="00C6405A" w:rsidRDefault="00A6136B" w:rsidP="00594801">
            <w:pPr>
              <w:spacing w:line="276" w:lineRule="auto"/>
              <w:jc w:val="left"/>
              <w:rPr>
                <w:sz w:val="20"/>
                <w:szCs w:val="20"/>
              </w:rPr>
            </w:pPr>
            <w:r w:rsidRPr="00C6405A">
              <w:rPr>
                <w:sz w:val="20"/>
                <w:szCs w:val="20"/>
              </w:rPr>
              <w:t>Breeding pair</w:t>
            </w:r>
          </w:p>
        </w:tc>
        <w:tc>
          <w:tcPr>
            <w:tcW w:w="1937" w:type="dxa"/>
            <w:shd w:val="clear" w:color="auto" w:fill="F2F2F2" w:themeFill="background1" w:themeFillShade="F2"/>
            <w:vAlign w:val="bottom"/>
          </w:tcPr>
          <w:p w:rsidR="00A6136B" w:rsidRPr="00C6405A" w:rsidRDefault="00A6136B" w:rsidP="00594801">
            <w:pPr>
              <w:spacing w:line="276" w:lineRule="auto"/>
              <w:jc w:val="left"/>
              <w:rPr>
                <w:sz w:val="20"/>
                <w:szCs w:val="20"/>
              </w:rPr>
            </w:pPr>
            <w:r>
              <w:rPr>
                <w:sz w:val="20"/>
                <w:szCs w:val="20"/>
              </w:rPr>
              <w:t>G</w:t>
            </w:r>
            <w:r w:rsidRPr="00C6405A">
              <w:rPr>
                <w:sz w:val="20"/>
                <w:szCs w:val="20"/>
              </w:rPr>
              <w:t>enotype</w:t>
            </w:r>
            <w:r>
              <w:rPr>
                <w:sz w:val="20"/>
                <w:szCs w:val="20"/>
              </w:rPr>
              <w:t xml:space="preserve"> of parents</w:t>
            </w:r>
          </w:p>
        </w:tc>
        <w:tc>
          <w:tcPr>
            <w:tcW w:w="1276" w:type="dxa"/>
            <w:shd w:val="clear" w:color="auto" w:fill="F2F2F2" w:themeFill="background1" w:themeFillShade="F2"/>
            <w:vAlign w:val="bottom"/>
          </w:tcPr>
          <w:p w:rsidR="00A6136B" w:rsidRPr="00C6405A" w:rsidRDefault="00A6136B" w:rsidP="00594801">
            <w:pPr>
              <w:spacing w:line="276" w:lineRule="auto"/>
              <w:jc w:val="left"/>
              <w:rPr>
                <w:sz w:val="20"/>
                <w:szCs w:val="20"/>
              </w:rPr>
            </w:pPr>
            <w:r>
              <w:rPr>
                <w:sz w:val="20"/>
                <w:szCs w:val="20"/>
              </w:rPr>
              <w:t>No. of litters</w:t>
            </w:r>
          </w:p>
        </w:tc>
        <w:tc>
          <w:tcPr>
            <w:tcW w:w="1559" w:type="dxa"/>
            <w:shd w:val="clear" w:color="auto" w:fill="F2F2F2" w:themeFill="background1" w:themeFillShade="F2"/>
            <w:vAlign w:val="bottom"/>
          </w:tcPr>
          <w:p w:rsidR="00A6136B" w:rsidRPr="00C6405A" w:rsidRDefault="00594801" w:rsidP="00594801">
            <w:pPr>
              <w:spacing w:line="276" w:lineRule="auto"/>
              <w:jc w:val="left"/>
              <w:rPr>
                <w:sz w:val="20"/>
                <w:szCs w:val="20"/>
              </w:rPr>
            </w:pPr>
            <w:r>
              <w:rPr>
                <w:sz w:val="20"/>
                <w:szCs w:val="20"/>
              </w:rPr>
              <w:t>No. of</w:t>
            </w:r>
            <w:r w:rsidR="00A6136B" w:rsidRPr="00C6405A">
              <w:rPr>
                <w:sz w:val="20"/>
                <w:szCs w:val="20"/>
              </w:rPr>
              <w:t xml:space="preserve"> offspring</w:t>
            </w:r>
          </w:p>
        </w:tc>
        <w:tc>
          <w:tcPr>
            <w:tcW w:w="1134" w:type="dxa"/>
            <w:shd w:val="clear" w:color="auto" w:fill="F2F2F2" w:themeFill="background1" w:themeFillShade="F2"/>
            <w:vAlign w:val="bottom"/>
          </w:tcPr>
          <w:p w:rsidR="00A6136B" w:rsidRPr="00C6405A" w:rsidRDefault="00A6136B" w:rsidP="00594801">
            <w:pPr>
              <w:spacing w:line="276" w:lineRule="auto"/>
              <w:jc w:val="left"/>
              <w:rPr>
                <w:sz w:val="20"/>
                <w:szCs w:val="20"/>
              </w:rPr>
            </w:pPr>
            <w:r w:rsidRPr="00C6405A">
              <w:rPr>
                <w:sz w:val="20"/>
                <w:szCs w:val="20"/>
              </w:rPr>
              <w:t>+/+</w:t>
            </w:r>
          </w:p>
        </w:tc>
        <w:tc>
          <w:tcPr>
            <w:tcW w:w="1134" w:type="dxa"/>
            <w:shd w:val="clear" w:color="auto" w:fill="F2F2F2" w:themeFill="background1" w:themeFillShade="F2"/>
            <w:vAlign w:val="bottom"/>
          </w:tcPr>
          <w:p w:rsidR="00A6136B" w:rsidRPr="00C6405A" w:rsidRDefault="00A6136B" w:rsidP="00594801">
            <w:pPr>
              <w:spacing w:line="276" w:lineRule="auto"/>
              <w:jc w:val="left"/>
              <w:rPr>
                <w:sz w:val="20"/>
                <w:szCs w:val="20"/>
              </w:rPr>
            </w:pPr>
            <w:r w:rsidRPr="00C6405A">
              <w:rPr>
                <w:sz w:val="20"/>
                <w:szCs w:val="20"/>
              </w:rPr>
              <w:t>+/-</w:t>
            </w:r>
          </w:p>
        </w:tc>
        <w:tc>
          <w:tcPr>
            <w:tcW w:w="992" w:type="dxa"/>
            <w:shd w:val="clear" w:color="auto" w:fill="F2F2F2" w:themeFill="background1" w:themeFillShade="F2"/>
            <w:vAlign w:val="bottom"/>
          </w:tcPr>
          <w:p w:rsidR="00A6136B" w:rsidRPr="00C6405A" w:rsidRDefault="00A6136B" w:rsidP="00594801">
            <w:pPr>
              <w:spacing w:line="276" w:lineRule="auto"/>
              <w:jc w:val="left"/>
              <w:rPr>
                <w:sz w:val="20"/>
                <w:szCs w:val="20"/>
              </w:rPr>
            </w:pPr>
            <w:r w:rsidRPr="00C6405A">
              <w:rPr>
                <w:sz w:val="20"/>
                <w:szCs w:val="20"/>
              </w:rPr>
              <w:t>-/-</w:t>
            </w:r>
          </w:p>
        </w:tc>
      </w:tr>
      <w:tr w:rsidR="00A6136B" w:rsidRPr="00C6405A" w:rsidTr="001326D1">
        <w:tc>
          <w:tcPr>
            <w:tcW w:w="1857" w:type="dxa"/>
            <w:vAlign w:val="bottom"/>
          </w:tcPr>
          <w:p w:rsidR="00A6136B" w:rsidRPr="00C6405A" w:rsidRDefault="00A6136B" w:rsidP="00594801">
            <w:pPr>
              <w:spacing w:line="276" w:lineRule="auto"/>
              <w:jc w:val="left"/>
              <w:rPr>
                <w:sz w:val="20"/>
                <w:szCs w:val="20"/>
              </w:rPr>
            </w:pPr>
            <w:r w:rsidRPr="00C6405A">
              <w:rPr>
                <w:sz w:val="20"/>
                <w:szCs w:val="20"/>
              </w:rPr>
              <w:t xml:space="preserve">10.838 </w:t>
            </w:r>
            <w:r w:rsidRPr="00C6405A">
              <w:rPr>
                <w:rFonts w:cstheme="minorHAnsi"/>
                <w:sz w:val="20"/>
                <w:szCs w:val="20"/>
              </w:rPr>
              <w:t>×</w:t>
            </w:r>
            <w:r w:rsidRPr="00C6405A">
              <w:rPr>
                <w:sz w:val="20"/>
                <w:szCs w:val="20"/>
              </w:rPr>
              <w:t xml:space="preserve"> 10.830 </w:t>
            </w:r>
          </w:p>
        </w:tc>
        <w:tc>
          <w:tcPr>
            <w:tcW w:w="1937" w:type="dxa"/>
            <w:vAlign w:val="bottom"/>
          </w:tcPr>
          <w:p w:rsidR="00A6136B" w:rsidRPr="00C6405A" w:rsidRDefault="00A6136B" w:rsidP="00594801">
            <w:pPr>
              <w:spacing w:line="276" w:lineRule="auto"/>
              <w:jc w:val="left"/>
              <w:rPr>
                <w:sz w:val="20"/>
                <w:szCs w:val="20"/>
              </w:rPr>
            </w:pPr>
            <w:r w:rsidRPr="00C6405A">
              <w:rPr>
                <w:sz w:val="20"/>
                <w:szCs w:val="20"/>
              </w:rPr>
              <w:t xml:space="preserve">M(+/-) </w:t>
            </w:r>
            <w:r w:rsidRPr="00C6405A">
              <w:rPr>
                <w:rFonts w:cstheme="minorHAnsi"/>
                <w:sz w:val="20"/>
                <w:szCs w:val="20"/>
              </w:rPr>
              <w:t>× F(+/-)</w:t>
            </w:r>
          </w:p>
        </w:tc>
        <w:tc>
          <w:tcPr>
            <w:tcW w:w="1276" w:type="dxa"/>
            <w:vAlign w:val="bottom"/>
          </w:tcPr>
          <w:p w:rsidR="00A6136B" w:rsidRPr="00C6405A" w:rsidRDefault="00A6136B" w:rsidP="00594801">
            <w:pPr>
              <w:spacing w:line="276" w:lineRule="auto"/>
              <w:jc w:val="left"/>
              <w:rPr>
                <w:sz w:val="20"/>
                <w:szCs w:val="20"/>
              </w:rPr>
            </w:pPr>
            <w:r>
              <w:rPr>
                <w:sz w:val="20"/>
                <w:szCs w:val="20"/>
              </w:rPr>
              <w:t>4</w:t>
            </w:r>
          </w:p>
        </w:tc>
        <w:tc>
          <w:tcPr>
            <w:tcW w:w="1559" w:type="dxa"/>
            <w:vAlign w:val="bottom"/>
          </w:tcPr>
          <w:p w:rsidR="00A6136B" w:rsidRPr="00C6405A" w:rsidRDefault="00A6136B" w:rsidP="00594801">
            <w:pPr>
              <w:spacing w:line="276" w:lineRule="auto"/>
              <w:jc w:val="left"/>
              <w:rPr>
                <w:sz w:val="20"/>
                <w:szCs w:val="20"/>
              </w:rPr>
            </w:pPr>
            <w:r w:rsidRPr="00C6405A">
              <w:rPr>
                <w:sz w:val="20"/>
                <w:szCs w:val="20"/>
              </w:rPr>
              <w:t>31</w:t>
            </w:r>
          </w:p>
        </w:tc>
        <w:tc>
          <w:tcPr>
            <w:tcW w:w="1134" w:type="dxa"/>
            <w:vAlign w:val="bottom"/>
          </w:tcPr>
          <w:p w:rsidR="00A6136B" w:rsidRPr="00C6405A" w:rsidRDefault="00A6136B" w:rsidP="00594801">
            <w:pPr>
              <w:spacing w:line="276" w:lineRule="auto"/>
              <w:jc w:val="left"/>
              <w:rPr>
                <w:sz w:val="20"/>
                <w:szCs w:val="20"/>
              </w:rPr>
            </w:pPr>
            <w:r w:rsidRPr="00C6405A">
              <w:rPr>
                <w:sz w:val="20"/>
                <w:szCs w:val="20"/>
              </w:rPr>
              <w:t>7 (90%)</w:t>
            </w:r>
          </w:p>
        </w:tc>
        <w:tc>
          <w:tcPr>
            <w:tcW w:w="1134" w:type="dxa"/>
            <w:vAlign w:val="bottom"/>
          </w:tcPr>
          <w:p w:rsidR="00A6136B" w:rsidRPr="00C6405A" w:rsidRDefault="00A6136B" w:rsidP="00594801">
            <w:pPr>
              <w:spacing w:line="276" w:lineRule="auto"/>
              <w:jc w:val="left"/>
              <w:rPr>
                <w:sz w:val="20"/>
                <w:szCs w:val="20"/>
              </w:rPr>
            </w:pPr>
            <w:r w:rsidRPr="00C6405A">
              <w:rPr>
                <w:sz w:val="20"/>
                <w:szCs w:val="20"/>
              </w:rPr>
              <w:t>19 (123%)</w:t>
            </w:r>
          </w:p>
        </w:tc>
        <w:tc>
          <w:tcPr>
            <w:tcW w:w="992" w:type="dxa"/>
            <w:vAlign w:val="bottom"/>
          </w:tcPr>
          <w:p w:rsidR="00A6136B" w:rsidRPr="00C6405A" w:rsidRDefault="00A6136B" w:rsidP="00594801">
            <w:pPr>
              <w:spacing w:line="276" w:lineRule="auto"/>
              <w:jc w:val="left"/>
              <w:rPr>
                <w:sz w:val="20"/>
                <w:szCs w:val="20"/>
              </w:rPr>
            </w:pPr>
            <w:r w:rsidRPr="00C6405A">
              <w:rPr>
                <w:sz w:val="20"/>
                <w:szCs w:val="20"/>
              </w:rPr>
              <w:t>5 (65%)</w:t>
            </w:r>
          </w:p>
        </w:tc>
      </w:tr>
      <w:tr w:rsidR="00A6136B" w:rsidRPr="00C6405A" w:rsidTr="001326D1">
        <w:tc>
          <w:tcPr>
            <w:tcW w:w="1857" w:type="dxa"/>
            <w:vAlign w:val="bottom"/>
          </w:tcPr>
          <w:p w:rsidR="00A6136B" w:rsidRPr="00C6405A" w:rsidRDefault="00A6136B" w:rsidP="00594801">
            <w:pPr>
              <w:spacing w:line="276" w:lineRule="auto"/>
              <w:jc w:val="left"/>
              <w:rPr>
                <w:sz w:val="20"/>
                <w:szCs w:val="20"/>
              </w:rPr>
            </w:pPr>
            <w:r w:rsidRPr="00C6405A">
              <w:rPr>
                <w:sz w:val="20"/>
                <w:szCs w:val="20"/>
              </w:rPr>
              <w:t xml:space="preserve">10.836 </w:t>
            </w:r>
            <w:r w:rsidRPr="00C6405A">
              <w:rPr>
                <w:rFonts w:cstheme="minorHAnsi"/>
                <w:sz w:val="20"/>
                <w:szCs w:val="20"/>
              </w:rPr>
              <w:t>×</w:t>
            </w:r>
            <w:r w:rsidRPr="00C6405A">
              <w:rPr>
                <w:sz w:val="20"/>
                <w:szCs w:val="20"/>
              </w:rPr>
              <w:t xml:space="preserve"> 10.841</w:t>
            </w:r>
          </w:p>
        </w:tc>
        <w:tc>
          <w:tcPr>
            <w:tcW w:w="1937" w:type="dxa"/>
            <w:vAlign w:val="bottom"/>
          </w:tcPr>
          <w:p w:rsidR="00A6136B" w:rsidRPr="00C6405A" w:rsidRDefault="00A6136B" w:rsidP="00594801">
            <w:pPr>
              <w:spacing w:line="276" w:lineRule="auto"/>
              <w:jc w:val="left"/>
              <w:rPr>
                <w:sz w:val="20"/>
                <w:szCs w:val="20"/>
              </w:rPr>
            </w:pPr>
            <w:r w:rsidRPr="00C6405A">
              <w:rPr>
                <w:sz w:val="20"/>
                <w:szCs w:val="20"/>
              </w:rPr>
              <w:t xml:space="preserve">M(+/-) </w:t>
            </w:r>
            <w:r w:rsidRPr="00C6405A">
              <w:rPr>
                <w:rFonts w:cstheme="minorHAnsi"/>
                <w:sz w:val="20"/>
                <w:szCs w:val="20"/>
              </w:rPr>
              <w:t>× F(+/-)</w:t>
            </w:r>
          </w:p>
        </w:tc>
        <w:tc>
          <w:tcPr>
            <w:tcW w:w="1276" w:type="dxa"/>
            <w:vAlign w:val="bottom"/>
          </w:tcPr>
          <w:p w:rsidR="00A6136B" w:rsidRPr="00C6405A" w:rsidRDefault="00A6136B" w:rsidP="00594801">
            <w:pPr>
              <w:spacing w:line="276" w:lineRule="auto"/>
              <w:jc w:val="left"/>
              <w:rPr>
                <w:sz w:val="20"/>
                <w:szCs w:val="20"/>
              </w:rPr>
            </w:pPr>
            <w:r>
              <w:rPr>
                <w:sz w:val="20"/>
                <w:szCs w:val="20"/>
              </w:rPr>
              <w:t>3</w:t>
            </w:r>
          </w:p>
        </w:tc>
        <w:tc>
          <w:tcPr>
            <w:tcW w:w="1559" w:type="dxa"/>
            <w:vAlign w:val="bottom"/>
          </w:tcPr>
          <w:p w:rsidR="00A6136B" w:rsidRPr="00C6405A" w:rsidRDefault="00A6136B" w:rsidP="00594801">
            <w:pPr>
              <w:spacing w:line="276" w:lineRule="auto"/>
              <w:jc w:val="left"/>
              <w:rPr>
                <w:sz w:val="20"/>
                <w:szCs w:val="20"/>
              </w:rPr>
            </w:pPr>
            <w:r w:rsidRPr="00C6405A">
              <w:rPr>
                <w:sz w:val="20"/>
                <w:szCs w:val="20"/>
              </w:rPr>
              <w:t>26</w:t>
            </w:r>
          </w:p>
        </w:tc>
        <w:tc>
          <w:tcPr>
            <w:tcW w:w="1134" w:type="dxa"/>
            <w:vAlign w:val="bottom"/>
          </w:tcPr>
          <w:p w:rsidR="00A6136B" w:rsidRPr="00C6405A" w:rsidRDefault="00A6136B" w:rsidP="00594801">
            <w:pPr>
              <w:spacing w:line="276" w:lineRule="auto"/>
              <w:jc w:val="left"/>
              <w:rPr>
                <w:sz w:val="20"/>
                <w:szCs w:val="20"/>
              </w:rPr>
            </w:pPr>
            <w:r w:rsidRPr="00C6405A">
              <w:rPr>
                <w:sz w:val="20"/>
                <w:szCs w:val="20"/>
              </w:rPr>
              <w:t>10 (154%)</w:t>
            </w:r>
          </w:p>
        </w:tc>
        <w:tc>
          <w:tcPr>
            <w:tcW w:w="1134" w:type="dxa"/>
            <w:vAlign w:val="bottom"/>
          </w:tcPr>
          <w:p w:rsidR="00A6136B" w:rsidRPr="00C6405A" w:rsidRDefault="00A6136B" w:rsidP="00594801">
            <w:pPr>
              <w:spacing w:line="276" w:lineRule="auto"/>
              <w:jc w:val="left"/>
              <w:rPr>
                <w:sz w:val="20"/>
                <w:szCs w:val="20"/>
              </w:rPr>
            </w:pPr>
            <w:r w:rsidRPr="00C6405A">
              <w:rPr>
                <w:sz w:val="20"/>
                <w:szCs w:val="20"/>
              </w:rPr>
              <w:t>13</w:t>
            </w:r>
            <w:r>
              <w:rPr>
                <w:sz w:val="20"/>
                <w:szCs w:val="20"/>
              </w:rPr>
              <w:t xml:space="preserve"> (100%)</w:t>
            </w:r>
          </w:p>
        </w:tc>
        <w:tc>
          <w:tcPr>
            <w:tcW w:w="992" w:type="dxa"/>
            <w:vAlign w:val="bottom"/>
          </w:tcPr>
          <w:p w:rsidR="00A6136B" w:rsidRPr="00C6405A" w:rsidRDefault="00A6136B" w:rsidP="00594801">
            <w:pPr>
              <w:spacing w:line="276" w:lineRule="auto"/>
              <w:jc w:val="left"/>
              <w:rPr>
                <w:sz w:val="20"/>
                <w:szCs w:val="20"/>
              </w:rPr>
            </w:pPr>
            <w:r w:rsidRPr="00C6405A">
              <w:rPr>
                <w:sz w:val="20"/>
                <w:szCs w:val="20"/>
              </w:rPr>
              <w:t>3</w:t>
            </w:r>
            <w:r>
              <w:rPr>
                <w:sz w:val="20"/>
                <w:szCs w:val="20"/>
              </w:rPr>
              <w:t xml:space="preserve"> (46%)</w:t>
            </w:r>
          </w:p>
        </w:tc>
      </w:tr>
      <w:tr w:rsidR="00A6136B" w:rsidRPr="00C6405A" w:rsidTr="001326D1">
        <w:tc>
          <w:tcPr>
            <w:tcW w:w="1857" w:type="dxa"/>
            <w:vAlign w:val="bottom"/>
          </w:tcPr>
          <w:p w:rsidR="00A6136B" w:rsidRPr="00C6405A" w:rsidRDefault="00A6136B" w:rsidP="00594801">
            <w:pPr>
              <w:spacing w:line="276" w:lineRule="auto"/>
              <w:jc w:val="left"/>
              <w:rPr>
                <w:sz w:val="20"/>
                <w:szCs w:val="20"/>
              </w:rPr>
            </w:pPr>
            <w:r w:rsidRPr="00C6405A">
              <w:rPr>
                <w:sz w:val="20"/>
                <w:szCs w:val="20"/>
              </w:rPr>
              <w:t xml:space="preserve">11.134 </w:t>
            </w:r>
            <w:r w:rsidRPr="00C6405A">
              <w:rPr>
                <w:rFonts w:cstheme="minorHAnsi"/>
                <w:sz w:val="20"/>
                <w:szCs w:val="20"/>
              </w:rPr>
              <w:t>×</w:t>
            </w:r>
            <w:r w:rsidRPr="00C6405A">
              <w:rPr>
                <w:sz w:val="20"/>
                <w:szCs w:val="20"/>
              </w:rPr>
              <w:t xml:space="preserve"> 10.956</w:t>
            </w:r>
          </w:p>
        </w:tc>
        <w:tc>
          <w:tcPr>
            <w:tcW w:w="1937" w:type="dxa"/>
            <w:vAlign w:val="bottom"/>
          </w:tcPr>
          <w:p w:rsidR="00A6136B" w:rsidRPr="00C6405A" w:rsidRDefault="00A6136B" w:rsidP="00594801">
            <w:pPr>
              <w:spacing w:line="276" w:lineRule="auto"/>
              <w:jc w:val="left"/>
              <w:rPr>
                <w:sz w:val="20"/>
                <w:szCs w:val="20"/>
              </w:rPr>
            </w:pPr>
            <w:r w:rsidRPr="00C6405A">
              <w:rPr>
                <w:sz w:val="20"/>
                <w:szCs w:val="20"/>
              </w:rPr>
              <w:t xml:space="preserve">M(-/-) </w:t>
            </w:r>
            <w:r w:rsidRPr="00C6405A">
              <w:rPr>
                <w:rFonts w:cstheme="minorHAnsi"/>
                <w:sz w:val="20"/>
                <w:szCs w:val="20"/>
              </w:rPr>
              <w:t>× F(+/-)</w:t>
            </w:r>
          </w:p>
        </w:tc>
        <w:tc>
          <w:tcPr>
            <w:tcW w:w="1276" w:type="dxa"/>
            <w:vAlign w:val="bottom"/>
          </w:tcPr>
          <w:p w:rsidR="00A6136B" w:rsidRPr="00C6405A" w:rsidRDefault="00A6136B" w:rsidP="00594801">
            <w:pPr>
              <w:spacing w:line="276" w:lineRule="auto"/>
              <w:jc w:val="left"/>
              <w:rPr>
                <w:sz w:val="20"/>
                <w:szCs w:val="20"/>
              </w:rPr>
            </w:pPr>
            <w:r>
              <w:rPr>
                <w:sz w:val="20"/>
                <w:szCs w:val="20"/>
              </w:rPr>
              <w:t>2</w:t>
            </w:r>
          </w:p>
        </w:tc>
        <w:tc>
          <w:tcPr>
            <w:tcW w:w="1559" w:type="dxa"/>
            <w:vAlign w:val="bottom"/>
          </w:tcPr>
          <w:p w:rsidR="00A6136B" w:rsidRPr="00C6405A" w:rsidRDefault="00A6136B" w:rsidP="00594801">
            <w:pPr>
              <w:spacing w:line="276" w:lineRule="auto"/>
              <w:jc w:val="left"/>
              <w:rPr>
                <w:sz w:val="20"/>
                <w:szCs w:val="20"/>
              </w:rPr>
            </w:pPr>
            <w:r w:rsidRPr="00C6405A">
              <w:rPr>
                <w:sz w:val="20"/>
                <w:szCs w:val="20"/>
              </w:rPr>
              <w:t>19</w:t>
            </w:r>
          </w:p>
        </w:tc>
        <w:tc>
          <w:tcPr>
            <w:tcW w:w="1134" w:type="dxa"/>
            <w:vAlign w:val="bottom"/>
          </w:tcPr>
          <w:p w:rsidR="00A6136B" w:rsidRPr="00C6405A" w:rsidRDefault="00A6136B" w:rsidP="00594801">
            <w:pPr>
              <w:spacing w:line="276" w:lineRule="auto"/>
              <w:jc w:val="left"/>
              <w:rPr>
                <w:sz w:val="20"/>
                <w:szCs w:val="20"/>
              </w:rPr>
            </w:pPr>
            <w:r w:rsidRPr="00C6405A">
              <w:rPr>
                <w:sz w:val="20"/>
                <w:szCs w:val="20"/>
              </w:rPr>
              <w:t>-</w:t>
            </w:r>
          </w:p>
        </w:tc>
        <w:tc>
          <w:tcPr>
            <w:tcW w:w="1134" w:type="dxa"/>
            <w:vAlign w:val="bottom"/>
          </w:tcPr>
          <w:p w:rsidR="00A6136B" w:rsidRPr="00C6405A" w:rsidRDefault="00A6136B" w:rsidP="00594801">
            <w:pPr>
              <w:spacing w:line="276" w:lineRule="auto"/>
              <w:jc w:val="left"/>
              <w:rPr>
                <w:sz w:val="20"/>
                <w:szCs w:val="20"/>
              </w:rPr>
            </w:pPr>
            <w:r w:rsidRPr="00C6405A">
              <w:rPr>
                <w:sz w:val="20"/>
                <w:szCs w:val="20"/>
              </w:rPr>
              <w:t>13</w:t>
            </w:r>
            <w:r>
              <w:rPr>
                <w:sz w:val="20"/>
                <w:szCs w:val="20"/>
              </w:rPr>
              <w:t xml:space="preserve"> (137%)</w:t>
            </w:r>
          </w:p>
        </w:tc>
        <w:tc>
          <w:tcPr>
            <w:tcW w:w="992" w:type="dxa"/>
            <w:vAlign w:val="bottom"/>
          </w:tcPr>
          <w:p w:rsidR="00A6136B" w:rsidRPr="00C6405A" w:rsidRDefault="00A6136B" w:rsidP="00594801">
            <w:pPr>
              <w:spacing w:line="276" w:lineRule="auto"/>
              <w:jc w:val="left"/>
              <w:rPr>
                <w:sz w:val="20"/>
                <w:szCs w:val="20"/>
              </w:rPr>
            </w:pPr>
            <w:r w:rsidRPr="00C6405A">
              <w:rPr>
                <w:sz w:val="20"/>
                <w:szCs w:val="20"/>
              </w:rPr>
              <w:t>6</w:t>
            </w:r>
            <w:r>
              <w:rPr>
                <w:sz w:val="20"/>
                <w:szCs w:val="20"/>
              </w:rPr>
              <w:t xml:space="preserve"> (63%)</w:t>
            </w:r>
          </w:p>
        </w:tc>
      </w:tr>
      <w:tr w:rsidR="00A6136B" w:rsidRPr="00C6405A" w:rsidTr="001326D1">
        <w:tc>
          <w:tcPr>
            <w:tcW w:w="1857" w:type="dxa"/>
          </w:tcPr>
          <w:p w:rsidR="00A6136B" w:rsidRPr="00C6405A" w:rsidRDefault="00A6136B" w:rsidP="00594801">
            <w:pPr>
              <w:spacing w:line="276" w:lineRule="auto"/>
              <w:rPr>
                <w:sz w:val="20"/>
                <w:szCs w:val="20"/>
              </w:rPr>
            </w:pPr>
            <w:r w:rsidRPr="00C6405A">
              <w:rPr>
                <w:sz w:val="20"/>
                <w:szCs w:val="20"/>
              </w:rPr>
              <w:t xml:space="preserve">11.528 </w:t>
            </w:r>
            <w:r w:rsidRPr="00C6405A">
              <w:rPr>
                <w:rFonts w:cstheme="minorHAnsi"/>
                <w:sz w:val="20"/>
                <w:szCs w:val="20"/>
              </w:rPr>
              <w:t>×</w:t>
            </w:r>
            <w:r w:rsidRPr="00C6405A">
              <w:rPr>
                <w:sz w:val="20"/>
                <w:szCs w:val="20"/>
              </w:rPr>
              <w:t xml:space="preserve"> 11.380</w:t>
            </w:r>
          </w:p>
        </w:tc>
        <w:tc>
          <w:tcPr>
            <w:tcW w:w="1937" w:type="dxa"/>
          </w:tcPr>
          <w:p w:rsidR="00A6136B" w:rsidRPr="00C6405A" w:rsidRDefault="00A6136B" w:rsidP="00594801">
            <w:pPr>
              <w:spacing w:line="276" w:lineRule="auto"/>
              <w:rPr>
                <w:sz w:val="20"/>
                <w:szCs w:val="20"/>
              </w:rPr>
            </w:pPr>
            <w:r w:rsidRPr="00C6405A">
              <w:rPr>
                <w:sz w:val="20"/>
                <w:szCs w:val="20"/>
              </w:rPr>
              <w:t xml:space="preserve">M(+/-) </w:t>
            </w:r>
            <w:r w:rsidRPr="00C6405A">
              <w:rPr>
                <w:rFonts w:cstheme="minorHAnsi"/>
                <w:sz w:val="20"/>
                <w:szCs w:val="20"/>
              </w:rPr>
              <w:t>× F(-/-)</w:t>
            </w:r>
          </w:p>
        </w:tc>
        <w:tc>
          <w:tcPr>
            <w:tcW w:w="1276" w:type="dxa"/>
          </w:tcPr>
          <w:p w:rsidR="00A6136B" w:rsidRPr="00C6405A" w:rsidRDefault="00A6136B" w:rsidP="00594801">
            <w:pPr>
              <w:spacing w:line="276" w:lineRule="auto"/>
              <w:rPr>
                <w:sz w:val="20"/>
                <w:szCs w:val="20"/>
              </w:rPr>
            </w:pPr>
            <w:r>
              <w:rPr>
                <w:sz w:val="20"/>
                <w:szCs w:val="20"/>
              </w:rPr>
              <w:t>1</w:t>
            </w:r>
          </w:p>
        </w:tc>
        <w:tc>
          <w:tcPr>
            <w:tcW w:w="1559" w:type="dxa"/>
          </w:tcPr>
          <w:p w:rsidR="00A6136B" w:rsidRPr="00C6405A" w:rsidRDefault="00A6136B" w:rsidP="00594801">
            <w:pPr>
              <w:spacing w:line="276" w:lineRule="auto"/>
              <w:rPr>
                <w:sz w:val="20"/>
                <w:szCs w:val="20"/>
              </w:rPr>
            </w:pPr>
            <w:r w:rsidRPr="00C6405A">
              <w:rPr>
                <w:sz w:val="20"/>
                <w:szCs w:val="20"/>
              </w:rPr>
              <w:t>8</w:t>
            </w:r>
          </w:p>
        </w:tc>
        <w:tc>
          <w:tcPr>
            <w:tcW w:w="1134" w:type="dxa"/>
          </w:tcPr>
          <w:p w:rsidR="00A6136B" w:rsidRPr="00C6405A" w:rsidRDefault="00A6136B" w:rsidP="00594801">
            <w:pPr>
              <w:spacing w:line="276" w:lineRule="auto"/>
              <w:jc w:val="left"/>
              <w:rPr>
                <w:sz w:val="20"/>
                <w:szCs w:val="20"/>
              </w:rPr>
            </w:pPr>
            <w:r w:rsidRPr="00C6405A">
              <w:rPr>
                <w:sz w:val="20"/>
                <w:szCs w:val="20"/>
              </w:rPr>
              <w:t>-</w:t>
            </w:r>
          </w:p>
        </w:tc>
        <w:tc>
          <w:tcPr>
            <w:tcW w:w="1134" w:type="dxa"/>
          </w:tcPr>
          <w:p w:rsidR="00A6136B" w:rsidRPr="00C6405A" w:rsidRDefault="00A6136B" w:rsidP="00594801">
            <w:pPr>
              <w:spacing w:line="276" w:lineRule="auto"/>
              <w:jc w:val="left"/>
              <w:rPr>
                <w:sz w:val="20"/>
                <w:szCs w:val="20"/>
              </w:rPr>
            </w:pPr>
            <w:r w:rsidRPr="00C6405A">
              <w:rPr>
                <w:sz w:val="20"/>
                <w:szCs w:val="20"/>
              </w:rPr>
              <w:t>4</w:t>
            </w:r>
            <w:r>
              <w:rPr>
                <w:sz w:val="20"/>
                <w:szCs w:val="20"/>
              </w:rPr>
              <w:t xml:space="preserve"> (100%)</w:t>
            </w:r>
          </w:p>
        </w:tc>
        <w:tc>
          <w:tcPr>
            <w:tcW w:w="992" w:type="dxa"/>
          </w:tcPr>
          <w:p w:rsidR="00A6136B" w:rsidRPr="00C6405A" w:rsidRDefault="00A6136B" w:rsidP="00594801">
            <w:pPr>
              <w:spacing w:line="276" w:lineRule="auto"/>
              <w:jc w:val="left"/>
              <w:rPr>
                <w:sz w:val="20"/>
                <w:szCs w:val="20"/>
              </w:rPr>
            </w:pPr>
            <w:r w:rsidRPr="00C6405A">
              <w:rPr>
                <w:sz w:val="20"/>
                <w:szCs w:val="20"/>
              </w:rPr>
              <w:t>4</w:t>
            </w:r>
            <w:r>
              <w:rPr>
                <w:sz w:val="20"/>
                <w:szCs w:val="20"/>
              </w:rPr>
              <w:t xml:space="preserve"> (100%)</w:t>
            </w:r>
          </w:p>
        </w:tc>
      </w:tr>
      <w:tr w:rsidR="00A6136B" w:rsidRPr="00C6405A" w:rsidTr="001326D1">
        <w:tc>
          <w:tcPr>
            <w:tcW w:w="1857" w:type="dxa"/>
          </w:tcPr>
          <w:p w:rsidR="00A6136B" w:rsidRPr="00C6405A" w:rsidRDefault="00A6136B" w:rsidP="00594801">
            <w:pPr>
              <w:spacing w:line="276" w:lineRule="auto"/>
              <w:rPr>
                <w:sz w:val="20"/>
                <w:szCs w:val="20"/>
              </w:rPr>
            </w:pPr>
            <w:r>
              <w:rPr>
                <w:sz w:val="20"/>
                <w:szCs w:val="20"/>
              </w:rPr>
              <w:t>11.312 × 11.298</w:t>
            </w:r>
          </w:p>
        </w:tc>
        <w:tc>
          <w:tcPr>
            <w:tcW w:w="1937" w:type="dxa"/>
          </w:tcPr>
          <w:p w:rsidR="00A6136B" w:rsidRPr="00C6405A" w:rsidRDefault="00A6136B" w:rsidP="00594801">
            <w:pPr>
              <w:spacing w:line="276" w:lineRule="auto"/>
              <w:rPr>
                <w:sz w:val="20"/>
                <w:szCs w:val="20"/>
              </w:rPr>
            </w:pPr>
            <w:r w:rsidRPr="00C6405A">
              <w:rPr>
                <w:sz w:val="20"/>
                <w:szCs w:val="20"/>
              </w:rPr>
              <w:t xml:space="preserve">M(-/-) </w:t>
            </w:r>
            <w:r w:rsidRPr="00C6405A">
              <w:rPr>
                <w:rFonts w:cstheme="minorHAnsi"/>
                <w:sz w:val="20"/>
                <w:szCs w:val="20"/>
              </w:rPr>
              <w:t>× F(-/-)</w:t>
            </w:r>
          </w:p>
        </w:tc>
        <w:tc>
          <w:tcPr>
            <w:tcW w:w="1276" w:type="dxa"/>
          </w:tcPr>
          <w:p w:rsidR="00A6136B" w:rsidRPr="00C6405A" w:rsidRDefault="00A6136B" w:rsidP="00594801">
            <w:pPr>
              <w:spacing w:line="276" w:lineRule="auto"/>
              <w:rPr>
                <w:sz w:val="20"/>
                <w:szCs w:val="20"/>
              </w:rPr>
            </w:pPr>
            <w:r>
              <w:rPr>
                <w:sz w:val="20"/>
                <w:szCs w:val="20"/>
              </w:rPr>
              <w:t>1</w:t>
            </w:r>
          </w:p>
        </w:tc>
        <w:tc>
          <w:tcPr>
            <w:tcW w:w="1559" w:type="dxa"/>
          </w:tcPr>
          <w:p w:rsidR="00A6136B" w:rsidRPr="00C6405A" w:rsidRDefault="00A6136B" w:rsidP="00594801">
            <w:pPr>
              <w:spacing w:line="276" w:lineRule="auto"/>
              <w:rPr>
                <w:sz w:val="20"/>
                <w:szCs w:val="20"/>
              </w:rPr>
            </w:pPr>
            <w:r w:rsidRPr="00C6405A">
              <w:rPr>
                <w:sz w:val="20"/>
                <w:szCs w:val="20"/>
              </w:rPr>
              <w:t>7</w:t>
            </w:r>
          </w:p>
        </w:tc>
        <w:tc>
          <w:tcPr>
            <w:tcW w:w="1134" w:type="dxa"/>
          </w:tcPr>
          <w:p w:rsidR="00A6136B" w:rsidRPr="00C6405A" w:rsidRDefault="00A6136B" w:rsidP="00594801">
            <w:pPr>
              <w:spacing w:line="276" w:lineRule="auto"/>
              <w:jc w:val="left"/>
              <w:rPr>
                <w:sz w:val="20"/>
                <w:szCs w:val="20"/>
              </w:rPr>
            </w:pPr>
            <w:r w:rsidRPr="00C6405A">
              <w:rPr>
                <w:sz w:val="20"/>
                <w:szCs w:val="20"/>
              </w:rPr>
              <w:t>-</w:t>
            </w:r>
          </w:p>
        </w:tc>
        <w:tc>
          <w:tcPr>
            <w:tcW w:w="1134" w:type="dxa"/>
          </w:tcPr>
          <w:p w:rsidR="00A6136B" w:rsidRPr="00C6405A" w:rsidRDefault="00A6136B" w:rsidP="00594801">
            <w:pPr>
              <w:spacing w:line="276" w:lineRule="auto"/>
              <w:jc w:val="left"/>
              <w:rPr>
                <w:sz w:val="20"/>
                <w:szCs w:val="20"/>
              </w:rPr>
            </w:pPr>
            <w:r w:rsidRPr="00C6405A">
              <w:rPr>
                <w:sz w:val="20"/>
                <w:szCs w:val="20"/>
              </w:rPr>
              <w:t>-</w:t>
            </w:r>
          </w:p>
        </w:tc>
        <w:tc>
          <w:tcPr>
            <w:tcW w:w="992" w:type="dxa"/>
          </w:tcPr>
          <w:p w:rsidR="00A6136B" w:rsidRPr="00C6405A" w:rsidRDefault="00A6136B" w:rsidP="00C26FE0">
            <w:pPr>
              <w:keepNext/>
              <w:spacing w:line="276" w:lineRule="auto"/>
              <w:jc w:val="left"/>
              <w:rPr>
                <w:sz w:val="20"/>
                <w:szCs w:val="20"/>
              </w:rPr>
            </w:pPr>
            <w:r w:rsidRPr="00C6405A">
              <w:rPr>
                <w:sz w:val="20"/>
                <w:szCs w:val="20"/>
              </w:rPr>
              <w:t>7</w:t>
            </w:r>
            <w:r>
              <w:rPr>
                <w:sz w:val="20"/>
                <w:szCs w:val="20"/>
              </w:rPr>
              <w:t xml:space="preserve"> (100%)</w:t>
            </w:r>
          </w:p>
        </w:tc>
      </w:tr>
    </w:tbl>
    <w:p w:rsidR="00C26FE0" w:rsidRDefault="00C26FE0">
      <w:pPr>
        <w:pStyle w:val="Caption"/>
      </w:pPr>
      <w:r>
        <w:rPr>
          <w:bCs w:val="0"/>
          <w:sz w:val="20"/>
          <w:szCs w:val="20"/>
        </w:rPr>
        <w:t>The total number of offspring with indicated genotype</w:t>
      </w:r>
      <w:r w:rsidR="006300F3">
        <w:rPr>
          <w:bCs w:val="0"/>
          <w:sz w:val="20"/>
          <w:szCs w:val="20"/>
        </w:rPr>
        <w:t>s</w:t>
      </w:r>
      <w:r>
        <w:rPr>
          <w:bCs w:val="0"/>
          <w:sz w:val="20"/>
          <w:szCs w:val="20"/>
        </w:rPr>
        <w:t xml:space="preserve"> is shown. The percentage of the expected number</w:t>
      </w:r>
      <w:r w:rsidR="001326D1">
        <w:rPr>
          <w:bCs w:val="0"/>
          <w:sz w:val="20"/>
          <w:szCs w:val="20"/>
        </w:rPr>
        <w:t xml:space="preserve"> </w:t>
      </w:r>
      <w:r>
        <w:rPr>
          <w:bCs w:val="0"/>
          <w:sz w:val="20"/>
          <w:szCs w:val="20"/>
        </w:rPr>
        <w:t xml:space="preserve">of offspring </w:t>
      </w:r>
      <w:r w:rsidR="001326D1">
        <w:rPr>
          <w:bCs w:val="0"/>
          <w:sz w:val="20"/>
          <w:szCs w:val="20"/>
        </w:rPr>
        <w:t xml:space="preserve">(according to </w:t>
      </w:r>
      <w:proofErr w:type="spellStart"/>
      <w:r w:rsidR="001326D1">
        <w:rPr>
          <w:bCs w:val="0"/>
          <w:sz w:val="20"/>
          <w:szCs w:val="20"/>
        </w:rPr>
        <w:t>Mendels’s</w:t>
      </w:r>
      <w:proofErr w:type="spellEnd"/>
      <w:r w:rsidR="001326D1">
        <w:rPr>
          <w:bCs w:val="0"/>
          <w:sz w:val="20"/>
          <w:szCs w:val="20"/>
        </w:rPr>
        <w:t xml:space="preserve"> law) </w:t>
      </w:r>
      <w:r>
        <w:rPr>
          <w:bCs w:val="0"/>
          <w:sz w:val="20"/>
          <w:szCs w:val="20"/>
        </w:rPr>
        <w:t>with the indicated genotype is shown in parentheses</w:t>
      </w:r>
      <w:r w:rsidR="00DC04D9">
        <w:rPr>
          <w:bCs w:val="0"/>
          <w:sz w:val="20"/>
          <w:szCs w:val="20"/>
        </w:rPr>
        <w:t>.</w:t>
      </w:r>
    </w:p>
    <w:p w:rsidR="00C5368B" w:rsidRPr="002B10D0" w:rsidRDefault="00BB7566" w:rsidP="00C5368B">
      <w:pPr>
        <w:pStyle w:val="Heading3"/>
      </w:pPr>
      <w:bookmarkStart w:id="53" w:name="_Toc343249343"/>
      <w:r>
        <w:t>Endogenous VL30</w:t>
      </w:r>
      <w:r w:rsidR="00D15339">
        <w:t>-Pro</w:t>
      </w:r>
      <w:r>
        <w:t xml:space="preserve"> elements are </w:t>
      </w:r>
      <w:r w:rsidR="00800255">
        <w:t>derepressed</w:t>
      </w:r>
      <w:r w:rsidR="00E7336B">
        <w:t xml:space="preserve"> in </w:t>
      </w:r>
      <w:r w:rsidR="00E7336B" w:rsidRPr="00E7336B">
        <w:rPr>
          <w:i/>
        </w:rPr>
        <w:t>Zfp</w:t>
      </w:r>
      <w:r w:rsidR="00C5368B" w:rsidRPr="00E7336B">
        <w:rPr>
          <w:i/>
        </w:rPr>
        <w:t>809</w:t>
      </w:r>
      <w:r w:rsidR="00C5368B" w:rsidRPr="002B10D0">
        <w:rPr>
          <w:vertAlign w:val="superscript"/>
        </w:rPr>
        <w:t>-/-</w:t>
      </w:r>
      <w:r w:rsidR="00C5368B" w:rsidRPr="002B10D0">
        <w:t xml:space="preserve"> </w:t>
      </w:r>
      <w:r w:rsidR="00E7336B">
        <w:t>MEFs</w:t>
      </w:r>
      <w:bookmarkEnd w:id="53"/>
      <w:r w:rsidR="00C5368B" w:rsidRPr="002B10D0">
        <w:t xml:space="preserve"> </w:t>
      </w:r>
    </w:p>
    <w:p w:rsidR="002F1090" w:rsidRDefault="00D410A8" w:rsidP="00865A8E">
      <w:r>
        <w:rPr>
          <w:noProof/>
          <w:lang w:eastAsia="en-GB"/>
        </w:rPr>
        <mc:AlternateContent>
          <mc:Choice Requires="wpg">
            <w:drawing>
              <wp:anchor distT="0" distB="144145" distL="114300" distR="114300" simplePos="0" relativeHeight="251743232" behindDoc="0" locked="0" layoutInCell="1" allowOverlap="1" wp14:anchorId="339E7231" wp14:editId="608FA35B">
                <wp:simplePos x="0" y="0"/>
                <wp:positionH relativeFrom="column">
                  <wp:posOffset>-283210</wp:posOffset>
                </wp:positionH>
                <wp:positionV relativeFrom="paragraph">
                  <wp:posOffset>2668270</wp:posOffset>
                </wp:positionV>
                <wp:extent cx="6037580" cy="2860040"/>
                <wp:effectExtent l="0" t="0" r="1270" b="0"/>
                <wp:wrapTopAndBottom/>
                <wp:docPr id="66" name="Group 66"/>
                <wp:cNvGraphicFramePr/>
                <a:graphic xmlns:a="http://schemas.openxmlformats.org/drawingml/2006/main">
                  <a:graphicData uri="http://schemas.microsoft.com/office/word/2010/wordprocessingGroup">
                    <wpg:wgp>
                      <wpg:cNvGrpSpPr/>
                      <wpg:grpSpPr>
                        <a:xfrm>
                          <a:off x="0" y="0"/>
                          <a:ext cx="6037580" cy="2860040"/>
                          <a:chOff x="0" y="0"/>
                          <a:chExt cx="5759532" cy="2858834"/>
                        </a:xfrm>
                      </wpg:grpSpPr>
                      <wpg:graphicFrame>
                        <wpg:cNvPr id="40" name="Chart 40"/>
                        <wpg:cNvFrPr/>
                        <wpg:xfrm>
                          <a:off x="0" y="0"/>
                          <a:ext cx="5759532" cy="2315689"/>
                        </wpg:xfrm>
                        <a:graphic>
                          <a:graphicData uri="http://schemas.openxmlformats.org/drawingml/2006/chart">
                            <c:chart xmlns:c="http://schemas.openxmlformats.org/drawingml/2006/chart" xmlns:r="http://schemas.openxmlformats.org/officeDocument/2006/relationships" r:id="rId90"/>
                          </a:graphicData>
                        </a:graphic>
                      </wpg:graphicFrame>
                      <wps:wsp>
                        <wps:cNvPr id="65" name="Text Box 65"/>
                        <wps:cNvSpPr txBox="1"/>
                        <wps:spPr>
                          <a:xfrm>
                            <a:off x="172429" y="2362290"/>
                            <a:ext cx="5585498" cy="496544"/>
                          </a:xfrm>
                          <a:prstGeom prst="rect">
                            <a:avLst/>
                          </a:prstGeom>
                          <a:solidFill>
                            <a:prstClr val="white"/>
                          </a:solidFill>
                          <a:ln>
                            <a:noFill/>
                          </a:ln>
                          <a:effectLst/>
                        </wps:spPr>
                        <wps:txbx>
                          <w:txbxContent>
                            <w:p w:rsidR="00D96F2A" w:rsidRPr="00C80AEF" w:rsidRDefault="00D96F2A" w:rsidP="004352F6">
                              <w:pPr>
                                <w:pStyle w:val="Caption"/>
                                <w:rPr>
                                  <w:noProof/>
                                  <w:sz w:val="24"/>
                                </w:rPr>
                              </w:pPr>
                              <w:r w:rsidRPr="00800255">
                                <w:rPr>
                                  <w:b/>
                                </w:rPr>
                                <w:t xml:space="preserve">Figure 4.2: ERV and ZFP809 target gene expression in </w:t>
                              </w:r>
                              <w:r>
                                <w:rPr>
                                  <w:b/>
                                </w:rPr>
                                <w:t>ZFP</w:t>
                              </w:r>
                              <w:r w:rsidRPr="00C97C10">
                                <w:rPr>
                                  <w:b/>
                                </w:rPr>
                                <w:t xml:space="preserve">809 </w:t>
                              </w:r>
                              <w:r w:rsidRPr="00800255">
                                <w:rPr>
                                  <w:b/>
                                </w:rPr>
                                <w:t>knock-out MEFs</w:t>
                              </w:r>
                              <w:r>
                                <w:t>. Expression levels were determined by RT-qPCR. Values are normalised to ActB expression and are shown relative to the expression in a heterozygous MEF (11.140-1) prepared from an embryo of the same parents as the analysed MEF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6" o:spid="_x0000_s1149" style="position:absolute;left:0;text-align:left;margin-left:-22.3pt;margin-top:210.1pt;width:475.4pt;height:225.2pt;z-index:251743232;mso-wrap-distance-bottom:11.35pt;mso-width-relative:margin;mso-height-relative:margin" coordsize="57595,28588"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">
                <v:shape id="Chart 40" o:spid="_x0000_s1150" type="#_x0000_t75" style="position:absolute;width:57571;height:2315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">
                  <v:imagedata r:id="rId91" o:title=""/>
                  <o:lock v:ext="edit" aspectratio="f"/>
                </v:shape>
                <v:shape id="Text Box 65" o:spid="_x0000_s1151" type="#_x0000_t202" style="position:absolute;left:1724;top:23622;width:55855;height:4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MEu8QA&#10;AADbAAAADwAAAGRycy9kb3ducmV2LnhtbESPzWrDMBCE74G+g9hCL6GRa6g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TBLvEAAAA2wAAAA8AAAAAAAAAAAAAAAAAmAIAAGRycy9k&#10;b3ducmV2LnhtbFBLBQYAAAAABAAEAPUAAACJAwAAAAA=&#10;" stroked="f">
                  <v:textbox inset="0,0,0,0">
                    <w:txbxContent>
                      <w:p w:rsidR="00D96F2A" w:rsidRPr="00C80AEF" w:rsidRDefault="00D96F2A" w:rsidP="004352F6">
                        <w:pPr>
                          <w:pStyle w:val="Caption"/>
                          <w:rPr>
                            <w:noProof/>
                            <w:sz w:val="24"/>
                          </w:rPr>
                        </w:pPr>
                        <w:r w:rsidRPr="00800255">
                          <w:rPr>
                            <w:b/>
                          </w:rPr>
                          <w:t xml:space="preserve">Figure 4.2: ERV and ZFP809 target gene expression in </w:t>
                        </w:r>
                        <w:r>
                          <w:rPr>
                            <w:b/>
                          </w:rPr>
                          <w:t>ZFP</w:t>
                        </w:r>
                        <w:r w:rsidRPr="00C97C10">
                          <w:rPr>
                            <w:b/>
                          </w:rPr>
                          <w:t xml:space="preserve">809 </w:t>
                        </w:r>
                        <w:r w:rsidRPr="00800255">
                          <w:rPr>
                            <w:b/>
                          </w:rPr>
                          <w:t>knock-out MEFs</w:t>
                        </w:r>
                        <w:r>
                          <w:t>. Expression levels were determined by RT-qPCR. Values are normalised to ActB expression and are shown relative to the expression in a heterozygous MEF (11.140-1) prepared from an embryo of the same parents as the analysed MEFs.</w:t>
                        </w:r>
                      </w:p>
                    </w:txbxContent>
                  </v:textbox>
                </v:shape>
                <w10:wrap type="topAndBottom"/>
              </v:group>
            </w:pict>
          </mc:Fallback>
        </mc:AlternateContent>
      </w:r>
      <w:r w:rsidR="00CE3FB2">
        <w:t>To confirm efficient Zfp809 knock</w:t>
      </w:r>
      <w:r w:rsidR="009C544A">
        <w:t>-out</w:t>
      </w:r>
      <w:r w:rsidR="00CE3FB2">
        <w:t xml:space="preserve"> and investigate expression of ZFP809 target</w:t>
      </w:r>
      <w:r w:rsidR="00DC04D9">
        <w:t>ed ERVs and</w:t>
      </w:r>
      <w:r w:rsidR="00CE3FB2">
        <w:t xml:space="preserve"> genes that have been identified by ChIP-seq </w:t>
      </w:r>
      <w:r w:rsidR="001326D1">
        <w:t>(</w:t>
      </w:r>
      <w:r w:rsidR="00CE3FB2">
        <w:t>chapter 3</w:t>
      </w:r>
      <w:r w:rsidR="001326D1">
        <w:t>)</w:t>
      </w:r>
      <w:proofErr w:type="gramStart"/>
      <w:r w:rsidR="00CE3FB2">
        <w:t>,</w:t>
      </w:r>
      <w:proofErr w:type="gramEnd"/>
      <w:r w:rsidR="00CE3FB2">
        <w:t xml:space="preserve"> MEFs </w:t>
      </w:r>
      <w:r w:rsidR="00C5368B" w:rsidRPr="002B10D0">
        <w:t xml:space="preserve">were </w:t>
      </w:r>
      <w:r w:rsidR="00CE3FB2">
        <w:t>prepared</w:t>
      </w:r>
      <w:r w:rsidR="00C5368B" w:rsidRPr="002B10D0">
        <w:t xml:space="preserve"> from</w:t>
      </w:r>
      <w:r w:rsidR="00CE3FB2">
        <w:t xml:space="preserve"> single</w:t>
      </w:r>
      <w:r w:rsidR="00C5368B" w:rsidRPr="002B10D0">
        <w:t xml:space="preserve"> embryos and genotyped. </w:t>
      </w:r>
      <w:r w:rsidR="00CE3FB2">
        <w:t>Since these MEFs</w:t>
      </w:r>
      <w:r>
        <w:t xml:space="preserve"> were isolated from F2 mice that had a</w:t>
      </w:r>
      <w:r w:rsidR="00CE3FB2">
        <w:t xml:space="preserve"> mixed strain background</w:t>
      </w:r>
      <w:r w:rsidR="00231931">
        <w:t>,</w:t>
      </w:r>
      <w:r w:rsidR="00CE3FB2">
        <w:t xml:space="preserve"> ERV and gene expression levels</w:t>
      </w:r>
      <w:r>
        <w:t xml:space="preserve"> may vary from individual to individual. This is a major concern for the ERV expression analysis since many active murine ERVs are polymorphic in different mouse strains. To </w:t>
      </w:r>
      <w:r w:rsidR="00B23259">
        <w:t>increase the</w:t>
      </w:r>
      <w:r>
        <w:t xml:space="preserve"> fidelity</w:t>
      </w:r>
      <w:r w:rsidR="00B23259">
        <w:t xml:space="preserve"> of our approach</w:t>
      </w:r>
      <w:r>
        <w:t xml:space="preserve"> and monitor variations in expression levels between individuals of the same genotype,</w:t>
      </w:r>
      <w:r w:rsidR="00CE3FB2">
        <w:t xml:space="preserve"> we chose two heterozygous and two homozygous MEF lines for analysis.</w:t>
      </w:r>
      <w:r w:rsidR="00D01B58">
        <w:t xml:space="preserve"> RT-qPCR was performed using primers that </w:t>
      </w:r>
      <w:r w:rsidR="003945A0">
        <w:t>have been described in chapter 3</w:t>
      </w:r>
      <w:r w:rsidR="00D01B58">
        <w:t xml:space="preserve">. </w:t>
      </w:r>
      <w:r w:rsidR="00C77AE8">
        <w:t>As s</w:t>
      </w:r>
      <w:r w:rsidR="003945A0">
        <w:t>hown in Fig. 4</w:t>
      </w:r>
      <w:r w:rsidR="00C77AE8">
        <w:t xml:space="preserve">.2, </w:t>
      </w:r>
      <w:r w:rsidR="002F1090">
        <w:t xml:space="preserve">ZFP809 expression </w:t>
      </w:r>
      <w:r w:rsidR="002F1090">
        <w:lastRenderedPageBreak/>
        <w:t xml:space="preserve">in </w:t>
      </w:r>
      <w:r w:rsidR="002F1090" w:rsidRPr="00DC04D9">
        <w:rPr>
          <w:i/>
        </w:rPr>
        <w:t>Zfp809</w:t>
      </w:r>
      <w:r w:rsidR="002F1090" w:rsidRPr="002B10D0">
        <w:rPr>
          <w:vertAlign w:val="superscript"/>
        </w:rPr>
        <w:t>-/-</w:t>
      </w:r>
      <w:r w:rsidR="002F1090">
        <w:t xml:space="preserve"> MEFs was reduced to about 0.2 to 0.3% of the expression levels in </w:t>
      </w:r>
      <w:r w:rsidR="002F1090" w:rsidRPr="00DC04D9">
        <w:rPr>
          <w:i/>
        </w:rPr>
        <w:t>Zfp809</w:t>
      </w:r>
      <w:r w:rsidR="002F1090">
        <w:rPr>
          <w:vertAlign w:val="superscript"/>
        </w:rPr>
        <w:t>+</w:t>
      </w:r>
      <w:r w:rsidR="002F1090" w:rsidRPr="002B10D0">
        <w:rPr>
          <w:vertAlign w:val="superscript"/>
        </w:rPr>
        <w:t>/-</w:t>
      </w:r>
      <w:r w:rsidR="002F1090">
        <w:t xml:space="preserve"> MEFs, confirming successful ZFP809 knock-out by the inserted gene-trap vector.</w:t>
      </w:r>
    </w:p>
    <w:p w:rsidR="00D01B58" w:rsidRDefault="00D15339" w:rsidP="00865A8E">
      <w:r>
        <w:rPr>
          <w:noProof/>
          <w:lang w:eastAsia="en-GB"/>
        </w:rPr>
        <mc:AlternateContent>
          <mc:Choice Requires="wpg">
            <w:drawing>
              <wp:anchor distT="0" distB="144145" distL="114300" distR="114300" simplePos="0" relativeHeight="251750400" behindDoc="0" locked="0" layoutInCell="1" allowOverlap="1" wp14:anchorId="661C0672" wp14:editId="5C302E09">
                <wp:simplePos x="0" y="0"/>
                <wp:positionH relativeFrom="column">
                  <wp:posOffset>-134620</wp:posOffset>
                </wp:positionH>
                <wp:positionV relativeFrom="paragraph">
                  <wp:posOffset>3794760</wp:posOffset>
                </wp:positionV>
                <wp:extent cx="5886450" cy="211137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5886450" cy="2111375"/>
                          <a:chOff x="0" y="47501"/>
                          <a:chExt cx="5887583" cy="3028208"/>
                        </a:xfrm>
                      </wpg:grpSpPr>
                      <wpg:graphicFrame>
                        <wpg:cNvPr id="41" name="Chart 41"/>
                        <wpg:cNvFrPr/>
                        <wpg:xfrm>
                          <a:off x="0" y="47501"/>
                          <a:ext cx="3301340" cy="3028208"/>
                        </wpg:xfrm>
                        <a:graphic>
                          <a:graphicData uri="http://schemas.openxmlformats.org/drawingml/2006/chart">
                            <c:chart xmlns:c="http://schemas.openxmlformats.org/drawingml/2006/chart" xmlns:r="http://schemas.openxmlformats.org/officeDocument/2006/relationships" r:id="rId92"/>
                          </a:graphicData>
                        </a:graphic>
                      </wpg:graphicFrame>
                      <wps:wsp>
                        <wps:cNvPr id="43" name="Text Box 43"/>
                        <wps:cNvSpPr txBox="1"/>
                        <wps:spPr>
                          <a:xfrm>
                            <a:off x="3467595" y="225755"/>
                            <a:ext cx="2419988" cy="1529701"/>
                          </a:xfrm>
                          <a:prstGeom prst="rect">
                            <a:avLst/>
                          </a:prstGeom>
                          <a:solidFill>
                            <a:prstClr val="white"/>
                          </a:solidFill>
                          <a:ln>
                            <a:noFill/>
                          </a:ln>
                          <a:effectLst/>
                        </wps:spPr>
                        <wps:txbx>
                          <w:txbxContent>
                            <w:p w:rsidR="00D96F2A" w:rsidRPr="005651A8" w:rsidRDefault="00D96F2A" w:rsidP="00ED2101">
                              <w:pPr>
                                <w:pStyle w:val="Caption"/>
                                <w:rPr>
                                  <w:noProof/>
                                  <w:sz w:val="24"/>
                                </w:rPr>
                              </w:pPr>
                              <w:r w:rsidRPr="00800255">
                                <w:rPr>
                                  <w:b/>
                                </w:rPr>
                                <w:t>Figure 4.3: Effect of TSA and Aza-dC treatment on VL30-Pro expression in MEFs.</w:t>
                              </w:r>
                              <w:r>
                                <w:t xml:space="preserve"> Heterozygous </w:t>
                              </w:r>
                              <w:r w:rsidRPr="007A0611">
                                <w:rPr>
                                  <w:i/>
                                </w:rPr>
                                <w:t>Zfp809</w:t>
                              </w:r>
                              <w:r>
                                <w:rPr>
                                  <w:vertAlign w:val="superscript"/>
                                </w:rPr>
                                <w:t>+</w:t>
                              </w:r>
                              <w:r w:rsidRPr="007A0611">
                                <w:rPr>
                                  <w:vertAlign w:val="superscript"/>
                                </w:rPr>
                                <w:t>/-</w:t>
                              </w:r>
                              <w:r>
                                <w:t xml:space="preserve"> (11.140-1) and homozygous </w:t>
                              </w:r>
                              <w:r w:rsidRPr="007A0611">
                                <w:rPr>
                                  <w:i/>
                                </w:rPr>
                                <w:t>Zfp809</w:t>
                              </w:r>
                              <w:r>
                                <w:rPr>
                                  <w:vertAlign w:val="superscript"/>
                                </w:rPr>
                                <w:t>-</w:t>
                              </w:r>
                              <w:r w:rsidRPr="007A0611">
                                <w:rPr>
                                  <w:vertAlign w:val="superscript"/>
                                </w:rPr>
                                <w:t>/-</w:t>
                              </w:r>
                              <w:r>
                                <w:t xml:space="preserve"> (11.140-3) MEFs were treated with Aza-dC, TSA or both inhibitors combined. Expression levels were normalised to ActB expression and are shown relative to the expression in untreated MEF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4" o:spid="_x0000_s1152" style="position:absolute;left:0;text-align:left;margin-left:-10.6pt;margin-top:298.8pt;width:463.5pt;height:166.25pt;z-index:251750400;mso-wrap-distance-bottom:11.35pt;mso-width-relative:margin;mso-height-relative:margin" coordorigin=",475" coordsize="58875,3028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">
                <v:shape id="Chart 41" o:spid="_x0000_s1153" type="#_x0000_t75" style="position:absolute;top:475;width:32985;height:302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">
                  <v:imagedata r:id="rId93" o:title=""/>
                  <o:lock v:ext="edit" aspectratio="f"/>
                </v:shape>
                <v:shape id="Text Box 43" o:spid="_x0000_s1154" type="#_x0000_t202" style="position:absolute;left:34675;top:2257;width:24200;height:15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NlNMUA&#10;AADbAAAADwAAAGRycy9kb3ducmV2LnhtbESPT2vCQBTE7wW/w/KEXopumhaR6CrWtNBDe9CK50f2&#10;mQSzb8Pumj/fvlsoeBxm5jfMejuYRnTkfG1ZwfM8AUFcWF1zqeD08zFbgvABWWNjmRSM5GG7mTys&#10;MdO25wN1x1CKCGGfoYIqhDaT0hcVGfRz2xJH72KdwRClK6V22Ee4aWSaJAtpsOa4UGFL+4qK6/Fm&#10;FCxyd+sPvH/KT+9f+N2W6fltPCv1OB12KxCBhnAP/7c/tYLXF/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Q2U0xQAAANsAAAAPAAAAAAAAAAAAAAAAAJgCAABkcnMv&#10;ZG93bnJldi54bWxQSwUGAAAAAAQABAD1AAAAigMAAAAA&#10;" stroked="f">
                  <v:textbox inset="0,0,0,0">
                    <w:txbxContent>
                      <w:p w:rsidR="00D96F2A" w:rsidRPr="005651A8" w:rsidRDefault="00D96F2A" w:rsidP="00ED2101">
                        <w:pPr>
                          <w:pStyle w:val="Caption"/>
                          <w:rPr>
                            <w:noProof/>
                            <w:sz w:val="24"/>
                          </w:rPr>
                        </w:pPr>
                        <w:r w:rsidRPr="00800255">
                          <w:rPr>
                            <w:b/>
                          </w:rPr>
                          <w:t>Figure 4.3: Effect of TSA and Aza-dC treatment on VL30-Pro expression in MEFs.</w:t>
                        </w:r>
                        <w:r>
                          <w:t xml:space="preserve"> Heterozygous </w:t>
                        </w:r>
                        <w:r w:rsidRPr="007A0611">
                          <w:rPr>
                            <w:i/>
                          </w:rPr>
                          <w:t>Zfp809</w:t>
                        </w:r>
                        <w:r>
                          <w:rPr>
                            <w:vertAlign w:val="superscript"/>
                          </w:rPr>
                          <w:t>+</w:t>
                        </w:r>
                        <w:r w:rsidRPr="007A0611">
                          <w:rPr>
                            <w:vertAlign w:val="superscript"/>
                          </w:rPr>
                          <w:t>/-</w:t>
                        </w:r>
                        <w:r>
                          <w:t xml:space="preserve"> (11.140-1) and homozygous </w:t>
                        </w:r>
                        <w:r w:rsidRPr="007A0611">
                          <w:rPr>
                            <w:i/>
                          </w:rPr>
                          <w:t>Zfp809</w:t>
                        </w:r>
                        <w:r>
                          <w:rPr>
                            <w:vertAlign w:val="superscript"/>
                          </w:rPr>
                          <w:t>-</w:t>
                        </w:r>
                        <w:r w:rsidRPr="007A0611">
                          <w:rPr>
                            <w:vertAlign w:val="superscript"/>
                          </w:rPr>
                          <w:t>/-</w:t>
                        </w:r>
                        <w:r>
                          <w:t xml:space="preserve"> (11.140-3) MEFs were treated with Aza-dC, TSA or both inhibitors combined. Expression levels were normalised to ActB expression and are shown relative to the expression in untreated MEFs. </w:t>
                        </w:r>
                      </w:p>
                    </w:txbxContent>
                  </v:textbox>
                </v:shape>
                <w10:wrap type="topAndBottom"/>
              </v:group>
            </w:pict>
          </mc:Fallback>
        </mc:AlternateContent>
      </w:r>
      <w:r w:rsidR="002F1090">
        <w:t xml:space="preserve">Of all analysed ERVs, only </w:t>
      </w:r>
      <w:r w:rsidR="00C5368B" w:rsidRPr="002B10D0">
        <w:t>VL30 elements</w:t>
      </w:r>
      <w:r w:rsidR="00C77AE8">
        <w:t xml:space="preserve"> containing a Pro-PBS</w:t>
      </w:r>
      <w:r w:rsidR="00C5368B" w:rsidRPr="002B10D0">
        <w:t xml:space="preserve"> </w:t>
      </w:r>
      <w:r w:rsidR="00C77AE8">
        <w:t xml:space="preserve">were </w:t>
      </w:r>
      <w:r w:rsidR="00231931">
        <w:t>transcriptionally</w:t>
      </w:r>
      <w:r w:rsidR="00C77AE8">
        <w:t xml:space="preserve"> upregulated </w:t>
      </w:r>
      <w:r w:rsidR="00C5368B" w:rsidRPr="002B10D0">
        <w:t xml:space="preserve">in </w:t>
      </w:r>
      <w:r w:rsidR="00D01B58">
        <w:t xml:space="preserve">both </w:t>
      </w:r>
      <w:r w:rsidR="00C5368B" w:rsidRPr="00DC04D9">
        <w:rPr>
          <w:i/>
        </w:rPr>
        <w:t>Zfp809</w:t>
      </w:r>
      <w:r w:rsidR="00C5368B" w:rsidRPr="002B10D0">
        <w:rPr>
          <w:vertAlign w:val="superscript"/>
        </w:rPr>
        <w:t>-/-</w:t>
      </w:r>
      <w:r w:rsidR="000B03B7">
        <w:t xml:space="preserve"> MEF </w:t>
      </w:r>
      <w:r w:rsidR="002F1090">
        <w:t xml:space="preserve">cell </w:t>
      </w:r>
      <w:r w:rsidR="000B03B7">
        <w:t>lines</w:t>
      </w:r>
      <w:r w:rsidR="00231931">
        <w:t xml:space="preserve"> (Fig. 4.2)</w:t>
      </w:r>
      <w:r w:rsidR="00C77AE8">
        <w:t xml:space="preserve">. </w:t>
      </w:r>
      <w:r w:rsidR="002F1090">
        <w:t xml:space="preserve">No difference in VL30-Pro expression was observed </w:t>
      </w:r>
      <w:r w:rsidR="00B23259">
        <w:t>between the</w:t>
      </w:r>
      <w:r w:rsidR="002F1090">
        <w:t xml:space="preserve"> two analysed heterozygous MEF cell lines, indicating that</w:t>
      </w:r>
      <w:r w:rsidR="00D410A8">
        <w:t xml:space="preserve"> the mixed strain background is unlikely to be responsible for the observed VL30-Pro upregulation in </w:t>
      </w:r>
      <w:r w:rsidR="00D410A8" w:rsidRPr="00DC04D9">
        <w:rPr>
          <w:i/>
        </w:rPr>
        <w:t>Zfp809</w:t>
      </w:r>
      <w:r w:rsidR="00D410A8" w:rsidRPr="002B10D0">
        <w:rPr>
          <w:vertAlign w:val="superscript"/>
        </w:rPr>
        <w:t>-/-</w:t>
      </w:r>
      <w:r w:rsidR="00D410A8">
        <w:t xml:space="preserve"> MEFs. </w:t>
      </w:r>
      <w:r w:rsidR="002F1090">
        <w:t>None</w:t>
      </w:r>
      <w:r w:rsidR="00C77AE8">
        <w:t xml:space="preserve"> of the analysed ZFP809 target genes </w:t>
      </w:r>
      <w:r w:rsidR="00C5368B" w:rsidRPr="002B10D0">
        <w:t>w</w:t>
      </w:r>
      <w:r w:rsidR="00D01B58">
        <w:t>as</w:t>
      </w:r>
      <w:r w:rsidR="00C5368B" w:rsidRPr="002B10D0">
        <w:t xml:space="preserve"> significantly upregulated</w:t>
      </w:r>
      <w:r w:rsidR="00DC04D9">
        <w:t xml:space="preserve"> in both </w:t>
      </w:r>
      <w:r w:rsidR="00DC04D9" w:rsidRPr="00DC04D9">
        <w:rPr>
          <w:i/>
        </w:rPr>
        <w:t>Zfp809</w:t>
      </w:r>
      <w:r w:rsidR="00DC04D9" w:rsidRPr="002B10D0">
        <w:rPr>
          <w:vertAlign w:val="superscript"/>
        </w:rPr>
        <w:t>-/-</w:t>
      </w:r>
      <w:r w:rsidR="00DC04D9">
        <w:t xml:space="preserve"> MEF lines</w:t>
      </w:r>
      <w:r w:rsidR="00C5368B" w:rsidRPr="002B10D0">
        <w:t xml:space="preserve">. </w:t>
      </w:r>
      <w:r w:rsidR="00B23259">
        <w:t>Furthermore, w</w:t>
      </w:r>
      <w:r w:rsidR="00A55D18">
        <w:t xml:space="preserve">e were unable to detect expression of the </w:t>
      </w:r>
      <w:r w:rsidR="00A55D18" w:rsidRPr="00231931">
        <w:rPr>
          <w:i/>
        </w:rPr>
        <w:t>Gm9705</w:t>
      </w:r>
      <w:r w:rsidR="00A55D18">
        <w:t xml:space="preserve"> gene</w:t>
      </w:r>
      <w:r w:rsidR="00DC04D9">
        <w:t>,</w:t>
      </w:r>
      <w:r w:rsidR="00A55D18">
        <w:t xml:space="preserve"> which </w:t>
      </w:r>
      <w:r w:rsidR="00DC04D9">
        <w:t>was</w:t>
      </w:r>
      <w:r w:rsidR="00A55D18">
        <w:t xml:space="preserve"> </w:t>
      </w:r>
      <w:r w:rsidR="00DC04D9">
        <w:t>upregulated in F9 cells upon ZFP</w:t>
      </w:r>
      <w:r w:rsidR="00A55D18">
        <w:t>80</w:t>
      </w:r>
      <w:r w:rsidR="003945A0">
        <w:t>9 knock</w:t>
      </w:r>
      <w:r w:rsidR="00231931">
        <w:t>/</w:t>
      </w:r>
      <w:r w:rsidR="003945A0">
        <w:t xml:space="preserve">down by </w:t>
      </w:r>
      <w:proofErr w:type="spellStart"/>
      <w:r w:rsidR="003945A0">
        <w:t>shRNAs</w:t>
      </w:r>
      <w:proofErr w:type="spellEnd"/>
      <w:r w:rsidR="003945A0">
        <w:t xml:space="preserve"> (chapter 3</w:t>
      </w:r>
      <w:r w:rsidR="00A55D18">
        <w:t>)</w:t>
      </w:r>
      <w:r w:rsidR="00DC04D9">
        <w:t>,</w:t>
      </w:r>
      <w:r w:rsidR="00C77AE8">
        <w:t xml:space="preserve"> in the analysed MEFs</w:t>
      </w:r>
      <w:r w:rsidR="00A55D18">
        <w:t xml:space="preserve">. To test whether VL30 </w:t>
      </w:r>
      <w:r>
        <w:t>expression</w:t>
      </w:r>
      <w:r w:rsidR="00A55D18">
        <w:t xml:space="preserve"> in </w:t>
      </w:r>
      <w:r w:rsidR="00A55D18" w:rsidRPr="00DC04D9">
        <w:rPr>
          <w:i/>
        </w:rPr>
        <w:t>Zfp809</w:t>
      </w:r>
      <w:r w:rsidR="00A55D18">
        <w:rPr>
          <w:vertAlign w:val="superscript"/>
        </w:rPr>
        <w:t>-/-</w:t>
      </w:r>
      <w:r w:rsidR="00A55D18">
        <w:t xml:space="preserve"> </w:t>
      </w:r>
      <w:r w:rsidR="00C77AE8">
        <w:t xml:space="preserve">MEFs </w:t>
      </w:r>
      <w:r w:rsidR="00A55D18">
        <w:t>can be further enhanced by DNA demethylation</w:t>
      </w:r>
      <w:r w:rsidR="00B23259">
        <w:t xml:space="preserve"> and inhibition of histone deacetylation</w:t>
      </w:r>
      <w:r w:rsidR="00A55D18">
        <w:t xml:space="preserve">, </w:t>
      </w:r>
      <w:r w:rsidR="00C77AE8">
        <w:t xml:space="preserve">heterozygous and homozygous </w:t>
      </w:r>
      <w:r w:rsidR="00A55D18">
        <w:t>MEFs were treated with Aza-dC, TSA or both inhibitors combined.</w:t>
      </w:r>
      <w:r w:rsidR="004352F6">
        <w:t xml:space="preserve"> </w:t>
      </w:r>
      <w:r w:rsidR="003945A0">
        <w:t>As shown in Fig. 4</w:t>
      </w:r>
      <w:r w:rsidR="00482E75">
        <w:t>.3</w:t>
      </w:r>
      <w:r w:rsidR="00A55D18">
        <w:t>, VL30-Pro elements were strongly upregulated in inhibitor treate</w:t>
      </w:r>
      <w:r w:rsidR="00CB5BB4">
        <w:t>d</w:t>
      </w:r>
      <w:r w:rsidR="00A55D18">
        <w:t xml:space="preserve"> </w:t>
      </w:r>
      <w:r w:rsidR="00A55D18" w:rsidRPr="00A55D18">
        <w:rPr>
          <w:i/>
        </w:rPr>
        <w:t>Zfp809</w:t>
      </w:r>
      <w:r w:rsidR="00A55D18">
        <w:rPr>
          <w:vertAlign w:val="superscript"/>
        </w:rPr>
        <w:t>+/-</w:t>
      </w:r>
      <w:r w:rsidR="00A55D18">
        <w:t xml:space="preserve"> MEFs. VL30</w:t>
      </w:r>
      <w:r w:rsidR="00DC04D9">
        <w:t>-Pro</w:t>
      </w:r>
      <w:r w:rsidR="00A55D18">
        <w:t xml:space="preserve"> upregulation was</w:t>
      </w:r>
      <w:r w:rsidR="002F1090">
        <w:t xml:space="preserve"> also observed in </w:t>
      </w:r>
      <w:r w:rsidR="00A55D18" w:rsidRPr="00A55D18">
        <w:rPr>
          <w:i/>
        </w:rPr>
        <w:t>Zfp809</w:t>
      </w:r>
      <w:r w:rsidR="00A55D18">
        <w:rPr>
          <w:vertAlign w:val="superscript"/>
        </w:rPr>
        <w:t>-/-</w:t>
      </w:r>
      <w:r w:rsidR="00C77AE8">
        <w:t xml:space="preserve"> MEF</w:t>
      </w:r>
      <w:r w:rsidR="002F1090">
        <w:t xml:space="preserve">s, </w:t>
      </w:r>
      <w:r w:rsidR="00482E75">
        <w:t>yet to a lesser extent.</w:t>
      </w:r>
    </w:p>
    <w:p w:rsidR="00F419FF" w:rsidRPr="00F03168" w:rsidRDefault="00F419FF" w:rsidP="00F419FF">
      <w:r>
        <w:t xml:space="preserve">To </w:t>
      </w:r>
      <w:r w:rsidR="00482E75">
        <w:t>investigate</w:t>
      </w:r>
      <w:r>
        <w:t xml:space="preserve"> whether the observed VL30-Pro upregulation also results in genomic amplification of this ERV group, four genomic DNA samples that had been isolated from </w:t>
      </w:r>
      <w:r w:rsidR="00482E75">
        <w:t xml:space="preserve">the </w:t>
      </w:r>
      <w:r>
        <w:t>tails of ZFP809 knock</w:t>
      </w:r>
      <w:r w:rsidR="002E73B8">
        <w:t>-</w:t>
      </w:r>
      <w:r>
        <w:t xml:space="preserve">out mice for genotyping </w:t>
      </w:r>
      <w:r w:rsidR="00602288">
        <w:t>purpose</w:t>
      </w:r>
      <w:r>
        <w:t xml:space="preserve"> w</w:t>
      </w:r>
      <w:r w:rsidR="00CB37AA">
        <w:t>ere</w:t>
      </w:r>
      <w:r>
        <w:t xml:space="preserve"> analysed by qPCR to determine </w:t>
      </w:r>
      <w:r w:rsidR="00482E75">
        <w:t xml:space="preserve">relative </w:t>
      </w:r>
      <w:r>
        <w:t xml:space="preserve">ERV copy numbers. As shown in </w:t>
      </w:r>
      <w:r w:rsidR="003945A0">
        <w:t>Fig. 4</w:t>
      </w:r>
      <w:r>
        <w:t>.4, MmERV-Pro and VL30-Pro copy numbers were constant in wild-type and ZFP809 knock</w:t>
      </w:r>
      <w:r w:rsidR="002E73B8">
        <w:t>-</w:t>
      </w:r>
      <w:r>
        <w:t xml:space="preserve">out mice. </w:t>
      </w:r>
      <w:r w:rsidR="000C48E8">
        <w:t xml:space="preserve">The </w:t>
      </w:r>
      <w:r w:rsidR="00F03168">
        <w:t xml:space="preserve">MLV-Pro copy numbers was constant in wild-type and homozygous </w:t>
      </w:r>
      <w:r w:rsidR="00F03168" w:rsidRPr="00F03168">
        <w:rPr>
          <w:i/>
        </w:rPr>
        <w:t>Zfp809</w:t>
      </w:r>
      <w:r w:rsidR="00F03168">
        <w:rPr>
          <w:vertAlign w:val="superscript"/>
        </w:rPr>
        <w:t>-/-</w:t>
      </w:r>
      <w:r w:rsidR="00F03168">
        <w:t xml:space="preserve"> mice but significantly lower in </w:t>
      </w:r>
      <w:r w:rsidR="00D15339">
        <w:t>the</w:t>
      </w:r>
      <w:r w:rsidR="00F03168">
        <w:t xml:space="preserve"> heterozygous animal. To further </w:t>
      </w:r>
      <w:r w:rsidR="00482E75">
        <w:t>analyse</w:t>
      </w:r>
      <w:r w:rsidR="00F03168">
        <w:t xml:space="preserve"> </w:t>
      </w:r>
      <w:r w:rsidR="00DA6DD6">
        <w:t xml:space="preserve">strain differences in </w:t>
      </w:r>
      <w:r w:rsidR="00F03168">
        <w:t xml:space="preserve">MLV-Pro copy numbers, we </w:t>
      </w:r>
      <w:r w:rsidR="00482E75">
        <w:t>screened</w:t>
      </w:r>
      <w:r w:rsidR="00F03168">
        <w:t xml:space="preserve"> </w:t>
      </w:r>
      <w:r w:rsidR="00DA6DD6">
        <w:t>DNA isolated from the F065A07 parental ES cell line</w:t>
      </w:r>
      <w:r w:rsidR="00482E75">
        <w:t xml:space="preserve"> by genomic qPCR</w:t>
      </w:r>
      <w:r w:rsidR="00DA6DD6">
        <w:t xml:space="preserve">. We found </w:t>
      </w:r>
      <w:r w:rsidR="00DA6DD6">
        <w:lastRenderedPageBreak/>
        <w:t xml:space="preserve">that these cells contain the same amount of MLV-Pro copies in the genome as the 11.137 mouse (data not shown). </w:t>
      </w:r>
      <w:r w:rsidR="00F03168">
        <w:t>This indicate</w:t>
      </w:r>
      <w:r w:rsidR="00D15339">
        <w:t>s</w:t>
      </w:r>
      <w:r w:rsidR="00F03168">
        <w:t xml:space="preserve"> that MLV-Pro is present at different copy numbers in the two mouse strains that had been used to generate ZFP809 knock</w:t>
      </w:r>
      <w:r w:rsidR="002E73B8">
        <w:t>-</w:t>
      </w:r>
      <w:r w:rsidR="00F03168">
        <w:t>out mice</w:t>
      </w:r>
      <w:r w:rsidR="00DA6DD6">
        <w:t>.</w:t>
      </w:r>
      <w:r w:rsidR="00F03168">
        <w:t xml:space="preserve"> </w:t>
      </w:r>
    </w:p>
    <w:p w:rsidR="00ED2101" w:rsidRDefault="00CB37AA" w:rsidP="00ED2101">
      <w:pPr>
        <w:pStyle w:val="Heading3"/>
      </w:pPr>
      <w:bookmarkStart w:id="54" w:name="_Toc343249344"/>
      <w:r>
        <w:rPr>
          <w:noProof/>
          <w:lang w:eastAsia="en-GB"/>
        </w:rPr>
        <mc:AlternateContent>
          <mc:Choice Requires="wpg">
            <w:drawing>
              <wp:anchor distT="107950" distB="215900" distL="114300" distR="114300" simplePos="0" relativeHeight="251887616" behindDoc="0" locked="0" layoutInCell="1" allowOverlap="1" wp14:anchorId="1D30EA8A" wp14:editId="78A27FC7">
                <wp:simplePos x="0" y="0"/>
                <wp:positionH relativeFrom="column">
                  <wp:posOffset>-102870</wp:posOffset>
                </wp:positionH>
                <wp:positionV relativeFrom="paragraph">
                  <wp:posOffset>-640080</wp:posOffset>
                </wp:positionV>
                <wp:extent cx="5859145" cy="2645410"/>
                <wp:effectExtent l="0" t="0" r="8255" b="2540"/>
                <wp:wrapTopAndBottom/>
                <wp:docPr id="133" name="Group 133"/>
                <wp:cNvGraphicFramePr/>
                <a:graphic xmlns:a="http://schemas.openxmlformats.org/drawingml/2006/main">
                  <a:graphicData uri="http://schemas.microsoft.com/office/word/2010/wordprocessingGroup">
                    <wpg:wgp>
                      <wpg:cNvGrpSpPr/>
                      <wpg:grpSpPr>
                        <a:xfrm>
                          <a:off x="0" y="0"/>
                          <a:ext cx="5859145" cy="2645410"/>
                          <a:chOff x="0" y="0"/>
                          <a:chExt cx="5861759" cy="2647507"/>
                        </a:xfrm>
                      </wpg:grpSpPr>
                      <wpg:graphicFrame>
                        <wpg:cNvPr id="131" name="Chart 131"/>
                        <wpg:cNvFrPr/>
                        <wpg:xfrm>
                          <a:off x="0" y="0"/>
                          <a:ext cx="3434316" cy="2647507"/>
                        </wpg:xfrm>
                        <a:graphic>
                          <a:graphicData uri="http://schemas.openxmlformats.org/drawingml/2006/chart">
                            <c:chart xmlns:c="http://schemas.openxmlformats.org/drawingml/2006/chart" xmlns:r="http://schemas.openxmlformats.org/officeDocument/2006/relationships" r:id="rId94"/>
                          </a:graphicData>
                        </a:graphic>
                      </wpg:graphicFrame>
                      <wps:wsp>
                        <wps:cNvPr id="132" name="Text Box 132"/>
                        <wps:cNvSpPr txBox="1"/>
                        <wps:spPr>
                          <a:xfrm>
                            <a:off x="3551915" y="118930"/>
                            <a:ext cx="2309844" cy="1345996"/>
                          </a:xfrm>
                          <a:prstGeom prst="rect">
                            <a:avLst/>
                          </a:prstGeom>
                          <a:solidFill>
                            <a:prstClr val="white"/>
                          </a:solidFill>
                          <a:ln>
                            <a:noFill/>
                          </a:ln>
                          <a:effectLst/>
                        </wps:spPr>
                        <wps:txbx>
                          <w:txbxContent>
                            <w:p w:rsidR="00D96F2A" w:rsidRPr="00336C1B" w:rsidRDefault="00D96F2A" w:rsidP="00CB37AA">
                              <w:pPr>
                                <w:pStyle w:val="Caption"/>
                                <w:rPr>
                                  <w:sz w:val="24"/>
                                </w:rPr>
                              </w:pPr>
                              <w:r w:rsidRPr="00800255">
                                <w:rPr>
                                  <w:b/>
                                </w:rPr>
                                <w:t>Figure 4.4: Genomic ERV copy number variation in ZFP809 knock-out mice</w:t>
                              </w:r>
                              <w:r>
                                <w:t xml:space="preserve">. Genomic DNA, isolated from tails was analysed by qPCR. Values were normalised using primers amplifying a genomic region on exon 5 of </w:t>
                              </w:r>
                              <w:r w:rsidRPr="00D7233A">
                                <w:rPr>
                                  <w:i/>
                                </w:rPr>
                                <w:t>Zfp809</w:t>
                              </w:r>
                              <w:r>
                                <w:t xml:space="preserve"> and shown as relative change in ERV content  relative to the ERV content in the genome of a wild-type mouse (11.13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33" o:spid="_x0000_s1155" style="position:absolute;left:0;text-align:left;margin-left:-8.1pt;margin-top:-50.4pt;width:461.35pt;height:208.3pt;z-index:251887616;mso-wrap-distance-top:8.5pt;mso-wrap-distance-bottom:17pt;mso-width-relative:margin;mso-height-relative:margin" coordsize="58617,26475"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">
                <v:shape id="Chart 131" o:spid="_x0000_s1156" type="#_x0000_t75" style="position:absolute;width:34335;height:264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">
                  <v:imagedata r:id="rId95" o:title=""/>
                  <o:lock v:ext="edit" aspectratio="f"/>
                </v:shape>
                <v:shape id="Text Box 132" o:spid="_x0000_s1157" type="#_x0000_t202" style="position:absolute;left:35519;top:1189;width:23098;height:13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TYJ8QA&#10;AADcAAAADwAAAGRycy9kb3ducmV2LnhtbERPTWsCMRC9F/ofwhS8FM1WRcrWKCIK6kW69eJt2Iyb&#10;bTeTJcnq+u9NodDbPN7nzJe9bcSVfKgdK3gbZSCIS6drrhScvrbDdxAhImtsHJOCOwVYLp6f5phr&#10;d+NPuhaxEimEQ44KTIxtLmUoDVkMI9cSJ+7ivMWYoK+k9nhL4baR4yybSYs1pwaDLa0NlT9FZxUc&#10;p+ejee0um8NqOvH7U7eefVeFUoOXfvUBIlIf/8V/7p1O8ydj+H0mX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E2CfEAAAA3AAAAA8AAAAAAAAAAAAAAAAAmAIAAGRycy9k&#10;b3ducmV2LnhtbFBLBQYAAAAABAAEAPUAAACJAwAAAAA=&#10;" stroked="f">
                  <v:textbox style="mso-fit-shape-to-text:t" inset="0,0,0,0">
                    <w:txbxContent>
                      <w:p w:rsidR="00D96F2A" w:rsidRPr="00336C1B" w:rsidRDefault="00D96F2A" w:rsidP="00CB37AA">
                        <w:pPr>
                          <w:pStyle w:val="Caption"/>
                          <w:rPr>
                            <w:sz w:val="24"/>
                          </w:rPr>
                        </w:pPr>
                        <w:r w:rsidRPr="00800255">
                          <w:rPr>
                            <w:b/>
                          </w:rPr>
                          <w:t>Figure 4.4: Genomic ERV copy number variation in ZFP809 knock-out mice</w:t>
                        </w:r>
                        <w:r>
                          <w:t xml:space="preserve">. Genomic DNA, isolated from tails was analysed by qPCR. Values were normalised using primers amplifying a genomic region on exon 5 of </w:t>
                        </w:r>
                        <w:r w:rsidRPr="00D7233A">
                          <w:rPr>
                            <w:i/>
                          </w:rPr>
                          <w:t>Zfp809</w:t>
                        </w:r>
                        <w:r>
                          <w:t xml:space="preserve"> and shown as relative change in ERV content  relative to the ERV content in the genome of a wild-type mouse (11.136).</w:t>
                        </w:r>
                      </w:p>
                    </w:txbxContent>
                  </v:textbox>
                </v:shape>
                <w10:wrap type="topAndBottom"/>
              </v:group>
            </w:pict>
          </mc:Fallback>
        </mc:AlternateContent>
      </w:r>
      <w:r w:rsidR="00724AA1">
        <w:t xml:space="preserve">ERV and </w:t>
      </w:r>
      <w:r w:rsidR="00C61645" w:rsidRPr="002B10D0">
        <w:t>ZFP809 target</w:t>
      </w:r>
      <w:r w:rsidR="00C61645">
        <w:t>ed</w:t>
      </w:r>
      <w:r w:rsidR="00C61645" w:rsidRPr="002B10D0">
        <w:t xml:space="preserve"> </w:t>
      </w:r>
      <w:r w:rsidR="00C61645">
        <w:t xml:space="preserve">gene expression in </w:t>
      </w:r>
      <w:r w:rsidR="00C61645" w:rsidRPr="00C61645">
        <w:rPr>
          <w:i/>
        </w:rPr>
        <w:t>Zfp809</w:t>
      </w:r>
      <w:r w:rsidR="00ED2101" w:rsidRPr="002B10D0">
        <w:rPr>
          <w:vertAlign w:val="superscript"/>
        </w:rPr>
        <w:t>-/-</w:t>
      </w:r>
      <w:r w:rsidR="00ED2101" w:rsidRPr="002B10D0">
        <w:t xml:space="preserve"> </w:t>
      </w:r>
      <w:r w:rsidR="00ED2101">
        <w:t>ES cells</w:t>
      </w:r>
      <w:bookmarkEnd w:id="54"/>
    </w:p>
    <w:p w:rsidR="00ED2101" w:rsidRDefault="000C48E8" w:rsidP="008E6574">
      <w:r>
        <w:rPr>
          <w:noProof/>
          <w:lang w:eastAsia="en-GB"/>
        </w:rPr>
        <mc:AlternateContent>
          <mc:Choice Requires="wpg">
            <w:drawing>
              <wp:anchor distT="0" distB="0" distL="114300" distR="114300" simplePos="0" relativeHeight="251748352" behindDoc="0" locked="0" layoutInCell="1" allowOverlap="1" wp14:anchorId="59A87D20" wp14:editId="2FD5191B">
                <wp:simplePos x="0" y="0"/>
                <wp:positionH relativeFrom="column">
                  <wp:posOffset>-6985</wp:posOffset>
                </wp:positionH>
                <wp:positionV relativeFrom="paragraph">
                  <wp:posOffset>1491615</wp:posOffset>
                </wp:positionV>
                <wp:extent cx="5760085" cy="2807970"/>
                <wp:effectExtent l="0" t="0" r="0" b="0"/>
                <wp:wrapTopAndBottom/>
                <wp:docPr id="130" name="Group 130"/>
                <wp:cNvGraphicFramePr/>
                <a:graphic xmlns:a="http://schemas.openxmlformats.org/drawingml/2006/main">
                  <a:graphicData uri="http://schemas.microsoft.com/office/word/2010/wordprocessingGroup">
                    <wpg:wgp>
                      <wpg:cNvGrpSpPr/>
                      <wpg:grpSpPr>
                        <a:xfrm>
                          <a:off x="0" y="0"/>
                          <a:ext cx="5760085" cy="2807970"/>
                          <a:chOff x="0" y="0"/>
                          <a:chExt cx="5760719" cy="2807970"/>
                        </a:xfrm>
                      </wpg:grpSpPr>
                      <wpg:graphicFrame>
                        <wpg:cNvPr id="128" name="Chart 128"/>
                        <wpg:cNvFrPr/>
                        <wpg:xfrm>
                          <a:off x="0" y="0"/>
                          <a:ext cx="5759532" cy="2113808"/>
                        </wpg:xfrm>
                        <a:graphic>
                          <a:graphicData uri="http://schemas.openxmlformats.org/drawingml/2006/chart">
                            <c:chart xmlns:c="http://schemas.openxmlformats.org/drawingml/2006/chart" xmlns:r="http://schemas.openxmlformats.org/officeDocument/2006/relationships" r:id="rId96"/>
                          </a:graphicData>
                        </a:graphic>
                      </wpg:graphicFrame>
                      <wps:wsp>
                        <wps:cNvPr id="129" name="Text Box 129"/>
                        <wps:cNvSpPr txBox="1"/>
                        <wps:spPr>
                          <a:xfrm>
                            <a:off x="21264" y="2160905"/>
                            <a:ext cx="5739455" cy="647065"/>
                          </a:xfrm>
                          <a:prstGeom prst="rect">
                            <a:avLst/>
                          </a:prstGeom>
                          <a:solidFill>
                            <a:prstClr val="white"/>
                          </a:solidFill>
                          <a:ln>
                            <a:noFill/>
                          </a:ln>
                          <a:effectLst/>
                        </wps:spPr>
                        <wps:txbx>
                          <w:txbxContent>
                            <w:p w:rsidR="00D96F2A" w:rsidRPr="006C472C" w:rsidRDefault="00D96F2A" w:rsidP="00ED2101">
                              <w:pPr>
                                <w:pStyle w:val="Caption"/>
                              </w:pPr>
                              <w:r w:rsidRPr="00800255">
                                <w:rPr>
                                  <w:b/>
                                </w:rPr>
                                <w:t xml:space="preserve">Figure 4.5: ERV and ZFP809 target gene expression in heterozygous and homozygous </w:t>
                              </w:r>
                              <w:r w:rsidRPr="00800255">
                                <w:rPr>
                                  <w:b/>
                                  <w:i/>
                                </w:rPr>
                                <w:t>Zfp809</w:t>
                              </w:r>
                              <w:r w:rsidRPr="00800255">
                                <w:rPr>
                                  <w:b/>
                                  <w:vertAlign w:val="superscript"/>
                                </w:rPr>
                                <w:t>-/-</w:t>
                              </w:r>
                              <w:r w:rsidRPr="00800255">
                                <w:rPr>
                                  <w:b/>
                                </w:rPr>
                                <w:t xml:space="preserve"> ES cells</w:t>
                              </w:r>
                              <w:r>
                                <w:t xml:space="preserve">. Expression levels were determined by RT-qPCR. Values are normalised to ActB expression and are shown relative to the expression in </w:t>
                              </w:r>
                              <w:r w:rsidRPr="006C472C">
                                <w:rPr>
                                  <w:i/>
                                </w:rPr>
                                <w:t>Zfp809</w:t>
                              </w:r>
                              <w:r>
                                <w:rPr>
                                  <w:vertAlign w:val="superscript"/>
                                </w:rPr>
                                <w:t>+/+</w:t>
                              </w:r>
                              <w:r>
                                <w:t xml:space="preserve"> ES cells of the same mixed strain background as the analysed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0" o:spid="_x0000_s1158" style="position:absolute;left:0;text-align:left;margin-left:-.55pt;margin-top:117.45pt;width:453.55pt;height:221.1pt;z-index:251748352" coordsize="57607,28079"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">
                <v:shape id="Chart 128" o:spid="_x0000_s1159" type="#_x0000_t75" style="position:absolute;width:57613;height:211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">
                  <v:imagedata r:id="rId97" o:title=""/>
                  <o:lock v:ext="edit" aspectratio="f"/>
                </v:shape>
                <v:shape id="Text Box 129" o:spid="_x0000_s1160" type="#_x0000_t202" style="position:absolute;left:212;top:21609;width:57395;height:6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nci8QA&#10;AADcAAAADwAAAGRycy9kb3ducmV2LnhtbERPTWsCMRC9C/0PYQpeRLO1InU1ikiFthfp1ou3YTNu&#10;VjeTJcnq9t83hUJv83ifs9r0thE38qF2rOBpkoEgLp2uuVJw/NqPX0CEiKyxcUwKvinAZv0wWGGu&#10;3Z0/6VbESqQQDjkqMDG2uZShNGQxTFxLnLiz8xZjgr6S2uM9hdtGTrNsLi3WnBoMtrQzVF6Lzio4&#10;zE4HM+rOrx/b2bN/P3a7+aUqlBo+9tsliEh9/Bf/ud90mj9d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53IvEAAAA3AAAAA8AAAAAAAAAAAAAAAAAmAIAAGRycy9k&#10;b3ducmV2LnhtbFBLBQYAAAAABAAEAPUAAACJAwAAAAA=&#10;" stroked="f">
                  <v:textbox style="mso-fit-shape-to-text:t" inset="0,0,0,0">
                    <w:txbxContent>
                      <w:p w:rsidR="00D96F2A" w:rsidRPr="006C472C" w:rsidRDefault="00D96F2A" w:rsidP="00ED2101">
                        <w:pPr>
                          <w:pStyle w:val="Caption"/>
                        </w:pPr>
                        <w:r w:rsidRPr="00800255">
                          <w:rPr>
                            <w:b/>
                          </w:rPr>
                          <w:t xml:space="preserve">Figure 4.5: ERV and ZFP809 target gene expression in heterozygous and homozygous </w:t>
                        </w:r>
                        <w:r w:rsidRPr="00800255">
                          <w:rPr>
                            <w:b/>
                            <w:i/>
                          </w:rPr>
                          <w:t>Zfp809</w:t>
                        </w:r>
                        <w:r w:rsidRPr="00800255">
                          <w:rPr>
                            <w:b/>
                            <w:vertAlign w:val="superscript"/>
                          </w:rPr>
                          <w:t>-/-</w:t>
                        </w:r>
                        <w:r w:rsidRPr="00800255">
                          <w:rPr>
                            <w:b/>
                          </w:rPr>
                          <w:t xml:space="preserve"> ES cells</w:t>
                        </w:r>
                        <w:r>
                          <w:t xml:space="preserve">. Expression levels were determined by RT-qPCR. Values are normalised to ActB expression and are shown relative to the expression in </w:t>
                        </w:r>
                        <w:r w:rsidRPr="006C472C">
                          <w:rPr>
                            <w:i/>
                          </w:rPr>
                          <w:t>Zfp809</w:t>
                        </w:r>
                        <w:r>
                          <w:rPr>
                            <w:vertAlign w:val="superscript"/>
                          </w:rPr>
                          <w:t>+/+</w:t>
                        </w:r>
                        <w:r>
                          <w:t xml:space="preserve"> ES cells of the same mixed strain background as the analysed cells.</w:t>
                        </w:r>
                      </w:p>
                    </w:txbxContent>
                  </v:textbox>
                </v:shape>
                <w10:wrap type="topAndBottom"/>
              </v:group>
            </w:pict>
          </mc:Fallback>
        </mc:AlternateContent>
      </w:r>
      <w:r w:rsidR="00ED2101">
        <w:t xml:space="preserve">Next, ES cells were generated from blastocysts </w:t>
      </w:r>
      <w:r w:rsidR="00DA6DD6">
        <w:t xml:space="preserve">that had been </w:t>
      </w:r>
      <w:r w:rsidR="00ED2101">
        <w:t xml:space="preserve">harvested from pregnant </w:t>
      </w:r>
      <w:r w:rsidR="00DA6DD6">
        <w:t>F2</w:t>
      </w:r>
      <w:r w:rsidR="00ED2101">
        <w:t xml:space="preserve"> mice. In a first attempt, several heterozygous females were paired with heterozygous males to produce wild-type, heterozygous and homozygous ES cells. Although seven individual ES cell lines could be established, genotyping revealed that none of these ES cells was homozygous for the gene-trapped </w:t>
      </w:r>
      <w:r w:rsidR="00ED2101" w:rsidRPr="002F1090">
        <w:rPr>
          <w:i/>
        </w:rPr>
        <w:t>Zfp809</w:t>
      </w:r>
      <w:r w:rsidR="00ED2101">
        <w:t xml:space="preserve"> allele. For the second attempt, homozygous </w:t>
      </w:r>
      <w:r w:rsidR="00ED2101">
        <w:lastRenderedPageBreak/>
        <w:t xml:space="preserve">animals were paired and gave rise to two </w:t>
      </w:r>
      <w:r w:rsidR="00ED2101" w:rsidRPr="000B03B7">
        <w:rPr>
          <w:i/>
        </w:rPr>
        <w:t>Zfp809</w:t>
      </w:r>
      <w:r w:rsidR="00ED2101" w:rsidRPr="000B03B7">
        <w:rPr>
          <w:vertAlign w:val="superscript"/>
        </w:rPr>
        <w:t>-/-</w:t>
      </w:r>
      <w:r w:rsidR="00ED2101">
        <w:t xml:space="preserve"> ES cell lines. These cells were analysed together with one </w:t>
      </w:r>
      <w:r w:rsidR="00ED2101" w:rsidRPr="000B03B7">
        <w:rPr>
          <w:i/>
        </w:rPr>
        <w:t>Zfp809</w:t>
      </w:r>
      <w:r w:rsidR="00ED2101">
        <w:rPr>
          <w:vertAlign w:val="superscript"/>
        </w:rPr>
        <w:t>+</w:t>
      </w:r>
      <w:r w:rsidR="00ED2101" w:rsidRPr="000B03B7">
        <w:rPr>
          <w:vertAlign w:val="superscript"/>
        </w:rPr>
        <w:t>/-</w:t>
      </w:r>
      <w:r w:rsidR="00ED2101">
        <w:t xml:space="preserve"> and one wild-type </w:t>
      </w:r>
      <w:r w:rsidR="00ED2101" w:rsidRPr="000B03B7">
        <w:rPr>
          <w:i/>
        </w:rPr>
        <w:t>Zfp809</w:t>
      </w:r>
      <w:r w:rsidR="00ED2101">
        <w:rPr>
          <w:vertAlign w:val="superscript"/>
        </w:rPr>
        <w:t>+</w:t>
      </w:r>
      <w:r w:rsidR="00ED2101" w:rsidRPr="000B03B7">
        <w:rPr>
          <w:vertAlign w:val="superscript"/>
        </w:rPr>
        <w:t>/</w:t>
      </w:r>
      <w:r w:rsidR="00ED2101">
        <w:rPr>
          <w:vertAlign w:val="superscript"/>
        </w:rPr>
        <w:t>+</w:t>
      </w:r>
      <w:r w:rsidR="00ED2101">
        <w:t xml:space="preserve"> ES cell line that had been generated in the first attempt.</w:t>
      </w:r>
      <w:r w:rsidR="00ED2101" w:rsidRPr="002B10D0">
        <w:t xml:space="preserve"> </w:t>
      </w:r>
      <w:r w:rsidR="003945A0">
        <w:t>As shown in Fig. 4</w:t>
      </w:r>
      <w:r w:rsidR="00724AA1">
        <w:t>.5, ZFP</w:t>
      </w:r>
      <w:r w:rsidR="00CB5BB4">
        <w:t xml:space="preserve">809 expression in </w:t>
      </w:r>
      <w:r w:rsidR="00ED2101" w:rsidRPr="000B03B7">
        <w:rPr>
          <w:i/>
        </w:rPr>
        <w:t>Zfp809</w:t>
      </w:r>
      <w:r w:rsidR="00ED2101">
        <w:rPr>
          <w:vertAlign w:val="superscript"/>
        </w:rPr>
        <w:t>-</w:t>
      </w:r>
      <w:r w:rsidR="00ED2101" w:rsidRPr="000B03B7">
        <w:rPr>
          <w:vertAlign w:val="superscript"/>
        </w:rPr>
        <w:t>/-</w:t>
      </w:r>
      <w:r w:rsidR="00ED2101">
        <w:t xml:space="preserve"> ES cells was reduced to about 2 to 3 % compared to wild-type ES cells</w:t>
      </w:r>
      <w:r w:rsidR="00724AA1">
        <w:t>. The relatively high remaining levels of ZFP809 expression in these cells is likely to be due to</w:t>
      </w:r>
      <w:r w:rsidR="00ED2101">
        <w:t xml:space="preserve"> the presence of contaminating feeder cells. Expression levels </w:t>
      </w:r>
      <w:r w:rsidR="00AD7BF4">
        <w:t xml:space="preserve">of some of the analysed ERVs and ZFP809 targeted genes </w:t>
      </w:r>
      <w:r w:rsidR="00ED2101">
        <w:t xml:space="preserve">varied considerably in these cells, however no clear correlation </w:t>
      </w:r>
      <w:r w:rsidR="00D15339">
        <w:t xml:space="preserve">of ERV or gene expression levels </w:t>
      </w:r>
      <w:r w:rsidR="00ED2101">
        <w:t xml:space="preserve">with </w:t>
      </w:r>
      <w:r w:rsidR="00AD7BF4">
        <w:t xml:space="preserve">the </w:t>
      </w:r>
      <w:r w:rsidR="00D15339">
        <w:t>mouse g</w:t>
      </w:r>
      <w:r w:rsidR="00AD7BF4">
        <w:t xml:space="preserve">enotype could be observed. Slight differences in the state of the ES clones, partial differentiation and the mixed strain background may be responsible for the observed differences in expression. It should also be noted that some of the analysed genes were only expressed at levels at the border of detection, which made the assay technically challenging and prone for variations. Also expression of </w:t>
      </w:r>
      <w:r w:rsidR="00AD7BF4" w:rsidRPr="00482E75">
        <w:rPr>
          <w:i/>
        </w:rPr>
        <w:t>Gm9705</w:t>
      </w:r>
      <w:r w:rsidR="00AD7BF4">
        <w:t xml:space="preserve"> was nearly undetectable in these cells, however</w:t>
      </w:r>
      <w:r w:rsidR="00482E75">
        <w:t>,</w:t>
      </w:r>
      <w:r w:rsidR="00AD7BF4">
        <w:t xml:space="preserve"> a trend to higher </w:t>
      </w:r>
      <w:r w:rsidR="00482E75" w:rsidRPr="00482E75">
        <w:rPr>
          <w:i/>
        </w:rPr>
        <w:t>Gm9705</w:t>
      </w:r>
      <w:r w:rsidR="00482E75">
        <w:rPr>
          <w:i/>
        </w:rPr>
        <w:t xml:space="preserve"> </w:t>
      </w:r>
      <w:r w:rsidR="00AD7BF4">
        <w:t>expression</w:t>
      </w:r>
      <w:r w:rsidR="00482E75">
        <w:t xml:space="preserve"> levels</w:t>
      </w:r>
      <w:r w:rsidR="00AD7BF4">
        <w:t xml:space="preserve"> in </w:t>
      </w:r>
      <w:r w:rsidR="00AD7BF4" w:rsidRPr="000B03B7">
        <w:rPr>
          <w:i/>
        </w:rPr>
        <w:t>Zfp809</w:t>
      </w:r>
      <w:r w:rsidR="00AD7BF4">
        <w:rPr>
          <w:vertAlign w:val="superscript"/>
        </w:rPr>
        <w:t>-</w:t>
      </w:r>
      <w:r w:rsidR="00AD7BF4" w:rsidRPr="000B03B7">
        <w:rPr>
          <w:vertAlign w:val="superscript"/>
        </w:rPr>
        <w:t>/-</w:t>
      </w:r>
      <w:r w:rsidR="00AD7BF4">
        <w:t xml:space="preserve"> ES cells could be observed</w:t>
      </w:r>
      <w:r w:rsidR="00482E75">
        <w:t xml:space="preserve"> (Fig. 4.5)</w:t>
      </w:r>
      <w:r w:rsidR="00AD7BF4">
        <w:t xml:space="preserve">. </w:t>
      </w:r>
    </w:p>
    <w:p w:rsidR="00572B83" w:rsidRDefault="00F25DDF" w:rsidP="00572B83">
      <w:pPr>
        <w:pStyle w:val="Heading3"/>
      </w:pPr>
      <w:bookmarkStart w:id="55" w:name="_Toc343249345"/>
      <w:r>
        <w:t xml:space="preserve">Derepression of ZFP809 targets </w:t>
      </w:r>
      <w:r w:rsidR="00572B83" w:rsidRPr="002B10D0">
        <w:t xml:space="preserve">in </w:t>
      </w:r>
      <w:r w:rsidR="001F5CDD">
        <w:t>hematopoietic cells</w:t>
      </w:r>
      <w:r w:rsidR="00602288">
        <w:t xml:space="preserve"> of </w:t>
      </w:r>
      <w:r w:rsidR="00602288" w:rsidRPr="00602288">
        <w:rPr>
          <w:i/>
        </w:rPr>
        <w:t>Zfp809</w:t>
      </w:r>
      <w:r w:rsidR="00572B83" w:rsidRPr="002B10D0">
        <w:rPr>
          <w:vertAlign w:val="superscript"/>
        </w:rPr>
        <w:t>-/-</w:t>
      </w:r>
      <w:r w:rsidR="00572B83" w:rsidRPr="002B10D0">
        <w:t xml:space="preserve"> mice</w:t>
      </w:r>
      <w:bookmarkEnd w:id="55"/>
    </w:p>
    <w:p w:rsidR="005C5023" w:rsidRDefault="00C77AE8" w:rsidP="00E7336A">
      <w:r>
        <w:t xml:space="preserve">To </w:t>
      </w:r>
      <w:r w:rsidR="001F5CDD">
        <w:t>investigate</w:t>
      </w:r>
      <w:r w:rsidR="00E7336A" w:rsidRPr="002B10D0">
        <w:t xml:space="preserve"> ERV</w:t>
      </w:r>
      <w:r>
        <w:t xml:space="preserve"> and gene</w:t>
      </w:r>
      <w:r w:rsidR="00E7336A" w:rsidRPr="002B10D0">
        <w:t xml:space="preserve"> expression </w:t>
      </w:r>
      <w:r>
        <w:t>live</w:t>
      </w:r>
      <w:r w:rsidR="00E7336A" w:rsidRPr="002B10D0">
        <w:t xml:space="preserve"> mice, we took blood samples </w:t>
      </w:r>
      <w:r w:rsidR="001F5CDD">
        <w:t>from</w:t>
      </w:r>
      <w:r w:rsidR="00E7336A" w:rsidRPr="002B10D0">
        <w:t xml:space="preserve"> a total of six </w:t>
      </w:r>
      <w:r>
        <w:t xml:space="preserve">adult </w:t>
      </w:r>
      <w:r w:rsidR="00E7336A" w:rsidRPr="002B10D0">
        <w:t>mice</w:t>
      </w:r>
      <w:r w:rsidR="005C5023">
        <w:t xml:space="preserve"> </w:t>
      </w:r>
      <w:r w:rsidR="001F5CDD">
        <w:t>and isolated RNA for RT-qPCR analysis</w:t>
      </w:r>
      <w:r w:rsidR="00482E75">
        <w:t xml:space="preserve"> (Table 5.2)</w:t>
      </w:r>
      <w:r w:rsidR="00444328">
        <w:t>.</w:t>
      </w:r>
      <w:r w:rsidR="0036666E">
        <w:t xml:space="preserve"> </w:t>
      </w:r>
      <w:r w:rsidR="0036666E" w:rsidRPr="002B10D0">
        <w:t>We found highly increased VL30</w:t>
      </w:r>
      <w:r w:rsidR="0036666E">
        <w:t>-Pro</w:t>
      </w:r>
      <w:r w:rsidR="00CB5BB4">
        <w:t xml:space="preserve"> expression levels in </w:t>
      </w:r>
      <w:r w:rsidR="001F5CDD">
        <w:t xml:space="preserve">hematopoietic cells of </w:t>
      </w:r>
      <w:r w:rsidR="00CB5BB4">
        <w:t>all three</w:t>
      </w:r>
      <w:r w:rsidR="0036666E" w:rsidRPr="002B10D0">
        <w:t xml:space="preserve"> </w:t>
      </w:r>
      <w:r w:rsidR="0036666E" w:rsidRPr="00482E75">
        <w:rPr>
          <w:i/>
        </w:rPr>
        <w:t>ZFP809</w:t>
      </w:r>
      <w:r w:rsidR="0036666E" w:rsidRPr="002B10D0">
        <w:rPr>
          <w:vertAlign w:val="superscript"/>
        </w:rPr>
        <w:t>-/-</w:t>
      </w:r>
      <w:r w:rsidR="0036666E" w:rsidRPr="002B10D0">
        <w:t xml:space="preserve"> animals whereas expression</w:t>
      </w:r>
      <w:r w:rsidR="0036666E">
        <w:t xml:space="preserve"> of these elements</w:t>
      </w:r>
      <w:r w:rsidR="0036666E" w:rsidRPr="002B10D0">
        <w:t xml:space="preserve"> in </w:t>
      </w:r>
      <w:r w:rsidR="0036666E">
        <w:t xml:space="preserve">the </w:t>
      </w:r>
      <w:r w:rsidR="0036666E" w:rsidRPr="002B10D0">
        <w:t>heterozygo</w:t>
      </w:r>
      <w:r w:rsidR="0036666E">
        <w:t>us animal was relatively constant compared to the wild-type control (Fig. 4.6). Expression of endogenous MLV-Pro elements varied strongly between different animals but was not clearly correlated with their genotype.</w:t>
      </w:r>
    </w:p>
    <w:p w:rsidR="001F5CDD" w:rsidRDefault="001F5CDD" w:rsidP="00444328">
      <w:pPr>
        <w:pStyle w:val="Caption"/>
        <w:keepNext/>
        <w:rPr>
          <w:b/>
        </w:rPr>
      </w:pPr>
    </w:p>
    <w:p w:rsidR="00444328" w:rsidRPr="00800255" w:rsidRDefault="003945A0" w:rsidP="00444328">
      <w:pPr>
        <w:pStyle w:val="Caption"/>
        <w:keepNext/>
        <w:rPr>
          <w:b/>
        </w:rPr>
      </w:pPr>
      <w:r w:rsidRPr="00800255">
        <w:rPr>
          <w:b/>
        </w:rPr>
        <w:t>Table 4</w:t>
      </w:r>
      <w:r w:rsidR="00444328" w:rsidRPr="00800255">
        <w:rPr>
          <w:b/>
        </w:rPr>
        <w:t xml:space="preserve">.2: Animals </w:t>
      </w:r>
      <w:r w:rsidRPr="00800255">
        <w:rPr>
          <w:b/>
        </w:rPr>
        <w:t>used</w:t>
      </w:r>
      <w:r w:rsidR="00444328" w:rsidRPr="00800255">
        <w:rPr>
          <w:b/>
        </w:rPr>
        <w:t xml:space="preserve"> for blood </w:t>
      </w:r>
      <w:r w:rsidRPr="00800255">
        <w:rPr>
          <w:b/>
        </w:rPr>
        <w:t>RT-qPCR analysis</w:t>
      </w:r>
    </w:p>
    <w:tbl>
      <w:tblPr>
        <w:tblW w:w="6900" w:type="dxa"/>
        <w:tblCellMar>
          <w:left w:w="0" w:type="dxa"/>
          <w:right w:w="0" w:type="dxa"/>
        </w:tblCellMar>
        <w:tblLook w:val="04A0" w:firstRow="1" w:lastRow="0" w:firstColumn="1" w:lastColumn="0" w:noHBand="0" w:noVBand="1"/>
      </w:tblPr>
      <w:tblGrid>
        <w:gridCol w:w="960"/>
        <w:gridCol w:w="960"/>
        <w:gridCol w:w="1720"/>
        <w:gridCol w:w="1780"/>
        <w:gridCol w:w="1480"/>
      </w:tblGrid>
      <w:tr w:rsidR="00181B21" w:rsidRPr="003945A0" w:rsidTr="00482E75">
        <w:trPr>
          <w:cantSplit/>
          <w:trHeight w:hRule="exact" w:val="284"/>
        </w:trPr>
        <w:tc>
          <w:tcPr>
            <w:tcW w:w="9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15" w:type="dxa"/>
              <w:left w:w="15" w:type="dxa"/>
              <w:bottom w:w="0" w:type="dxa"/>
              <w:right w:w="15" w:type="dxa"/>
            </w:tcMar>
            <w:vAlign w:val="center"/>
            <w:hideMark/>
          </w:tcPr>
          <w:p w:rsidR="00181B21" w:rsidRPr="003945A0" w:rsidRDefault="003945A0" w:rsidP="00444328">
            <w:pPr>
              <w:pStyle w:val="NoSpacing"/>
              <w:jc w:val="center"/>
              <w:rPr>
                <w:rFonts w:ascii="Arial" w:hAnsi="Arial" w:cs="Arial"/>
                <w:sz w:val="16"/>
                <w:szCs w:val="16"/>
              </w:rPr>
            </w:pPr>
            <w:r>
              <w:rPr>
                <w:rFonts w:ascii="Arial" w:hAnsi="Arial" w:cs="Arial"/>
                <w:sz w:val="16"/>
                <w:szCs w:val="16"/>
              </w:rPr>
              <w:t>A</w:t>
            </w:r>
            <w:r w:rsidR="00181B21" w:rsidRPr="003945A0">
              <w:rPr>
                <w:rFonts w:ascii="Arial" w:hAnsi="Arial" w:cs="Arial"/>
                <w:sz w:val="16"/>
                <w:szCs w:val="16"/>
              </w:rPr>
              <w:t>nimal</w:t>
            </w:r>
          </w:p>
        </w:tc>
        <w:tc>
          <w:tcPr>
            <w:tcW w:w="960" w:type="dxa"/>
            <w:tcBorders>
              <w:top w:val="single" w:sz="4" w:space="0" w:color="auto"/>
              <w:left w:val="nil"/>
              <w:bottom w:val="single" w:sz="4" w:space="0" w:color="auto"/>
              <w:right w:val="single" w:sz="4" w:space="0" w:color="auto"/>
            </w:tcBorders>
            <w:shd w:val="clear" w:color="auto" w:fill="F2F2F2" w:themeFill="background1" w:themeFillShade="F2"/>
            <w:noWrap/>
            <w:tcMar>
              <w:top w:w="15" w:type="dxa"/>
              <w:left w:w="15" w:type="dxa"/>
              <w:bottom w:w="0" w:type="dxa"/>
              <w:right w:w="15" w:type="dxa"/>
            </w:tcMar>
            <w:vAlign w:val="center"/>
            <w:hideMark/>
          </w:tcPr>
          <w:p w:rsidR="00181B21" w:rsidRPr="003945A0" w:rsidRDefault="003945A0" w:rsidP="00444328">
            <w:pPr>
              <w:pStyle w:val="NoSpacing"/>
              <w:jc w:val="center"/>
              <w:rPr>
                <w:rFonts w:ascii="Arial" w:hAnsi="Arial" w:cs="Arial"/>
                <w:sz w:val="16"/>
                <w:szCs w:val="16"/>
              </w:rPr>
            </w:pPr>
            <w:r>
              <w:rPr>
                <w:rFonts w:ascii="Arial" w:hAnsi="Arial" w:cs="Arial"/>
                <w:sz w:val="16"/>
                <w:szCs w:val="16"/>
              </w:rPr>
              <w:t>S</w:t>
            </w:r>
            <w:r w:rsidR="00181B21" w:rsidRPr="003945A0">
              <w:rPr>
                <w:rFonts w:ascii="Arial" w:hAnsi="Arial" w:cs="Arial"/>
                <w:sz w:val="16"/>
                <w:szCs w:val="16"/>
              </w:rPr>
              <w:t>ex</w:t>
            </w:r>
          </w:p>
        </w:tc>
        <w:tc>
          <w:tcPr>
            <w:tcW w:w="1720" w:type="dxa"/>
            <w:tcBorders>
              <w:top w:val="single" w:sz="4" w:space="0" w:color="auto"/>
              <w:left w:val="nil"/>
              <w:bottom w:val="single" w:sz="4" w:space="0" w:color="auto"/>
              <w:right w:val="single" w:sz="4" w:space="0" w:color="auto"/>
            </w:tcBorders>
            <w:shd w:val="clear" w:color="auto" w:fill="F2F2F2" w:themeFill="background1" w:themeFillShade="F2"/>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063F57">
              <w:rPr>
                <w:rFonts w:ascii="Arial" w:hAnsi="Arial" w:cs="Arial"/>
                <w:i/>
                <w:sz w:val="16"/>
                <w:szCs w:val="16"/>
              </w:rPr>
              <w:t>Zfp809</w:t>
            </w:r>
            <w:r w:rsidRPr="003945A0">
              <w:rPr>
                <w:rFonts w:ascii="Arial" w:hAnsi="Arial" w:cs="Arial"/>
                <w:sz w:val="16"/>
                <w:szCs w:val="16"/>
              </w:rPr>
              <w:t xml:space="preserve"> genotype</w:t>
            </w:r>
          </w:p>
        </w:tc>
        <w:tc>
          <w:tcPr>
            <w:tcW w:w="1780" w:type="dxa"/>
            <w:tcBorders>
              <w:top w:val="single" w:sz="4" w:space="0" w:color="auto"/>
              <w:left w:val="nil"/>
              <w:bottom w:val="single" w:sz="4" w:space="0" w:color="auto"/>
              <w:right w:val="single" w:sz="4" w:space="0" w:color="auto"/>
            </w:tcBorders>
            <w:shd w:val="clear" w:color="auto" w:fill="F2F2F2" w:themeFill="background1" w:themeFillShade="F2"/>
            <w:noWrap/>
            <w:tcMar>
              <w:top w:w="15" w:type="dxa"/>
              <w:left w:w="15" w:type="dxa"/>
              <w:bottom w:w="0" w:type="dxa"/>
              <w:right w:w="15" w:type="dxa"/>
            </w:tcMar>
            <w:vAlign w:val="center"/>
            <w:hideMark/>
          </w:tcPr>
          <w:p w:rsidR="00181B21" w:rsidRPr="003945A0" w:rsidRDefault="003945A0" w:rsidP="00444328">
            <w:pPr>
              <w:pStyle w:val="NoSpacing"/>
              <w:jc w:val="center"/>
              <w:rPr>
                <w:rFonts w:ascii="Arial" w:hAnsi="Arial" w:cs="Arial"/>
                <w:sz w:val="16"/>
                <w:szCs w:val="16"/>
              </w:rPr>
            </w:pPr>
            <w:r>
              <w:rPr>
                <w:rFonts w:ascii="Arial" w:hAnsi="Arial" w:cs="Arial"/>
                <w:sz w:val="16"/>
                <w:szCs w:val="16"/>
              </w:rPr>
              <w:t>P</w:t>
            </w:r>
            <w:r w:rsidR="00181B21" w:rsidRPr="003945A0">
              <w:rPr>
                <w:rFonts w:ascii="Arial" w:hAnsi="Arial" w:cs="Arial"/>
                <w:sz w:val="16"/>
                <w:szCs w:val="16"/>
              </w:rPr>
              <w:t>arents (F1 x F1)</w:t>
            </w:r>
          </w:p>
        </w:tc>
        <w:tc>
          <w:tcPr>
            <w:tcW w:w="1480" w:type="dxa"/>
            <w:tcBorders>
              <w:top w:val="single" w:sz="4" w:space="0" w:color="auto"/>
              <w:left w:val="nil"/>
              <w:bottom w:val="single" w:sz="4" w:space="0" w:color="auto"/>
              <w:right w:val="single" w:sz="4" w:space="0" w:color="auto"/>
            </w:tcBorders>
            <w:shd w:val="clear" w:color="auto" w:fill="F2F2F2" w:themeFill="background1" w:themeFillShade="F2"/>
            <w:noWrap/>
            <w:tcMar>
              <w:top w:w="15" w:type="dxa"/>
              <w:left w:w="15" w:type="dxa"/>
              <w:bottom w:w="0" w:type="dxa"/>
              <w:right w:w="15" w:type="dxa"/>
            </w:tcMar>
            <w:vAlign w:val="center"/>
            <w:hideMark/>
          </w:tcPr>
          <w:p w:rsidR="00181B21" w:rsidRPr="003945A0" w:rsidRDefault="003945A0" w:rsidP="00444328">
            <w:pPr>
              <w:pStyle w:val="NoSpacing"/>
              <w:jc w:val="center"/>
              <w:rPr>
                <w:rFonts w:ascii="Arial" w:hAnsi="Arial" w:cs="Arial"/>
                <w:sz w:val="16"/>
                <w:szCs w:val="16"/>
              </w:rPr>
            </w:pPr>
            <w:r>
              <w:rPr>
                <w:rFonts w:ascii="Arial" w:hAnsi="Arial" w:cs="Arial"/>
                <w:sz w:val="16"/>
                <w:szCs w:val="16"/>
              </w:rPr>
              <w:t>A</w:t>
            </w:r>
            <w:r w:rsidR="00181B21" w:rsidRPr="003945A0">
              <w:rPr>
                <w:rFonts w:ascii="Arial" w:hAnsi="Arial" w:cs="Arial"/>
                <w:sz w:val="16"/>
                <w:szCs w:val="16"/>
              </w:rPr>
              <w:t>ge (weeks)</w:t>
            </w:r>
          </w:p>
        </w:tc>
      </w:tr>
      <w:tr w:rsidR="00181B21" w:rsidRPr="003945A0" w:rsidTr="001F734A">
        <w:trPr>
          <w:cantSplit/>
          <w:trHeight w:hRule="exact" w:val="284"/>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sz w:val="16"/>
                <w:szCs w:val="16"/>
              </w:rPr>
            </w:pPr>
            <w:r w:rsidRPr="003945A0">
              <w:rPr>
                <w:rFonts w:ascii="Arial" w:hAnsi="Arial" w:cs="Arial"/>
                <w:sz w:val="16"/>
                <w:szCs w:val="16"/>
              </w:rPr>
              <w:t>11.3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3945A0">
              <w:rPr>
                <w:rFonts w:ascii="Arial" w:hAnsi="Arial" w:cs="Arial"/>
                <w:sz w:val="16"/>
                <w:szCs w:val="16"/>
              </w:rPr>
              <w:t>10.836 x 10.84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3945A0">
              <w:rPr>
                <w:rFonts w:ascii="Arial" w:hAnsi="Arial" w:cs="Arial"/>
                <w:sz w:val="16"/>
                <w:szCs w:val="16"/>
              </w:rPr>
              <w:t>12</w:t>
            </w:r>
          </w:p>
        </w:tc>
      </w:tr>
      <w:tr w:rsidR="00181B21" w:rsidRPr="003945A0" w:rsidTr="001F734A">
        <w:trPr>
          <w:cantSplit/>
          <w:trHeight w:hRule="exact" w:val="284"/>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sz w:val="16"/>
                <w:szCs w:val="16"/>
              </w:rPr>
            </w:pPr>
            <w:r w:rsidRPr="003945A0">
              <w:rPr>
                <w:rFonts w:ascii="Arial" w:hAnsi="Arial" w:cs="Arial"/>
                <w:sz w:val="16"/>
                <w:szCs w:val="16"/>
              </w:rPr>
              <w:t>11.37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3945A0">
              <w:rPr>
                <w:rFonts w:ascii="Arial" w:hAnsi="Arial" w:cs="Arial"/>
                <w:sz w:val="16"/>
                <w:szCs w:val="16"/>
              </w:rPr>
              <w:t>10.838 x 10.830</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3945A0">
              <w:rPr>
                <w:rFonts w:ascii="Arial" w:hAnsi="Arial" w:cs="Arial"/>
                <w:sz w:val="16"/>
                <w:szCs w:val="16"/>
              </w:rPr>
              <w:t>11</w:t>
            </w:r>
          </w:p>
        </w:tc>
      </w:tr>
      <w:tr w:rsidR="00181B21" w:rsidRPr="003945A0" w:rsidTr="001F734A">
        <w:trPr>
          <w:cantSplit/>
          <w:trHeight w:hRule="exact" w:val="284"/>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sz w:val="16"/>
                <w:szCs w:val="16"/>
              </w:rPr>
            </w:pPr>
            <w:r w:rsidRPr="003945A0">
              <w:rPr>
                <w:rFonts w:ascii="Arial" w:hAnsi="Arial" w:cs="Arial"/>
                <w:sz w:val="16"/>
                <w:szCs w:val="16"/>
              </w:rPr>
              <w:t>11.37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w:t>
            </w:r>
          </w:p>
        </w:tc>
        <w:tc>
          <w:tcPr>
            <w:tcW w:w="0" w:type="auto"/>
            <w:vMerge/>
            <w:tcBorders>
              <w:top w:val="nil"/>
              <w:left w:val="single" w:sz="4" w:space="0" w:color="auto"/>
              <w:bottom w:val="single" w:sz="4" w:space="0" w:color="000000"/>
              <w:right w:val="single" w:sz="4" w:space="0" w:color="auto"/>
            </w:tcBorders>
            <w:vAlign w:val="center"/>
            <w:hideMark/>
          </w:tcPr>
          <w:p w:rsidR="00181B21" w:rsidRPr="003945A0" w:rsidRDefault="00181B21" w:rsidP="00444328">
            <w:pPr>
              <w:pStyle w:val="NoSpacing"/>
              <w:jc w:val="center"/>
              <w:rPr>
                <w:rFonts w:ascii="Arial" w:hAnsi="Arial" w:cs="Arial"/>
                <w:sz w:val="16"/>
                <w:szCs w:val="16"/>
              </w:rPr>
            </w:pPr>
          </w:p>
        </w:tc>
        <w:tc>
          <w:tcPr>
            <w:tcW w:w="0" w:type="auto"/>
            <w:vMerge/>
            <w:tcBorders>
              <w:top w:val="nil"/>
              <w:left w:val="single" w:sz="4" w:space="0" w:color="auto"/>
              <w:bottom w:val="single" w:sz="4" w:space="0" w:color="000000"/>
              <w:right w:val="single" w:sz="4" w:space="0" w:color="auto"/>
            </w:tcBorders>
            <w:vAlign w:val="center"/>
            <w:hideMark/>
          </w:tcPr>
          <w:p w:rsidR="00181B21" w:rsidRPr="003945A0" w:rsidRDefault="00181B21" w:rsidP="00444328">
            <w:pPr>
              <w:pStyle w:val="NoSpacing"/>
              <w:jc w:val="center"/>
              <w:rPr>
                <w:rFonts w:ascii="Arial" w:hAnsi="Arial" w:cs="Arial"/>
                <w:sz w:val="16"/>
                <w:szCs w:val="16"/>
              </w:rPr>
            </w:pPr>
          </w:p>
        </w:tc>
      </w:tr>
      <w:tr w:rsidR="00181B21" w:rsidRPr="003945A0" w:rsidTr="001F734A">
        <w:trPr>
          <w:cantSplit/>
          <w:trHeight w:hRule="exact" w:val="284"/>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sz w:val="16"/>
                <w:szCs w:val="16"/>
              </w:rPr>
            </w:pPr>
            <w:r w:rsidRPr="003945A0">
              <w:rPr>
                <w:rFonts w:ascii="Arial" w:hAnsi="Arial" w:cs="Arial"/>
                <w:sz w:val="16"/>
                <w:szCs w:val="16"/>
              </w:rPr>
              <w:t>11.5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f</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pStyle w:val="NoSpacing"/>
              <w:jc w:val="center"/>
              <w:rPr>
                <w:rFonts w:ascii="Arial" w:hAnsi="Arial" w:cs="Arial"/>
                <w:bCs/>
                <w:sz w:val="16"/>
                <w:szCs w:val="16"/>
              </w:rPr>
            </w:pPr>
            <w:r w:rsidRPr="003945A0">
              <w:rPr>
                <w:rFonts w:ascii="Arial" w:hAnsi="Arial" w:cs="Arial"/>
                <w:bCs/>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3945A0">
              <w:rPr>
                <w:rFonts w:ascii="Arial" w:hAnsi="Arial" w:cs="Arial"/>
                <w:sz w:val="16"/>
                <w:szCs w:val="16"/>
              </w:rPr>
              <w:t>10.836 x 10.841</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444328">
            <w:pPr>
              <w:pStyle w:val="NoSpacing"/>
              <w:jc w:val="center"/>
              <w:rPr>
                <w:rFonts w:ascii="Arial" w:hAnsi="Arial" w:cs="Arial"/>
                <w:sz w:val="16"/>
                <w:szCs w:val="16"/>
              </w:rPr>
            </w:pPr>
            <w:r w:rsidRPr="003945A0">
              <w:rPr>
                <w:rFonts w:ascii="Arial" w:hAnsi="Arial" w:cs="Arial"/>
                <w:sz w:val="16"/>
                <w:szCs w:val="16"/>
              </w:rPr>
              <w:t>6</w:t>
            </w:r>
          </w:p>
        </w:tc>
      </w:tr>
      <w:tr w:rsidR="00181B21" w:rsidRPr="003945A0" w:rsidTr="001F734A">
        <w:trPr>
          <w:cantSplit/>
          <w:trHeight w:hRule="exact" w:val="284"/>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jc w:val="center"/>
              <w:rPr>
                <w:rFonts w:ascii="Arial" w:hAnsi="Arial" w:cs="Arial"/>
                <w:color w:val="000000"/>
                <w:sz w:val="16"/>
                <w:szCs w:val="16"/>
              </w:rPr>
            </w:pPr>
            <w:r w:rsidRPr="003945A0">
              <w:rPr>
                <w:rFonts w:ascii="Arial" w:hAnsi="Arial" w:cs="Arial"/>
                <w:color w:val="000000"/>
                <w:sz w:val="16"/>
                <w:szCs w:val="16"/>
              </w:rPr>
              <w:t>11.5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jc w:val="center"/>
              <w:rPr>
                <w:rFonts w:ascii="Arial" w:hAnsi="Arial" w:cs="Arial"/>
                <w:bCs/>
                <w:color w:val="000000"/>
                <w:sz w:val="16"/>
                <w:szCs w:val="16"/>
              </w:rPr>
            </w:pPr>
            <w:r w:rsidRPr="003945A0">
              <w:rPr>
                <w:rFonts w:ascii="Arial" w:hAnsi="Arial" w:cs="Arial"/>
                <w:bCs/>
                <w:color w:val="000000"/>
                <w:sz w:val="16"/>
                <w:szCs w:val="16"/>
              </w:rPr>
              <w:t>f</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jc w:val="center"/>
              <w:rPr>
                <w:rFonts w:ascii="Arial" w:hAnsi="Arial" w:cs="Arial"/>
                <w:bCs/>
                <w:color w:val="000000"/>
                <w:sz w:val="16"/>
                <w:szCs w:val="16"/>
              </w:rPr>
            </w:pPr>
            <w:r w:rsidRPr="003945A0">
              <w:rPr>
                <w:rFonts w:ascii="Arial" w:hAnsi="Arial" w:cs="Arial"/>
                <w:bCs/>
                <w:color w:val="000000"/>
                <w:sz w:val="16"/>
                <w:szCs w:val="16"/>
              </w:rPr>
              <w:t>+/+</w:t>
            </w:r>
          </w:p>
        </w:tc>
        <w:tc>
          <w:tcPr>
            <w:tcW w:w="0" w:type="auto"/>
            <w:vMerge/>
            <w:tcBorders>
              <w:top w:val="nil"/>
              <w:left w:val="single" w:sz="4" w:space="0" w:color="auto"/>
              <w:bottom w:val="single" w:sz="4" w:space="0" w:color="000000"/>
              <w:right w:val="single" w:sz="4" w:space="0" w:color="auto"/>
            </w:tcBorders>
            <w:vAlign w:val="center"/>
            <w:hideMark/>
          </w:tcPr>
          <w:p w:rsidR="00181B21" w:rsidRPr="003945A0" w:rsidRDefault="00181B21">
            <w:pPr>
              <w:rPr>
                <w:rFonts w:ascii="Arial" w:hAnsi="Arial" w:cs="Arial"/>
                <w:color w:val="000000"/>
                <w:sz w:val="16"/>
                <w:szCs w:val="16"/>
              </w:rPr>
            </w:pPr>
          </w:p>
        </w:tc>
        <w:tc>
          <w:tcPr>
            <w:tcW w:w="0" w:type="auto"/>
            <w:vMerge/>
            <w:tcBorders>
              <w:top w:val="nil"/>
              <w:left w:val="single" w:sz="4" w:space="0" w:color="auto"/>
              <w:bottom w:val="single" w:sz="4" w:space="0" w:color="000000"/>
              <w:right w:val="single" w:sz="4" w:space="0" w:color="auto"/>
            </w:tcBorders>
            <w:vAlign w:val="center"/>
            <w:hideMark/>
          </w:tcPr>
          <w:p w:rsidR="00181B21" w:rsidRPr="003945A0" w:rsidRDefault="00181B21">
            <w:pPr>
              <w:rPr>
                <w:rFonts w:ascii="Arial" w:hAnsi="Arial" w:cs="Arial"/>
                <w:color w:val="000000"/>
                <w:sz w:val="16"/>
                <w:szCs w:val="16"/>
              </w:rPr>
            </w:pPr>
          </w:p>
        </w:tc>
      </w:tr>
      <w:tr w:rsidR="00181B21" w:rsidRPr="003945A0" w:rsidTr="001F734A">
        <w:trPr>
          <w:cantSplit/>
          <w:trHeight w:hRule="exact" w:val="284"/>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jc w:val="center"/>
              <w:rPr>
                <w:rFonts w:ascii="Arial" w:hAnsi="Arial" w:cs="Arial"/>
                <w:color w:val="000000"/>
                <w:sz w:val="16"/>
                <w:szCs w:val="16"/>
              </w:rPr>
            </w:pPr>
            <w:r w:rsidRPr="003945A0">
              <w:rPr>
                <w:rFonts w:ascii="Arial" w:hAnsi="Arial" w:cs="Arial"/>
                <w:color w:val="000000"/>
                <w:sz w:val="16"/>
                <w:szCs w:val="16"/>
              </w:rPr>
              <w:t>11.5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jc w:val="center"/>
              <w:rPr>
                <w:rFonts w:ascii="Arial" w:hAnsi="Arial" w:cs="Arial"/>
                <w:bCs/>
                <w:color w:val="000000"/>
                <w:sz w:val="16"/>
                <w:szCs w:val="16"/>
              </w:rPr>
            </w:pPr>
            <w:r w:rsidRPr="003945A0">
              <w:rPr>
                <w:rFonts w:ascii="Arial" w:hAnsi="Arial" w:cs="Arial"/>
                <w:bCs/>
                <w:color w:val="000000"/>
                <w:sz w:val="16"/>
                <w:szCs w:val="16"/>
              </w:rPr>
              <w:t>f</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81B21" w:rsidRPr="003945A0" w:rsidRDefault="00181B21" w:rsidP="001F734A">
            <w:pPr>
              <w:jc w:val="center"/>
              <w:rPr>
                <w:rFonts w:ascii="Arial" w:hAnsi="Arial" w:cs="Arial"/>
                <w:bCs/>
                <w:color w:val="000000"/>
                <w:sz w:val="16"/>
                <w:szCs w:val="16"/>
              </w:rPr>
            </w:pPr>
            <w:r w:rsidRPr="003945A0">
              <w:rPr>
                <w:rFonts w:ascii="Arial" w:hAnsi="Arial" w:cs="Arial"/>
                <w:bCs/>
                <w:color w:val="000000"/>
                <w:sz w:val="16"/>
                <w:szCs w:val="16"/>
              </w:rPr>
              <w:t>+/-</w:t>
            </w:r>
          </w:p>
        </w:tc>
        <w:tc>
          <w:tcPr>
            <w:tcW w:w="0" w:type="auto"/>
            <w:vMerge/>
            <w:tcBorders>
              <w:top w:val="nil"/>
              <w:left w:val="single" w:sz="4" w:space="0" w:color="auto"/>
              <w:bottom w:val="single" w:sz="4" w:space="0" w:color="000000"/>
              <w:right w:val="single" w:sz="4" w:space="0" w:color="auto"/>
            </w:tcBorders>
            <w:vAlign w:val="center"/>
            <w:hideMark/>
          </w:tcPr>
          <w:p w:rsidR="00181B21" w:rsidRPr="003945A0" w:rsidRDefault="00181B21">
            <w:pPr>
              <w:rPr>
                <w:rFonts w:ascii="Arial" w:hAnsi="Arial" w:cs="Arial"/>
                <w:color w:val="000000"/>
                <w:sz w:val="16"/>
                <w:szCs w:val="16"/>
              </w:rPr>
            </w:pPr>
          </w:p>
        </w:tc>
        <w:tc>
          <w:tcPr>
            <w:tcW w:w="0" w:type="auto"/>
            <w:vMerge/>
            <w:tcBorders>
              <w:top w:val="nil"/>
              <w:left w:val="single" w:sz="4" w:space="0" w:color="auto"/>
              <w:bottom w:val="single" w:sz="4" w:space="0" w:color="000000"/>
              <w:right w:val="single" w:sz="4" w:space="0" w:color="auto"/>
            </w:tcBorders>
            <w:vAlign w:val="center"/>
            <w:hideMark/>
          </w:tcPr>
          <w:p w:rsidR="00181B21" w:rsidRPr="003945A0" w:rsidRDefault="00181B21">
            <w:pPr>
              <w:rPr>
                <w:rFonts w:ascii="Arial" w:hAnsi="Arial" w:cs="Arial"/>
                <w:color w:val="000000"/>
                <w:sz w:val="16"/>
                <w:szCs w:val="16"/>
              </w:rPr>
            </w:pPr>
          </w:p>
        </w:tc>
      </w:tr>
    </w:tbl>
    <w:p w:rsidR="00482E75" w:rsidRDefault="00482E75" w:rsidP="009D7C5B"/>
    <w:p w:rsidR="009D7C5B" w:rsidRDefault="009D7C5B" w:rsidP="009D7C5B">
      <w:r>
        <w:rPr>
          <w:noProof/>
          <w:lang w:eastAsia="en-GB"/>
        </w:rPr>
        <w:lastRenderedPageBreak/>
        <mc:AlternateContent>
          <mc:Choice Requires="wpg">
            <w:drawing>
              <wp:anchor distT="0" distB="144145" distL="114300" distR="114300" simplePos="0" relativeHeight="251746304" behindDoc="0" locked="0" layoutInCell="1" allowOverlap="1" wp14:anchorId="58AA0FF6" wp14:editId="0F333333">
                <wp:simplePos x="0" y="0"/>
                <wp:positionH relativeFrom="column">
                  <wp:posOffset>-6985</wp:posOffset>
                </wp:positionH>
                <wp:positionV relativeFrom="paragraph">
                  <wp:posOffset>1680845</wp:posOffset>
                </wp:positionV>
                <wp:extent cx="5826125" cy="2851785"/>
                <wp:effectExtent l="0" t="0" r="3175" b="5715"/>
                <wp:wrapTopAndBottom/>
                <wp:docPr id="127" name="Group 127"/>
                <wp:cNvGraphicFramePr/>
                <a:graphic xmlns:a="http://schemas.openxmlformats.org/drawingml/2006/main">
                  <a:graphicData uri="http://schemas.microsoft.com/office/word/2010/wordprocessingGroup">
                    <wpg:wgp>
                      <wpg:cNvGrpSpPr/>
                      <wpg:grpSpPr>
                        <a:xfrm>
                          <a:off x="0" y="0"/>
                          <a:ext cx="5826125" cy="2851785"/>
                          <a:chOff x="0" y="0"/>
                          <a:chExt cx="5828010" cy="2853253"/>
                        </a:xfrm>
                      </wpg:grpSpPr>
                      <wpg:graphicFrame>
                        <wpg:cNvPr id="118" name="Chart 118"/>
                        <wpg:cNvFrPr/>
                        <wpg:xfrm>
                          <a:off x="0" y="0"/>
                          <a:ext cx="5759532" cy="2185060"/>
                        </wpg:xfrm>
                        <a:graphic>
                          <a:graphicData uri="http://schemas.openxmlformats.org/drawingml/2006/chart">
                            <c:chart xmlns:c="http://schemas.openxmlformats.org/drawingml/2006/chart" xmlns:r="http://schemas.openxmlformats.org/officeDocument/2006/relationships" r:id="rId98"/>
                          </a:graphicData>
                        </a:graphic>
                      </wpg:graphicFrame>
                      <wps:wsp>
                        <wps:cNvPr id="119" name="Text Box 119"/>
                        <wps:cNvSpPr txBox="1"/>
                        <wps:spPr>
                          <a:xfrm>
                            <a:off x="9061" y="2205855"/>
                            <a:ext cx="5818949" cy="647398"/>
                          </a:xfrm>
                          <a:prstGeom prst="rect">
                            <a:avLst/>
                          </a:prstGeom>
                          <a:solidFill>
                            <a:prstClr val="white"/>
                          </a:solidFill>
                          <a:ln>
                            <a:noFill/>
                          </a:ln>
                          <a:effectLst/>
                        </wps:spPr>
                        <wps:txbx>
                          <w:txbxContent>
                            <w:p w:rsidR="00D96F2A" w:rsidRPr="001F5CDD" w:rsidRDefault="00D96F2A" w:rsidP="001F43D9">
                              <w:pPr>
                                <w:pStyle w:val="Caption"/>
                              </w:pPr>
                              <w:r w:rsidRPr="00800255">
                                <w:rPr>
                                  <w:b/>
                                </w:rPr>
                                <w:t xml:space="preserve">Figure 4.6: ERV and ZFP809 target gene expression in </w:t>
                              </w:r>
                              <w:r>
                                <w:rPr>
                                  <w:b/>
                                </w:rPr>
                                <w:t>hematopoietic cells</w:t>
                              </w:r>
                              <w:r w:rsidRPr="00800255">
                                <w:rPr>
                                  <w:b/>
                                </w:rPr>
                                <w:t xml:space="preserve"> of heterozygous and homozygous </w:t>
                              </w:r>
                              <w:r w:rsidRPr="00800255">
                                <w:rPr>
                                  <w:b/>
                                  <w:i/>
                                </w:rPr>
                                <w:t>Zfp809</w:t>
                              </w:r>
                              <w:r w:rsidRPr="00800255">
                                <w:rPr>
                                  <w:b/>
                                  <w:vertAlign w:val="superscript"/>
                                </w:rPr>
                                <w:t>-/-</w:t>
                              </w:r>
                              <w:r w:rsidRPr="00800255">
                                <w:rPr>
                                  <w:b/>
                                </w:rPr>
                                <w:t xml:space="preserve"> mice</w:t>
                              </w:r>
                              <w:r>
                                <w:t xml:space="preserve">. Expression levels were determined by RT-qPCR. Values are normalised to </w:t>
                              </w:r>
                              <w:r w:rsidRPr="00CB5BB4">
                                <w:rPr>
                                  <w:i/>
                                </w:rPr>
                                <w:t>ActB</w:t>
                              </w:r>
                              <w:r>
                                <w:t xml:space="preserve"> expression and are shown relative to the expression in whole blood of a wild-type mouse (11.529 f (+/+)) of the same mixed strain back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27" o:spid="_x0000_s1161" style="position:absolute;left:0;text-align:left;margin-left:-.55pt;margin-top:132.35pt;width:458.75pt;height:224.55pt;z-index:251746304;mso-wrap-distance-bottom:11.35pt;mso-width-relative:margin;mso-height-relative:margin" coordsize="58280,2853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">
                <v:shape id="Chart 118" o:spid="_x0000_s1162" type="#_x0000_t75" style="position:absolute;width:57564;height:2183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">
                  <v:imagedata r:id="rId99" o:title=""/>
                  <o:lock v:ext="edit" aspectratio="f"/>
                </v:shape>
                <v:shape id="Text Box 119" o:spid="_x0000_s1163" type="#_x0000_t202" style="position:absolute;left:90;top:22058;width:58190;height:6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UWNsQA&#10;AADcAAAADwAAAGRycy9kb3ducmV2LnhtbERPTWsCMRC9C/0PYQq9iGatInU1ikgLthfp1ou3YTNu&#10;VjeTJcnq9t83hUJv83ifs9r0thE38qF2rGAyzkAQl07XXCk4fr2NXkCEiKyxcUwKvinAZv0wWGGu&#10;3Z0/6VbESqQQDjkqMDG2uZShNGQxjF1LnLiz8xZjgr6S2uM9hdtGPmfZXFqsOTUYbGlnqLwWnVVw&#10;mJ0OZtidXz+2s6l/P3a7+aUqlHp67LdLEJH6+C/+c+91mj9Z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VFjbEAAAA3AAAAA8AAAAAAAAAAAAAAAAAmAIAAGRycy9k&#10;b3ducmV2LnhtbFBLBQYAAAAABAAEAPUAAACJAwAAAAA=&#10;" stroked="f">
                  <v:textbox style="mso-fit-shape-to-text:t" inset="0,0,0,0">
                    <w:txbxContent>
                      <w:p w:rsidR="00D96F2A" w:rsidRPr="001F5CDD" w:rsidRDefault="00D96F2A" w:rsidP="001F43D9">
                        <w:pPr>
                          <w:pStyle w:val="Caption"/>
                        </w:pPr>
                        <w:r w:rsidRPr="00800255">
                          <w:rPr>
                            <w:b/>
                          </w:rPr>
                          <w:t xml:space="preserve">Figure 4.6: ERV and ZFP809 target gene expression in </w:t>
                        </w:r>
                        <w:r>
                          <w:rPr>
                            <w:b/>
                          </w:rPr>
                          <w:t>hematopoietic cells</w:t>
                        </w:r>
                        <w:r w:rsidRPr="00800255">
                          <w:rPr>
                            <w:b/>
                          </w:rPr>
                          <w:t xml:space="preserve"> of heterozygous and homozygous </w:t>
                        </w:r>
                        <w:r w:rsidRPr="00800255">
                          <w:rPr>
                            <w:b/>
                            <w:i/>
                          </w:rPr>
                          <w:t>Zfp809</w:t>
                        </w:r>
                        <w:r w:rsidRPr="00800255">
                          <w:rPr>
                            <w:b/>
                            <w:vertAlign w:val="superscript"/>
                          </w:rPr>
                          <w:t>-/-</w:t>
                        </w:r>
                        <w:r w:rsidRPr="00800255">
                          <w:rPr>
                            <w:b/>
                          </w:rPr>
                          <w:t xml:space="preserve"> mice</w:t>
                        </w:r>
                        <w:r>
                          <w:t xml:space="preserve">. Expression levels were determined by RT-qPCR. Values are normalised to </w:t>
                        </w:r>
                        <w:r w:rsidRPr="00CB5BB4">
                          <w:rPr>
                            <w:i/>
                          </w:rPr>
                          <w:t>ActB</w:t>
                        </w:r>
                        <w:r>
                          <w:t xml:space="preserve"> expression and are shown relative to the expression in whole blood of a wild-type mouse (11.529 f (+/+)) of the same mixed strain background.</w:t>
                        </w:r>
                      </w:p>
                    </w:txbxContent>
                  </v:textbox>
                </v:shape>
                <w10:wrap type="topAndBottom"/>
              </v:group>
            </w:pict>
          </mc:Fallback>
        </mc:AlternateContent>
      </w:r>
      <w:r>
        <w:t xml:space="preserve"> Although we did not analyse the genomic DNA of these animals for </w:t>
      </w:r>
      <w:r w:rsidR="001F5CDD">
        <w:t xml:space="preserve">MLV-Pro </w:t>
      </w:r>
      <w:r>
        <w:t>copy number variations, it seems likely that the observed differences are the result of</w:t>
      </w:r>
      <w:r w:rsidR="00275223">
        <w:t xml:space="preserve"> polymorphic MLV-Pro elements. </w:t>
      </w:r>
      <w:r w:rsidR="00B84022">
        <w:t>I</w:t>
      </w:r>
      <w:r>
        <w:t xml:space="preserve">nterestingly, also </w:t>
      </w:r>
      <w:r w:rsidRPr="00B84022">
        <w:rPr>
          <w:i/>
        </w:rPr>
        <w:t>Gm9705</w:t>
      </w:r>
      <w:r>
        <w:t xml:space="preserve"> exp</w:t>
      </w:r>
      <w:r w:rsidR="00B84022">
        <w:t xml:space="preserve">ression was strongly induced in blood cells of </w:t>
      </w:r>
      <w:r w:rsidR="00275223">
        <w:t>homozygous mice, confirming the observed upregulation of this gene upon ZFP809 knock-down in F9 cells (chapter 3).</w:t>
      </w:r>
      <w:r>
        <w:t xml:space="preserve"> </w:t>
      </w:r>
    </w:p>
    <w:p w:rsidR="00BF1943" w:rsidRDefault="009D7C5B" w:rsidP="00BF1943">
      <w:pPr>
        <w:pStyle w:val="Heading3"/>
      </w:pPr>
      <w:bookmarkStart w:id="56" w:name="_Toc343249346"/>
      <w:r>
        <w:t>C</w:t>
      </w:r>
      <w:r w:rsidR="00BF1943">
        <w:t>haracterisation</w:t>
      </w:r>
      <w:r>
        <w:t xml:space="preserve"> of the </w:t>
      </w:r>
      <w:r w:rsidRPr="00B84022">
        <w:rPr>
          <w:i/>
        </w:rPr>
        <w:t>Gm9705</w:t>
      </w:r>
      <w:r>
        <w:t xml:space="preserve"> gene and its ZFP809 target site</w:t>
      </w:r>
      <w:bookmarkEnd w:id="56"/>
    </w:p>
    <w:p w:rsidR="00CD1533" w:rsidRDefault="002225DC" w:rsidP="00BF1943">
      <w:r>
        <w:t xml:space="preserve">The </w:t>
      </w:r>
      <w:r w:rsidRPr="002225DC">
        <w:rPr>
          <w:i/>
        </w:rPr>
        <w:t>Gm9705</w:t>
      </w:r>
      <w:r>
        <w:t xml:space="preserve"> gene consists of 13 short exons which contain an ORF for a 546 amino acid long </w:t>
      </w:r>
      <w:r w:rsidR="00602288">
        <w:t xml:space="preserve">predicted </w:t>
      </w:r>
      <w:r>
        <w:t xml:space="preserve">protein. </w:t>
      </w:r>
      <w:r w:rsidR="00506C73">
        <w:t xml:space="preserve">The ZFP809 target site in the </w:t>
      </w:r>
      <w:r w:rsidR="00506C73" w:rsidRPr="00B84022">
        <w:rPr>
          <w:i/>
        </w:rPr>
        <w:t>Gm9705</w:t>
      </w:r>
      <w:r w:rsidR="00506C73">
        <w:t xml:space="preserve"> promoter region, as identified by ChIP-seq, is located 1,350 bp upstream o</w:t>
      </w:r>
      <w:r w:rsidR="00B84022">
        <w:t>f the TSS</w:t>
      </w:r>
      <w:r w:rsidR="00275223">
        <w:t xml:space="preserve"> in antisense direction</w:t>
      </w:r>
      <w:r w:rsidR="00B84022">
        <w:t>. As noted in chapter 3</w:t>
      </w:r>
      <w:r w:rsidR="00506C73">
        <w:t xml:space="preserve">, the </w:t>
      </w:r>
      <w:r w:rsidR="00275223">
        <w:t xml:space="preserve">target </w:t>
      </w:r>
      <w:r w:rsidR="00506C73">
        <w:t xml:space="preserve">motif differs </w:t>
      </w:r>
      <w:r w:rsidR="00602288">
        <w:t>in</w:t>
      </w:r>
      <w:r w:rsidR="00506C73">
        <w:t xml:space="preserve"> </w:t>
      </w:r>
      <w:r w:rsidR="00602288">
        <w:t xml:space="preserve">only </w:t>
      </w:r>
      <w:r w:rsidR="00506C73">
        <w:t>two nucleotides from the Pro-PBS sequence</w:t>
      </w:r>
      <w:r w:rsidR="00B84022">
        <w:t>.</w:t>
      </w:r>
      <w:r w:rsidR="00506C73">
        <w:t xml:space="preserve"> </w:t>
      </w:r>
      <w:r w:rsidR="00BF21E1">
        <w:t xml:space="preserve">Since several ERV elements are annotated upstream of the target motif </w:t>
      </w:r>
      <w:r w:rsidR="00602288">
        <w:t xml:space="preserve">in the UCSC Genome Browser, </w:t>
      </w:r>
      <w:r w:rsidR="00BF21E1">
        <w:t xml:space="preserve">we investigated this locus in more detail. </w:t>
      </w:r>
      <w:r w:rsidR="00C32416">
        <w:t xml:space="preserve">The closest </w:t>
      </w:r>
      <w:r w:rsidR="00602288">
        <w:t>annotated internal ERV</w:t>
      </w:r>
      <w:r w:rsidR="00C32416">
        <w:t xml:space="preserve"> </w:t>
      </w:r>
      <w:r w:rsidR="00602288">
        <w:t>repeat</w:t>
      </w:r>
      <w:r w:rsidR="00B84022">
        <w:t>, MuLV-int, is located</w:t>
      </w:r>
      <w:r w:rsidR="00C32416">
        <w:t xml:space="preserve"> 355 bp upstream of the determined Zfp809 target motif which, </w:t>
      </w:r>
      <w:r w:rsidR="00EB6583">
        <w:t>considering</w:t>
      </w:r>
      <w:r w:rsidR="00C32416">
        <w:t xml:space="preserve"> the relative position of the MuLV-int element to the MuLV-int consensus sequence, strongly suggests that the </w:t>
      </w:r>
      <w:r w:rsidR="00602288">
        <w:t xml:space="preserve">ZFP809 target </w:t>
      </w:r>
      <w:r w:rsidR="00C32416">
        <w:t xml:space="preserve">motif </w:t>
      </w:r>
      <w:r w:rsidR="00602288">
        <w:t>represents</w:t>
      </w:r>
      <w:r w:rsidR="00097F66">
        <w:t xml:space="preserve"> a proviral PBS (Fig. 4</w:t>
      </w:r>
      <w:r w:rsidR="00275223">
        <w:t xml:space="preserve">.7). </w:t>
      </w:r>
      <w:r w:rsidR="00EB6583">
        <w:t>T</w:t>
      </w:r>
      <w:r w:rsidR="00275223">
        <w:t xml:space="preserve">he </w:t>
      </w:r>
      <w:r w:rsidR="00B42732">
        <w:t xml:space="preserve">provirus upstream of </w:t>
      </w:r>
      <w:r w:rsidR="00B42732" w:rsidRPr="00B42732">
        <w:rPr>
          <w:i/>
        </w:rPr>
        <w:t>Gm9705</w:t>
      </w:r>
      <w:r w:rsidR="00B42732">
        <w:t xml:space="preserve"> seems to be strongly degenerated as indicated by the absence of potential </w:t>
      </w:r>
      <w:r w:rsidR="00275223">
        <w:t>M</w:t>
      </w:r>
      <w:r w:rsidR="00B84022">
        <w:t xml:space="preserve">LV </w:t>
      </w:r>
      <w:r w:rsidR="00B42732">
        <w:t>LTR elements in this region. Furthermore, the provirus is d</w:t>
      </w:r>
      <w:r w:rsidR="00602288">
        <w:t>isrupted by an approximately 2</w:t>
      </w:r>
      <w:r w:rsidR="00B42732">
        <w:t xml:space="preserve"> kb long insertion that consists mainly of </w:t>
      </w:r>
      <w:proofErr w:type="spellStart"/>
      <w:r w:rsidR="00B42732">
        <w:t>MaLR</w:t>
      </w:r>
      <w:proofErr w:type="spellEnd"/>
      <w:r w:rsidR="00B42732">
        <w:t xml:space="preserve"> and ERVL elements</w:t>
      </w:r>
      <w:r w:rsidR="00097F66">
        <w:t xml:space="preserve"> (Fig. 4</w:t>
      </w:r>
      <w:r w:rsidR="00506C73">
        <w:t>.7)</w:t>
      </w:r>
      <w:r w:rsidR="00B42732">
        <w:t xml:space="preserve">. According to information available on the UCSC </w:t>
      </w:r>
      <w:r w:rsidR="00B42732" w:rsidRPr="00B84022">
        <w:t>Genome Browser</w:t>
      </w:r>
      <w:r w:rsidR="00B42732">
        <w:t xml:space="preserve">, the MuLV-int elements </w:t>
      </w:r>
      <w:r w:rsidR="00B84022">
        <w:t xml:space="preserve">in this locus </w:t>
      </w:r>
      <w:r w:rsidR="00B42732">
        <w:t xml:space="preserve">are about 34% divergent from the MuLV-int consensus sequence, indicating that </w:t>
      </w:r>
      <w:r w:rsidR="00B42732">
        <w:lastRenderedPageBreak/>
        <w:t xml:space="preserve">this provirus is only remotely related to MLV. </w:t>
      </w:r>
      <w:r w:rsidR="008860D5">
        <w:t>Furthermore, a genome</w:t>
      </w:r>
      <w:r w:rsidR="00EB6583">
        <w:t>-</w:t>
      </w:r>
      <w:r w:rsidR="00E1560C">
        <w:t xml:space="preserve">wide BLAT search revealed that no </w:t>
      </w:r>
      <w:r w:rsidR="00275223">
        <w:t xml:space="preserve">sequences that are more than 75% identical to the provirus upstream of the </w:t>
      </w:r>
      <w:r w:rsidR="00275223" w:rsidRPr="00275223">
        <w:rPr>
          <w:i/>
        </w:rPr>
        <w:t>Gm9705</w:t>
      </w:r>
      <w:r w:rsidR="00275223">
        <w:t xml:space="preserve"> gene can be found </w:t>
      </w:r>
      <w:r w:rsidR="00E1560C">
        <w:t xml:space="preserve">in the mouse genome. We attempted to reconstruct the ORFs of this </w:t>
      </w:r>
      <w:r w:rsidR="003C3741">
        <w:t>ERV</w:t>
      </w:r>
      <w:r w:rsidR="00CD1533">
        <w:t xml:space="preserve"> by alignment to the corresponding coding region of an intact MLV element. Apart from a large number of insertions and deletion, we counted more than 20 premature stop codons in the 4.6 kb long potential</w:t>
      </w:r>
      <w:r w:rsidR="00B84022">
        <w:t xml:space="preserve"> Gag-Pol</w:t>
      </w:r>
      <w:r w:rsidR="00CD1533">
        <w:t xml:space="preserve"> coding region of the degenerated MuLV</w:t>
      </w:r>
      <w:r w:rsidR="003C3741">
        <w:t>-like</w:t>
      </w:r>
      <w:r w:rsidR="00CD1533">
        <w:t xml:space="preserve"> provirus. Altogether</w:t>
      </w:r>
      <w:r w:rsidR="00097F66">
        <w:t>,</w:t>
      </w:r>
      <w:r w:rsidR="00CD1533">
        <w:t xml:space="preserve"> this indicates that th</w:t>
      </w:r>
      <w:r w:rsidR="00B84022">
        <w:t>e MuLV-like</w:t>
      </w:r>
      <w:r w:rsidR="00CD1533">
        <w:t xml:space="preserve"> </w:t>
      </w:r>
      <w:r w:rsidR="00D3794B">
        <w:rPr>
          <w:noProof/>
          <w:lang w:eastAsia="en-GB"/>
        </w:rPr>
        <mc:AlternateContent>
          <mc:Choice Requires="wpg">
            <w:drawing>
              <wp:anchor distT="0" distB="0" distL="114300" distR="114300" simplePos="0" relativeHeight="251875328" behindDoc="0" locked="0" layoutInCell="1" allowOverlap="1">
                <wp:simplePos x="0" y="0"/>
                <wp:positionH relativeFrom="column">
                  <wp:posOffset>-209682</wp:posOffset>
                </wp:positionH>
                <wp:positionV relativeFrom="paragraph">
                  <wp:posOffset>4172537</wp:posOffset>
                </wp:positionV>
                <wp:extent cx="5737860" cy="2030011"/>
                <wp:effectExtent l="0" t="0" r="0" b="8890"/>
                <wp:wrapTopAndBottom/>
                <wp:docPr id="661" name="Group 661"/>
                <wp:cNvGraphicFramePr/>
                <a:graphic xmlns:a="http://schemas.openxmlformats.org/drawingml/2006/main">
                  <a:graphicData uri="http://schemas.microsoft.com/office/word/2010/wordprocessingGroup">
                    <wpg:wgp>
                      <wpg:cNvGrpSpPr/>
                      <wpg:grpSpPr>
                        <a:xfrm>
                          <a:off x="0" y="0"/>
                          <a:ext cx="5737860" cy="2030011"/>
                          <a:chOff x="0" y="0"/>
                          <a:chExt cx="5737860" cy="2030011"/>
                        </a:xfrm>
                      </wpg:grpSpPr>
                      <wps:wsp>
                        <wps:cNvPr id="135" name="Text Box 135"/>
                        <wps:cNvSpPr txBox="1"/>
                        <wps:spPr>
                          <a:xfrm>
                            <a:off x="129396" y="1104181"/>
                            <a:ext cx="5600700" cy="925830"/>
                          </a:xfrm>
                          <a:prstGeom prst="rect">
                            <a:avLst/>
                          </a:prstGeom>
                          <a:solidFill>
                            <a:prstClr val="white"/>
                          </a:solidFill>
                          <a:ln>
                            <a:noFill/>
                          </a:ln>
                          <a:effectLst/>
                        </wps:spPr>
                        <wps:txbx>
                          <w:txbxContent>
                            <w:p w:rsidR="00D96F2A" w:rsidRPr="00CD3DCC" w:rsidRDefault="00D96F2A" w:rsidP="00340FF3">
                              <w:pPr>
                                <w:pStyle w:val="Caption"/>
                                <w:rPr>
                                  <w:sz w:val="24"/>
                                </w:rPr>
                              </w:pPr>
                              <w:r w:rsidRPr="00800255">
                                <w:rPr>
                                  <w:b/>
                                </w:rPr>
                                <w:t>Figure 4.7: Genomic locus upstream of the Gm9705 gene.</w:t>
                              </w:r>
                              <w:r>
                                <w:t xml:space="preserve"> The depicted region on chromosome 17 is spanning from bp 32748970 to bp 32759191 on the NCBI37/mm9 genome assembly. Repetitive elements as annotated on the UCSC </w:t>
                              </w:r>
                              <w:r w:rsidRPr="00340FF3">
                                <w:rPr>
                                  <w:i/>
                                </w:rPr>
                                <w:t>Genome Browser</w:t>
                              </w:r>
                              <w:r>
                                <w:t xml:space="preserve"> are shown as coloured arrows, colours indicate the ERV family: red: ERV1; green: ERVL; yellow: ERVK; blue: </w:t>
                              </w:r>
                              <w:proofErr w:type="spellStart"/>
                              <w:r>
                                <w:t>MaLR</w:t>
                              </w:r>
                              <w:proofErr w:type="spellEnd"/>
                              <w:r>
                                <w:t xml:space="preserve">. The relative positions of MuLV-int elements to the MuLV-int consensus sequence, as annotated on the UCSC </w:t>
                              </w:r>
                              <w:r w:rsidRPr="00C32416">
                                <w:rPr>
                                  <w:i/>
                                </w:rPr>
                                <w:t>Genome Browser</w:t>
                              </w:r>
                              <w:r>
                                <w:t xml:space="preserve">, are shown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5" name="Group 20"/>
                        <wpg:cNvGrpSpPr/>
                        <wpg:grpSpPr>
                          <a:xfrm>
                            <a:off x="0" y="0"/>
                            <a:ext cx="5737860" cy="1107440"/>
                            <a:chOff x="0" y="0"/>
                            <a:chExt cx="5737860" cy="1107527"/>
                          </a:xfrm>
                        </wpg:grpSpPr>
                        <pic:pic xmlns:pic="http://schemas.openxmlformats.org/drawingml/2006/picture">
                          <pic:nvPicPr>
                            <pic:cNvPr id="636" name="Picture 636"/>
                            <pic:cNvPicPr>
                              <a:picLocks noChangeAspect="1"/>
                            </pic:cNvPicPr>
                          </pic:nvPicPr>
                          <pic:blipFill rotWithShape="1">
                            <a:blip r:embed="rId100" cstate="print">
                              <a:extLst>
                                <a:ext uri="{28A0092B-C50C-407E-A947-70E740481C1C}">
                                  <a14:useLocalDpi xmlns:a14="http://schemas.microsoft.com/office/drawing/2010/main" val="0"/>
                                </a:ext>
                              </a:extLst>
                            </a:blip>
                            <a:srcRect l="18333"/>
                            <a:stretch/>
                          </pic:blipFill>
                          <pic:spPr>
                            <a:xfrm>
                              <a:off x="137160" y="0"/>
                              <a:ext cx="5600700" cy="618617"/>
                            </a:xfrm>
                            <a:prstGeom prst="rect">
                              <a:avLst/>
                            </a:prstGeom>
                          </pic:spPr>
                        </pic:pic>
                        <wpg:grpSp>
                          <wpg:cNvPr id="647" name="Group 647"/>
                          <wpg:cNvGrpSpPr/>
                          <wpg:grpSpPr>
                            <a:xfrm>
                              <a:off x="130800" y="671707"/>
                              <a:ext cx="5508000" cy="58800"/>
                              <a:chOff x="130800" y="671707"/>
                              <a:chExt cx="5508000" cy="58800"/>
                            </a:xfrm>
                          </wpg:grpSpPr>
                          <wps:wsp>
                            <wps:cNvPr id="648" name="Straight Connector 648"/>
                            <wps:cNvCnPr/>
                            <wps:spPr>
                              <a:xfrm>
                                <a:off x="130800" y="703457"/>
                                <a:ext cx="550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649" name="Group 649"/>
                            <wpg:cNvGrpSpPr/>
                            <wpg:grpSpPr>
                              <a:xfrm>
                                <a:off x="133350" y="671707"/>
                                <a:ext cx="5262350" cy="58800"/>
                                <a:chOff x="133350" y="671707"/>
                                <a:chExt cx="5262350" cy="58800"/>
                              </a:xfrm>
                            </wpg:grpSpPr>
                            <wps:wsp>
                              <wps:cNvPr id="650" name="Straight Connector 650"/>
                              <wps:cNvCnPr/>
                              <wps:spPr>
                                <a:xfrm>
                                  <a:off x="13335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1" name="Straight Connector 651"/>
                              <wps:cNvCnPr/>
                              <wps:spPr>
                                <a:xfrm>
                                  <a:off x="723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2" name="Straight Connector 652"/>
                              <wps:cNvCnPr/>
                              <wps:spPr>
                                <a:xfrm>
                                  <a:off x="1307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3" name="Straight Connector 653"/>
                              <wps:cNvCnPr/>
                              <wps:spPr>
                                <a:xfrm>
                                  <a:off x="1891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4" name="Straight Connector 654"/>
                              <wps:cNvCnPr/>
                              <wps:spPr>
                                <a:xfrm>
                                  <a:off x="2475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5" name="Straight Connector 655"/>
                              <wps:cNvCnPr/>
                              <wps:spPr>
                                <a:xfrm>
                                  <a:off x="3059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6" name="Straight Connector 656"/>
                              <wps:cNvCnPr/>
                              <wps:spPr>
                                <a:xfrm>
                                  <a:off x="3643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7" name="Straight Connector 657"/>
                              <wps:cNvCnPr/>
                              <wps:spPr>
                                <a:xfrm>
                                  <a:off x="4227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8" name="Straight Connector 658"/>
                              <wps:cNvCnPr/>
                              <wps:spPr>
                                <a:xfrm>
                                  <a:off x="4811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9" name="Straight Connector 659"/>
                              <wps:cNvCnPr/>
                              <wps:spPr>
                                <a:xfrm>
                                  <a:off x="5395700" y="671707"/>
                                  <a:ext cx="0" cy="5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60" name="TextBox 19"/>
                          <wps:cNvSpPr txBox="1"/>
                          <wps:spPr>
                            <a:xfrm>
                              <a:off x="0" y="723987"/>
                              <a:ext cx="5737860" cy="383540"/>
                            </a:xfrm>
                            <a:prstGeom prst="rect">
                              <a:avLst/>
                            </a:prstGeom>
                            <a:noFill/>
                          </wps:spPr>
                          <wps:txbx>
                            <w:txbxContent>
                              <w:p w:rsidR="00D96F2A" w:rsidRDefault="00D96F2A" w:rsidP="00D3794B">
                                <w:pPr>
                                  <w:pStyle w:val="NormalWeb"/>
                                  <w:spacing w:before="0" w:beforeAutospacing="0" w:after="0" w:afterAutospacing="0"/>
                                </w:pPr>
                                <w:r>
                                  <w:rPr>
                                    <w:rFonts w:ascii="Arial" w:hAnsi="Arial" w:cs="Arial"/>
                                    <w:color w:val="000000" w:themeColor="text1"/>
                                    <w:kern w:val="24"/>
                                    <w:sz w:val="16"/>
                                    <w:szCs w:val="16"/>
                                    <w:lang w:val="da-DK"/>
                                  </w:rPr>
                                  <w:t>1kb              2kb</w:t>
                                </w:r>
                                <w:r>
                                  <w:rPr>
                                    <w:rFonts w:ascii="Arial" w:hAnsi="Arial" w:cs="Arial"/>
                                    <w:color w:val="000000" w:themeColor="text1"/>
                                    <w:kern w:val="24"/>
                                    <w:sz w:val="16"/>
                                    <w:szCs w:val="16"/>
                                    <w:lang w:val="da-DK"/>
                                  </w:rPr>
                                  <w:tab/>
                                  <w:t xml:space="preserve">        3kb               4kb               5kb               6kb              7kb               8kb              9kb              10kb           </w:t>
                                </w:r>
                                <w:r>
                                  <w:rPr>
                                    <w:rFonts w:ascii="Arial" w:hAnsi="Arial" w:cs="Arial"/>
                                    <w:color w:val="000000" w:themeColor="text1"/>
                                    <w:kern w:val="24"/>
                                    <w:sz w:val="16"/>
                                    <w:szCs w:val="16"/>
                                    <w:lang w:val="da-DK"/>
                                  </w:rPr>
                                  <w:tab/>
                                </w:r>
                              </w:p>
                            </w:txbxContent>
                          </wps:txbx>
                          <wps:bodyPr wrap="square" rtlCol="0">
                            <a:spAutoFit/>
                          </wps:bodyPr>
                        </wps:wsp>
                      </wpg:grpSp>
                    </wpg:wgp>
                  </a:graphicData>
                </a:graphic>
              </wp:anchor>
            </w:drawing>
          </mc:Choice>
          <mc:Fallback>
            <w:pict>
              <v:group id="Group 661" o:spid="_x0000_s1164" style="position:absolute;left:0;text-align:left;margin-left:-16.5pt;margin-top:328.55pt;width:451.8pt;height:159.85pt;z-index:251875328" coordsize="57378,203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">
                <v:shape id="Text Box 135" o:spid="_x0000_s1165" type="#_x0000_t202" style="position:absolute;left:1293;top:11041;width:56007;height:9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1AU8QA&#10;AADcAAAADwAAAGRycy9kb3ducmV2LnhtbERPTWsCMRC9C/0PYQq9iGZbrchqFJEKthfp1ou3YTNu&#10;VjeTJcnq9t83hUJv83ifs1z3thE38qF2rOB5nIEgLp2uuVJw/NqN5iBCRNbYOCYF3xRgvXoYLDHX&#10;7s6fdCtiJVIIhxwVmBjbXMpQGrIYxq4lTtzZeYsxQV9J7fGewm0jX7JsJi3WnBoMtrQ1VF6Lzio4&#10;TE8HM+zObx+b6cS/H7vt7FIVSj099psFiEh9/Bf/ufc6zZ+8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tQFPEAAAA3AAAAA8AAAAAAAAAAAAAAAAAmAIAAGRycy9k&#10;b3ducmV2LnhtbFBLBQYAAAAABAAEAPUAAACJAwAAAAA=&#10;" stroked="f">
                  <v:textbox style="mso-fit-shape-to-text:t" inset="0,0,0,0">
                    <w:txbxContent>
                      <w:p w:rsidR="00D96F2A" w:rsidRPr="00CD3DCC" w:rsidRDefault="00D96F2A" w:rsidP="00340FF3">
                        <w:pPr>
                          <w:pStyle w:val="Caption"/>
                          <w:rPr>
                            <w:sz w:val="24"/>
                          </w:rPr>
                        </w:pPr>
                        <w:r w:rsidRPr="00800255">
                          <w:rPr>
                            <w:b/>
                          </w:rPr>
                          <w:t>Figure 4.7: Genomic locus upstream of the Gm9705 gene.</w:t>
                        </w:r>
                        <w:r>
                          <w:t xml:space="preserve"> The depicted region on chromosome 17 is spanning from bp 32748970 to bp 32759191 on the NCBI37/mm9 genome assembly. Repetitive elements as annotated on the UCSC </w:t>
                        </w:r>
                        <w:r w:rsidRPr="00340FF3">
                          <w:rPr>
                            <w:i/>
                          </w:rPr>
                          <w:t>Genome Browser</w:t>
                        </w:r>
                        <w:r>
                          <w:t xml:space="preserve"> are shown as coloured arrows, colours indicate the ERV family: red: ERV1; green: ERVL; yellow: ERVK; blue: </w:t>
                        </w:r>
                        <w:proofErr w:type="spellStart"/>
                        <w:r>
                          <w:t>MaLR</w:t>
                        </w:r>
                        <w:proofErr w:type="spellEnd"/>
                        <w:r>
                          <w:t xml:space="preserve">. The relative positions of MuLV-int elements to the MuLV-int consensus sequence, as annotated on the UCSC </w:t>
                        </w:r>
                        <w:r w:rsidRPr="00C32416">
                          <w:rPr>
                            <w:i/>
                          </w:rPr>
                          <w:t>Genome Browser</w:t>
                        </w:r>
                        <w:r>
                          <w:t xml:space="preserve">, are shown in parentheses. </w:t>
                        </w:r>
                      </w:p>
                    </w:txbxContent>
                  </v:textbox>
                </v:shape>
                <v:group id="Group 20" o:spid="_x0000_s1166" style="position:absolute;width:57378;height:11074" coordsize="57378,110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U+HMYAAADcAAAADwAAAGRycy9kb3ducmV2LnhtbESPQWuDQBSE74X+h+UV&#10;emtWG5RisxEJbekhBGIKpbeH+6IS9624WzX/PhsI5DjMzDfMKp9NJ0YaXGtZQbyIQBBXVrdcK/g5&#10;fL68gXAeWWNnmRScyUG+fnxYYabtxHsaS1+LAGGXoYLG+z6T0lUNGXQL2xMH72gHgz7IoZZ6wCnA&#10;TSdfoyiVBlsOCw32tGmoOpX/RsHXhFOxjD/G7em4Of8dkt3vNialnp/m4h2Ep9nfw7f2t1aQLh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dT4cxgAAANwA&#10;AAAPAAAAAAAAAAAAAAAAAKoCAABkcnMvZG93bnJldi54bWxQSwUGAAAAAAQABAD6AAAAnQMAAAAA&#10;">
                  <v:shape id="Picture 636" o:spid="_x0000_s1167" type="#_x0000_t75" style="position:absolute;left:1371;width:56007;height:61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r62PEAAAA3AAAAA8AAABkcnMvZG93bnJldi54bWxEj0FrwkAUhO8F/8PyhN6aTRVCGrNKUVqS&#10;o1rj9ZF9Jmmzb0N2q+m/7wqFHoeZ+YbJN5PpxZVG11lW8BzFIIhrqztuFHwc355SEM4ja+wtk4If&#10;crBZzx5yzLS98Z6uB9+IAGGXoYLW+yGT0tUtGXSRHYiDd7GjQR/k2Eg94i3ATS8XcZxIgx2HhRYH&#10;2rZUfx2+jYKpSht9LnbvxekzLkuzrF5QL5R6nE+vKxCeJv8f/msXWkGyTOB+Jhw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7r62PEAAAA3AAAAA8AAAAAAAAAAAAAAAAA&#10;nwIAAGRycy9kb3ducmV2LnhtbFBLBQYAAAAABAAEAPcAAACQAwAAAAA=&#10;">
                    <v:imagedata r:id="rId101" o:title="" cropleft="12015f"/>
                    <v:path arrowok="t"/>
                  </v:shape>
                  <v:group id="Group 647" o:spid="_x0000_s1168" style="position:absolute;left:1308;top:6717;width:55080;height:588" coordorigin="1308,6717" coordsize="55080,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12jcYAAADcAAAADwAAAGRycy9kb3ducmV2LnhtbESPQWvCQBSE74L/YXlC&#10;b3UTa22JWUVEpQcpVAvF2yP7TEKyb0N2TeK/7xYKHoeZ+YZJ14OpRUetKy0riKcRCOLM6pJzBd/n&#10;/fM7COeRNdaWScGdHKxX41GKibY9f1F38rkIEHYJKii8bxIpXVaQQTe1DXHwrrY16INsc6lb7APc&#10;1HIWRQtpsOSwUGBD24Ky6nQzCg499puXeNcdq+v2fjm/fv4cY1LqaTJsliA8Df4R/m9/aAWL+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7XaNxgAAANwA&#10;AAAPAAAAAAAAAAAAAAAAAKoCAABkcnMvZG93bnJldi54bWxQSwUGAAAAAAQABAD6AAAAnQMAAAAA&#10;">
                    <v:line id="Straight Connector 648" o:spid="_x0000_s1169" style="position:absolute;visibility:visible;mso-wrap-style:square" from="1308,7034" to="56388,7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Z028MAAADcAAAADwAAAGRycy9kb3ducmV2LnhtbERPz2vCMBS+D/wfwhO8zVTZWumMUgRh&#10;utPUseujeWurzUtJYq3765fDwOPH93u5HkwrenK+saxgNk1AEJdWN1wpOB23zwsQPiBrbC2Tgjt5&#10;WK9GT0vMtb3xJ/WHUIkYwj5HBXUIXS6lL2sy6Ke2I47cj3UGQ4SuktrhLYabVs6TJJUGG44NNXa0&#10;qam8HK5GwaLcn12RFbvZ61eX/fbzj3T7nSk1GQ/FG4hAQ3iI/93vWkH6EtfG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WdNvDAAAA3AAAAA8AAAAAAAAAAAAA&#10;AAAAoQIAAGRycy9kb3ducmV2LnhtbFBLBQYAAAAABAAEAPkAAACRAwAAAAA=&#10;" strokecolor="black [3213]"/>
                    <v:group id="Group 649" o:spid="_x0000_s1170" style="position:absolute;left:1333;top:6717;width:52624;height:588" coordorigin="1333,6717" coordsize="52623,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5HZMYAAADcAAAADwAAAGRycy9kb3ducmV2LnhtbESPQWvCQBSE74L/YXlC&#10;b3UTa6WNWUVEpQcpVAvF2yP7TEKyb0N2TeK/7xYKHoeZ+YZJ14OpRUetKy0riKcRCOLM6pJzBd/n&#10;/fMbCOeRNdaWScGdHKxX41GKibY9f1F38rkIEHYJKii8bxIpXVaQQTe1DXHwrrY16INsc6lb7APc&#10;1HIWRQt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PkdkxgAAANwA&#10;AAAPAAAAAAAAAAAAAAAAAKoCAABkcnMvZG93bnJldi54bWxQSwUGAAAAAAQABAD6AAAAnQMAAAAA&#10;">
                      <v:line id="Straight Connector 650" o:spid="_x0000_s1171" style="position:absolute;visibility:visible;mso-wrap-style:square" from="1333,6717" to="1333,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nuAMIAAADcAAAADwAAAGRycy9kb3ducmV2LnhtbERPy2rCQBTdF/yH4Qru6kTBRFJHCYKg&#10;7ao+6PaSuU1SM3fCzBjTfn1nIbg8nPdqM5hW9OR8Y1nBbJqAIC6tbrhScD7tXpcgfEDW2FomBb/k&#10;YbMevaww1/bOn9QfQyViCPscFdQhdLmUvqzJoJ/ajjhy39YZDBG6SmqH9xhuWjlPklQabDg21NjR&#10;tqbyerwZBcvy/ccVWXGYLS5d9tfPP9LdV6bUZDwUbyACDeEpfrj3WkG6iPPjmXgE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DnuAMIAAADcAAAADwAAAAAAAAAAAAAA&#10;AAChAgAAZHJzL2Rvd25yZXYueG1sUEsFBgAAAAAEAAQA+QAAAJADAAAAAA==&#10;" strokecolor="black [3213]"/>
                      <v:line id="Straight Connector 651" o:spid="_x0000_s1172" style="position:absolute;visibility:visible;mso-wrap-style:square" from="7237,6717" to="723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VLm8YAAADcAAAADwAAAGRycy9kb3ducmV2LnhtbESPT2vCQBTE70K/w/IKvdVNBBOJrhIK&#10;Qv+ctC29PrLPJJp9G3a3Mfrpu0LB4zAzv2FWm9F0YiDnW8sK0mkCgriyuuVawdfn9nkBwgdkjZ1l&#10;UnAhD5v1w2SFhbZn3tGwD7WIEPYFKmhC6AspfdWQQT+1PXH0DtYZDFG6WmqH5wg3nZwlSSYNthwX&#10;GuzppaHqtP81ChbV+9GVefmWzr/7/DrMPrLtT67U0+NYLkEEGsM9/N9+1QqyeQq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1S5vGAAAA3AAAAA8AAAAAAAAA&#10;AAAAAAAAoQIAAGRycy9kb3ducmV2LnhtbFBLBQYAAAAABAAEAPkAAACUAwAAAAA=&#10;" strokecolor="black [3213]"/>
                      <v:line id="Straight Connector 652" o:spid="_x0000_s1173" style="position:absolute;visibility:visible;mso-wrap-style:square" from="13077,6717" to="1307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fV7MYAAADcAAAADwAAAGRycy9kb3ducmV2LnhtbESPT2vCQBTE70K/w/IKvdWNAROJrhIK&#10;Qv+ctC29PrLPJJp9G3a3Mfrpu0LB4zAzv2FWm9F0YiDnW8sKZtMEBHFldcu1gq/P7fMChA/IGjvL&#10;pOBCHjbrh8kKC23PvKNhH2oRIewLVNCE0BdS+qohg35qe+LoHawzGKJ0tdQOzxFuOpkmSSYNthwX&#10;GuzppaHqtP81ChbV+9GVefk2m3/3+XVIP7LtT67U0+NYLkEEGsM9/N9+1QqyeQq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n1ezGAAAA3AAAAA8AAAAAAAAA&#10;AAAAAAAAoQIAAGRycy9kb3ducmV2LnhtbFBLBQYAAAAABAAEAPkAAACUAwAAAAA=&#10;" strokecolor="black [3213]"/>
                      <v:line id="Straight Connector 653" o:spid="_x0000_s1174" style="position:absolute;visibility:visible;mso-wrap-style:square" from="18917,6717" to="1891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twd8YAAADcAAAADwAAAGRycy9kb3ducmV2LnhtbESPT2vCQBTE7wW/w/KE3upGi4lEVwmC&#10;0D+n2orXR/aZRLNvw+4a0376bqHgcZiZ3zCrzWBa0ZPzjWUF00kCgri0uuFKwdfn7mkBwgdkja1l&#10;UvBNHjbr0cMKc21v/EH9PlQiQtjnqKAOocul9GVNBv3EdsTRO1lnMETpKqkd3iLctHKWJKk02HBc&#10;qLGjbU3lZX81Chbl29kVWfE6nR+67Kefvae7Y6bU43goliACDeEe/m+/aAXp/Bn+zs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rcHfGAAAA3AAAAA8AAAAAAAAA&#10;AAAAAAAAoQIAAGRycy9kb3ducmV2LnhtbFBLBQYAAAAABAAEAPkAAACUAwAAAAA=&#10;" strokecolor="black [3213]"/>
                      <v:line id="Straight Connector 654" o:spid="_x0000_s1175" style="position:absolute;visibility:visible;mso-wrap-style:square" from="24757,6717" to="2475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LoA8YAAADcAAAADwAAAGRycy9kb3ducmV2LnhtbESPT2vCQBTE7wW/w/KE3upGqYlEVwmC&#10;0D+n2orXR/aZRLNvw+4a0376bqHgcZiZ3zCrzWBa0ZPzjWUF00kCgri0uuFKwdfn7mkBwgdkja1l&#10;UvBNHjbr0cMKc21v/EH9PlQiQtjnqKAOocul9GVNBv3EdsTRO1lnMETpKqkd3iLctHKWJKk02HBc&#10;qLGjbU3lZX81Chbl29kVWfE6nR+67Kefvae7Y6bU43goliACDeEe/m+/aAXp/Bn+zs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C6APGAAAA3AAAAA8AAAAAAAAA&#10;AAAAAAAAoQIAAGRycy9kb3ducmV2LnhtbFBLBQYAAAAABAAEAPkAAACUAwAAAAA=&#10;" strokecolor="black [3213]"/>
                      <v:line id="Straight Connector 655" o:spid="_x0000_s1176" style="position:absolute;visibility:visible;mso-wrap-style:square" from="30597,6717" to="3059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5NmMUAAADcAAAADwAAAGRycy9kb3ducmV2LnhtbESPQWvCQBSE74X+h+UVvOlGIYlEVwkF&#10;odVT1dLrI/tM0mbfht1tTPvr3YLQ4zAz3zDr7Wg6MZDzrWUF81kCgriyuuVawfm0my5B+ICssbNM&#10;Cn7Iw3bz+LDGQtsrv9FwDLWIEPYFKmhC6AspfdWQQT+zPXH0LtYZDFG6WmqH1wg3nVwkSSYNthwX&#10;GuzpuaHq6/htFCyr/acr8/J1nr73+e+wOGS7j1ypydNYrkAEGsN/+N5+0QqyNIW/M/EIyM0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5NmMUAAADcAAAADwAAAAAAAAAA&#10;AAAAAAChAgAAZHJzL2Rvd25yZXYueG1sUEsFBgAAAAAEAAQA+QAAAJMDAAAAAA==&#10;" strokecolor="black [3213]"/>
                      <v:line id="Straight Connector 656" o:spid="_x0000_s1177" style="position:absolute;visibility:visible;mso-wrap-style:square" from="36437,6717" to="3643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zT78UAAADcAAAADwAAAGRycy9kb3ducmV2LnhtbESPQWvCQBSE7wX/w/KE3upGwUSiqwRB&#10;sPWkben1kX0mabNvw+42Rn+9KxR6HGbmG2a1GUwrenK+saxgOklAEJdWN1wp+HjfvSxA+ICssbVM&#10;Cq7kYbMePa0w1/bCR+pPoRIRwj5HBXUIXS6lL2sy6Ce2I47e2TqDIUpXSe3wEuGmlbMkSaXBhuNC&#10;jR1tayp/Tr9GwaJ8+3ZFVrxO559ddutnh3T3lSn1PB6KJYhAQ/gP/7X3WkE6T+FxJh4Bub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zT78UAAADcAAAADwAAAAAAAAAA&#10;AAAAAAChAgAAZHJzL2Rvd25yZXYueG1sUEsFBgAAAAAEAAQA+QAAAJMDAAAAAA==&#10;" strokecolor="black [3213]"/>
                      <v:line id="Straight Connector 657" o:spid="_x0000_s1178" style="position:absolute;visibility:visible;mso-wrap-style:square" from="42277,6717" to="4227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B2dMUAAADcAAAADwAAAGRycy9kb3ducmV2LnhtbESPQWvCQBSE7wX/w/KE3upGwUSiqwRB&#10;sPWkben1kX0mabNvw+42Rn+9KxR6HGbmG2a1GUwrenK+saxgOklAEJdWN1wp+HjfvSxA+ICssbVM&#10;Cq7kYbMePa0w1/bCR+pPoRIRwj5HBXUIXS6lL2sy6Ce2I47e2TqDIUpXSe3wEuGmlbMkSaXBhuNC&#10;jR1tayp/Tr9GwaJ8+3ZFVrxO559ddutnh3T3lSn1PB6KJYhAQ/gP/7X3WkE6z+BxJh4Bub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9B2dMUAAADcAAAADwAAAAAAAAAA&#10;AAAAAAChAgAAZHJzL2Rvd25yZXYueG1sUEsFBgAAAAAEAAQA+QAAAJMDAAAAAA==&#10;" strokecolor="black [3213]"/>
                      <v:line id="Straight Connector 658" o:spid="_x0000_s1179" style="position:absolute;visibility:visible;mso-wrap-style:square" from="48117,6717" to="4811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iBsIAAADcAAAADwAAAGRycy9kb3ducmV2LnhtbERPy2rCQBTdF/yH4Qru6kTBRFJHCYKg&#10;7ao+6PaSuU1SM3fCzBjTfn1nIbg8nPdqM5hW9OR8Y1nBbJqAIC6tbrhScD7tXpcgfEDW2FomBb/k&#10;YbMevaww1/bOn9QfQyViCPscFdQhdLmUvqzJoJ/ajjhy39YZDBG6SmqH9xhuWjlPklQabDg21NjR&#10;tqbyerwZBcvy/ccVWXGYLS5d9tfPP9LdV6bUZDwUbyACDeEpfrj3WkG6iGvjmXgE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iBsIAAADcAAAADwAAAAAAAAAAAAAA&#10;AAChAgAAZHJzL2Rvd25yZXYueG1sUEsFBgAAAAAEAAQA+QAAAJADAAAAAA==&#10;" strokecolor="black [3213]"/>
                      <v:line id="Straight Connector 659" o:spid="_x0000_s1180" style="position:absolute;visibility:visible;mso-wrap-style:square" from="53957,6717" to="53957,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NHncYAAADcAAAADwAAAGRycy9kb3ducmV2LnhtbESPQWvCQBSE74X+h+UVeqsbBRONrhIK&#10;gq2n2orXR/aZxGbfht01pv31XaHgcZiZb5jlejCt6Mn5xrKC8SgBQVxa3XCl4Otz8zID4QOyxtYy&#10;KfghD+vV48MSc22v/EH9PlQiQtjnqKAOocul9GVNBv3IdsTRO1lnMETpKqkdXiPctHKSJKk02HBc&#10;qLGj15rK7/3FKJiV72dXZMXbeHrost9+sks3x0yp56ehWIAINIR7+L+91QrS6Rx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DR53GAAAA3AAAAA8AAAAAAAAA&#10;AAAAAAAAoQIAAGRycy9kb3ducmV2LnhtbFBLBQYAAAAABAAEAPkAAACUAwAAAAA=&#10;" strokecolor="black [3213]"/>
                    </v:group>
                  </v:group>
                  <v:shape id="TextBox 19" o:spid="_x0000_s1181" type="#_x0000_t202" style="position:absolute;top:7239;width:57378;height:3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GaPMAA&#10;AADcAAAADwAAAGRycy9kb3ducmV2LnhtbERPPWvDMBDdC/0P4grdajmFmuJEMaZpIUOWps5+WBfL&#10;1DoZ6xI7/74aAh0f73tTLX5QV5piH9jAKstBEbfB9twZaH6+Xt5BRUG2OAQmAzeKUG0fHzZY2jDz&#10;N12P0qkUwrFEA05kLLWOrSOPMQsjceLOYfIoCU6dthPOKdwP+jXPC+2x59TgcKQPR+3v8eINiNh6&#10;dWs+fdyflsNudnn7ho0xz09LvQYltMi/+O7eWwNFkeanM+kI6O0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6GaPMAAAADcAAAADwAAAAAAAAAAAAAAAACYAgAAZHJzL2Rvd25y&#10;ZXYueG1sUEsFBgAAAAAEAAQA9QAAAIUDAAAAAA==&#10;" filled="f" stroked="f">
                    <v:textbox style="mso-fit-shape-to-text:t">
                      <w:txbxContent>
                        <w:p w:rsidR="00D96F2A" w:rsidRDefault="00D96F2A" w:rsidP="00D3794B">
                          <w:pPr>
                            <w:pStyle w:val="NormalWeb"/>
                            <w:spacing w:before="0" w:beforeAutospacing="0" w:after="0" w:afterAutospacing="0"/>
                          </w:pPr>
                          <w:r>
                            <w:rPr>
                              <w:rFonts w:ascii="Arial" w:hAnsi="Arial" w:cs="Arial"/>
                              <w:color w:val="000000" w:themeColor="text1"/>
                              <w:kern w:val="24"/>
                              <w:sz w:val="16"/>
                              <w:szCs w:val="16"/>
                              <w:lang w:val="da-DK"/>
                            </w:rPr>
                            <w:t>1kb              2kb</w:t>
                          </w:r>
                          <w:r>
                            <w:rPr>
                              <w:rFonts w:ascii="Arial" w:hAnsi="Arial" w:cs="Arial"/>
                              <w:color w:val="000000" w:themeColor="text1"/>
                              <w:kern w:val="24"/>
                              <w:sz w:val="16"/>
                              <w:szCs w:val="16"/>
                              <w:lang w:val="da-DK"/>
                            </w:rPr>
                            <w:tab/>
                            <w:t xml:space="preserve">        3kb               4kb               5kb               6kb              7kb               8kb              9kb              10kb           </w:t>
                          </w:r>
                          <w:r>
                            <w:rPr>
                              <w:rFonts w:ascii="Arial" w:hAnsi="Arial" w:cs="Arial"/>
                              <w:color w:val="000000" w:themeColor="text1"/>
                              <w:kern w:val="24"/>
                              <w:sz w:val="16"/>
                              <w:szCs w:val="16"/>
                              <w:lang w:val="da-DK"/>
                            </w:rPr>
                            <w:tab/>
                          </w:r>
                        </w:p>
                      </w:txbxContent>
                    </v:textbox>
                  </v:shape>
                </v:group>
                <w10:wrap type="topAndBottom"/>
              </v:group>
            </w:pict>
          </mc:Fallback>
        </mc:AlternateContent>
      </w:r>
      <w:r w:rsidR="003C3741">
        <w:t>ERV</w:t>
      </w:r>
      <w:r w:rsidR="00CD1533">
        <w:t xml:space="preserve"> </w:t>
      </w:r>
      <w:r w:rsidR="00B84022">
        <w:t xml:space="preserve">upstream of the </w:t>
      </w:r>
      <w:r w:rsidR="00B84022" w:rsidRPr="00B84022">
        <w:rPr>
          <w:i/>
        </w:rPr>
        <w:t>Gm9705</w:t>
      </w:r>
      <w:r w:rsidR="00B84022">
        <w:t xml:space="preserve"> gene introduced the ZFP809 binding site in the promoter region of this gene but </w:t>
      </w:r>
      <w:r w:rsidR="00CD1533">
        <w:t xml:space="preserve">did not recently integrate in the mouse genome. </w:t>
      </w:r>
    </w:p>
    <w:p w:rsidR="001A135D" w:rsidRPr="001A135D" w:rsidRDefault="00506C73" w:rsidP="00BF1943">
      <w:r w:rsidRPr="005801CE">
        <w:rPr>
          <w:i/>
        </w:rPr>
        <w:t>Gm9705</w:t>
      </w:r>
      <w:r>
        <w:t xml:space="preserve"> is a predicted gene that belongs to the cytochrome P450 </w:t>
      </w:r>
      <w:r w:rsidR="00B84022">
        <w:t>(</w:t>
      </w:r>
      <w:r w:rsidR="00B84022" w:rsidRPr="00B84022">
        <w:rPr>
          <w:i/>
        </w:rPr>
        <w:t>CYP</w:t>
      </w:r>
      <w:r w:rsidR="00B84022">
        <w:t xml:space="preserve">) gene </w:t>
      </w:r>
      <w:r>
        <w:t xml:space="preserve">family and is located within a cluster </w:t>
      </w:r>
      <w:r w:rsidR="00CB5BB4">
        <w:t xml:space="preserve">of </w:t>
      </w:r>
      <w:r w:rsidR="00B84022" w:rsidRPr="00B84022">
        <w:rPr>
          <w:i/>
        </w:rPr>
        <w:t>CYP</w:t>
      </w:r>
      <w:r w:rsidR="00B84022">
        <w:t xml:space="preserve"> genes on </w:t>
      </w:r>
      <w:r>
        <w:t>chromosome 17qB1</w:t>
      </w:r>
      <w:r w:rsidR="00097F66">
        <w:t>. Interestingly, this gene has</w:t>
      </w:r>
      <w:r>
        <w:t xml:space="preserve"> been recently duplicated as indicated by the</w:t>
      </w:r>
      <w:r w:rsidR="00CB5BB4">
        <w:t xml:space="preserve"> presence of a homologous gene (</w:t>
      </w:r>
      <w:r w:rsidR="00CB5BB4" w:rsidRPr="005801CE">
        <w:rPr>
          <w:i/>
        </w:rPr>
        <w:t>Cyp4f16</w:t>
      </w:r>
      <w:r w:rsidR="00CB5BB4">
        <w:t>), which</w:t>
      </w:r>
      <w:r>
        <w:t xml:space="preserve"> is located about 85 kb upstream of </w:t>
      </w:r>
      <w:r w:rsidRPr="005801CE">
        <w:rPr>
          <w:i/>
        </w:rPr>
        <w:t>Gm9705</w:t>
      </w:r>
      <w:r>
        <w:t xml:space="preserve">. The homology between these genes spans the entire gene including introns and a 745 bp region upstream </w:t>
      </w:r>
      <w:r w:rsidR="00CB5BB4">
        <w:t>of the TSS. The MuLV-like</w:t>
      </w:r>
      <w:r>
        <w:t xml:space="preserve"> provirus and its putative PBS that is targeted by ZFP809 </w:t>
      </w:r>
      <w:r w:rsidR="00B84022">
        <w:t>are</w:t>
      </w:r>
      <w:r w:rsidR="001A135D">
        <w:t xml:space="preserve"> absent upstream of the </w:t>
      </w:r>
      <w:r w:rsidR="001A135D" w:rsidRPr="001A135D">
        <w:rPr>
          <w:i/>
        </w:rPr>
        <w:t>Cyp4f16</w:t>
      </w:r>
      <w:r w:rsidR="001A135D">
        <w:t xml:space="preserve"> gene. </w:t>
      </w:r>
      <w:r>
        <w:t xml:space="preserve">Unlike </w:t>
      </w:r>
      <w:r w:rsidRPr="00506C73">
        <w:rPr>
          <w:i/>
        </w:rPr>
        <w:t>Gm9705</w:t>
      </w:r>
      <w:r>
        <w:t xml:space="preserve">, </w:t>
      </w:r>
      <w:r w:rsidRPr="00506C73">
        <w:rPr>
          <w:i/>
        </w:rPr>
        <w:t>Cyp4f16</w:t>
      </w:r>
      <w:r>
        <w:t xml:space="preserve"> has an annotated </w:t>
      </w:r>
      <w:r w:rsidR="00275223">
        <w:t xml:space="preserve">gene </w:t>
      </w:r>
      <w:r>
        <w:t>o</w:t>
      </w:r>
      <w:r w:rsidR="00275223">
        <w:t>rthologue in the rat genome (</w:t>
      </w:r>
      <w:r w:rsidR="00275223" w:rsidRPr="00275223">
        <w:rPr>
          <w:i/>
        </w:rPr>
        <w:t>Cyp</w:t>
      </w:r>
      <w:r w:rsidRPr="00275223">
        <w:rPr>
          <w:i/>
        </w:rPr>
        <w:t>4f5</w:t>
      </w:r>
      <w:r>
        <w:t xml:space="preserve">). The protein encoded by </w:t>
      </w:r>
      <w:r w:rsidRPr="005801CE">
        <w:rPr>
          <w:i/>
        </w:rPr>
        <w:t>Gm9705</w:t>
      </w:r>
      <w:r>
        <w:t xml:space="preserve"> is 22 amino acids shorter </w:t>
      </w:r>
      <w:r w:rsidR="00275223">
        <w:t xml:space="preserve">than CYP4f16 and CYP4f5 than </w:t>
      </w:r>
      <w:r>
        <w:t xml:space="preserve">but otherwise 94% identical </w:t>
      </w:r>
      <w:r w:rsidR="00275223">
        <w:t>to</w:t>
      </w:r>
      <w:r>
        <w:t xml:space="preserve"> CYP4f16. </w:t>
      </w:r>
      <w:r w:rsidR="001A135D">
        <w:t>Wh</w:t>
      </w:r>
      <w:r w:rsidR="00097F66">
        <w:t>ile</w:t>
      </w:r>
      <w:r w:rsidR="001A135D">
        <w:t xml:space="preserve"> it seems clear that the </w:t>
      </w:r>
      <w:r w:rsidR="001A135D" w:rsidRPr="00506C73">
        <w:rPr>
          <w:i/>
        </w:rPr>
        <w:t>Gm9705</w:t>
      </w:r>
      <w:r w:rsidR="001A135D">
        <w:t>/</w:t>
      </w:r>
      <w:r w:rsidR="001A135D" w:rsidRPr="00506C73">
        <w:rPr>
          <w:i/>
        </w:rPr>
        <w:t>Cyp4f16</w:t>
      </w:r>
      <w:r w:rsidR="001A135D">
        <w:t xml:space="preserve"> gene duplication has occurred after the mouse-rat spit</w:t>
      </w:r>
      <w:r w:rsidR="00EF1106">
        <w:t xml:space="preserve"> (as shown in the </w:t>
      </w:r>
      <w:proofErr w:type="spellStart"/>
      <w:r w:rsidR="00EF1106" w:rsidRPr="00006253">
        <w:t>Ensembl</w:t>
      </w:r>
      <w:proofErr w:type="spellEnd"/>
      <w:r w:rsidR="00EF1106">
        <w:t xml:space="preserve"> database)</w:t>
      </w:r>
      <w:r w:rsidR="001A135D">
        <w:t xml:space="preserve">, the exact time point of this event is unknown. We therefore attempted to estimate the time of the gene duplication by determining the substitution rates between </w:t>
      </w:r>
      <w:r w:rsidR="001A135D" w:rsidRPr="00EB7F7E">
        <w:rPr>
          <w:i/>
        </w:rPr>
        <w:t>Gm9705</w:t>
      </w:r>
      <w:r w:rsidR="001A135D">
        <w:t xml:space="preserve"> and </w:t>
      </w:r>
      <w:r w:rsidR="001A135D" w:rsidRPr="00EB7F7E">
        <w:rPr>
          <w:i/>
        </w:rPr>
        <w:t>Cyp4f16</w:t>
      </w:r>
      <w:r w:rsidR="001A135D">
        <w:t xml:space="preserve"> coding regions. We determined </w:t>
      </w:r>
      <w:proofErr w:type="spellStart"/>
      <w:proofErr w:type="gramStart"/>
      <w:r w:rsidR="001A135D">
        <w:t>dN</w:t>
      </w:r>
      <w:proofErr w:type="spellEnd"/>
      <w:proofErr w:type="gramEnd"/>
      <w:r w:rsidR="001A135D">
        <w:t xml:space="preserve"> and </w:t>
      </w:r>
      <w:proofErr w:type="spellStart"/>
      <w:r w:rsidR="001A135D">
        <w:t>dS</w:t>
      </w:r>
      <w:proofErr w:type="spellEnd"/>
      <w:r w:rsidR="001A135D">
        <w:t xml:space="preserve"> rates of 0.031 and 0.080, respectively. Assuming that the </w:t>
      </w:r>
      <w:proofErr w:type="spellStart"/>
      <w:r w:rsidR="001A135D">
        <w:t>dS</w:t>
      </w:r>
      <w:proofErr w:type="spellEnd"/>
      <w:r w:rsidR="001A135D">
        <w:t xml:space="preserve"> rate </w:t>
      </w:r>
      <w:r w:rsidR="00EB7F7E">
        <w:t>between</w:t>
      </w:r>
      <w:r w:rsidR="001A135D">
        <w:t xml:space="preserve"> </w:t>
      </w:r>
      <w:r w:rsidR="00191025">
        <w:t>duplicated genes is</w:t>
      </w:r>
      <w:r w:rsidR="001A135D">
        <w:t xml:space="preserve"> </w:t>
      </w:r>
      <w:r w:rsidR="00191025">
        <w:t xml:space="preserve">comparable to the </w:t>
      </w:r>
      <w:proofErr w:type="spellStart"/>
      <w:r w:rsidR="00191025">
        <w:t>dS</w:t>
      </w:r>
      <w:proofErr w:type="spellEnd"/>
      <w:r w:rsidR="00191025">
        <w:t xml:space="preserve"> rate </w:t>
      </w:r>
      <w:r w:rsidR="00EB7F7E">
        <w:t>between gene</w:t>
      </w:r>
      <w:r w:rsidR="00191025">
        <w:t xml:space="preserve"> orthologues in different species</w:t>
      </w:r>
      <w:r w:rsidR="001A135D">
        <w:t xml:space="preserve"> we compared this value with the </w:t>
      </w:r>
      <w:proofErr w:type="spellStart"/>
      <w:r w:rsidR="001A135D">
        <w:t>dS</w:t>
      </w:r>
      <w:proofErr w:type="spellEnd"/>
      <w:r w:rsidR="001A135D">
        <w:t xml:space="preserve"> </w:t>
      </w:r>
      <w:r w:rsidR="001A135D">
        <w:lastRenderedPageBreak/>
        <w:t xml:space="preserve">values that were determined for the DNA binding region of </w:t>
      </w:r>
      <w:r w:rsidR="001A135D" w:rsidRPr="00B43400">
        <w:rPr>
          <w:i/>
        </w:rPr>
        <w:t>Zfp809</w:t>
      </w:r>
      <w:r w:rsidR="001A135D">
        <w:t xml:space="preserve"> </w:t>
      </w:r>
      <w:r w:rsidR="00EB7F7E">
        <w:t xml:space="preserve">in various </w:t>
      </w:r>
      <w:proofErr w:type="spellStart"/>
      <w:r w:rsidR="00EB7F7E" w:rsidRPr="00EB7F7E">
        <w:rPr>
          <w:i/>
        </w:rPr>
        <w:t>Mus</w:t>
      </w:r>
      <w:proofErr w:type="spellEnd"/>
      <w:r w:rsidR="00EB7F7E">
        <w:t xml:space="preserve"> species </w:t>
      </w:r>
      <w:r w:rsidR="001A135D">
        <w:t>(</w:t>
      </w:r>
      <w:r w:rsidR="00EF1106">
        <w:t>Table 2.2</w:t>
      </w:r>
      <w:r w:rsidR="001A135D">
        <w:t xml:space="preserve">). </w:t>
      </w:r>
      <w:r w:rsidR="00EF1106">
        <w:t xml:space="preserve">According to this estimation, the </w:t>
      </w:r>
      <w:r w:rsidR="00EF1106" w:rsidRPr="00506C73">
        <w:rPr>
          <w:i/>
        </w:rPr>
        <w:t>Gm9705</w:t>
      </w:r>
      <w:r w:rsidR="00EF1106">
        <w:t>/</w:t>
      </w:r>
      <w:r w:rsidR="00EF1106" w:rsidRPr="00506C73">
        <w:rPr>
          <w:i/>
        </w:rPr>
        <w:t>Cyp4f16</w:t>
      </w:r>
      <w:r w:rsidR="00EF1106">
        <w:t xml:space="preserve"> gene duplication</w:t>
      </w:r>
      <w:r w:rsidR="0027100A">
        <w:t xml:space="preserve"> may have occurred </w:t>
      </w:r>
      <w:r w:rsidR="00092BB2">
        <w:t>at approximately</w:t>
      </w:r>
      <w:r w:rsidR="0027100A">
        <w:t xml:space="preserve"> the </w:t>
      </w:r>
      <w:r w:rsidR="00092BB2">
        <w:t xml:space="preserve">same </w:t>
      </w:r>
      <w:r w:rsidR="0027100A">
        <w:t xml:space="preserve">time </w:t>
      </w:r>
      <w:r w:rsidR="00800255">
        <w:t>as the</w:t>
      </w:r>
      <w:r w:rsidR="0027100A">
        <w:t xml:space="preserve"> </w:t>
      </w:r>
      <w:r w:rsidR="0027100A" w:rsidRPr="00092BB2">
        <w:rPr>
          <w:i/>
        </w:rPr>
        <w:t>M. musculus</w:t>
      </w:r>
      <w:r w:rsidR="0027100A">
        <w:t xml:space="preserve"> / </w:t>
      </w:r>
      <w:r w:rsidR="0027100A" w:rsidRPr="00092BB2">
        <w:rPr>
          <w:i/>
        </w:rPr>
        <w:t>M. caroli</w:t>
      </w:r>
      <w:r w:rsidR="0027100A">
        <w:t xml:space="preserve"> split</w:t>
      </w:r>
      <w:r w:rsidR="00092BB2">
        <w:t xml:space="preserve"> and therefore </w:t>
      </w:r>
      <w:r w:rsidR="00EB7F7E">
        <w:t>relatively recently in history.</w:t>
      </w:r>
    </w:p>
    <w:p w:rsidR="00715D71" w:rsidRDefault="009D5F33" w:rsidP="00715D71">
      <w:pPr>
        <w:pStyle w:val="Heading2"/>
      </w:pPr>
      <w:bookmarkStart w:id="57" w:name="_Toc343249347"/>
      <w:r>
        <w:t>Discussion</w:t>
      </w:r>
      <w:bookmarkEnd w:id="57"/>
    </w:p>
    <w:p w:rsidR="00D02317" w:rsidRDefault="0002610A" w:rsidP="00492597">
      <w:r>
        <w:t>I</w:t>
      </w:r>
      <w:r w:rsidR="006729D9">
        <w:t>n chapter 3</w:t>
      </w:r>
      <w:r>
        <w:t>, we have shown</w:t>
      </w:r>
      <w:r w:rsidR="006729D9">
        <w:t xml:space="preserve"> that</w:t>
      </w:r>
      <w:r w:rsidR="00EC6985">
        <w:t xml:space="preserve"> </w:t>
      </w:r>
      <w:r w:rsidR="006729D9">
        <w:t>several ERV groups</w:t>
      </w:r>
      <w:r w:rsidR="00052255">
        <w:t xml:space="preserve"> with Pro-PBS sequences are not upregulated in F9 cells upon ZFP809 knock</w:t>
      </w:r>
      <w:r w:rsidR="009C544A">
        <w:t>-</w:t>
      </w:r>
      <w:r w:rsidR="00052255">
        <w:t xml:space="preserve">down by </w:t>
      </w:r>
      <w:proofErr w:type="spellStart"/>
      <w:r w:rsidR="00052255">
        <w:t>shRNA</w:t>
      </w:r>
      <w:proofErr w:type="spellEnd"/>
      <w:r w:rsidR="00052255">
        <w:t>. As we have speculated in the previous chapter, the lack of ERV reactivation in F9 cells upon ZFP809 knock</w:t>
      </w:r>
      <w:r w:rsidR="00EB7F7E">
        <w:t>-</w:t>
      </w:r>
      <w:r w:rsidR="00052255">
        <w:t xml:space="preserve">down might be due to inheritable silencing that is initiated by ZFP809 and does not require the presence of the protein once established. This does not seem to apply </w:t>
      </w:r>
      <w:r w:rsidR="00C97C10">
        <w:t xml:space="preserve">for these ERVs </w:t>
      </w:r>
      <w:r w:rsidR="00052255">
        <w:t xml:space="preserve">since we observed that also a </w:t>
      </w:r>
      <w:r w:rsidR="00C97C10">
        <w:t>complete</w:t>
      </w:r>
      <w:r w:rsidR="00052255">
        <w:t xml:space="preserve"> knock-out of ZFP809 in ES cells was not sufficient to induce expression of any of the tested ERVs. </w:t>
      </w:r>
      <w:r w:rsidR="00071E19">
        <w:t>Unlike in</w:t>
      </w:r>
      <w:r w:rsidR="00071E19">
        <w:rPr>
          <w:i/>
        </w:rPr>
        <w:t xml:space="preserve"> </w:t>
      </w:r>
      <w:r w:rsidR="00071E19" w:rsidRPr="00FB29C3">
        <w:rPr>
          <w:i/>
        </w:rPr>
        <w:t>Zfp809</w:t>
      </w:r>
      <w:r w:rsidR="00071E19" w:rsidRPr="00FB29C3">
        <w:rPr>
          <w:i/>
          <w:vertAlign w:val="superscript"/>
        </w:rPr>
        <w:t>-/-</w:t>
      </w:r>
      <w:r w:rsidR="00071E19">
        <w:t xml:space="preserve"> ES cells, VL30-Pro elements were strongly upregulated in </w:t>
      </w:r>
      <w:r w:rsidR="00071E19" w:rsidRPr="00FB29C3">
        <w:rPr>
          <w:i/>
        </w:rPr>
        <w:t>Zfp809</w:t>
      </w:r>
      <w:r w:rsidR="00071E19" w:rsidRPr="00FB29C3">
        <w:rPr>
          <w:i/>
          <w:vertAlign w:val="superscript"/>
        </w:rPr>
        <w:t>-/-</w:t>
      </w:r>
      <w:r w:rsidR="00071E19">
        <w:t xml:space="preserve"> MEFs and </w:t>
      </w:r>
      <w:r w:rsidR="00C97C10">
        <w:t>hematopoietic</w:t>
      </w:r>
      <w:r w:rsidR="00071E19">
        <w:t xml:space="preserve"> cells of </w:t>
      </w:r>
      <w:r w:rsidR="00071E19" w:rsidRPr="00FB29C3">
        <w:rPr>
          <w:i/>
        </w:rPr>
        <w:t>Zfp809</w:t>
      </w:r>
      <w:r w:rsidR="00071E19" w:rsidRPr="00FB29C3">
        <w:rPr>
          <w:i/>
          <w:vertAlign w:val="superscript"/>
        </w:rPr>
        <w:t>-/-</w:t>
      </w:r>
      <w:r w:rsidR="00071E19">
        <w:rPr>
          <w:i/>
        </w:rPr>
        <w:t xml:space="preserve"> </w:t>
      </w:r>
      <w:r w:rsidR="00071E19">
        <w:t xml:space="preserve">mice. This indicates that either ZFP809-independent silencing mechanism that are active in ES cells but not MEFs or </w:t>
      </w:r>
      <w:r w:rsidR="00C97C10">
        <w:t>hematopoietic</w:t>
      </w:r>
      <w:r w:rsidR="00071E19">
        <w:t xml:space="preserve"> cells repress transcription of these elements, or that transcription factors required for full VL30-Pro expression are not present in ES cells.</w:t>
      </w:r>
      <w:r w:rsidR="00D02317">
        <w:t xml:space="preserve"> </w:t>
      </w:r>
      <w:r w:rsidR="00071E19">
        <w:t>It remains unknown whether the lack of transcriptional upreg</w:t>
      </w:r>
      <w:r w:rsidR="0029247C">
        <w:t>ulation of the other tested ERV g</w:t>
      </w:r>
      <w:r w:rsidR="00C97C10">
        <w:t>r</w:t>
      </w:r>
      <w:r w:rsidR="0029247C">
        <w:t>oups</w:t>
      </w:r>
      <w:r w:rsidR="00071E19">
        <w:t xml:space="preserve"> is due to degenerated retroviral enhancer elements, missing transcription factors or ZFP809-independent repression mechanisms. </w:t>
      </w:r>
    </w:p>
    <w:p w:rsidR="006729D9" w:rsidRDefault="00FB29C3" w:rsidP="00492597">
      <w:r>
        <w:t xml:space="preserve">VL30-Pro repression in MEFS </w:t>
      </w:r>
      <w:r w:rsidR="00D02317">
        <w:t>might be</w:t>
      </w:r>
      <w:r>
        <w:t xml:space="preserve"> mediated via </w:t>
      </w:r>
      <w:r w:rsidR="006729D9">
        <w:t>ZFP809/</w:t>
      </w:r>
      <w:r>
        <w:t>TRIM28 binding and subsequent histone methylations or</w:t>
      </w:r>
      <w:r w:rsidR="007E0D8A">
        <w:t xml:space="preserve"> </w:t>
      </w:r>
      <w:r w:rsidR="00D02317">
        <w:t>be</w:t>
      </w:r>
      <w:r w:rsidR="007E0D8A">
        <w:t xml:space="preserve"> </w:t>
      </w:r>
      <w:r w:rsidR="006729D9">
        <w:t xml:space="preserve">merely </w:t>
      </w:r>
      <w:r w:rsidR="007E0D8A">
        <w:t>the consequence of inheritable silencing earlier in development. Although H3K9me3 marks have been reported</w:t>
      </w:r>
      <w:r w:rsidR="00EB7F7E">
        <w:t xml:space="preserve"> at ERVs</w:t>
      </w:r>
      <w:r w:rsidR="007E0D8A">
        <w:t xml:space="preserve"> in MEFs </w:t>
      </w:r>
      <w:r w:rsidR="007E0D8A">
        <w:fldChar w:fldCharType="begin"/>
      </w:r>
      <w:r w:rsidR="00DD31E9">
        <w:instrText xml:space="preserve"> ADDIN EN.CITE &lt;EndNote&gt;&lt;Cite&gt;&lt;Author&gt;Day&lt;/Author&gt;&lt;Year&gt;2010&lt;/Year&gt;&lt;RecNum&gt;71&lt;/RecNum&gt;&lt;DisplayText&gt;[72]&lt;/DisplayText&gt;&lt;record&gt;&lt;rec-number&gt;71&lt;/rec-number&gt;&lt;foreign-keys&gt;&lt;key app="EN" db-id="tzfp5vpxsp522xeefx3xp5rdz9ar9fwxdeax"&gt;71&lt;/key&gt;&lt;/foreign-keys&gt;&lt;ref-type name="Journal Article"&gt;17&lt;/ref-type&gt;&lt;contributors&gt;&lt;authors&gt;&lt;author&gt;Day, D. S.&lt;/author&gt;&lt;author&gt;Luquette, L. J.&lt;/author&gt;&lt;author&gt;Park, P. J.&lt;/author&gt;&lt;author&gt;Kharchenko, P. V.&lt;/author&gt;&lt;/authors&gt;&lt;/contributors&gt;&lt;auth-address&gt;Harvard-MIT Health Sciences and Technology, 77 Massachusetts Avenue, Cambridge, MA 02139, USA.&lt;/auth-address&gt;&lt;titles&gt;&lt;title&gt;Estimating enrichment of repetitive elements from high-throughput sequence data&lt;/title&gt;&lt;secondary-title&gt;Genome Biol&lt;/secondary-title&gt;&lt;/titles&gt;&lt;periodical&gt;&lt;full-title&gt;Genome Biol&lt;/full-title&gt;&lt;/periodical&gt;&lt;pages&gt;R69&lt;/pages&gt;&lt;volume&gt;11&lt;/volume&gt;&lt;number&gt;6&lt;/number&gt;&lt;edition&gt;2010/06/30&lt;/edition&gt;&lt;keywords&gt;&lt;keyword&gt;Animals&lt;/keyword&gt;&lt;keyword&gt;Base Sequence&lt;/keyword&gt;&lt;keyword&gt;CD4-Positive T-Lymphocytes/metabolism&lt;/keyword&gt;&lt;keyword&gt;Cell Line&lt;/keyword&gt;&lt;keyword&gt;*Databases, Nucleic Acid&lt;/keyword&gt;&lt;keyword&gt;Embryo, Mammalian/cytology&lt;/keyword&gt;&lt;keyword&gt;Fibroblasts/metabolism&lt;/keyword&gt;&lt;keyword&gt;High-Throughput Screening Assays/*methods&lt;/keyword&gt;&lt;keyword&gt;Histones/metabolism&lt;/keyword&gt;&lt;keyword&gt;Humans&lt;/keyword&gt;&lt;keyword&gt;Mice&lt;/keyword&gt;&lt;keyword&gt;Phylogeny&lt;/keyword&gt;&lt;keyword&gt;Protein Processing, Post-Translational&lt;/keyword&gt;&lt;keyword&gt;Repetitive Sequences, Nucleic Acid/*genetics&lt;/keyword&gt;&lt;keyword&gt;Sequence Analysis, DNA/*methods&lt;/keyword&gt;&lt;/keywords&gt;&lt;dates&gt;&lt;year&gt;2010&lt;/year&gt;&lt;/dates&gt;&lt;isbn&gt;1465-6914 (Electronic)&amp;#xD;1465-6906 (Linking)&lt;/isbn&gt;&lt;accession-num&gt;20584328&lt;/accession-num&gt;&lt;urls&gt;&lt;related-urls&gt;&lt;url&gt;http://www.ncbi.nlm.nih.gov/pubmed/20584328&lt;/url&gt;&lt;/related-urls&gt;&lt;/urls&gt;&lt;custom2&gt;2911117&lt;/custom2&gt;&lt;electronic-resource-num&gt;gb-2010-11-6-r69 [pii]&amp;#xD;10.1186/gb-2010-11-6-r69&lt;/electronic-resource-num&gt;&lt;language&gt;eng&lt;/language&gt;&lt;/record&gt;&lt;/Cite&gt;&lt;/EndNote&gt;</w:instrText>
      </w:r>
      <w:r w:rsidR="007E0D8A">
        <w:fldChar w:fldCharType="separate"/>
      </w:r>
      <w:r w:rsidR="00DD31E9">
        <w:rPr>
          <w:noProof/>
        </w:rPr>
        <w:t>[</w:t>
      </w:r>
      <w:hyperlink w:anchor="_ENREF_72" w:tooltip="Day, 2010 #71" w:history="1">
        <w:r w:rsidR="001526E9">
          <w:rPr>
            <w:noProof/>
          </w:rPr>
          <w:t>72</w:t>
        </w:r>
      </w:hyperlink>
      <w:r w:rsidR="00DD31E9">
        <w:rPr>
          <w:noProof/>
        </w:rPr>
        <w:t>]</w:t>
      </w:r>
      <w:r w:rsidR="007E0D8A">
        <w:fldChar w:fldCharType="end"/>
      </w:r>
      <w:r w:rsidR="007E0D8A">
        <w:t xml:space="preserve">, this </w:t>
      </w:r>
      <w:r w:rsidR="00550416">
        <w:t>histone methylation</w:t>
      </w:r>
      <w:r w:rsidR="007E0D8A">
        <w:t xml:space="preserve"> and TRIM28</w:t>
      </w:r>
      <w:r w:rsidR="00550416">
        <w:t xml:space="preserve"> binding seemed to </w:t>
      </w:r>
      <w:r w:rsidR="00BB5E68">
        <w:t xml:space="preserve">be </w:t>
      </w:r>
      <w:r w:rsidR="00550416">
        <w:t>absent at ERVs</w:t>
      </w:r>
      <w:r w:rsidR="007E0D8A">
        <w:t xml:space="preserve"> in MEFS in </w:t>
      </w:r>
      <w:r w:rsidR="001427BE">
        <w:t xml:space="preserve">a </w:t>
      </w:r>
      <w:r w:rsidR="007E0D8A">
        <w:t xml:space="preserve">recent study </w:t>
      </w:r>
      <w:r w:rsidR="007E0D8A">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 </w:instrText>
      </w:r>
      <w:r w:rsidR="00DD31E9">
        <w:fldChar w:fldCharType="begin">
          <w:fldData xml:space="preserve">PEVuZE5vdGU+PENpdGU+PEF1dGhvcj5NYXRzdWk8L0F1dGhvcj48WWVhcj4yMDEwPC9ZZWFyPjxS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</w:fldData>
        </w:fldChar>
      </w:r>
      <w:r w:rsidR="00DD31E9">
        <w:instrText xml:space="preserve"> ADDIN EN.CITE.DATA </w:instrText>
      </w:r>
      <w:r w:rsidR="00DD31E9">
        <w:fldChar w:fldCharType="end"/>
      </w:r>
      <w:r w:rsidR="007E0D8A">
        <w:fldChar w:fldCharType="separate"/>
      </w:r>
      <w:r w:rsidR="00DD31E9">
        <w:rPr>
          <w:noProof/>
        </w:rPr>
        <w:t>[</w:t>
      </w:r>
      <w:hyperlink w:anchor="_ENREF_77" w:tooltip="Matsui, 2010 #76" w:history="1">
        <w:r w:rsidR="001526E9">
          <w:rPr>
            <w:noProof/>
          </w:rPr>
          <w:t>77</w:t>
        </w:r>
      </w:hyperlink>
      <w:r w:rsidR="00DD31E9">
        <w:rPr>
          <w:noProof/>
        </w:rPr>
        <w:t>]</w:t>
      </w:r>
      <w:r w:rsidR="007E0D8A">
        <w:fldChar w:fldCharType="end"/>
      </w:r>
      <w:r w:rsidR="007E0D8A">
        <w:t>.</w:t>
      </w:r>
      <w:r w:rsidR="00715D71">
        <w:t xml:space="preserve"> However, it </w:t>
      </w:r>
      <w:r w:rsidR="00EB7F7E">
        <w:t>is possible</w:t>
      </w:r>
      <w:r w:rsidR="00715D71">
        <w:t xml:space="preserve"> that a small subset of ERVs </w:t>
      </w:r>
      <w:r w:rsidR="001427BE">
        <w:t>containing a strong repressor binding site, such as the Pro-PBS</w:t>
      </w:r>
      <w:r w:rsidR="00550416">
        <w:t>,</w:t>
      </w:r>
      <w:r w:rsidR="001427BE">
        <w:t xml:space="preserve"> re</w:t>
      </w:r>
      <w:r w:rsidR="00E41E86">
        <w:t>tains</w:t>
      </w:r>
      <w:r w:rsidR="001427BE">
        <w:t xml:space="preserve"> repressive histone methylations </w:t>
      </w:r>
      <w:r w:rsidR="00550416">
        <w:t xml:space="preserve">in MEFs </w:t>
      </w:r>
      <w:r w:rsidR="001427BE">
        <w:t xml:space="preserve">that are lost on other ERVs upon differentiation. </w:t>
      </w:r>
      <w:r>
        <w:t xml:space="preserve">The observation that VL30-Pro elements are more strongly upregulated upon DNA demethylation in </w:t>
      </w:r>
      <w:r w:rsidRPr="00FB29C3">
        <w:rPr>
          <w:i/>
        </w:rPr>
        <w:t>Zfp80</w:t>
      </w:r>
      <w:r>
        <w:rPr>
          <w:i/>
          <w:vertAlign w:val="superscript"/>
        </w:rPr>
        <w:t>+</w:t>
      </w:r>
      <w:r w:rsidRPr="00FB29C3">
        <w:rPr>
          <w:i/>
          <w:vertAlign w:val="superscript"/>
        </w:rPr>
        <w:t>/-</w:t>
      </w:r>
      <w:r>
        <w:t xml:space="preserve"> MEFs than in </w:t>
      </w:r>
      <w:r w:rsidRPr="00FB29C3">
        <w:rPr>
          <w:i/>
        </w:rPr>
        <w:t>Zfp809</w:t>
      </w:r>
      <w:r w:rsidRPr="00FB29C3">
        <w:rPr>
          <w:i/>
          <w:vertAlign w:val="superscript"/>
        </w:rPr>
        <w:t>-/-</w:t>
      </w:r>
      <w:r>
        <w:t xml:space="preserve"> MEFs suggests that ZFP809 mediated silencing may</w:t>
      </w:r>
      <w:r w:rsidR="001427BE">
        <w:t xml:space="preserve"> also</w:t>
      </w:r>
      <w:r>
        <w:t xml:space="preserve"> </w:t>
      </w:r>
      <w:r w:rsidR="00EB7F7E">
        <w:t>induce</w:t>
      </w:r>
      <w:r>
        <w:t xml:space="preserve"> DNA methylation in these cells.</w:t>
      </w:r>
      <w:r w:rsidR="001427BE">
        <w:t xml:space="preserve"> </w:t>
      </w:r>
      <w:r w:rsidR="0029247C">
        <w:t>F</w:t>
      </w:r>
      <w:r w:rsidR="00EB7F7E">
        <w:t xml:space="preserve">urther </w:t>
      </w:r>
      <w:r w:rsidR="00D754BC">
        <w:t>analysis of</w:t>
      </w:r>
      <w:r w:rsidR="00EB7F7E">
        <w:t xml:space="preserve"> </w:t>
      </w:r>
      <w:r w:rsidR="00D02317">
        <w:t xml:space="preserve">histone modifications and the </w:t>
      </w:r>
      <w:r w:rsidR="00EB7F7E">
        <w:t xml:space="preserve">DNA methylation status of VL30-elements in wild-type and </w:t>
      </w:r>
      <w:r w:rsidR="00EB7F7E" w:rsidRPr="00FB29C3">
        <w:rPr>
          <w:i/>
        </w:rPr>
        <w:t>Zfp809</w:t>
      </w:r>
      <w:r w:rsidR="00EB7F7E" w:rsidRPr="00FB29C3">
        <w:rPr>
          <w:i/>
          <w:vertAlign w:val="superscript"/>
        </w:rPr>
        <w:t>-/-</w:t>
      </w:r>
      <w:r w:rsidR="00EB7F7E">
        <w:t xml:space="preserve"> MEFs</w:t>
      </w:r>
      <w:r w:rsidR="0029247C">
        <w:t xml:space="preserve"> will be required to clarify the mechanism </w:t>
      </w:r>
      <w:r w:rsidR="00C97C10">
        <w:t xml:space="preserve">behind the observed </w:t>
      </w:r>
      <w:r w:rsidR="0029247C">
        <w:t>ERV silencing in</w:t>
      </w:r>
      <w:r w:rsidR="00D754BC">
        <w:t xml:space="preserve"> </w:t>
      </w:r>
      <w:r w:rsidR="0029247C">
        <w:t>differentiated cells.</w:t>
      </w:r>
    </w:p>
    <w:p w:rsidR="00D02317" w:rsidRDefault="00492597" w:rsidP="00BD3985">
      <w:r>
        <w:lastRenderedPageBreak/>
        <w:t xml:space="preserve">IAPs and several other ERV families </w:t>
      </w:r>
      <w:r w:rsidR="00550416">
        <w:t>have been</w:t>
      </w:r>
      <w:r>
        <w:t xml:space="preserve"> shown to be upregula</w:t>
      </w:r>
      <w:r w:rsidR="007E0D8A">
        <w:t>ted in TRIM28 knock</w:t>
      </w:r>
      <w:r w:rsidR="00EB7F7E">
        <w:t>-</w:t>
      </w:r>
      <w:r w:rsidR="007E0D8A">
        <w:t xml:space="preserve">out ES cells </w:t>
      </w:r>
      <w:r w:rsidR="001427BE">
        <w:t>but</w:t>
      </w:r>
      <w:r w:rsidR="007E0D8A">
        <w:t xml:space="preserve"> n</w:t>
      </w:r>
      <w:r>
        <w:t xml:space="preserve">o IAP upregulation </w:t>
      </w:r>
      <w:r w:rsidR="007E0D8A">
        <w:t xml:space="preserve">was observed </w:t>
      </w:r>
      <w:r>
        <w:t>in TRIM28 knock</w:t>
      </w:r>
      <w:r w:rsidR="0029247C">
        <w:t>-</w:t>
      </w:r>
      <w:r>
        <w:t>out MEFs</w:t>
      </w:r>
      <w:r w:rsidR="007E0D8A">
        <w:t xml:space="preserve"> </w:t>
      </w:r>
      <w:r w:rsidR="007E0D8A">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7E0D8A">
        <w:fldChar w:fldCharType="separate"/>
      </w:r>
      <w:r w:rsidR="00DD31E9">
        <w:rPr>
          <w:noProof/>
        </w:rPr>
        <w:t>[</w:t>
      </w:r>
      <w:hyperlink w:anchor="_ENREF_95" w:tooltip="Rowe, 2010 #95" w:history="1">
        <w:r w:rsidR="001526E9">
          <w:rPr>
            <w:noProof/>
          </w:rPr>
          <w:t>95</w:t>
        </w:r>
      </w:hyperlink>
      <w:r w:rsidR="00DD31E9">
        <w:rPr>
          <w:noProof/>
        </w:rPr>
        <w:t>]</w:t>
      </w:r>
      <w:r w:rsidR="007E0D8A">
        <w:fldChar w:fldCharType="end"/>
      </w:r>
      <w:r>
        <w:t xml:space="preserve">. </w:t>
      </w:r>
      <w:r w:rsidR="001427BE">
        <w:t xml:space="preserve">Although ERV upregulation </w:t>
      </w:r>
      <w:r w:rsidR="00EB7F7E">
        <w:t xml:space="preserve">in </w:t>
      </w:r>
      <w:r w:rsidR="001427BE">
        <w:t>TRIM28 knock</w:t>
      </w:r>
      <w:r w:rsidR="00EB7F7E">
        <w:t>-</w:t>
      </w:r>
      <w:r w:rsidR="001427BE">
        <w:t>out MEFs has not been investigated by large-scale RNA sequencing, the authors concluded that TRIM28 dependent ERV silencing act</w:t>
      </w:r>
      <w:r w:rsidR="00E41E86">
        <w:t>s</w:t>
      </w:r>
      <w:r w:rsidR="001427BE">
        <w:t xml:space="preserve"> primarily in ES cells</w:t>
      </w:r>
      <w:r w:rsidR="009646ED">
        <w:t xml:space="preserve"> </w:t>
      </w:r>
      <w:r w:rsidR="009646ED">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 </w:instrText>
      </w:r>
      <w:r w:rsidR="00DD31E9">
        <w:fldChar w:fldCharType="begin">
          <w:fldData xml:space="preserve">PEVuZE5vdGU+PENpdGU+PEF1dGhvcj5Sb3dlPC9BdXRob3I+PFllYXI+MjAxMDwvWWVhcj48UmVj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</w:fldData>
        </w:fldChar>
      </w:r>
      <w:r w:rsidR="00DD31E9">
        <w:instrText xml:space="preserve"> ADDIN EN.CITE.DATA </w:instrText>
      </w:r>
      <w:r w:rsidR="00DD31E9">
        <w:fldChar w:fldCharType="end"/>
      </w:r>
      <w:r w:rsidR="009646ED">
        <w:fldChar w:fldCharType="separate"/>
      </w:r>
      <w:r w:rsidR="00DD31E9">
        <w:rPr>
          <w:noProof/>
        </w:rPr>
        <w:t>[</w:t>
      </w:r>
      <w:hyperlink w:anchor="_ENREF_95" w:tooltip="Rowe, 2010 #95" w:history="1">
        <w:r w:rsidR="001526E9">
          <w:rPr>
            <w:noProof/>
          </w:rPr>
          <w:t>95</w:t>
        </w:r>
      </w:hyperlink>
      <w:r w:rsidR="00DD31E9">
        <w:rPr>
          <w:noProof/>
        </w:rPr>
        <w:t>]</w:t>
      </w:r>
      <w:r w:rsidR="009646ED">
        <w:fldChar w:fldCharType="end"/>
      </w:r>
      <w:r w:rsidR="001427BE">
        <w:t xml:space="preserve">. </w:t>
      </w:r>
      <w:r w:rsidR="007E0D8A">
        <w:t xml:space="preserve">Our results </w:t>
      </w:r>
      <w:r w:rsidR="00D754BC">
        <w:t xml:space="preserve">strongly </w:t>
      </w:r>
      <w:r w:rsidR="007E0D8A">
        <w:t xml:space="preserve">indicate that TRIM/KRAB-ZFP mediated </w:t>
      </w:r>
      <w:r w:rsidR="00BB5E68">
        <w:t xml:space="preserve">ERV </w:t>
      </w:r>
      <w:r w:rsidR="007E0D8A">
        <w:t>repressio</w:t>
      </w:r>
      <w:r w:rsidR="001427BE">
        <w:t>n</w:t>
      </w:r>
      <w:r w:rsidR="00EB7F7E">
        <w:t xml:space="preserve"> is not </w:t>
      </w:r>
      <w:r w:rsidR="00BB5E68">
        <w:t>restricted to ES cells and may</w:t>
      </w:r>
      <w:r w:rsidR="00EB7F7E">
        <w:t xml:space="preserve"> also</w:t>
      </w:r>
      <w:r w:rsidR="00BB5E68">
        <w:t xml:space="preserve"> be</w:t>
      </w:r>
      <w:r w:rsidR="00EB7F7E">
        <w:t xml:space="preserve"> a common mechanism in differentiated cells.</w:t>
      </w:r>
      <w:r w:rsidR="00D754BC">
        <w:t xml:space="preserve"> </w:t>
      </w:r>
      <w:r w:rsidR="007E0D8A">
        <w:t xml:space="preserve">Interestingly, we also observed </w:t>
      </w:r>
      <w:r w:rsidR="00EB7F7E">
        <w:t xml:space="preserve">a </w:t>
      </w:r>
      <w:r w:rsidR="007E0D8A">
        <w:t>strong VL30-Pro reactivation in blood cells of adult mice</w:t>
      </w:r>
      <w:r w:rsidR="006164C6">
        <w:t xml:space="preserve">. This is not unexpected since it has been shown that Pro-PBS targeted silencing of retroviral vectors takes place in murine hematopoietic </w:t>
      </w:r>
      <w:r w:rsidR="0029247C">
        <w:t xml:space="preserve">stem </w:t>
      </w:r>
      <w:r w:rsidR="006164C6">
        <w:t>cell</w:t>
      </w:r>
      <w:r w:rsidR="0029247C">
        <w:t>s</w:t>
      </w:r>
      <w:r w:rsidR="006164C6">
        <w:t xml:space="preserve"> </w:t>
      </w:r>
      <w:r w:rsidR="006164C6">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instrText xml:space="preserve"> ADDIN EN.CITE </w:instrText>
      </w:r>
      <w:r w:rsidR="00DD31E9">
        <w:fldChar w:fldCharType="begin">
          <w:fldData xml:space="preserve">PEVuZE5vdGU+PENpdGU+PEF1dGhvcj5IYWFzPC9BdXRob3I+PFllYXI+MjAwMzwvWWVhcj48UmVj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</w:fldData>
        </w:fldChar>
      </w:r>
      <w:r w:rsidR="00DD31E9">
        <w:instrText xml:space="preserve"> ADDIN EN.CITE.DATA </w:instrText>
      </w:r>
      <w:r w:rsidR="00DD31E9">
        <w:fldChar w:fldCharType="end"/>
      </w:r>
      <w:r w:rsidR="006164C6">
        <w:fldChar w:fldCharType="separate"/>
      </w:r>
      <w:r w:rsidR="00DD31E9">
        <w:rPr>
          <w:noProof/>
        </w:rPr>
        <w:t>[</w:t>
      </w:r>
      <w:hyperlink w:anchor="_ENREF_85" w:tooltip="Haas, 2003 #85" w:history="1">
        <w:r w:rsidR="001526E9">
          <w:rPr>
            <w:noProof/>
          </w:rPr>
          <w:t>85</w:t>
        </w:r>
      </w:hyperlink>
      <w:r w:rsidR="00DD31E9">
        <w:rPr>
          <w:noProof/>
        </w:rPr>
        <w:t>]</w:t>
      </w:r>
      <w:r w:rsidR="006164C6">
        <w:fldChar w:fldCharType="end"/>
      </w:r>
      <w:r w:rsidR="006164C6">
        <w:t>. Since we analyse</w:t>
      </w:r>
      <w:r w:rsidR="0029247C">
        <w:t>d</w:t>
      </w:r>
      <w:r w:rsidR="006164C6">
        <w:t xml:space="preserve"> VL30-Pro expression in a mixed population of blood cells, </w:t>
      </w:r>
      <w:r w:rsidR="0029247C">
        <w:t>it remains unknown whether the</w:t>
      </w:r>
      <w:r w:rsidR="006164C6">
        <w:t xml:space="preserve"> observed </w:t>
      </w:r>
      <w:r w:rsidR="0029247C">
        <w:t xml:space="preserve">VL30-Pro </w:t>
      </w:r>
      <w:r w:rsidR="006164C6">
        <w:t>upregulation is limited to a certain cell type</w:t>
      </w:r>
      <w:r w:rsidR="0029247C">
        <w:t>, such as hematopoietic stem cells, or affects the majority of hematopoietic cell types</w:t>
      </w:r>
      <w:r w:rsidR="006164C6">
        <w:t xml:space="preserve">. </w:t>
      </w:r>
      <w:r w:rsidR="00550416">
        <w:t>However, these results indicate that VL30-Pro upregulation is not</w:t>
      </w:r>
      <w:r w:rsidR="00C97C10">
        <w:t xml:space="preserve"> restricted to ES and MEFs and i</w:t>
      </w:r>
      <w:r w:rsidR="00550416">
        <w:t>t will be therefore interesting to analyse ERV expression in a larger number of tissues and organs of ZFP809 knock-out mice.</w:t>
      </w:r>
      <w:r w:rsidR="007D0340">
        <w:t xml:space="preserve"> VL30-Pro element</w:t>
      </w:r>
      <w:r w:rsidR="00D754BC">
        <w:t>s</w:t>
      </w:r>
      <w:r w:rsidR="007D0340">
        <w:t xml:space="preserve"> only represent a small subgroup of VL30 ERVs, which usually use a </w:t>
      </w:r>
      <w:proofErr w:type="spellStart"/>
      <w:r w:rsidR="007D0340">
        <w:t>Gly</w:t>
      </w:r>
      <w:proofErr w:type="spellEnd"/>
      <w:r w:rsidR="007D0340">
        <w:t>-PBS for reverse transcription and are therefore most likely not derepressed upon ZFP809 knock</w:t>
      </w:r>
      <w:r w:rsidR="002E73B8">
        <w:t>-</w:t>
      </w:r>
      <w:r w:rsidR="007D0340">
        <w:t>out. As VL30 ERVs</w:t>
      </w:r>
      <w:r w:rsidR="009646ED">
        <w:t xml:space="preserve"> in general</w:t>
      </w:r>
      <w:r w:rsidR="007D0340">
        <w:t xml:space="preserve">, the VL30-Pro subgroup does not code for retroviral proteins and can therefore only </w:t>
      </w:r>
      <w:r w:rsidR="009646ED">
        <w:t>amplify</w:t>
      </w:r>
      <w:r w:rsidR="007D0340">
        <w:t xml:space="preserve"> if these proteins are provided by </w:t>
      </w:r>
      <w:r w:rsidR="007D0340" w:rsidRPr="007D0340">
        <w:rPr>
          <w:i/>
        </w:rPr>
        <w:t>in trans</w:t>
      </w:r>
      <w:r w:rsidR="007D0340">
        <w:t xml:space="preserve"> complementation</w:t>
      </w:r>
      <w:r w:rsidR="009646ED">
        <w:t>, or if the VL30 mRNA is co-packaged into viral particles derived from replication-competent retroviruses</w:t>
      </w:r>
      <w:r w:rsidR="00DD474E">
        <w:t xml:space="preserve"> </w:t>
      </w:r>
      <w:r w:rsidR="00DD474E">
        <w:fldChar w:fldCharType="begin"/>
      </w:r>
      <w:r w:rsidR="009646ED">
        <w:instrText xml:space="preserve"> ADDIN EN.CITE &lt;EndNote&gt;&lt;Cite&gt;&lt;Author&gt;French&lt;/Author&gt;&lt;Year&gt;1997&lt;/Year&gt;&lt;RecNum&gt;14&lt;/RecNum&gt;&lt;DisplayText&gt;[15]&lt;/DisplayText&gt;&lt;record&gt;&lt;rec-number&gt;14&lt;/rec-number&gt;&lt;foreign-keys&gt;&lt;key app="EN" db-id="tzfp5vpxsp522xeefx3xp5rdz9ar9fwxdeax"&gt;14&lt;/key&gt;&lt;/foreign-keys&gt;&lt;ref-type name="Journal Article"&gt;17&lt;/ref-type&gt;&lt;contributors&gt;&lt;authors&gt;&lt;author&gt;French, N. S.&lt;/author&gt;&lt;author&gt;Norton, J. D.&lt;/author&gt;&lt;/authors&gt;&lt;/contributors&gt;&lt;auth-address&gt;CRC Department of Gene Regulation, Paterson Institute for Cancer Research, Christie Hospital (NHS) Trust, Manchester, UK.&lt;/auth-address&gt;&lt;titles&gt;&lt;title&gt;Structure and functional properties of mouse VL30 retrotransposons&lt;/title&gt;&lt;secondary-title&gt;Biochim Biophys Acta&lt;/secondary-title&gt;&lt;/titles&gt;&lt;periodical&gt;&lt;full-title&gt;Biochim Biophys Acta&lt;/full-title&gt;&lt;/periodical&gt;&lt;pages&gt;33-47&lt;/pages&gt;&lt;volume&gt;1352&lt;/volume&gt;&lt;number&gt;1&lt;/number&gt;&lt;edition&gt;1997/05/02&lt;/edition&gt;&lt;keywords&gt;&lt;keyword&gt;Animals&lt;/keyword&gt;&lt;keyword&gt;Evolution, Molecular&lt;/keyword&gt;&lt;keyword&gt;Gammaretrovirus/genetics&lt;/keyword&gt;&lt;keyword&gt;Gene Expression Regulation&lt;/keyword&gt;&lt;keyword&gt;Mice&lt;/keyword&gt;&lt;keyword&gt;Retroelements/*genetics/physiology&lt;/keyword&gt;&lt;/keywords&gt;&lt;dates&gt;&lt;year&gt;1997&lt;/year&gt;&lt;pub-dates&gt;&lt;date&gt;May 2&lt;/date&gt;&lt;/pub-dates&gt;&lt;/dates&gt;&lt;isbn&gt;0006-3002 (Print)&amp;#xD;0006-3002 (Linking)&lt;/isbn&gt;&lt;accession-num&gt;9177481&lt;/accession-num&gt;&lt;urls&gt;&lt;related-urls&gt;&lt;url&gt;http://www.ncbi.nlm.nih.gov/pubmed/9177481&lt;/url&gt;&lt;/related-urls&gt;&lt;/urls&gt;&lt;electronic-resource-num&gt;S0167-4781(97)00009-2 [pii]&lt;/electronic-resource-num&gt;&lt;language&gt;eng&lt;/language&gt;&lt;/record&gt;&lt;/Cite&gt;&lt;/EndNote&gt;</w:instrText>
      </w:r>
      <w:r w:rsidR="00DD474E">
        <w:fldChar w:fldCharType="separate"/>
      </w:r>
      <w:r w:rsidR="00862627">
        <w:rPr>
          <w:noProof/>
        </w:rPr>
        <w:t>[</w:t>
      </w:r>
      <w:hyperlink w:anchor="_ENREF_15" w:tooltip="French, 1997 #14" w:history="1">
        <w:r w:rsidR="001526E9">
          <w:rPr>
            <w:noProof/>
          </w:rPr>
          <w:t>15</w:t>
        </w:r>
      </w:hyperlink>
      <w:r w:rsidR="00862627">
        <w:rPr>
          <w:noProof/>
        </w:rPr>
        <w:t>]</w:t>
      </w:r>
      <w:r w:rsidR="00DD474E">
        <w:fldChar w:fldCharType="end"/>
      </w:r>
      <w:r w:rsidR="00DD474E">
        <w:t xml:space="preserve">. It is therefore not surprising that we did not observe germ line amplification of these elements in ZFP809 knock-out mice. </w:t>
      </w:r>
      <w:r w:rsidR="00021B89">
        <w:t xml:space="preserve">VL30 elements have been shown to </w:t>
      </w:r>
      <w:r w:rsidR="00E56896">
        <w:t xml:space="preserve">regulate </w:t>
      </w:r>
      <w:proofErr w:type="spellStart"/>
      <w:r w:rsidR="00E56896">
        <w:t>steroidogenesis</w:t>
      </w:r>
      <w:proofErr w:type="spellEnd"/>
      <w:r w:rsidR="00E56896">
        <w:t xml:space="preserve"> and possibly other processes by forming a complex with a cellular protein </w:t>
      </w:r>
      <w:r w:rsidR="00E56896">
        <w:fldChar w:fldCharType="begin"/>
      </w:r>
      <w:r w:rsidR="009646ED">
        <w:instrText xml:space="preserve"> ADDIN EN.CITE &lt;EndNote&gt;&lt;Cite&gt;&lt;Author&gt;Song&lt;/Author&gt;&lt;Year&gt;2004&lt;/Year&gt;&lt;RecNum&gt;21&lt;/RecNum&gt;&lt;DisplayText&gt;[22]&lt;/DisplayText&gt;&lt;record&gt;&lt;rec-number&gt;21&lt;/rec-number&gt;&lt;foreign-keys&gt;&lt;key app="EN" db-id="tzfp5vpxsp522xeefx3xp5rdz9ar9fwxdeax"&gt;21&lt;/key&gt;&lt;/foreign-keys&gt;&lt;ref-type name="Journal Article"&gt;17&lt;/ref-type&gt;&lt;contributors&gt;&lt;authors&gt;&lt;author&gt;Song, X.&lt;/author&gt;&lt;author&gt;Sui, A.&lt;/author&gt;&lt;author&gt;Garen, A.&lt;/author&gt;&lt;/authors&gt;&lt;/contributors&gt;&lt;auth-address&gt;Department of Molecular Biophysics and Biochemistry, Yale University, New Haven, CT 06520, USA.&lt;/auth-address&gt;&lt;titles&gt;&lt;title&gt;Binding of mouse VL30 retrotransposon RNA to PSF protein induces genes repressed by PSF: effects on steroidogenesis and oncogenesis&lt;/title&gt;&lt;secondary-title&gt;Proc Natl Acad Sci U S A&lt;/secondary-title&gt;&lt;/titles&gt;&lt;periodical&gt;&lt;full-title&gt;Proc Natl Acad Sci U S A&lt;/full-title&gt;&lt;/periodical&gt;&lt;pages&gt;621-6&lt;/pages&gt;&lt;volume&gt;101&lt;/volume&gt;&lt;number&gt;2&lt;/number&gt;&lt;edition&gt;2004/01/06&lt;/edition&gt;&lt;keywords&gt;&lt;keyword&gt;Animals&lt;/keyword&gt;&lt;keyword&gt;Base Sequence&lt;/keyword&gt;&lt;keyword&gt;Cell Transformation, Neoplastic/*genetics&lt;/keyword&gt;&lt;keyword&gt;DNA Primers&lt;/keyword&gt;&lt;keyword&gt;Gene Expression Regulation/genetics&lt;/keyword&gt;&lt;keyword&gt;Humans&lt;/keyword&gt;&lt;keyword&gt;Mice&lt;/keyword&gt;&lt;keyword&gt;Molecular Sequence Data&lt;/keyword&gt;&lt;keyword&gt;Oligonucleotide Array Sequence Analysis&lt;/keyword&gt;&lt;keyword&gt;RNA-Binding Proteins/*physiology&lt;/keyword&gt;&lt;keyword&gt;Repressor Proteins/*physiology&lt;/keyword&gt;&lt;keyword&gt;*Retroelements&lt;/keyword&gt;&lt;keyword&gt;Reverse Transcriptase Polymerase Chain Reaction&lt;/keyword&gt;&lt;keyword&gt;Steroids/*biosynthesis&lt;/keyword&gt;&lt;keyword&gt;Transcription, Genetic&lt;/keyword&gt;&lt;keyword&gt;Tumor Cells, Cultured&lt;/keyword&gt;&lt;/keywords&gt;&lt;dates&gt;&lt;year&gt;2004&lt;/year&gt;&lt;pub-dates&gt;&lt;date&gt;Jan 13&lt;/date&gt;&lt;/pub-dates&gt;&lt;/dates&gt;&lt;isbn&gt;0027-8424 (Print)&amp;#xD;0027-8424 (Linking)&lt;/isbn&gt;&lt;accession-num&gt;14704271&lt;/accession-num&gt;&lt;urls&gt;&lt;related-urls&gt;&lt;url&gt;http://www.ncbi.nlm.nih.gov/pubmed/14704271&lt;/url&gt;&lt;/related-urls&gt;&lt;/urls&gt;&lt;custom2&gt;327197&lt;/custom2&gt;&lt;electronic-resource-num&gt;10.1073/pnas.0307794100&amp;#xD;0307794100 [pii]&lt;/electronic-resource-num&gt;&lt;language&gt;eng&lt;/language&gt;&lt;/record&gt;&lt;/Cite&gt;&lt;/EndNote&gt;</w:instrText>
      </w:r>
      <w:r w:rsidR="00E56896">
        <w:fldChar w:fldCharType="separate"/>
      </w:r>
      <w:r w:rsidR="00862627">
        <w:rPr>
          <w:noProof/>
        </w:rPr>
        <w:t>[</w:t>
      </w:r>
      <w:hyperlink w:anchor="_ENREF_22" w:tooltip="Song, 2004 #21" w:history="1">
        <w:r w:rsidR="001526E9">
          <w:rPr>
            <w:noProof/>
          </w:rPr>
          <w:t>22</w:t>
        </w:r>
      </w:hyperlink>
      <w:r w:rsidR="00862627">
        <w:rPr>
          <w:noProof/>
        </w:rPr>
        <w:t>]</w:t>
      </w:r>
      <w:r w:rsidR="00E56896">
        <w:fldChar w:fldCharType="end"/>
      </w:r>
      <w:r w:rsidR="00E56896">
        <w:t xml:space="preserve">. However, </w:t>
      </w:r>
      <w:r w:rsidR="00550416">
        <w:t xml:space="preserve">we found that </w:t>
      </w:r>
      <w:r w:rsidR="00E56896">
        <w:t>the identified VL30 sequences interacting with PSF are not present in the VL</w:t>
      </w:r>
      <w:r w:rsidR="00D754BC">
        <w:t>30 subgroup that uses a Pro-PBS.</w:t>
      </w:r>
      <w:r w:rsidR="00D02317">
        <w:t xml:space="preserve"> </w:t>
      </w:r>
    </w:p>
    <w:p w:rsidR="009954E7" w:rsidRDefault="00550416" w:rsidP="00BD3985">
      <w:r>
        <w:t xml:space="preserve">The strong upregulation of </w:t>
      </w:r>
      <w:r w:rsidRPr="00550416">
        <w:rPr>
          <w:i/>
        </w:rPr>
        <w:t>Gm9705</w:t>
      </w:r>
      <w:r>
        <w:t xml:space="preserve"> mRNAs in </w:t>
      </w:r>
      <w:r w:rsidR="00993D74">
        <w:t>hematopoietic</w:t>
      </w:r>
      <w:r>
        <w:t xml:space="preserve"> cells of ZFP809 knock-out mice </w:t>
      </w:r>
      <w:r w:rsidR="00993D74">
        <w:t>strongly substantiates</w:t>
      </w:r>
      <w:r>
        <w:t xml:space="preserve"> the observed upregulation of this gene in F</w:t>
      </w:r>
      <w:r w:rsidR="009646ED">
        <w:t>9 cells upon ZFP809 knock-down.</w:t>
      </w:r>
      <w:r>
        <w:t xml:space="preserve"> </w:t>
      </w:r>
      <w:r w:rsidR="00412397">
        <w:t xml:space="preserve">Recently, it has been shown that a polymorphic IAP LTR that is located </w:t>
      </w:r>
      <w:r w:rsidR="000B5B56">
        <w:t xml:space="preserve">368 bp upstream of the </w:t>
      </w:r>
      <w:r w:rsidR="000B5B56" w:rsidRPr="000B5B56">
        <w:rPr>
          <w:i/>
        </w:rPr>
        <w:t>B3galtl</w:t>
      </w:r>
      <w:r w:rsidR="000B5B56">
        <w:t xml:space="preserve"> TSS induces transcriptional silencing of this gene</w:t>
      </w:r>
      <w:r w:rsidR="00F94D04">
        <w:t xml:space="preserve"> via heterochromatin spreading into the </w:t>
      </w:r>
      <w:r w:rsidR="00F94D04" w:rsidRPr="000B5B56">
        <w:rPr>
          <w:i/>
        </w:rPr>
        <w:t>B3galtl</w:t>
      </w:r>
      <w:r w:rsidR="00F94D04">
        <w:t xml:space="preserve"> promoter</w:t>
      </w:r>
      <w:r w:rsidR="000B5B56">
        <w:t xml:space="preserve"> </w:t>
      </w:r>
      <w:r w:rsidR="000B5B56">
        <w:fldChar w:fldCharType="begin">
          <w:fldData xml:space="preserve">PEVuZE5vdGU+PENpdGU+PEF1dGhvcj5SZWJvbGxvPC9BdXRob3I+PFllYXI+MjAxMTwvWWVhcj48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</w:fldData>
        </w:fldChar>
      </w:r>
      <w:r w:rsidR="001526E9">
        <w:instrText xml:space="preserve"> ADDIN EN.CITE </w:instrText>
      </w:r>
      <w:r w:rsidR="001526E9">
        <w:fldChar w:fldCharType="begin">
          <w:fldData xml:space="preserve">PEVuZE5vdGU+PENpdGU+PEF1dGhvcj5SZWJvbGxvPC9BdXRob3I+PFllYXI+MjAxMTwvWWVhcj48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</w:fldData>
        </w:fldChar>
      </w:r>
      <w:r w:rsidR="001526E9">
        <w:instrText xml:space="preserve"> ADDIN EN.CITE.DATA </w:instrText>
      </w:r>
      <w:r w:rsidR="001526E9">
        <w:fldChar w:fldCharType="end"/>
      </w:r>
      <w:r w:rsidR="000B5B56">
        <w:fldChar w:fldCharType="separate"/>
      </w:r>
      <w:r w:rsidR="001526E9">
        <w:rPr>
          <w:noProof/>
        </w:rPr>
        <w:t>[</w:t>
      </w:r>
      <w:hyperlink w:anchor="_ENREF_153" w:tooltip="Rebollo, 2011 #201" w:history="1">
        <w:r w:rsidR="001526E9">
          <w:rPr>
            <w:noProof/>
          </w:rPr>
          <w:t>153</w:t>
        </w:r>
      </w:hyperlink>
      <w:r w:rsidR="001526E9">
        <w:rPr>
          <w:noProof/>
        </w:rPr>
        <w:t>]</w:t>
      </w:r>
      <w:r w:rsidR="000B5B56">
        <w:fldChar w:fldCharType="end"/>
      </w:r>
      <w:r w:rsidR="00887E9A">
        <w:t xml:space="preserve">. </w:t>
      </w:r>
      <w:r w:rsidR="00993D74">
        <w:t xml:space="preserve">Although further analysis will be required, our results indicate that a MLV-like proviral insertion induces heterochromatin formation at the </w:t>
      </w:r>
      <w:r w:rsidR="00993D74" w:rsidRPr="00550416">
        <w:rPr>
          <w:i/>
        </w:rPr>
        <w:t>Gm9705</w:t>
      </w:r>
      <w:r w:rsidR="00941BCF">
        <w:rPr>
          <w:i/>
        </w:rPr>
        <w:t xml:space="preserve"> </w:t>
      </w:r>
      <w:r w:rsidR="00993D74">
        <w:t xml:space="preserve">promoter, leading to transcriptional silencing. </w:t>
      </w:r>
      <w:r w:rsidR="00694DF8">
        <w:t xml:space="preserve">Importantly, the DNA-binding repressor that recruits the ERV silencing machinery to this provirus, ZFP809, is </w:t>
      </w:r>
      <w:r w:rsidR="00694DF8">
        <w:lastRenderedPageBreak/>
        <w:t xml:space="preserve">known. </w:t>
      </w:r>
      <w:r w:rsidR="00941BCF" w:rsidRPr="00550416">
        <w:rPr>
          <w:i/>
        </w:rPr>
        <w:t>Gm9705</w:t>
      </w:r>
      <w:r w:rsidR="00941BCF">
        <w:rPr>
          <w:i/>
        </w:rPr>
        <w:t xml:space="preserve"> </w:t>
      </w:r>
      <w:r w:rsidR="00694DF8">
        <w:t xml:space="preserve">therefore </w:t>
      </w:r>
      <w:r w:rsidR="00941BCF">
        <w:t>represents the first example of a gene that is repressed by TE induced heterochromatin spreading induced by a known target-specific repressor protein.</w:t>
      </w:r>
      <w:r w:rsidR="009954E7">
        <w:t xml:space="preserve"> The IAP LTR upstream of the </w:t>
      </w:r>
      <w:r w:rsidR="009954E7" w:rsidRPr="009954E7">
        <w:rPr>
          <w:i/>
        </w:rPr>
        <w:t>B3galtl</w:t>
      </w:r>
      <w:r w:rsidR="009954E7">
        <w:t xml:space="preserve"> was shown to induce CpG methylation at the CpG island located within the </w:t>
      </w:r>
      <w:r w:rsidR="009954E7" w:rsidRPr="009954E7">
        <w:rPr>
          <w:i/>
        </w:rPr>
        <w:t>B3galtl</w:t>
      </w:r>
      <w:r w:rsidR="009954E7">
        <w:t xml:space="preserve"> promoter region in ES cells </w:t>
      </w:r>
      <w:r w:rsidR="009954E7">
        <w:fldChar w:fldCharType="begin">
          <w:fldData xml:space="preserve">PEVuZE5vdGU+PENpdGU+PEF1dGhvcj5SZWJvbGxvPC9BdXRob3I+PFllYXI+MjAxMTwvWWVhcj48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</w:fldData>
        </w:fldChar>
      </w:r>
      <w:r w:rsidR="001526E9">
        <w:instrText xml:space="preserve"> ADDIN EN.CITE </w:instrText>
      </w:r>
      <w:r w:rsidR="001526E9">
        <w:fldChar w:fldCharType="begin">
          <w:fldData xml:space="preserve">PEVuZE5vdGU+PENpdGU+PEF1dGhvcj5SZWJvbGxvPC9BdXRob3I+PFllYXI+MjAxMTwvWWVhcj48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</w:fldData>
        </w:fldChar>
      </w:r>
      <w:r w:rsidR="001526E9">
        <w:instrText xml:space="preserve"> ADDIN EN.CITE.DATA </w:instrText>
      </w:r>
      <w:r w:rsidR="001526E9">
        <w:fldChar w:fldCharType="end"/>
      </w:r>
      <w:r w:rsidR="009954E7">
        <w:fldChar w:fldCharType="separate"/>
      </w:r>
      <w:r w:rsidR="001526E9">
        <w:rPr>
          <w:noProof/>
        </w:rPr>
        <w:t>[</w:t>
      </w:r>
      <w:hyperlink w:anchor="_ENREF_153" w:tooltip="Rebollo, 2011 #201" w:history="1">
        <w:r w:rsidR="001526E9">
          <w:rPr>
            <w:noProof/>
          </w:rPr>
          <w:t>153</w:t>
        </w:r>
      </w:hyperlink>
      <w:r w:rsidR="001526E9">
        <w:rPr>
          <w:noProof/>
        </w:rPr>
        <w:t>]</w:t>
      </w:r>
      <w:r w:rsidR="009954E7">
        <w:fldChar w:fldCharType="end"/>
      </w:r>
      <w:r w:rsidR="009954E7">
        <w:t xml:space="preserve">. Although the </w:t>
      </w:r>
      <w:r w:rsidR="009954E7" w:rsidRPr="009954E7">
        <w:rPr>
          <w:i/>
        </w:rPr>
        <w:t>Gm9705</w:t>
      </w:r>
      <w:r w:rsidR="009954E7">
        <w:t xml:space="preserve"> promoter region does not contain a CpG island, it will be interesting to analyse DNA methylation at this region in wild-type and ZFP809 knock-out cells and tissues.</w:t>
      </w:r>
    </w:p>
    <w:p w:rsidR="00A62B36" w:rsidRDefault="00754172" w:rsidP="00BD3985">
      <w:r>
        <w:t>Cytochrome P450</w:t>
      </w:r>
      <w:r w:rsidR="002C2E51">
        <w:t xml:space="preserve"> (</w:t>
      </w:r>
      <w:r w:rsidR="002C2E51" w:rsidRPr="00D91B27">
        <w:t>CYP</w:t>
      </w:r>
      <w:r w:rsidR="002C2E51">
        <w:t>)</w:t>
      </w:r>
      <w:r w:rsidR="00097F66">
        <w:t xml:space="preserve"> enzymes are a superfamily of </w:t>
      </w:r>
      <w:proofErr w:type="spellStart"/>
      <w:r w:rsidR="00097F66">
        <w:t>h</w:t>
      </w:r>
      <w:r>
        <w:t>em</w:t>
      </w:r>
      <w:r w:rsidR="00097F66">
        <w:t>e</w:t>
      </w:r>
      <w:proofErr w:type="spellEnd"/>
      <w:r w:rsidR="00097F66">
        <w:t>-containing mono</w:t>
      </w:r>
      <w:r>
        <w:t xml:space="preserve">oxygenases that </w:t>
      </w:r>
      <w:r w:rsidR="001B2D0C">
        <w:t xml:space="preserve">have been found in species across all kingdoms of life. In human and mice, 57 and 102, respectively, putatively functional full length </w:t>
      </w:r>
      <w:r w:rsidR="001B2D0C" w:rsidRPr="00297BD8">
        <w:rPr>
          <w:i/>
        </w:rPr>
        <w:t>CYP</w:t>
      </w:r>
      <w:r w:rsidR="001B2D0C">
        <w:t xml:space="preserve"> genes have been identified </w:t>
      </w:r>
      <w:r w:rsidR="001B2D0C">
        <w:fldChar w:fldCharType="begin"/>
      </w:r>
      <w:r w:rsidR="001526E9">
        <w:instrText xml:space="preserve"> ADDIN EN.CITE &lt;EndNote&gt;&lt;Cite&gt;&lt;Author&gt;Nelson&lt;/Author&gt;&lt;Year&gt;2004&lt;/Year&gt;&lt;RecNum&gt;155&lt;/RecNum&gt;&lt;DisplayText&gt;[154]&lt;/DisplayText&gt;&lt;record&gt;&lt;rec-number&gt;155&lt;/rec-number&gt;&lt;foreign-keys&gt;&lt;key app="EN" db-id="tzfp5vpxsp522xeefx3xp5rdz9ar9fwxdeax"&gt;155&lt;/key&gt;&lt;/foreign-keys&gt;&lt;ref-type name="Journal Article"&gt;17&lt;/ref-type&gt;&lt;contributors&gt;&lt;authors&gt;&lt;author&gt;Nelson, D. R.&lt;/author&gt;&lt;author&gt;Zeldin, D. C.&lt;/author&gt;&lt;author&gt;Hoffman, S. M.&lt;/author&gt;&lt;author&gt;Maltais, L. J.&lt;/author&gt;&lt;author&gt;Wain, H. M.&lt;/author&gt;&lt;author&gt;Nebert, D. W.&lt;/author&gt;&lt;/authors&gt;&lt;/contributors&gt;&lt;auth-address&gt;Department of Molecular Sciences, University of Tennessee, Memphis, TN 38163, USA. dnelson@utmem.edu&lt;/auth-address&gt;&lt;titles&gt;&lt;title&gt;Comparison of cytochrome P450 (CYP) genes from the mouse and human genomes, including nomenclature recommendations for genes, pseudogenes and alternative-splice variants&lt;/title&gt;&lt;secondary-title&gt;Pharmacogenetics&lt;/secondary-title&gt;&lt;/titles&gt;&lt;periodical&gt;&lt;full-title&gt;Pharmacogenetics&lt;/full-title&gt;&lt;/periodical&gt;&lt;pages&gt;1-18&lt;/pages&gt;&lt;volume&gt;14&lt;/volume&gt;&lt;number&gt;1&lt;/number&gt;&lt;edition&gt;2004/05/07&lt;/edition&gt;&lt;keywords&gt;&lt;keyword&gt;*Alternative Splicing&lt;/keyword&gt;&lt;keyword&gt;Animals&lt;/keyword&gt;&lt;keyword&gt;Cytochrome P-450 Enzyme System/*genetics&lt;/keyword&gt;&lt;keyword&gt;Humans&lt;/keyword&gt;&lt;keyword&gt;Mice&lt;/keyword&gt;&lt;keyword&gt;Multigene Family&lt;/keyword&gt;&lt;keyword&gt;*Pseudogenes&lt;/keyword&gt;&lt;keyword&gt;*Terminology as Topic&lt;/keyword&gt;&lt;/keywords&gt;&lt;dates&gt;&lt;year&gt;2004&lt;/year&gt;&lt;pub-dates&gt;&lt;date&gt;Jan&lt;/date&gt;&lt;/pub-dates&gt;&lt;/dates&gt;&lt;isbn&gt;0960-314X (Print)&amp;#xD;0960-314X (Linking)&lt;/isbn&gt;&lt;accession-num&gt;15128046&lt;/accession-num&gt;&lt;urls&gt;&lt;related-urls&gt;&lt;url&gt;http://www.ncbi.nlm.nih.gov/pubmed/15128046&lt;/url&gt;&lt;/related-urls&gt;&lt;/urls&gt;&lt;language&gt;eng&lt;/language&gt;&lt;/record&gt;&lt;/Cite&gt;&lt;/EndNote&gt;</w:instrText>
      </w:r>
      <w:r w:rsidR="001B2D0C">
        <w:fldChar w:fldCharType="separate"/>
      </w:r>
      <w:r w:rsidR="001526E9">
        <w:rPr>
          <w:noProof/>
        </w:rPr>
        <w:t>[</w:t>
      </w:r>
      <w:hyperlink w:anchor="_ENREF_154" w:tooltip="Nelson, 2004 #155" w:history="1">
        <w:r w:rsidR="001526E9">
          <w:rPr>
            <w:noProof/>
          </w:rPr>
          <w:t>154</w:t>
        </w:r>
      </w:hyperlink>
      <w:r w:rsidR="001526E9">
        <w:rPr>
          <w:noProof/>
        </w:rPr>
        <w:t>]</w:t>
      </w:r>
      <w:r w:rsidR="001B2D0C">
        <w:fldChar w:fldCharType="end"/>
      </w:r>
      <w:r w:rsidR="005E68A9">
        <w:t xml:space="preserve">. </w:t>
      </w:r>
      <w:r w:rsidR="00D754BC">
        <w:t>CYP</w:t>
      </w:r>
      <w:r w:rsidR="00BF1943">
        <w:t xml:space="preserve"> enzymes are </w:t>
      </w:r>
      <w:r w:rsidR="001B2D0C">
        <w:t xml:space="preserve">involved in a large number </w:t>
      </w:r>
      <w:r w:rsidR="00220A7B">
        <w:t xml:space="preserve">of metabolic processes such as </w:t>
      </w:r>
      <w:r w:rsidR="00BF1943">
        <w:t xml:space="preserve">detoxification </w:t>
      </w:r>
      <w:r w:rsidR="00220A7B">
        <w:t>of foreign chemicals and pollutants</w:t>
      </w:r>
      <w:r w:rsidR="00BF1943">
        <w:t xml:space="preserve">, hormone synthesis and breakdown, </w:t>
      </w:r>
      <w:r w:rsidR="00220A7B">
        <w:t xml:space="preserve">and </w:t>
      </w:r>
      <w:r w:rsidR="00BF1943">
        <w:t xml:space="preserve">cholesterol synthesis </w:t>
      </w:r>
      <w:r w:rsidR="00220A7B">
        <w:fldChar w:fldCharType="begin"/>
      </w:r>
      <w:r w:rsidR="001526E9">
        <w:instrText xml:space="preserve"> ADDIN EN.CITE &lt;EndNote&gt;&lt;Cite&gt;&lt;Author&gt;Nelson&lt;/Author&gt;&lt;Year&gt;2004&lt;/Year&gt;&lt;RecNum&gt;155&lt;/RecNum&gt;&lt;DisplayText&gt;[154]&lt;/DisplayText&gt;&lt;record&gt;&lt;rec-number&gt;155&lt;/rec-number&gt;&lt;foreign-keys&gt;&lt;key app="EN" db-id="tzfp5vpxsp522xeefx3xp5rdz9ar9fwxdeax"&gt;155&lt;/key&gt;&lt;/foreign-keys&gt;&lt;ref-type name="Journal Article"&gt;17&lt;/ref-type&gt;&lt;contributors&gt;&lt;authors&gt;&lt;author&gt;Nelson, D. R.&lt;/author&gt;&lt;author&gt;Zeldin, D. C.&lt;/author&gt;&lt;author&gt;Hoffman, S. M.&lt;/author&gt;&lt;author&gt;Maltais, L. J.&lt;/author&gt;&lt;author&gt;Wain, H. M.&lt;/author&gt;&lt;author&gt;Nebert, D. W.&lt;/author&gt;&lt;/authors&gt;&lt;/contributors&gt;&lt;auth-address&gt;Department of Molecular Sciences, University of Tennessee, Memphis, TN 38163, USA. dnelson@utmem.edu&lt;/auth-address&gt;&lt;titles&gt;&lt;title&gt;Comparison of cytochrome P450 (CYP) genes from the mouse and human genomes, including nomenclature recommendations for genes, pseudogenes and alternative-splice variants&lt;/title&gt;&lt;secondary-title&gt;Pharmacogenetics&lt;/secondary-title&gt;&lt;/titles&gt;&lt;periodical&gt;&lt;full-title&gt;Pharmacogenetics&lt;/full-title&gt;&lt;/periodical&gt;&lt;pages&gt;1-18&lt;/pages&gt;&lt;volume&gt;14&lt;/volume&gt;&lt;number&gt;1&lt;/number&gt;&lt;edition&gt;2004/05/07&lt;/edition&gt;&lt;keywords&gt;&lt;keyword&gt;*Alternative Splicing&lt;/keyword&gt;&lt;keyword&gt;Animals&lt;/keyword&gt;&lt;keyword&gt;Cytochrome P-450 Enzyme System/*genetics&lt;/keyword&gt;&lt;keyword&gt;Humans&lt;/keyword&gt;&lt;keyword&gt;Mice&lt;/keyword&gt;&lt;keyword&gt;Multigene Family&lt;/keyword&gt;&lt;keyword&gt;*Pseudogenes&lt;/keyword&gt;&lt;keyword&gt;*Terminology as Topic&lt;/keyword&gt;&lt;/keywords&gt;&lt;dates&gt;&lt;year&gt;2004&lt;/year&gt;&lt;pub-dates&gt;&lt;date&gt;Jan&lt;/date&gt;&lt;/pub-dates&gt;&lt;/dates&gt;&lt;isbn&gt;0960-314X (Print)&amp;#xD;0960-314X (Linking)&lt;/isbn&gt;&lt;accession-num&gt;15128046&lt;/accession-num&gt;&lt;urls&gt;&lt;related-urls&gt;&lt;url&gt;http://www.ncbi.nlm.nih.gov/pubmed/15128046&lt;/url&gt;&lt;/related-urls&gt;&lt;/urls&gt;&lt;language&gt;eng&lt;/language&gt;&lt;/record&gt;&lt;/Cite&gt;&lt;/EndNote&gt;</w:instrText>
      </w:r>
      <w:r w:rsidR="00220A7B">
        <w:fldChar w:fldCharType="separate"/>
      </w:r>
      <w:r w:rsidR="001526E9">
        <w:rPr>
          <w:noProof/>
        </w:rPr>
        <w:t>[</w:t>
      </w:r>
      <w:hyperlink w:anchor="_ENREF_154" w:tooltip="Nelson, 2004 #155" w:history="1">
        <w:r w:rsidR="001526E9">
          <w:rPr>
            <w:noProof/>
          </w:rPr>
          <w:t>154</w:t>
        </w:r>
      </w:hyperlink>
      <w:r w:rsidR="001526E9">
        <w:rPr>
          <w:noProof/>
        </w:rPr>
        <w:t>]</w:t>
      </w:r>
      <w:r w:rsidR="00220A7B">
        <w:fldChar w:fldCharType="end"/>
      </w:r>
      <w:r w:rsidR="00220A7B">
        <w:t>.</w:t>
      </w:r>
      <w:r w:rsidR="00297BD8">
        <w:t xml:space="preserve"> </w:t>
      </w:r>
      <w:r w:rsidR="00B606FB">
        <w:t>The function</w:t>
      </w:r>
      <w:r w:rsidR="00CB5BB4">
        <w:t>s</w:t>
      </w:r>
      <w:r w:rsidR="00B606FB">
        <w:t xml:space="preserve"> of the proteins encoded by the </w:t>
      </w:r>
      <w:r w:rsidR="00B606FB" w:rsidRPr="00B606FB">
        <w:rPr>
          <w:i/>
        </w:rPr>
        <w:t>Gm9705</w:t>
      </w:r>
      <w:r w:rsidR="00B606FB">
        <w:t xml:space="preserve"> gene and its duplicated counterpart </w:t>
      </w:r>
      <w:r w:rsidR="00B606FB" w:rsidRPr="00B606FB">
        <w:rPr>
          <w:i/>
        </w:rPr>
        <w:t>Cyp4f16</w:t>
      </w:r>
      <w:r w:rsidR="00B606FB">
        <w:t xml:space="preserve"> have not been investigated so far. However, a comparative analysis of more than 600 </w:t>
      </w:r>
      <w:r w:rsidR="002758F8" w:rsidRPr="002758F8">
        <w:rPr>
          <w:i/>
        </w:rPr>
        <w:t>CYP</w:t>
      </w:r>
      <w:r w:rsidR="00B606FB">
        <w:t xml:space="preserve"> genes in different species revealed that </w:t>
      </w:r>
      <w:r w:rsidR="00D91B27">
        <w:t xml:space="preserve">these genes can be roughly divided </w:t>
      </w:r>
      <w:r w:rsidR="00097F66">
        <w:t>into</w:t>
      </w:r>
      <w:r w:rsidR="00D91B27">
        <w:t xml:space="preserve"> </w:t>
      </w:r>
      <w:proofErr w:type="spellStart"/>
      <w:r w:rsidR="00D91B27">
        <w:t>phylogeneti</w:t>
      </w:r>
      <w:r w:rsidR="008044AA">
        <w:t>cally</w:t>
      </w:r>
      <w:proofErr w:type="spellEnd"/>
      <w:r w:rsidR="008044AA">
        <w:t xml:space="preserve"> stable and unstable genes </w:t>
      </w:r>
      <w:r w:rsidR="00B606FB">
        <w:fldChar w:fldCharType="begin"/>
      </w:r>
      <w:r w:rsidR="001526E9">
        <w:instrText xml:space="preserve"> ADDIN EN.CITE &lt;EndNote&gt;&lt;Cite&gt;&lt;Author&gt;Thomas&lt;/Author&gt;&lt;Year&gt;2007&lt;/Year&gt;&lt;RecNum&gt;156&lt;/RecNum&gt;&lt;DisplayText&gt;[155]&lt;/DisplayText&gt;&lt;record&gt;&lt;rec-number&gt;156&lt;/rec-number&gt;&lt;foreign-keys&gt;&lt;key app="EN" db-id="tzfp5vpxsp522xeefx3xp5rdz9ar9fwxdeax"&gt;156&lt;/key&gt;&lt;/foreign-keys&gt;&lt;ref-type name="Journal Article"&gt;17&lt;/ref-type&gt;&lt;contributors&gt;&lt;authors&gt;&lt;author&gt;Thomas, J. H.&lt;/author&gt;&lt;/authors&gt;&lt;/contributors&gt;&lt;auth-address&gt;Department of Genome Sciences, University of Washington, Seattle, Washington, United States of America. jht@u.washington.edu&lt;/auth-address&gt;&lt;titles&gt;&lt;title&gt;Rapid birth-death evolution specific to xenobiotic cytochrome P450 genes in vertebrates&lt;/title&gt;&lt;secondary-title&gt;PLoS Genet&lt;/secondary-title&gt;&lt;/titles&gt;&lt;periodical&gt;&lt;full-title&gt;PLoS Genet&lt;/full-title&gt;&lt;/periodical&gt;&lt;pages&gt;e67&lt;/pages&gt;&lt;volume&gt;3&lt;/volume&gt;&lt;number&gt;5&lt;/number&gt;&lt;edition&gt;2007/05/16&lt;/edition&gt;&lt;keywords&gt;&lt;keyword&gt;Amino Acid Sequence&lt;/keyword&gt;&lt;keyword&gt;Animals&lt;/keyword&gt;&lt;keyword&gt;Cluster Analysis&lt;/keyword&gt;&lt;keyword&gt;Cytochrome P-450 Enzyme System/chemistry/*genetics&lt;/keyword&gt;&lt;keyword&gt;*Evolution, Molecular&lt;/keyword&gt;&lt;keyword&gt;Gene Duplication&lt;/keyword&gt;&lt;keyword&gt;Genomic Instability&lt;/keyword&gt;&lt;keyword&gt;Humans&lt;/keyword&gt;&lt;keyword&gt;Likelihood Functions&lt;/keyword&gt;&lt;keyword&gt;Macaca/genetics&lt;/keyword&gt;&lt;keyword&gt;Molecular Sequence Data&lt;/keyword&gt;&lt;keyword&gt;Phylogeny&lt;/keyword&gt;&lt;keyword&gt;Selection, Genetic&lt;/keyword&gt;&lt;keyword&gt;Synteny&lt;/keyword&gt;&lt;keyword&gt;Vertebrates/*genetics&lt;/keyword&gt;&lt;keyword&gt;Xenobiotics/*metabolism&lt;/keyword&gt;&lt;/keywords&gt;&lt;dates&gt;&lt;year&gt;2007&lt;/year&gt;&lt;pub-dates&gt;&lt;date&gt;May 11&lt;/date&gt;&lt;/pub-dates&gt;&lt;/dates&gt;&lt;isbn&gt;1553-7404 (Electronic)&amp;#xD;1553-7390 (Linking)&lt;/isbn&gt;&lt;accession-num&gt;17500592&lt;/accession-num&gt;&lt;urls&gt;&lt;related-urls&gt;&lt;url&gt;http://www.ncbi.nlm.nih.gov/pubmed/17500592&lt;/url&gt;&lt;/related-urls&gt;&lt;/urls&gt;&lt;custom2&gt;1866355&lt;/custom2&gt;&lt;electronic-resource-num&gt;06-PLGE-RA-0538R3 [pii]&amp;#xD;10.1371/journal.pgen.0030067&lt;/electronic-resource-num&gt;&lt;language&gt;eng&lt;/language&gt;&lt;/record&gt;&lt;/Cite&gt;&lt;/EndNote&gt;</w:instrText>
      </w:r>
      <w:r w:rsidR="00B606FB">
        <w:fldChar w:fldCharType="separate"/>
      </w:r>
      <w:r w:rsidR="001526E9">
        <w:rPr>
          <w:noProof/>
        </w:rPr>
        <w:t>[</w:t>
      </w:r>
      <w:hyperlink w:anchor="_ENREF_155" w:tooltip="Thomas, 2007 #156" w:history="1">
        <w:r w:rsidR="001526E9">
          <w:rPr>
            <w:noProof/>
          </w:rPr>
          <w:t>155</w:t>
        </w:r>
      </w:hyperlink>
      <w:r w:rsidR="001526E9">
        <w:rPr>
          <w:noProof/>
        </w:rPr>
        <w:t>]</w:t>
      </w:r>
      <w:r w:rsidR="00B606FB">
        <w:fldChar w:fldCharType="end"/>
      </w:r>
      <w:r w:rsidR="008044AA">
        <w:t xml:space="preserve">. </w:t>
      </w:r>
      <w:r w:rsidR="00D91B27">
        <w:t xml:space="preserve">Stable </w:t>
      </w:r>
      <w:r w:rsidR="00D91B27" w:rsidRPr="00D91B27">
        <w:rPr>
          <w:i/>
        </w:rPr>
        <w:t>CYP</w:t>
      </w:r>
      <w:r w:rsidR="00D91B27">
        <w:t xml:space="preserve"> genes, which are normally present in only one or few copies</w:t>
      </w:r>
      <w:r w:rsidR="005E68A9">
        <w:t xml:space="preserve"> per species</w:t>
      </w:r>
      <w:r w:rsidR="00D91B27">
        <w:t xml:space="preserve">, </w:t>
      </w:r>
      <w:r w:rsidR="005E68A9">
        <w:t>often</w:t>
      </w:r>
      <w:r w:rsidR="002758F8">
        <w:t xml:space="preserve"> </w:t>
      </w:r>
      <w:r w:rsidR="00D91B27">
        <w:t xml:space="preserve">encode enzymes that are involved in the metabolism of endogenous substrates such as </w:t>
      </w:r>
      <w:r w:rsidR="008660BA">
        <w:t>hormones</w:t>
      </w:r>
      <w:r w:rsidR="00D91B27">
        <w:t xml:space="preserve">. In contrast, unstable </w:t>
      </w:r>
      <w:r w:rsidR="00D91B27" w:rsidRPr="00D91B27">
        <w:rPr>
          <w:i/>
        </w:rPr>
        <w:t>CYP</w:t>
      </w:r>
      <w:r w:rsidR="005E68A9">
        <w:rPr>
          <w:i/>
        </w:rPr>
        <w:t xml:space="preserve"> </w:t>
      </w:r>
      <w:r w:rsidR="00D91B27">
        <w:t>genes frequently u</w:t>
      </w:r>
      <w:r w:rsidR="00BD3985">
        <w:t xml:space="preserve">ndergo gene duplications and losses and are often associated with xenobiotic detoxification </w:t>
      </w:r>
      <w:r w:rsidR="00BD3985">
        <w:fldChar w:fldCharType="begin"/>
      </w:r>
      <w:r w:rsidR="001526E9">
        <w:instrText xml:space="preserve"> ADDIN EN.CITE &lt;EndNote&gt;&lt;Cite&gt;&lt;Author&gt;Thomas&lt;/Author&gt;&lt;Year&gt;2007&lt;/Year&gt;&lt;RecNum&gt;156&lt;/RecNum&gt;&lt;DisplayText&gt;[155]&lt;/DisplayText&gt;&lt;record&gt;&lt;rec-number&gt;156&lt;/rec-number&gt;&lt;foreign-keys&gt;&lt;key app="EN" db-id="tzfp5vpxsp522xeefx3xp5rdz9ar9fwxdeax"&gt;156&lt;/key&gt;&lt;/foreign-keys&gt;&lt;ref-type name="Journal Article"&gt;17&lt;/ref-type&gt;&lt;contributors&gt;&lt;authors&gt;&lt;author&gt;Thomas, J. H.&lt;/author&gt;&lt;/authors&gt;&lt;/contributors&gt;&lt;auth-address&gt;Department of Genome Sciences, University of Washington, Seattle, Washington, United States of America. jht@u.washington.edu&lt;/auth-address&gt;&lt;titles&gt;&lt;title&gt;Rapid birth-death evolution specific to xenobiotic cytochrome P450 genes in vertebrates&lt;/title&gt;&lt;secondary-title&gt;PLoS Genet&lt;/secondary-title&gt;&lt;/titles&gt;&lt;periodical&gt;&lt;full-title&gt;PLoS Genet&lt;/full-title&gt;&lt;/periodical&gt;&lt;pages&gt;e67&lt;/pages&gt;&lt;volume&gt;3&lt;/volume&gt;&lt;number&gt;5&lt;/number&gt;&lt;edition&gt;2007/05/16&lt;/edition&gt;&lt;keywords&gt;&lt;keyword&gt;Amino Acid Sequence&lt;/keyword&gt;&lt;keyword&gt;Animals&lt;/keyword&gt;&lt;keyword&gt;Cluster Analysis&lt;/keyword&gt;&lt;keyword&gt;Cytochrome P-450 Enzyme System/chemistry/*genetics&lt;/keyword&gt;&lt;keyword&gt;*Evolution, Molecular&lt;/keyword&gt;&lt;keyword&gt;Gene Duplication&lt;/keyword&gt;&lt;keyword&gt;Genomic Instability&lt;/keyword&gt;&lt;keyword&gt;Humans&lt;/keyword&gt;&lt;keyword&gt;Likelihood Functions&lt;/keyword&gt;&lt;keyword&gt;Macaca/genetics&lt;/keyword&gt;&lt;keyword&gt;Molecular Sequence Data&lt;/keyword&gt;&lt;keyword&gt;Phylogeny&lt;/keyword&gt;&lt;keyword&gt;Selection, Genetic&lt;/keyword&gt;&lt;keyword&gt;Synteny&lt;/keyword&gt;&lt;keyword&gt;Vertebrates/*genetics&lt;/keyword&gt;&lt;keyword&gt;Xenobiotics/*metabolism&lt;/keyword&gt;&lt;/keywords&gt;&lt;dates&gt;&lt;year&gt;2007&lt;/year&gt;&lt;pub-dates&gt;&lt;date&gt;May 11&lt;/date&gt;&lt;/pub-dates&gt;&lt;/dates&gt;&lt;isbn&gt;1553-7404 (Electronic)&amp;#xD;1553-7390 (Linking)&lt;/isbn&gt;&lt;accession-num&gt;17500592&lt;/accession-num&gt;&lt;urls&gt;&lt;related-urls&gt;&lt;url&gt;http://www.ncbi.nlm.nih.gov/pubmed/17500592&lt;/url&gt;&lt;/related-urls&gt;&lt;/urls&gt;&lt;custom2&gt;1866355&lt;/custom2&gt;&lt;electronic-resource-num&gt;06-PLGE-RA-0538R3 [pii]&amp;#xD;10.1371/journal.pgen.0030067&lt;/electronic-resource-num&gt;&lt;language&gt;eng&lt;/language&gt;&lt;/record&gt;&lt;/Cite&gt;&lt;/EndNote&gt;</w:instrText>
      </w:r>
      <w:r w:rsidR="00BD3985">
        <w:fldChar w:fldCharType="separate"/>
      </w:r>
      <w:r w:rsidR="001526E9">
        <w:rPr>
          <w:noProof/>
        </w:rPr>
        <w:t>[</w:t>
      </w:r>
      <w:hyperlink w:anchor="_ENREF_155" w:tooltip="Thomas, 2007 #156" w:history="1">
        <w:r w:rsidR="001526E9">
          <w:rPr>
            <w:noProof/>
          </w:rPr>
          <w:t>155</w:t>
        </w:r>
      </w:hyperlink>
      <w:r w:rsidR="001526E9">
        <w:rPr>
          <w:noProof/>
        </w:rPr>
        <w:t>]</w:t>
      </w:r>
      <w:r w:rsidR="00BD3985">
        <w:fldChar w:fldCharType="end"/>
      </w:r>
      <w:r w:rsidR="00BD3985">
        <w:t xml:space="preserve">. </w:t>
      </w:r>
      <w:r w:rsidR="00BD3985" w:rsidRPr="00A62B36">
        <w:rPr>
          <w:i/>
        </w:rPr>
        <w:t>Gm9705</w:t>
      </w:r>
      <w:r w:rsidR="00BD3985">
        <w:t xml:space="preserve">, which is located in a cluster of seven </w:t>
      </w:r>
      <w:r w:rsidR="00BD3985">
        <w:rPr>
          <w:i/>
        </w:rPr>
        <w:t>CYP450</w:t>
      </w:r>
      <w:r w:rsidR="00BD3985">
        <w:t xml:space="preserve"> genes </w:t>
      </w:r>
      <w:r w:rsidR="008044AA">
        <w:t xml:space="preserve">has evidently undergone </w:t>
      </w:r>
      <w:r w:rsidR="00A62B36">
        <w:t xml:space="preserve">recent </w:t>
      </w:r>
      <w:r w:rsidR="008044AA">
        <w:t xml:space="preserve">gene duplications and can therefore be considered as a rather unstable </w:t>
      </w:r>
      <w:r w:rsidR="00097F66">
        <w:t>gene. Although experimental proof</w:t>
      </w:r>
      <w:r w:rsidR="008044AA">
        <w:t xml:space="preserve"> is missing, it is tempting to speculat</w:t>
      </w:r>
      <w:r w:rsidR="00235FF4">
        <w:t>e</w:t>
      </w:r>
      <w:r w:rsidR="008044AA">
        <w:t xml:space="preserve"> that </w:t>
      </w:r>
      <w:r w:rsidR="008044AA" w:rsidRPr="00A62B36">
        <w:rPr>
          <w:i/>
        </w:rPr>
        <w:t>Gm9705</w:t>
      </w:r>
      <w:r w:rsidR="008044AA">
        <w:t xml:space="preserve"> encodes for a detoxifying enzyme. </w:t>
      </w:r>
      <w:r w:rsidR="00715D71">
        <w:t xml:space="preserve">According to the </w:t>
      </w:r>
      <w:proofErr w:type="spellStart"/>
      <w:r w:rsidR="00715D71">
        <w:t>BioGPS</w:t>
      </w:r>
      <w:proofErr w:type="spellEnd"/>
      <w:r w:rsidR="00715D71">
        <w:t xml:space="preserve"> database, </w:t>
      </w:r>
      <w:r w:rsidR="00715D71" w:rsidRPr="00715D71">
        <w:rPr>
          <w:i/>
        </w:rPr>
        <w:t>Gm9705</w:t>
      </w:r>
      <w:r w:rsidR="00715D71">
        <w:t xml:space="preserve"> is mainly expressed in the small and large intestine, which </w:t>
      </w:r>
      <w:r w:rsidR="0029247C">
        <w:t>appears to be the right tissue</w:t>
      </w:r>
      <w:r w:rsidR="00715D71">
        <w:t xml:space="preserve"> for a protein that is involved in the detoxification of substances that are taken up via </w:t>
      </w:r>
      <w:r w:rsidR="0029247C">
        <w:t>ingestion</w:t>
      </w:r>
      <w:r w:rsidR="00715D71">
        <w:t xml:space="preserve">. </w:t>
      </w:r>
    </w:p>
    <w:p w:rsidR="00DD474E" w:rsidRPr="00155B86" w:rsidRDefault="0029247C" w:rsidP="00BD3985">
      <w:r>
        <w:t>At this point, w</w:t>
      </w:r>
      <w:r w:rsidR="00DD474E">
        <w:t xml:space="preserve">e can only speculate that ZFP809 dependent repression of the </w:t>
      </w:r>
      <w:r w:rsidR="00DD474E" w:rsidRPr="00715D71">
        <w:rPr>
          <w:i/>
        </w:rPr>
        <w:t>Gm9705</w:t>
      </w:r>
      <w:r w:rsidR="00DD474E">
        <w:t xml:space="preserve"> gene is biologically relevant. However, the </w:t>
      </w:r>
      <w:r w:rsidR="00DD474E" w:rsidRPr="00715D71">
        <w:rPr>
          <w:i/>
        </w:rPr>
        <w:t>Gm9705</w:t>
      </w:r>
      <w:r w:rsidR="00DD474E">
        <w:t xml:space="preserve"> ORF remained intact after the </w:t>
      </w:r>
      <w:r w:rsidR="00DD474E" w:rsidRPr="00715D71">
        <w:rPr>
          <w:i/>
        </w:rPr>
        <w:t>Gm9705</w:t>
      </w:r>
      <w:r w:rsidR="00DD474E">
        <w:rPr>
          <w:i/>
        </w:rPr>
        <w:t>/</w:t>
      </w:r>
      <w:r w:rsidR="00DD474E" w:rsidRPr="00DD474E">
        <w:rPr>
          <w:i/>
        </w:rPr>
        <w:t>Cyp4f16</w:t>
      </w:r>
      <w:r w:rsidR="00DD474E">
        <w:t xml:space="preserve"> </w:t>
      </w:r>
      <w:r w:rsidR="00DD474E" w:rsidRPr="00DD474E">
        <w:t>gene</w:t>
      </w:r>
      <w:r w:rsidR="00DD474E">
        <w:t xml:space="preserve"> duplication event, </w:t>
      </w:r>
      <w:r w:rsidR="00CB590D">
        <w:t>suggesting</w:t>
      </w:r>
      <w:r w:rsidR="00DD474E">
        <w:t xml:space="preserve"> that purifying selection prevented the loss of </w:t>
      </w:r>
      <w:r w:rsidR="00CB590D">
        <w:t xml:space="preserve">the </w:t>
      </w:r>
      <w:r w:rsidR="00CB590D" w:rsidRPr="00715D71">
        <w:rPr>
          <w:i/>
        </w:rPr>
        <w:t>Gm9705</w:t>
      </w:r>
      <w:r w:rsidR="00DD474E">
        <w:t xml:space="preserve"> gene function</w:t>
      </w:r>
      <w:r w:rsidR="003975EC">
        <w:t xml:space="preserve"> in mice</w:t>
      </w:r>
      <w:r w:rsidR="00DD474E">
        <w:t xml:space="preserve">. </w:t>
      </w:r>
      <w:r w:rsidR="003975EC">
        <w:t>I</w:t>
      </w:r>
      <w:r w:rsidR="009646ED">
        <w:t>t remains unknown whether the M</w:t>
      </w:r>
      <w:r w:rsidR="003975EC">
        <w:t xml:space="preserve">LV-like proviral insertion that introduced a ZFP809 binding site upstream of the </w:t>
      </w:r>
      <w:r w:rsidR="003975EC" w:rsidRPr="003975EC">
        <w:rPr>
          <w:i/>
        </w:rPr>
        <w:t>Gm9705</w:t>
      </w:r>
      <w:r w:rsidR="003975EC">
        <w:t xml:space="preserve"> promoter occurred before or after the gene duplication event. If the retroviral insertion predated the </w:t>
      </w:r>
      <w:r w:rsidR="003975EC">
        <w:lastRenderedPageBreak/>
        <w:t xml:space="preserve">gene duplication, the gene duplication might have been a mechanism that released this gene from being repressed by </w:t>
      </w:r>
      <w:proofErr w:type="spellStart"/>
      <w:r w:rsidR="003975EC">
        <w:t>translocating</w:t>
      </w:r>
      <w:proofErr w:type="spellEnd"/>
      <w:r w:rsidR="003975EC">
        <w:t xml:space="preserve"> it to a locus more distant from the ZFP809 binding site. </w:t>
      </w:r>
      <w:r w:rsidR="00155B86">
        <w:t xml:space="preserve">Alternatively, the provirus might have been present in the mouse genome at the time of the gene duplication but distant from the </w:t>
      </w:r>
      <w:r w:rsidR="00155B86" w:rsidRPr="00715D71">
        <w:rPr>
          <w:i/>
        </w:rPr>
        <w:t>Gm9705</w:t>
      </w:r>
      <w:r w:rsidR="00155B86">
        <w:rPr>
          <w:i/>
        </w:rPr>
        <w:t>/</w:t>
      </w:r>
      <w:r w:rsidR="00155B86" w:rsidRPr="00DD474E">
        <w:rPr>
          <w:i/>
        </w:rPr>
        <w:t>Cyp4f16</w:t>
      </w:r>
      <w:r w:rsidR="00155B86">
        <w:rPr>
          <w:i/>
        </w:rPr>
        <w:t xml:space="preserve"> </w:t>
      </w:r>
      <w:r w:rsidR="00155B86">
        <w:t>progenitor gene. The duplication event m</w:t>
      </w:r>
      <w:r w:rsidR="00DC23D0">
        <w:t>ay</w:t>
      </w:r>
      <w:r w:rsidR="00155B86">
        <w:t xml:space="preserve"> have brought </w:t>
      </w:r>
      <w:r w:rsidR="00155B86" w:rsidRPr="00715D71">
        <w:rPr>
          <w:i/>
        </w:rPr>
        <w:t>Gm9705</w:t>
      </w:r>
      <w:r w:rsidR="00155B86">
        <w:t xml:space="preserve"> in proximity to the ZFP809 binding site. One might speculate that these two genes have adapted to different biological functions that require a differential expression activity of these genes. In this case ZFP809 might indeed have a beneficial role in repressing </w:t>
      </w:r>
      <w:r w:rsidR="00155B86" w:rsidRPr="00155B86">
        <w:rPr>
          <w:i/>
        </w:rPr>
        <w:t>Gm9705</w:t>
      </w:r>
      <w:r w:rsidR="00155B86">
        <w:t xml:space="preserve"> in certain cell types.</w:t>
      </w:r>
      <w:r w:rsidR="00140F4C">
        <w:t xml:space="preserve"> Further studies should </w:t>
      </w:r>
      <w:r w:rsidR="00DC23D0">
        <w:t xml:space="preserve">therefore </w:t>
      </w:r>
      <w:r w:rsidR="00140F4C">
        <w:t xml:space="preserve">address the biological function of </w:t>
      </w:r>
      <w:r w:rsidR="00140F4C" w:rsidRPr="00715D71">
        <w:rPr>
          <w:i/>
        </w:rPr>
        <w:t>Gm9705</w:t>
      </w:r>
      <w:r w:rsidR="00140F4C">
        <w:t xml:space="preserve"> and the relevance of its transcription</w:t>
      </w:r>
      <w:r w:rsidR="00DC225C">
        <w:t>al</w:t>
      </w:r>
      <w:r w:rsidR="00140F4C">
        <w:t xml:space="preserve"> repression by ZFP809.</w:t>
      </w:r>
    </w:p>
    <w:p w:rsidR="00003D66" w:rsidRPr="002B10D0" w:rsidRDefault="003945A0" w:rsidP="002758F8">
      <w:pPr>
        <w:pStyle w:val="Heading1"/>
        <w:pageBreakBefore/>
      </w:pPr>
      <w:bookmarkStart w:id="58" w:name="_Toc343249348"/>
      <w:r>
        <w:lastRenderedPageBreak/>
        <w:t>Chapter 5</w:t>
      </w:r>
      <w:r w:rsidR="00003D66" w:rsidRPr="002B10D0">
        <w:t xml:space="preserve">: Epigenetic marking </w:t>
      </w:r>
      <w:r w:rsidR="00E33C24">
        <w:t>and de</w:t>
      </w:r>
      <w:r w:rsidR="00B55174">
        <w:t>-</w:t>
      </w:r>
      <w:r w:rsidR="00E33C24">
        <w:t xml:space="preserve">repression </w:t>
      </w:r>
      <w:r w:rsidR="00003D66" w:rsidRPr="002B10D0">
        <w:t>of human endogenous retroviruses</w:t>
      </w:r>
      <w:bookmarkEnd w:id="58"/>
      <w:r w:rsidR="00003D66" w:rsidRPr="002B10D0">
        <w:t xml:space="preserve"> </w:t>
      </w:r>
    </w:p>
    <w:p w:rsidR="006D44A6" w:rsidRDefault="00476CA9" w:rsidP="00476CA9">
      <w:pPr>
        <w:pStyle w:val="Heading2"/>
      </w:pPr>
      <w:bookmarkStart w:id="59" w:name="_Toc343249349"/>
      <w:r>
        <w:t>Introduction</w:t>
      </w:r>
      <w:r w:rsidR="00D90F66">
        <w:t xml:space="preserve"> and summary</w:t>
      </w:r>
      <w:bookmarkEnd w:id="59"/>
    </w:p>
    <w:p w:rsidR="005F5080" w:rsidRDefault="00AB6293" w:rsidP="005F5080">
      <w:r>
        <w:t xml:space="preserve">Approximately 10% of the human genome </w:t>
      </w:r>
      <w:r w:rsidR="00800255">
        <w:t>was</w:t>
      </w:r>
      <w:r>
        <w:t xml:space="preserve"> estimated</w:t>
      </w:r>
      <w:r w:rsidR="0055786A">
        <w:t xml:space="preserve"> to be of retroviral origin</w:t>
      </w:r>
      <w:r>
        <w:t xml:space="preserve"> </w:t>
      </w:r>
      <w:r w:rsidR="0055786A">
        <w:fldChar w:fldCharType="begin">
          <w:fldData xml:space="preserve">PEVuZE5vdGU+PENpdGU+PEF1dGhvcj5MYW5kZXI8L0F1dGhvcj48WWVhcj4yMDAxPC9ZZWFyPjxS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</w:fldData>
        </w:fldChar>
      </w:r>
      <w:r w:rsidR="009646ED">
        <w:instrText xml:space="preserve"> ADDIN EN.CITE </w:instrText>
      </w:r>
      <w:r w:rsidR="009646ED">
        <w:fldChar w:fldCharType="begin">
          <w:fldData xml:space="preserve">PEVuZE5vdGU+PENpdGU+PEF1dGhvcj5MYW5kZXI8L0F1dGhvcj48WWVhcj4yMDAxPC9ZZWFyPjxS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</w:fldData>
        </w:fldChar>
      </w:r>
      <w:r w:rsidR="009646ED">
        <w:instrText xml:space="preserve"> ADDIN EN.CITE.DATA </w:instrText>
      </w:r>
      <w:r w:rsidR="009646ED">
        <w:fldChar w:fldCharType="end"/>
      </w:r>
      <w:r w:rsidR="0055786A">
        <w:fldChar w:fldCharType="separate"/>
      </w:r>
      <w:r w:rsidR="00862627">
        <w:rPr>
          <w:noProof/>
        </w:rPr>
        <w:t>[</w:t>
      </w:r>
      <w:hyperlink w:anchor="_ENREF_5" w:tooltip="Lander, 2001 #4" w:history="1">
        <w:r w:rsidR="001526E9">
          <w:rPr>
            <w:noProof/>
          </w:rPr>
          <w:t>5</w:t>
        </w:r>
      </w:hyperlink>
      <w:r w:rsidR="00862627">
        <w:rPr>
          <w:noProof/>
        </w:rPr>
        <w:t>]</w:t>
      </w:r>
      <w:r w:rsidR="0055786A">
        <w:fldChar w:fldCharType="end"/>
      </w:r>
      <w:r w:rsidR="007C796A">
        <w:t>.</w:t>
      </w:r>
      <w:r w:rsidR="005F5080">
        <w:t xml:space="preserve"> </w:t>
      </w:r>
      <w:r w:rsidR="00FD4C60">
        <w:t>Unlike i</w:t>
      </w:r>
      <w:r w:rsidR="005F651B">
        <w:t>n mice and pigs, no replication-</w:t>
      </w:r>
      <w:r w:rsidR="00FD4C60">
        <w:t xml:space="preserve">competent human endogenous retroviruses (HERVs) have been identified so far. </w:t>
      </w:r>
      <w:r w:rsidR="008C398C">
        <w:t>HERVs are usually classified based on the tRNA specificity of their PBS and named by adding the on</w:t>
      </w:r>
      <w:r w:rsidR="00E46E78">
        <w:t>e</w:t>
      </w:r>
      <w:r w:rsidR="008C398C">
        <w:t>-letter code for the corresponding amino acid to HERV (</w:t>
      </w:r>
      <w:proofErr w:type="spellStart"/>
      <w:r w:rsidR="008C398C">
        <w:t>e.g</w:t>
      </w:r>
      <w:proofErr w:type="spellEnd"/>
      <w:r w:rsidR="008C398C">
        <w:t xml:space="preserve"> HERV-H, HERV-K, HERV-W, etc.). </w:t>
      </w:r>
      <w:r w:rsidR="00DF1789">
        <w:t xml:space="preserve">With </w:t>
      </w:r>
      <w:r w:rsidR="00E41E86">
        <w:t>the</w:t>
      </w:r>
      <w:r w:rsidR="00DF1789">
        <w:t xml:space="preserve"> </w:t>
      </w:r>
      <w:r w:rsidR="00E46E78">
        <w:t xml:space="preserve">remarkable </w:t>
      </w:r>
      <w:r w:rsidR="00DF1789">
        <w:t xml:space="preserve">exception </w:t>
      </w:r>
      <w:r w:rsidR="00E41E86">
        <w:t xml:space="preserve">of several </w:t>
      </w:r>
      <w:r w:rsidR="003A06AD">
        <w:t>human-</w:t>
      </w:r>
      <w:r w:rsidR="00962EFE">
        <w:t xml:space="preserve">specific </w:t>
      </w:r>
      <w:r w:rsidR="00DF1789">
        <w:t>HERV-K</w:t>
      </w:r>
      <w:r w:rsidR="00E41E86">
        <w:t xml:space="preserve"> </w:t>
      </w:r>
      <w:r w:rsidR="00962EFE">
        <w:t xml:space="preserve">(HML-2) </w:t>
      </w:r>
      <w:r w:rsidR="00E41E86">
        <w:t>elements, the majority of</w:t>
      </w:r>
      <w:r w:rsidR="00DF1789">
        <w:t xml:space="preserve"> all HERV</w:t>
      </w:r>
      <w:r w:rsidR="00E41E86">
        <w:t>s</w:t>
      </w:r>
      <w:r w:rsidR="00DF1789">
        <w:t xml:space="preserve"> are believed to </w:t>
      </w:r>
      <w:r w:rsidR="00E41E86">
        <w:t>entered</w:t>
      </w:r>
      <w:r w:rsidR="00DF1789">
        <w:t xml:space="preserve"> </w:t>
      </w:r>
      <w:r w:rsidR="005F651B">
        <w:t>colonised</w:t>
      </w:r>
      <w:r w:rsidR="00DF1789">
        <w:t xml:space="preserve"> the human genome </w:t>
      </w:r>
      <w:r w:rsidR="000F5F75">
        <w:t>between</w:t>
      </w:r>
      <w:r w:rsidR="00DF1789">
        <w:t xml:space="preserve"> 25 </w:t>
      </w:r>
      <w:r w:rsidR="000F5F75">
        <w:t xml:space="preserve">and 70 </w:t>
      </w:r>
      <w:r w:rsidR="00DF1789">
        <w:t xml:space="preserve">million years ago </w:t>
      </w:r>
      <w:r w:rsidR="00DF1789">
        <w:fldChar w:fldCharType="begin">
          <w:fldData xml:space="preserve">PEVuZE5vdGU+PENpdGU+PEF1dGhvcj5WaWxsZXNlbjwvQXV0aG9yPjxZZWFyPjIwMDQ8L1llYXI+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</w:fldData>
        </w:fldChar>
      </w:r>
      <w:r w:rsidR="001526E9">
        <w:instrText xml:space="preserve"> ADDIN EN.CITE </w:instrText>
      </w:r>
      <w:r w:rsidR="001526E9">
        <w:fldChar w:fldCharType="begin">
          <w:fldData xml:space="preserve">PEVuZE5vdGU+PENpdGU+PEF1dGhvcj5WaWxsZXNlbjwvQXV0aG9yPjxZZWFyPjIwMDQ8L1llYXI+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</w:fldData>
        </w:fldChar>
      </w:r>
      <w:r w:rsidR="001526E9">
        <w:instrText xml:space="preserve"> ADDIN EN.CITE.DATA </w:instrText>
      </w:r>
      <w:r w:rsidR="001526E9">
        <w:fldChar w:fldCharType="end"/>
      </w:r>
      <w:r w:rsidR="00DF1789">
        <w:fldChar w:fldCharType="separate"/>
      </w:r>
      <w:r w:rsidR="001526E9">
        <w:rPr>
          <w:noProof/>
        </w:rPr>
        <w:t>[</w:t>
      </w:r>
      <w:hyperlink w:anchor="_ENREF_7" w:tooltip="Jha, 2011 #6" w:history="1">
        <w:r w:rsidR="001526E9">
          <w:rPr>
            <w:noProof/>
          </w:rPr>
          <w:t>7</w:t>
        </w:r>
      </w:hyperlink>
      <w:r w:rsidR="001526E9">
        <w:rPr>
          <w:noProof/>
        </w:rPr>
        <w:t>,</w:t>
      </w:r>
      <w:hyperlink w:anchor="_ENREF_156" w:tooltip="Villesen, 2004 #157" w:history="1">
        <w:r w:rsidR="001526E9">
          <w:rPr>
            <w:noProof/>
          </w:rPr>
          <w:t>156</w:t>
        </w:r>
      </w:hyperlink>
      <w:r w:rsidR="001526E9">
        <w:rPr>
          <w:noProof/>
        </w:rPr>
        <w:t>]</w:t>
      </w:r>
      <w:r w:rsidR="00DF1789">
        <w:fldChar w:fldCharType="end"/>
      </w:r>
      <w:r w:rsidR="00DF1789">
        <w:t xml:space="preserve">. </w:t>
      </w:r>
      <w:r w:rsidR="000F5F75">
        <w:t>Some members of the HERV-K family have integrated into the human genome after the hominid-chimpanzee split approximately 6 millio</w:t>
      </w:r>
      <w:r w:rsidR="005F651B">
        <w:t>n years ago. Two of these human-</w:t>
      </w:r>
      <w:r w:rsidR="000F5F75">
        <w:t xml:space="preserve">specific HERV-K </w:t>
      </w:r>
      <w:r w:rsidR="0010017B">
        <w:t>proviruses</w:t>
      </w:r>
      <w:r w:rsidR="000F5F75">
        <w:t xml:space="preserve"> (HERV-K113 and HERV-K115) </w:t>
      </w:r>
      <w:r w:rsidR="0010017B">
        <w:t xml:space="preserve">are insertionally polymorphic and maintained </w:t>
      </w:r>
      <w:r w:rsidR="005F651B">
        <w:t xml:space="preserve">intact </w:t>
      </w:r>
      <w:r w:rsidR="0010017B">
        <w:t>ORFs</w:t>
      </w:r>
      <w:r w:rsidR="005F651B">
        <w:t>,</w:t>
      </w:r>
      <w:r w:rsidR="0010017B">
        <w:t xml:space="preserve"> indicating that </w:t>
      </w:r>
      <w:r w:rsidR="005F651B">
        <w:t>the HERV-K group</w:t>
      </w:r>
      <w:r w:rsidR="0010017B">
        <w:t xml:space="preserve"> </w:t>
      </w:r>
      <w:r w:rsidR="005F651B">
        <w:t xml:space="preserve">has </w:t>
      </w:r>
      <w:r w:rsidR="0010017B">
        <w:t xml:space="preserve">been active until very recent evolutionary times </w:t>
      </w:r>
      <w:r w:rsidR="0010017B">
        <w:fldChar w:fldCharType="begin"/>
      </w:r>
      <w:r w:rsidR="009646ED">
        <w:instrText xml:space="preserve"> ADDIN EN.CITE &lt;EndNote&gt;&lt;Cite&gt;&lt;Author&gt;Turner&lt;/Author&gt;&lt;Year&gt;2001&lt;/Year&gt;&lt;RecNum&gt;5&lt;/RecNum&gt;&lt;DisplayText&gt;[6]&lt;/DisplayText&gt;&lt;record&gt;&lt;rec-number&gt;5&lt;/rec-number&gt;&lt;foreign-keys&gt;&lt;key app="EN" db-id="tzfp5vpxsp522xeefx3xp5rdz9ar9fwxdeax"&gt;5&lt;/key&gt;&lt;/foreign-keys&gt;&lt;ref-type name="Journal Article"&gt;17&lt;/ref-type&gt;&lt;contributors&gt;&lt;authors&gt;&lt;author&gt;Turner, G.&lt;/author&gt;&lt;author&gt;Barbulescu, M.&lt;/author&gt;&lt;author&gt;Su, M.&lt;/author&gt;&lt;author&gt;Jensen-Seaman, M. I.&lt;/author&gt;&lt;author&gt;Kidd, K. K.&lt;/author&gt;&lt;author&gt;Lenz, J.&lt;/author&gt;&lt;/authors&gt;&lt;/contributors&gt;&lt;auth-address&gt;Department of Molecular Genetics, Albert Einstein College of Medicine, 1300 Morris Park Avenue, Bronx, NY 10461, USA.&lt;/auth-address&gt;&lt;titles&gt;&lt;title&gt;Insertional polymorphisms of full-length endogenous retroviruses in humans&lt;/title&gt;&lt;secondary-title&gt;Curr Biol&lt;/secondary-title&gt;&lt;/titles&gt;&lt;periodical&gt;&lt;full-title&gt;Curr Biol&lt;/full-title&gt;&lt;/periodical&gt;&lt;pages&gt;1531-5&lt;/pages&gt;&lt;volume&gt;11&lt;/volume&gt;&lt;number&gt;19&lt;/number&gt;&lt;edition&gt;2001/10/10&lt;/edition&gt;&lt;keywords&gt;&lt;keyword&gt;Alleles&lt;/keyword&gt;&lt;keyword&gt;*DNA, Viral/analysis&lt;/keyword&gt;&lt;keyword&gt;Endogenous Retroviruses/classification/*genetics/pathogenicity/physiology&lt;/keyword&gt;&lt;keyword&gt;Genes, Viral&lt;/keyword&gt;&lt;keyword&gt;Genotype&lt;/keyword&gt;&lt;keyword&gt;Humans&lt;/keyword&gt;&lt;keyword&gt;*Mutagenesis, Insertional&lt;/keyword&gt;&lt;keyword&gt;Polymerase Chain Reaction/methods&lt;/keyword&gt;&lt;keyword&gt;*Polymorphism, Genetic&lt;/keyword&gt;&lt;keyword&gt;Proviruses/classification/*genetics/pathogenicity/physiology&lt;/keyword&gt;&lt;keyword&gt;Recombination, Genetic&lt;/keyword&gt;&lt;keyword&gt;Retroviridae Proteins/genetics&lt;/keyword&gt;&lt;keyword&gt;*Terminal Repeat Sequences&lt;/keyword&gt;&lt;keyword&gt;Virus Integration&lt;/keyword&gt;&lt;/keywords&gt;&lt;dates&gt;&lt;year&gt;2001&lt;/year&gt;&lt;pub-dates&gt;&lt;date&gt;Oct 2&lt;/date&gt;&lt;/pub-dates&gt;&lt;/dates&gt;&lt;isbn&gt;0960-9822 (Print)&amp;#xD;0960-9822 (Linking)&lt;/isbn&gt;&lt;accession-num&gt;11591322&lt;/accession-num&gt;&lt;urls&gt;&lt;related-urls&gt;&lt;url&gt;http://www.ncbi.nlm.nih.gov/pubmed/11591322&lt;/url&gt;&lt;/related-urls&gt;&lt;/urls&gt;&lt;electronic-resource-num&gt;S0960-9822(01)00455-9 [pii]&lt;/electronic-resource-num&gt;&lt;language&gt;eng&lt;/language&gt;&lt;/record&gt;&lt;/Cite&gt;&lt;/EndNote&gt;</w:instrText>
      </w:r>
      <w:r w:rsidR="0010017B">
        <w:fldChar w:fldCharType="separate"/>
      </w:r>
      <w:r w:rsidR="00862627">
        <w:rPr>
          <w:noProof/>
        </w:rPr>
        <w:t>[</w:t>
      </w:r>
      <w:hyperlink w:anchor="_ENREF_6" w:tooltip="Turner, 2001 #5" w:history="1">
        <w:r w:rsidR="001526E9">
          <w:rPr>
            <w:noProof/>
          </w:rPr>
          <w:t>6</w:t>
        </w:r>
      </w:hyperlink>
      <w:r w:rsidR="00862627">
        <w:rPr>
          <w:noProof/>
        </w:rPr>
        <w:t>]</w:t>
      </w:r>
      <w:r w:rsidR="0010017B">
        <w:fldChar w:fldCharType="end"/>
      </w:r>
      <w:r w:rsidR="0010017B">
        <w:t xml:space="preserve">. </w:t>
      </w:r>
      <w:r w:rsidR="00597A27">
        <w:t>The integration time of HERV-K113 and HERV-K115 has been estimat</w:t>
      </w:r>
      <w:r w:rsidR="00E41E86">
        <w:t>ed to be at least 800,000 and 1.</w:t>
      </w:r>
      <w:r w:rsidR="00597A27">
        <w:t xml:space="preserve">1 million years ago </w:t>
      </w:r>
      <w:r w:rsidR="00597A27">
        <w:fldChar w:fldCharType="begin"/>
      </w:r>
      <w:r w:rsidR="001526E9">
        <w:instrText xml:space="preserve"> ADDIN EN.CITE &lt;EndNote&gt;&lt;Cite&gt;&lt;Author&gt;Jha&lt;/Author&gt;&lt;Year&gt;2009&lt;/Year&gt;&lt;RecNum&gt;158&lt;/RecNum&gt;&lt;DisplayText&gt;[157]&lt;/DisplayText&gt;&lt;record&gt;&lt;rec-number&gt;158&lt;/rec-number&gt;&lt;foreign-keys&gt;&lt;key app="EN" db-id="tzfp5vpxsp522xeefx3xp5rdz9ar9fwxdeax"&gt;158&lt;/key&gt;&lt;/foreign-keys&gt;&lt;ref-type name="Journal Article"&gt;17&lt;/ref-type&gt;&lt;contributors&gt;&lt;authors&gt;&lt;author&gt;Jha, A. R.&lt;/author&gt;&lt;author&gt;Pillai, S. K.&lt;/author&gt;&lt;author&gt;York, V. A.&lt;/author&gt;&lt;author&gt;Sharp, E. R.&lt;/author&gt;&lt;author&gt;Storm, E. C.&lt;/author&gt;&lt;author&gt;Wachter, D. J.&lt;/author&gt;&lt;author&gt;Martin, J. N.&lt;/author&gt;&lt;author&gt;Deeks, S. G.&lt;/author&gt;&lt;author&gt;Rosenberg, M. G.&lt;/author&gt;&lt;author&gt;Nixon, D. F.&lt;/author&gt;&lt;author&gt;Garrison, K. E.&lt;/author&gt;&lt;/authors&gt;&lt;/contributors&gt;&lt;auth-address&gt;Division of Experimental Medicine, University of California San Francisco, CA, USA.&lt;/auth-address&gt;&lt;titles&gt;&lt;title&gt;Cross-sectional dating of novel haplotypes of HERV-K 113 and HERV-K 115 indicate these proviruses originated in Africa before Homo sapiens&lt;/title&gt;&lt;secondary-title&gt;Mol Biol Evol&lt;/secondary-title&gt;&lt;/titles&gt;&lt;periodical&gt;&lt;full-title&gt;Mol Biol Evol&lt;/full-title&gt;&lt;/periodical&gt;&lt;pages&gt;2617-26&lt;/pages&gt;&lt;volume&gt;26&lt;/volume&gt;&lt;number&gt;11&lt;/number&gt;&lt;edition&gt;2009/08/12&lt;/edition&gt;&lt;keywords&gt;&lt;keyword&gt;Africa&lt;/keyword&gt;&lt;keyword&gt;Endogenous Retroviruses/*classification/*genetics&lt;/keyword&gt;&lt;keyword&gt;*Evolution, Molecular&lt;/keyword&gt;&lt;keyword&gt;Genome, Viral/genetics&lt;/keyword&gt;&lt;keyword&gt;Haplotypes/genetics&lt;/keyword&gt;&lt;keyword&gt;Humans&lt;/keyword&gt;&lt;keyword&gt;Mutagenesis, Insertional/genetics&lt;/keyword&gt;&lt;/keywords&gt;&lt;dates&gt;&lt;year&gt;2009&lt;/year&gt;&lt;pub-dates&gt;&lt;date&gt;Nov&lt;/date&gt;&lt;/pub-dates&gt;&lt;/dates&gt;&lt;isbn&gt;1537-1719 (Electronic)&amp;#xD;0737-4038 (Linking)&lt;/isbn&gt;&lt;accession-num&gt;19666991&lt;/accession-num&gt;&lt;urls&gt;&lt;related-urls&gt;&lt;url&gt;http://www.ncbi.nlm.nih.gov/pubmed/19666991&lt;/url&gt;&lt;/related-urls&gt;&lt;/urls&gt;&lt;custom2&gt;2760466&lt;/custom2&gt;&lt;electronic-resource-num&gt;msp180 [pii]&amp;#xD;10.1093/molbev/msp180&lt;/electronic-resource-num&gt;&lt;language&gt;eng&lt;/language&gt;&lt;/record&gt;&lt;/Cite&gt;&lt;/EndNote&gt;</w:instrText>
      </w:r>
      <w:r w:rsidR="00597A27">
        <w:fldChar w:fldCharType="separate"/>
      </w:r>
      <w:r w:rsidR="001526E9">
        <w:rPr>
          <w:noProof/>
        </w:rPr>
        <w:t>[</w:t>
      </w:r>
      <w:hyperlink w:anchor="_ENREF_157" w:tooltip="Jha, 2009 #158" w:history="1">
        <w:r w:rsidR="001526E9">
          <w:rPr>
            <w:noProof/>
          </w:rPr>
          <w:t>157</w:t>
        </w:r>
      </w:hyperlink>
      <w:r w:rsidR="001526E9">
        <w:rPr>
          <w:noProof/>
        </w:rPr>
        <w:t>]</w:t>
      </w:r>
      <w:r w:rsidR="00597A27">
        <w:fldChar w:fldCharType="end"/>
      </w:r>
      <w:r w:rsidR="00CC0098">
        <w:t xml:space="preserve">. </w:t>
      </w:r>
      <w:r w:rsidR="0010017B">
        <w:t xml:space="preserve">In a recent study, it has been suggested that </w:t>
      </w:r>
      <w:r w:rsidR="00FD4C60">
        <w:t xml:space="preserve">one </w:t>
      </w:r>
      <w:r w:rsidR="0010017B">
        <w:t>HERV-K insertion</w:t>
      </w:r>
      <w:r w:rsidR="00CC0098">
        <w:t xml:space="preserve">, </w:t>
      </w:r>
      <w:r w:rsidR="00FD4C60">
        <w:t>HERV-K</w:t>
      </w:r>
      <w:r w:rsidR="005F5080">
        <w:t>106</w:t>
      </w:r>
      <w:r w:rsidR="00CC0098">
        <w:t>, that is fixed in humans</w:t>
      </w:r>
      <w:r w:rsidR="0010017B">
        <w:t xml:space="preserve"> integrated approximately 150,000 years ago, </w:t>
      </w:r>
      <w:r w:rsidR="005F5080">
        <w:t xml:space="preserve">after the emergence of anatomically modern humans </w:t>
      </w:r>
      <w:r w:rsidR="005F5080">
        <w:fldChar w:fldCharType="begin"/>
      </w:r>
      <w:r w:rsidR="009646ED">
        <w:instrText xml:space="preserve"> ADDIN EN.CITE &lt;EndNote&gt;&lt;Cite&gt;&lt;Author&gt;Jha&lt;/Author&gt;&lt;Year&gt;2011&lt;/Year&gt;&lt;RecNum&gt;6&lt;/RecNum&gt;&lt;DisplayText&gt;[7]&lt;/DisplayText&gt;&lt;record&gt;&lt;rec-number&gt;6&lt;/rec-number&gt;&lt;foreign-keys&gt;&lt;key app="EN" db-id="tzfp5vpxsp522xeefx3xp5rdz9ar9fwxdeax"&gt;6&lt;/key&gt;&lt;/foreign-keys&gt;&lt;ref-type name="Journal Article"&gt;17&lt;/ref-type&gt;&lt;contributors&gt;&lt;authors&gt;&lt;author&gt;Jha, A. R.&lt;/author&gt;&lt;author&gt;Nixon, D. F.&lt;/author&gt;&lt;author&gt;Rosenberg, M. G.&lt;/author&gt;&lt;author&gt;Martin, J. N.&lt;/author&gt;&lt;author&gt;Deeks, S. G.&lt;/author&gt;&lt;author&gt;Hudson, R. R.&lt;/author&gt;&lt;author&gt;Garrison, K. E.&lt;/author&gt;&lt;author&gt;Pillai, S. K.&lt;/author&gt;&lt;/authors&gt;&lt;/contributors&gt;&lt;auth-address&gt;Department of Human Genetics, University of Chicago, Chicago, Illinois, United States of America.&lt;/auth-address&gt;&lt;titles&gt;&lt;title&gt;Human endogenous retrovirus K106 (HERV-K106) was infectious after the emergence of anatomically modern humans&lt;/title&gt;&lt;secondary-title&gt;PLoS One&lt;/secondary-title&gt;&lt;/titles&gt;&lt;periodical&gt;&lt;full-title&gt;PLoS One&lt;/full-title&gt;&lt;/periodical&gt;&lt;pages&gt;e20234&lt;/pages&gt;&lt;volume&gt;6&lt;/volume&gt;&lt;number&gt;5&lt;/number&gt;&lt;edition&gt;2011/06/03&lt;/edition&gt;&lt;keywords&gt;&lt;keyword&gt;Base Sequence&lt;/keyword&gt;&lt;keyword&gt;Binding Sites/genetics&lt;/keyword&gt;&lt;keyword&gt;Endogenous Retroviruses/classification/*genetics&lt;/keyword&gt;&lt;keyword&gt;Evolution, Molecular&lt;/keyword&gt;&lt;keyword&gt;Genome, Human/*genetics&lt;/keyword&gt;&lt;keyword&gt;Genome, Viral/*genetics&lt;/keyword&gt;&lt;keyword&gt;Humans&lt;/keyword&gt;&lt;keyword&gt;Molecular Sequence Data&lt;/keyword&gt;&lt;keyword&gt;Mutagenesis, Insertional&lt;/keyword&gt;&lt;keyword&gt;Phylogeny&lt;/keyword&gt;&lt;keyword&gt;Proviruses/classification/*genetics&lt;/keyword&gt;&lt;keyword&gt;Terminal Repeat Sequences/genetics&lt;/keyword&gt;&lt;keyword&gt;Time Factors&lt;/keyword&gt;&lt;/keywords&gt;&lt;dates&gt;&lt;year&gt;2011&lt;/year&gt;&lt;/dates&gt;&lt;isbn&gt;1932-6203 (Electronic)&amp;#xD;1932-6203 (Linking)&lt;/isbn&gt;&lt;accession-num&gt;21633511&lt;/accession-num&gt;&lt;urls&gt;&lt;related-urls&gt;&lt;url&gt;http://www.ncbi.nlm.nih.gov/pubmed/21633511&lt;/url&gt;&lt;/related-urls&gt;&lt;/urls&gt;&lt;custom2&gt;3102101&lt;/custom2&gt;&lt;electronic-resource-num&gt;10.1371/journal.pone.0020234&amp;#xD;PONE-D-11-02000 [pii]&lt;/electronic-resource-num&gt;&lt;language&gt;eng&lt;/language&gt;&lt;/record&gt;&lt;/Cite&gt;&lt;/EndNote&gt;</w:instrText>
      </w:r>
      <w:r w:rsidR="005F5080">
        <w:fldChar w:fldCharType="separate"/>
      </w:r>
      <w:r w:rsidR="00862627">
        <w:rPr>
          <w:noProof/>
        </w:rPr>
        <w:t>[</w:t>
      </w:r>
      <w:hyperlink w:anchor="_ENREF_7" w:tooltip="Jha, 2011 #6" w:history="1">
        <w:r w:rsidR="001526E9">
          <w:rPr>
            <w:noProof/>
          </w:rPr>
          <w:t>7</w:t>
        </w:r>
      </w:hyperlink>
      <w:r w:rsidR="00862627">
        <w:rPr>
          <w:noProof/>
        </w:rPr>
        <w:t>]</w:t>
      </w:r>
      <w:r w:rsidR="005F5080">
        <w:fldChar w:fldCharType="end"/>
      </w:r>
      <w:r w:rsidR="005F5080">
        <w:t xml:space="preserve">. </w:t>
      </w:r>
      <w:r w:rsidR="00597A27">
        <w:t xml:space="preserve">Furthermore, the putative ancestral progenitor element of the HERV-K family has been artificially reconstructed and it </w:t>
      </w:r>
      <w:r w:rsidR="00052F15">
        <w:t>has been</w:t>
      </w:r>
      <w:r w:rsidR="00597A27">
        <w:t xml:space="preserve"> shown that functional HERV-K elements</w:t>
      </w:r>
      <w:r w:rsidR="00052F15">
        <w:t xml:space="preserve"> can be generated by </w:t>
      </w:r>
      <w:r w:rsidR="00052F15" w:rsidRPr="00597A27">
        <w:rPr>
          <w:i/>
        </w:rPr>
        <w:t>in vitro</w:t>
      </w:r>
      <w:r w:rsidR="00052F15">
        <w:t xml:space="preserve"> recombination of human-specific HERV-K proviruses </w:t>
      </w:r>
      <w:r w:rsidR="00597A27">
        <w:fldChar w:fldCharType="begin">
          <w:fldData xml:space="preserve">PEVuZE5vdGU+PENpdGU+PEF1dGhvcj5EZXdhbm5pZXV4PC9BdXRob3I+PFllYXI+MjAwNjwvWWVh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</w:fldData>
        </w:fldChar>
      </w:r>
      <w:r w:rsidR="001526E9">
        <w:instrText xml:space="preserve"> ADDIN EN.CITE </w:instrText>
      </w:r>
      <w:r w:rsidR="001526E9">
        <w:fldChar w:fldCharType="begin">
          <w:fldData xml:space="preserve">PEVuZE5vdGU+PENpdGU+PEF1dGhvcj5EZXdhbm5pZXV4PC9BdXRob3I+PFllYXI+MjAwNjwvWWVh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</w:fldData>
        </w:fldChar>
      </w:r>
      <w:r w:rsidR="001526E9">
        <w:instrText xml:space="preserve"> ADDIN EN.CITE.DATA </w:instrText>
      </w:r>
      <w:r w:rsidR="001526E9">
        <w:fldChar w:fldCharType="end"/>
      </w:r>
      <w:r w:rsidR="00597A27">
        <w:fldChar w:fldCharType="separate"/>
      </w:r>
      <w:r w:rsidR="001526E9">
        <w:rPr>
          <w:noProof/>
        </w:rPr>
        <w:t>[</w:t>
      </w:r>
      <w:hyperlink w:anchor="_ENREF_158" w:tooltip="Dewannieux, 2006 #159" w:history="1">
        <w:r w:rsidR="001526E9">
          <w:rPr>
            <w:noProof/>
          </w:rPr>
          <w:t>158</w:t>
        </w:r>
      </w:hyperlink>
      <w:r w:rsidR="001526E9">
        <w:rPr>
          <w:noProof/>
        </w:rPr>
        <w:t>]</w:t>
      </w:r>
      <w:r w:rsidR="00597A27">
        <w:fldChar w:fldCharType="end"/>
      </w:r>
      <w:r w:rsidR="00597A27">
        <w:t>.</w:t>
      </w:r>
    </w:p>
    <w:p w:rsidR="00A41FD8" w:rsidRDefault="00CC0098" w:rsidP="005F5080">
      <w:r>
        <w:t xml:space="preserve">Although no fully replication-competent HERV-K element has been identified so far, it has been shown that </w:t>
      </w:r>
      <w:r w:rsidR="00F93A99">
        <w:t>HERV-K transcripts, mainly transcribed from one single provirus (HERV-K</w:t>
      </w:r>
      <w:r w:rsidR="00EC167C">
        <w:t>101</w:t>
      </w:r>
      <w:r w:rsidR="00F93A99">
        <w:t>),</w:t>
      </w:r>
      <w:r>
        <w:t xml:space="preserve"> are selectively packaged into retroviral particles</w:t>
      </w:r>
      <w:r w:rsidR="00F93A99">
        <w:t xml:space="preserve"> in a human EC cell line </w:t>
      </w:r>
      <w:r w:rsidR="00F93A99">
        <w:fldChar w:fldCharType="begin"/>
      </w:r>
      <w:r w:rsidR="001526E9">
        <w:instrText xml:space="preserve"> ADDIN EN.CITE &lt;EndNote&gt;&lt;Cite&gt;&lt;Author&gt;Ruprecht&lt;/Author&gt;&lt;Year&gt;2008&lt;/Year&gt;&lt;RecNum&gt;160&lt;/RecNum&gt;&lt;DisplayText&gt;[159]&lt;/DisplayText&gt;&lt;record&gt;&lt;rec-number&gt;160&lt;/rec-number&gt;&lt;foreign-keys&gt;&lt;key app="EN" db-id="tzfp5vpxsp522xeefx3xp5rdz9ar9fwxdeax"&gt;160&lt;/key&gt;&lt;/foreign-keys&gt;&lt;ref-type name="Journal Article"&gt;17&lt;/ref-type&gt;&lt;contributors&gt;&lt;authors&gt;&lt;author&gt;Ruprecht, K.&lt;/author&gt;&lt;author&gt;Ferreira, H.&lt;/author&gt;&lt;author&gt;Flockerzi, A.&lt;/author&gt;&lt;author&gt;Wahl, S.&lt;/author&gt;&lt;author&gt;Sauter, M.&lt;/author&gt;&lt;author&gt;Mayer, J.&lt;/author&gt;&lt;author&gt;Mueller-Lantzsch, N.&lt;/author&gt;&lt;/authors&gt;&lt;/contributors&gt;&lt;auth-address&gt;Institut fur Virologie, Universitatsklinikum des Saarlandes, Haus 47, 66421 Homburg/Saar, Germany. klemens.ruprecht@uniklinikum-saarland.de&lt;/auth-address&gt;&lt;titles&gt;&lt;title&gt;Human endogenous retrovirus family HERV-K(HML-2) RNA transcripts are selectively packaged into retroviral particles produced by the human germ cell tumor line Tera-1 and originate mainly from a provirus on chromosome 22q11.21&lt;/title&gt;&lt;secondary-title&gt;J Virol&lt;/secondary-title&gt;&lt;/titles&gt;&lt;periodical&gt;&lt;full-title&gt;J Virol&lt;/full-title&gt;&lt;/periodical&gt;&lt;pages&gt;10008-16&lt;/pages&gt;&lt;volume&gt;82&lt;/volume&gt;&lt;number&gt;20&lt;/number&gt;&lt;edition&gt;2008/08/08&lt;/edition&gt;&lt;keywords&gt;&lt;keyword&gt;*Cell Line, Tumor&lt;/keyword&gt;&lt;keyword&gt;*Chromosomes, Human, Pair 22/genetics/virology&lt;/keyword&gt;&lt;keyword&gt;Endogenous Retroviruses/*genetics/metabolism&lt;/keyword&gt;&lt;keyword&gt;Humans&lt;/keyword&gt;&lt;keyword&gt;Proviruses/*genetics/metabolism&lt;/keyword&gt;&lt;keyword&gt;RNA, Viral/*metabolism&lt;/keyword&gt;&lt;keyword&gt;Virion/genetics/*metabolism&lt;/keyword&gt;&lt;keyword&gt;Virus Assembly&lt;/keyword&gt;&lt;keyword&gt;Virus Integration&lt;/keyword&gt;&lt;/keywords&gt;&lt;dates&gt;&lt;year&gt;2008&lt;/year&gt;&lt;pub-dates&gt;&lt;date&gt;Oct&lt;/date&gt;&lt;/pub-dates&gt;&lt;/dates&gt;&lt;isbn&gt;1098-5514 (Electronic)&amp;#xD;0022-538X (Linking)&lt;/isbn&gt;&lt;accession-num&gt;18684837&lt;/accession-num&gt;&lt;urls&gt;&lt;related-urls&gt;&lt;url&gt;http://www.ncbi.nlm.nih.gov/pubmed/18684837&lt;/url&gt;&lt;/related-urls&gt;&lt;/urls&gt;&lt;custom2&gt;2566279&lt;/custom2&gt;&lt;electronic-resource-num&gt;JVI.01016-08 [pii]&amp;#xD;10.1128/JVI.01016-08&lt;/electronic-resource-num&gt;&lt;language&gt;eng&lt;/language&gt;&lt;/record&gt;&lt;/Cite&gt;&lt;/EndNote&gt;</w:instrText>
      </w:r>
      <w:r w:rsidR="00F93A99">
        <w:fldChar w:fldCharType="separate"/>
      </w:r>
      <w:r w:rsidR="001526E9">
        <w:rPr>
          <w:noProof/>
        </w:rPr>
        <w:t>[</w:t>
      </w:r>
      <w:hyperlink w:anchor="_ENREF_159" w:tooltip="Ruprecht, 2008 #160" w:history="1">
        <w:r w:rsidR="001526E9">
          <w:rPr>
            <w:noProof/>
          </w:rPr>
          <w:t>159</w:t>
        </w:r>
      </w:hyperlink>
      <w:r w:rsidR="001526E9">
        <w:rPr>
          <w:noProof/>
        </w:rPr>
        <w:t>]</w:t>
      </w:r>
      <w:r w:rsidR="00F93A99">
        <w:fldChar w:fldCharType="end"/>
      </w:r>
      <w:r w:rsidR="00F93A99">
        <w:t>.</w:t>
      </w:r>
      <w:r w:rsidR="00A41FD8">
        <w:t xml:space="preserve"> </w:t>
      </w:r>
      <w:r w:rsidR="00EC167C">
        <w:t xml:space="preserve">HERV-K101 has also been </w:t>
      </w:r>
      <w:r w:rsidR="00634DE5">
        <w:t>identified as one</w:t>
      </w:r>
      <w:r w:rsidR="00EC167C">
        <w:t xml:space="preserve"> of the most actively transcribed HERV-K elements in  </w:t>
      </w:r>
      <w:r w:rsidR="00EC167C" w:rsidRPr="00EC167C">
        <w:t>tumour</w:t>
      </w:r>
      <w:r w:rsidR="00EC167C">
        <w:t xml:space="preserve"> samples from patients with testicular cancer but </w:t>
      </w:r>
      <w:r w:rsidR="000001ED">
        <w:t xml:space="preserve">HERV-K101 </w:t>
      </w:r>
      <w:r w:rsidR="00EC167C">
        <w:t xml:space="preserve">expression in normal testes was not detected </w:t>
      </w:r>
      <w:r w:rsidR="00EC167C">
        <w:fldChar w:fldCharType="begin">
          <w:fldData xml:space="preserve">PEVuZE5vdGU+PENpdGU+PEF1dGhvcj5GbG9ja2Vyemk8L0F1dGhvcj48WWVhcj4yMDA4PC9ZZWFy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</w:fldData>
        </w:fldChar>
      </w:r>
      <w:r w:rsidR="001526E9">
        <w:instrText xml:space="preserve"> ADDIN EN.CITE </w:instrText>
      </w:r>
      <w:r w:rsidR="001526E9">
        <w:fldChar w:fldCharType="begin">
          <w:fldData xml:space="preserve">PEVuZE5vdGU+PENpdGU+PEF1dGhvcj5GbG9ja2Vyemk8L0F1dGhvcj48WWVhcj4yMDA4PC9ZZWFy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</w:fldData>
        </w:fldChar>
      </w:r>
      <w:r w:rsidR="001526E9">
        <w:instrText xml:space="preserve"> ADDIN EN.CITE.DATA </w:instrText>
      </w:r>
      <w:r w:rsidR="001526E9">
        <w:fldChar w:fldCharType="end"/>
      </w:r>
      <w:r w:rsidR="00EC167C">
        <w:fldChar w:fldCharType="separate"/>
      </w:r>
      <w:r w:rsidR="001526E9">
        <w:rPr>
          <w:noProof/>
        </w:rPr>
        <w:t>[</w:t>
      </w:r>
      <w:hyperlink w:anchor="_ENREF_160" w:tooltip="Flockerzi, 2008 #161" w:history="1">
        <w:r w:rsidR="001526E9">
          <w:rPr>
            <w:noProof/>
          </w:rPr>
          <w:t>160</w:t>
        </w:r>
      </w:hyperlink>
      <w:r w:rsidR="001526E9">
        <w:rPr>
          <w:noProof/>
        </w:rPr>
        <w:t>]</w:t>
      </w:r>
      <w:r w:rsidR="00EC167C">
        <w:fldChar w:fldCharType="end"/>
      </w:r>
      <w:r w:rsidR="00EC167C">
        <w:t xml:space="preserve">. </w:t>
      </w:r>
      <w:r w:rsidR="0097503F">
        <w:t>I</w:t>
      </w:r>
      <w:r w:rsidR="00EC167C">
        <w:t xml:space="preserve">t remains unclear whether HERV-K101 expression in testicular tumours and EC cells is merely a secondary effect or may </w:t>
      </w:r>
      <w:r w:rsidR="008C6951">
        <w:t xml:space="preserve">actively </w:t>
      </w:r>
      <w:r w:rsidR="00EC167C">
        <w:t xml:space="preserve">contribute to </w:t>
      </w:r>
      <w:r w:rsidR="0097503F">
        <w:t xml:space="preserve">germ cell </w:t>
      </w:r>
      <w:r w:rsidR="00EC167C">
        <w:t xml:space="preserve">tumour formation. </w:t>
      </w:r>
      <w:r w:rsidR="008E1F70">
        <w:t xml:space="preserve">In addition to Gag, Pol and Env proteins, </w:t>
      </w:r>
      <w:r w:rsidR="00B779A5">
        <w:t xml:space="preserve">type </w:t>
      </w:r>
      <w:r w:rsidR="008E1F70">
        <w:t>2 HERV-K elements express a Rec protein</w:t>
      </w:r>
      <w:r w:rsidR="00B779A5">
        <w:t xml:space="preserve"> which</w:t>
      </w:r>
      <w:r w:rsidR="0069713F">
        <w:t xml:space="preserve"> is </w:t>
      </w:r>
      <w:r w:rsidR="00E41E86">
        <w:t>functionally related to</w:t>
      </w:r>
      <w:r w:rsidR="0069713F">
        <w:t xml:space="preserve"> the regulatory Rev</w:t>
      </w:r>
      <w:r w:rsidR="00B91C6A">
        <w:t xml:space="preserve">/Rex </w:t>
      </w:r>
      <w:r w:rsidR="00B91C6A">
        <w:lastRenderedPageBreak/>
        <w:t xml:space="preserve">proteins of HIV and HTLV. </w:t>
      </w:r>
      <w:r w:rsidR="0069713F">
        <w:t xml:space="preserve">Rec is translated from alternatively spliced </w:t>
      </w:r>
      <w:r w:rsidR="0069713F" w:rsidRPr="0069713F">
        <w:rPr>
          <w:i/>
        </w:rPr>
        <w:t>env</w:t>
      </w:r>
      <w:r w:rsidR="0069713F">
        <w:t xml:space="preserve"> transcripts and has been </w:t>
      </w:r>
      <w:r w:rsidR="0097503F">
        <w:t xml:space="preserve">associated with </w:t>
      </w:r>
      <w:r w:rsidR="0069713F">
        <w:t>aberrant</w:t>
      </w:r>
      <w:r w:rsidR="0097503F">
        <w:t xml:space="preserve"> germ cell development and carcinoma formation</w:t>
      </w:r>
      <w:r w:rsidR="0069713F">
        <w:t xml:space="preserve"> </w:t>
      </w:r>
      <w:r w:rsidR="0069713F">
        <w:fldChar w:fldCharType="begin">
          <w:fldData xml:space="preserve">PEVuZE5vdGU+PENpdGU+PEF1dGhvcj5HYWxsaTwvQXV0aG9yPjxZZWFyPjIwMDU8L1llYXI+PFJl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</w:fldData>
        </w:fldChar>
      </w:r>
      <w:r w:rsidR="001526E9">
        <w:instrText xml:space="preserve"> ADDIN EN.CITE </w:instrText>
      </w:r>
      <w:r w:rsidR="001526E9">
        <w:fldChar w:fldCharType="begin">
          <w:fldData xml:space="preserve">PEVuZE5vdGU+PENpdGU+PEF1dGhvcj5HYWxsaTwvQXV0aG9yPjxZZWFyPjIwMDU8L1llYXI+PFJl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</w:fldData>
        </w:fldChar>
      </w:r>
      <w:r w:rsidR="001526E9">
        <w:instrText xml:space="preserve"> ADDIN EN.CITE.DATA </w:instrText>
      </w:r>
      <w:r w:rsidR="001526E9">
        <w:fldChar w:fldCharType="end"/>
      </w:r>
      <w:r w:rsidR="0069713F">
        <w:fldChar w:fldCharType="separate"/>
      </w:r>
      <w:r w:rsidR="001526E9">
        <w:rPr>
          <w:noProof/>
        </w:rPr>
        <w:t>[</w:t>
      </w:r>
      <w:hyperlink w:anchor="_ENREF_161" w:tooltip="Galli, 2005 #162" w:history="1">
        <w:r w:rsidR="001526E9">
          <w:rPr>
            <w:noProof/>
          </w:rPr>
          <w:t>161</w:t>
        </w:r>
      </w:hyperlink>
      <w:r w:rsidR="001526E9">
        <w:rPr>
          <w:noProof/>
        </w:rPr>
        <w:t>]</w:t>
      </w:r>
      <w:r w:rsidR="0069713F">
        <w:fldChar w:fldCharType="end"/>
      </w:r>
      <w:r w:rsidR="0097503F">
        <w:t xml:space="preserve">. </w:t>
      </w:r>
      <w:r w:rsidR="0069713F">
        <w:t xml:space="preserve">It has been shown that Rec interacts with </w:t>
      </w:r>
      <w:r w:rsidR="00D83FD3">
        <w:t xml:space="preserve">the </w:t>
      </w:r>
      <w:proofErr w:type="spellStart"/>
      <w:r w:rsidR="00D83FD3">
        <w:t>promyelocytic</w:t>
      </w:r>
      <w:proofErr w:type="spellEnd"/>
      <w:r w:rsidR="00D83FD3">
        <w:t xml:space="preserve"> </w:t>
      </w:r>
      <w:proofErr w:type="spellStart"/>
      <w:r w:rsidR="00D83FD3">
        <w:t>leukemia</w:t>
      </w:r>
      <w:proofErr w:type="spellEnd"/>
      <w:r w:rsidR="00D83FD3">
        <w:t xml:space="preserve"> zinc finger (PLZF) tumour suppressor, which negatively regulates transcription of the </w:t>
      </w:r>
      <w:r w:rsidR="00D83FD3" w:rsidRPr="00D83FD3">
        <w:rPr>
          <w:i/>
        </w:rPr>
        <w:t>c-</w:t>
      </w:r>
      <w:proofErr w:type="spellStart"/>
      <w:r w:rsidR="00D83FD3" w:rsidRPr="00D83FD3">
        <w:rPr>
          <w:i/>
        </w:rPr>
        <w:t>myc</w:t>
      </w:r>
      <w:proofErr w:type="spellEnd"/>
      <w:r w:rsidR="00D83FD3">
        <w:t xml:space="preserve"> proto-oncogene and, thus, indirectly alters expression of c-</w:t>
      </w:r>
      <w:proofErr w:type="spellStart"/>
      <w:r w:rsidR="00D83FD3">
        <w:t>Myc</w:t>
      </w:r>
      <w:proofErr w:type="spellEnd"/>
      <w:r w:rsidR="00D83FD3">
        <w:t xml:space="preserve"> regulated genes </w:t>
      </w:r>
      <w:r w:rsidR="00D83FD3">
        <w:fldChar w:fldCharType="begin"/>
      </w:r>
      <w:r w:rsidR="001526E9">
        <w:instrText xml:space="preserve"> ADDIN EN.CITE &lt;EndNote&gt;&lt;Cite&gt;&lt;Author&gt;Denne&lt;/Author&gt;&lt;Year&gt;2007&lt;/Year&gt;&lt;RecNum&gt;163&lt;/RecNum&gt;&lt;DisplayText&gt;[162]&lt;/DisplayText&gt;&lt;record&gt;&lt;rec-number&gt;163&lt;/rec-number&gt;&lt;foreign-keys&gt;&lt;key app="EN" db-id="tzfp5vpxsp522xeefx3xp5rdz9ar9fwxdeax"&gt;163&lt;/key&gt;&lt;/foreign-keys&gt;&lt;ref-type name="Journal Article"&gt;17&lt;/ref-type&gt;&lt;contributors&gt;&lt;authors&gt;&lt;author&gt;Denne, M.&lt;/author&gt;&lt;author&gt;Sauter, M.&lt;/author&gt;&lt;author&gt;Armbruester, V.&lt;/author&gt;&lt;author&gt;Licht, J. D.&lt;/author&gt;&lt;author&gt;Roemer, K.&lt;/author&gt;&lt;author&gt;Mueller-Lantzsch, N.&lt;/author&gt;&lt;/authors&gt;&lt;/contributors&gt;&lt;auth-address&gt;Institute of Virology, University of Saarland Medical School, Homburg/Saar D-66421, Germany.&lt;/auth-address&gt;&lt;titles&gt;&lt;title&gt;Physical and functional interactions of human endogenous retrovirus proteins Np9 and rec with the promyelocytic leukemia zinc finger protein&lt;/title&gt;&lt;secondary-title&gt;J Virol&lt;/secondary-title&gt;&lt;/titles&gt;&lt;periodical&gt;&lt;full-title&gt;J Virol&lt;/full-title&gt;&lt;/periodical&gt;&lt;pages&gt;5607-16&lt;/pages&gt;&lt;volume&gt;81&lt;/volume&gt;&lt;number&gt;11&lt;/number&gt;&lt;edition&gt;2007/03/16&lt;/edition&gt;&lt;keywords&gt;&lt;keyword&gt;Cell Line&lt;/keyword&gt;&lt;keyword&gt;Gene Products, env/*chemistry/metabolism/*physiology&lt;/keyword&gt;&lt;keyword&gt;Humans&lt;/keyword&gt;&lt;keyword&gt;Kruppel-Like Transcription Factors/*chemistry/metabolism/*physiology&lt;/keyword&gt;&lt;keyword&gt;Viral Envelope Proteins/*chemistry/metabolism/*physiology&lt;/keyword&gt;&lt;keyword&gt;Zinc Fingers/physiology&lt;/keyword&gt;&lt;/keywords&gt;&lt;dates&gt;&lt;year&gt;2007&lt;/year&gt;&lt;pub-dates&gt;&lt;date&gt;Jun&lt;/date&gt;&lt;/pub-dates&gt;&lt;/dates&gt;&lt;isbn&gt;0022-538X (Print)&amp;#xD;0022-538X (Linking)&lt;/isbn&gt;&lt;accession-num&gt;17360752&lt;/accession-num&gt;&lt;urls&gt;&lt;related-urls&gt;&lt;url&gt;http://www.ncbi.nlm.nih.gov/pubmed/17360752&lt;/url&gt;&lt;/related-urls&gt;&lt;/urls&gt;&lt;custom2&gt;1900259&lt;/custom2&gt;&lt;electronic-resource-num&gt;JVI.02771-06 [pii]&amp;#xD;10.1128/JVI.02771-06&lt;/electronic-resource-num&gt;&lt;language&gt;eng&lt;/language&gt;&lt;/record&gt;&lt;/Cite&gt;&lt;/EndNote&gt;</w:instrText>
      </w:r>
      <w:r w:rsidR="00D83FD3">
        <w:fldChar w:fldCharType="separate"/>
      </w:r>
      <w:r w:rsidR="001526E9">
        <w:rPr>
          <w:noProof/>
        </w:rPr>
        <w:t>[</w:t>
      </w:r>
      <w:hyperlink w:anchor="_ENREF_162" w:tooltip="Denne, 2007 #163" w:history="1">
        <w:r w:rsidR="001526E9">
          <w:rPr>
            <w:noProof/>
          </w:rPr>
          <w:t>162</w:t>
        </w:r>
      </w:hyperlink>
      <w:r w:rsidR="001526E9">
        <w:rPr>
          <w:noProof/>
        </w:rPr>
        <w:t>]</w:t>
      </w:r>
      <w:r w:rsidR="00D83FD3">
        <w:fldChar w:fldCharType="end"/>
      </w:r>
      <w:r w:rsidR="00D83FD3">
        <w:t>.</w:t>
      </w:r>
      <w:r w:rsidR="00B779A5">
        <w:t xml:space="preserve"> </w:t>
      </w:r>
      <w:r w:rsidR="005F651B">
        <w:t>A similar mechanism has been</w:t>
      </w:r>
      <w:r w:rsidR="00B779A5">
        <w:t xml:space="preserve"> shown for Np9, a protein translated from alternatively spliced env transcripts in type 1 HERV-K elements such as HERV-K101</w:t>
      </w:r>
      <w:r w:rsidR="005F651B">
        <w:t xml:space="preserve"> </w:t>
      </w:r>
      <w:r w:rsidR="005F651B">
        <w:fldChar w:fldCharType="begin"/>
      </w:r>
      <w:r w:rsidR="001526E9">
        <w:instrText xml:space="preserve"> ADDIN EN.CITE &lt;EndNote&gt;&lt;Cite&gt;&lt;Author&gt;Denne&lt;/Author&gt;&lt;Year&gt;2007&lt;/Year&gt;&lt;RecNum&gt;163&lt;/RecNum&gt;&lt;DisplayText&gt;[162]&lt;/DisplayText&gt;&lt;record&gt;&lt;rec-number&gt;163&lt;/rec-number&gt;&lt;foreign-keys&gt;&lt;key app="EN" db-id="tzfp5vpxsp522xeefx3xp5rdz9ar9fwxdeax"&gt;163&lt;/key&gt;&lt;/foreign-keys&gt;&lt;ref-type name="Journal Article"&gt;17&lt;/ref-type&gt;&lt;contributors&gt;&lt;authors&gt;&lt;author&gt;Denne, M.&lt;/author&gt;&lt;author&gt;Sauter, M.&lt;/author&gt;&lt;author&gt;Armbruester, V.&lt;/author&gt;&lt;author&gt;Licht, J. D.&lt;/author&gt;&lt;author&gt;Roemer, K.&lt;/author&gt;&lt;author&gt;Mueller-Lantzsch, N.&lt;/author&gt;&lt;/authors&gt;&lt;/contributors&gt;&lt;auth-address&gt;Institute of Virology, University of Saarland Medical School, Homburg/Saar D-66421, Germany.&lt;/auth-address&gt;&lt;titles&gt;&lt;title&gt;Physical and functional interactions of human endogenous retrovirus proteins Np9 and rec with the promyelocytic leukemia zinc finger protein&lt;/title&gt;&lt;secondary-title&gt;J Virol&lt;/secondary-title&gt;&lt;/titles&gt;&lt;periodical&gt;&lt;full-title&gt;J Virol&lt;/full-title&gt;&lt;/periodical&gt;&lt;pages&gt;5607-16&lt;/pages&gt;&lt;volume&gt;81&lt;/volume&gt;&lt;number&gt;11&lt;/number&gt;&lt;edition&gt;2007/03/16&lt;/edition&gt;&lt;keywords&gt;&lt;keyword&gt;Cell Line&lt;/keyword&gt;&lt;keyword&gt;Gene Products, env/*chemistry/metabolism/*physiology&lt;/keyword&gt;&lt;keyword&gt;Humans&lt;/keyword&gt;&lt;keyword&gt;Kruppel-Like Transcription Factors/*chemistry/metabolism/*physiology&lt;/keyword&gt;&lt;keyword&gt;Viral Envelope Proteins/*chemistry/metabolism/*physiology&lt;/keyword&gt;&lt;keyword&gt;Zinc Fingers/physiology&lt;/keyword&gt;&lt;/keywords&gt;&lt;dates&gt;&lt;year&gt;2007&lt;/year&gt;&lt;pub-dates&gt;&lt;date&gt;Jun&lt;/date&gt;&lt;/pub-dates&gt;&lt;/dates&gt;&lt;isbn&gt;0022-538X (Print)&amp;#xD;0022-538X (Linking)&lt;/isbn&gt;&lt;accession-num&gt;17360752&lt;/accession-num&gt;&lt;urls&gt;&lt;related-urls&gt;&lt;url&gt;http://www.ncbi.nlm.nih.gov/pubmed/17360752&lt;/url&gt;&lt;/related-urls&gt;&lt;/urls&gt;&lt;custom2&gt;1900259&lt;/custom2&gt;&lt;electronic-resource-num&gt;JVI.02771-06 [pii]&amp;#xD;10.1128/JVI.02771-06&lt;/electronic-resource-num&gt;&lt;language&gt;eng&lt;/language&gt;&lt;/record&gt;&lt;/Cite&gt;&lt;/EndNote&gt;</w:instrText>
      </w:r>
      <w:r w:rsidR="005F651B">
        <w:fldChar w:fldCharType="separate"/>
      </w:r>
      <w:r w:rsidR="001526E9">
        <w:rPr>
          <w:noProof/>
        </w:rPr>
        <w:t>[</w:t>
      </w:r>
      <w:hyperlink w:anchor="_ENREF_162" w:tooltip="Denne, 2007 #163" w:history="1">
        <w:r w:rsidR="001526E9">
          <w:rPr>
            <w:noProof/>
          </w:rPr>
          <w:t>162</w:t>
        </w:r>
      </w:hyperlink>
      <w:r w:rsidR="001526E9">
        <w:rPr>
          <w:noProof/>
        </w:rPr>
        <w:t>]</w:t>
      </w:r>
      <w:r w:rsidR="005F651B">
        <w:fldChar w:fldCharType="end"/>
      </w:r>
      <w:r w:rsidR="00B779A5">
        <w:t xml:space="preserve">. </w:t>
      </w:r>
    </w:p>
    <w:p w:rsidR="0048245D" w:rsidRDefault="00E03556" w:rsidP="00B779A5">
      <w:r>
        <w:t xml:space="preserve">Increased </w:t>
      </w:r>
      <w:r w:rsidR="008C398C">
        <w:t>HERV-K</w:t>
      </w:r>
      <w:r w:rsidR="005F651B">
        <w:t xml:space="preserve">, </w:t>
      </w:r>
      <w:r w:rsidR="008C398C">
        <w:t>HERV-H</w:t>
      </w:r>
      <w:r>
        <w:t xml:space="preserve"> and especially HERV-W expression</w:t>
      </w:r>
      <w:r w:rsidR="008C398C">
        <w:t xml:space="preserve"> </w:t>
      </w:r>
      <w:r w:rsidR="007378FF">
        <w:t>has</w:t>
      </w:r>
      <w:r w:rsidR="007E6CE8">
        <w:t xml:space="preserve"> also been associated with multiple sclerosis (MS) </w:t>
      </w:r>
      <w:r w:rsidR="005F651B">
        <w:t>and other neurological diseases</w:t>
      </w:r>
      <w:r w:rsidR="007E6CE8">
        <w:t xml:space="preserve"> </w:t>
      </w:r>
      <w:r w:rsidR="007E6CE8">
        <w:fldChar w:fldCharType="begin">
          <w:fldData xml:space="preserve">PEVuZE5vdGU+PENpdGU+PEF1dGhvcj5Eb3V2aWxsZTwvQXV0aG9yPjxZZWFyPjIwMTE8L1llYXI+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</w:fldData>
        </w:fldChar>
      </w:r>
      <w:r w:rsidR="001526E9">
        <w:instrText xml:space="preserve"> ADDIN EN.CITE </w:instrText>
      </w:r>
      <w:r w:rsidR="001526E9">
        <w:fldChar w:fldCharType="begin">
          <w:fldData xml:space="preserve">PEVuZE5vdGU+PENpdGU+PEF1dGhvcj5Eb3V2aWxsZTwvQXV0aG9yPjxZZWFyPjIwMTE8L1llYXI+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</w:fldData>
        </w:fldChar>
      </w:r>
      <w:r w:rsidR="001526E9">
        <w:instrText xml:space="preserve"> ADDIN EN.CITE.DATA </w:instrText>
      </w:r>
      <w:r w:rsidR="001526E9">
        <w:fldChar w:fldCharType="end"/>
      </w:r>
      <w:r w:rsidR="007E6CE8">
        <w:fldChar w:fldCharType="separate"/>
      </w:r>
      <w:r w:rsidR="001526E9">
        <w:rPr>
          <w:noProof/>
        </w:rPr>
        <w:t>[</w:t>
      </w:r>
      <w:hyperlink w:anchor="_ENREF_163" w:tooltip="Douville, 2011 #164" w:history="1">
        <w:r w:rsidR="001526E9">
          <w:rPr>
            <w:noProof/>
          </w:rPr>
          <w:t>163</w:t>
        </w:r>
      </w:hyperlink>
      <w:r w:rsidR="001526E9">
        <w:rPr>
          <w:noProof/>
        </w:rPr>
        <w:t>,</w:t>
      </w:r>
      <w:hyperlink w:anchor="_ENREF_164" w:tooltip="Brudek, 2009 #165" w:history="1">
        <w:r w:rsidR="001526E9">
          <w:rPr>
            <w:noProof/>
          </w:rPr>
          <w:t>164</w:t>
        </w:r>
      </w:hyperlink>
      <w:r w:rsidR="001526E9">
        <w:rPr>
          <w:noProof/>
        </w:rPr>
        <w:t>,</w:t>
      </w:r>
      <w:hyperlink w:anchor="_ENREF_165" w:tooltip="Antony, 2011 #166" w:history="1">
        <w:r w:rsidR="001526E9">
          <w:rPr>
            <w:noProof/>
          </w:rPr>
          <w:t>165</w:t>
        </w:r>
      </w:hyperlink>
      <w:r w:rsidR="001526E9">
        <w:rPr>
          <w:noProof/>
        </w:rPr>
        <w:t>]</w:t>
      </w:r>
      <w:r w:rsidR="007E6CE8">
        <w:fldChar w:fldCharType="end"/>
      </w:r>
      <w:r w:rsidR="00DF0C0D">
        <w:t>. Furthermore</w:t>
      </w:r>
      <w:r w:rsidR="00396BA8">
        <w:t>,</w:t>
      </w:r>
      <w:r w:rsidR="005F651B">
        <w:t xml:space="preserve"> a recent study reported a</w:t>
      </w:r>
      <w:r w:rsidR="00DF0C0D">
        <w:t xml:space="preserve"> </w:t>
      </w:r>
      <w:r w:rsidR="00396BA8">
        <w:t xml:space="preserve">strong </w:t>
      </w:r>
      <w:r w:rsidR="00DF0C0D">
        <w:t xml:space="preserve">association </w:t>
      </w:r>
      <w:r w:rsidR="00396BA8">
        <w:t>between</w:t>
      </w:r>
      <w:r w:rsidR="00DF0C0D">
        <w:t xml:space="preserve"> </w:t>
      </w:r>
      <w:r w:rsidR="00396BA8">
        <w:t xml:space="preserve">several </w:t>
      </w:r>
      <w:r w:rsidR="00DF0C0D">
        <w:t xml:space="preserve">single nucleotide polymorphisms </w:t>
      </w:r>
      <w:r w:rsidR="00FE2C14">
        <w:t>(</w:t>
      </w:r>
      <w:r w:rsidR="00DF0C0D">
        <w:t>SNPs</w:t>
      </w:r>
      <w:r w:rsidR="00FE2C14">
        <w:t>)</w:t>
      </w:r>
      <w:r>
        <w:t xml:space="preserve"> </w:t>
      </w:r>
      <w:r w:rsidR="00FE2C14">
        <w:t>in a HERV-Fc1 insertion</w:t>
      </w:r>
      <w:r w:rsidR="00396BA8">
        <w:t xml:space="preserve"> and MS </w:t>
      </w:r>
      <w:r w:rsidR="00396BA8">
        <w:fldChar w:fldCharType="begin">
          <w:fldData xml:space="preserve">PEVuZE5vdGU+PENpdGU+PEF1dGhvcj5OZXhvPC9BdXRob3I+PFllYXI+MjAxMTwvWWVhcj48UmVj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</w:fldData>
        </w:fldChar>
      </w:r>
      <w:r w:rsidR="001526E9">
        <w:instrText xml:space="preserve"> ADDIN EN.CITE </w:instrText>
      </w:r>
      <w:r w:rsidR="001526E9">
        <w:fldChar w:fldCharType="begin">
          <w:fldData xml:space="preserve">PEVuZE5vdGU+PENpdGU+PEF1dGhvcj5OZXhvPC9BdXRob3I+PFllYXI+MjAxMTwvWWVhcj48UmVj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</w:fldData>
        </w:fldChar>
      </w:r>
      <w:r w:rsidR="001526E9">
        <w:instrText xml:space="preserve"> ADDIN EN.CITE.DATA </w:instrText>
      </w:r>
      <w:r w:rsidR="001526E9">
        <w:fldChar w:fldCharType="end"/>
      </w:r>
      <w:r w:rsidR="00396BA8">
        <w:fldChar w:fldCharType="separate"/>
      </w:r>
      <w:r w:rsidR="001526E9">
        <w:rPr>
          <w:noProof/>
        </w:rPr>
        <w:t>[</w:t>
      </w:r>
      <w:hyperlink w:anchor="_ENREF_166" w:tooltip="Nexo, 2011 #167" w:history="1">
        <w:r w:rsidR="001526E9">
          <w:rPr>
            <w:noProof/>
          </w:rPr>
          <w:t>166</w:t>
        </w:r>
      </w:hyperlink>
      <w:r w:rsidR="001526E9">
        <w:rPr>
          <w:noProof/>
        </w:rPr>
        <w:t>]</w:t>
      </w:r>
      <w:r w:rsidR="00396BA8">
        <w:fldChar w:fldCharType="end"/>
      </w:r>
      <w:r w:rsidR="005F651B">
        <w:t xml:space="preserve">. The HERV-Fc1 </w:t>
      </w:r>
      <w:r w:rsidR="00396BA8">
        <w:t>provirus is a member of the low-copy HERV-</w:t>
      </w:r>
      <w:r w:rsidR="0086771A">
        <w:t>H/</w:t>
      </w:r>
      <w:r w:rsidR="00396BA8">
        <w:t xml:space="preserve">F family and was estimated to have integrated into the human genome 10 to 15 million years ago </w:t>
      </w:r>
      <w:r w:rsidR="00396BA8">
        <w:fldChar w:fldCharType="begin">
          <w:fldData xml:space="preserve">PEVuZE5vdGU+PENpdGU+PEF1dGhvcj5OZXhvPC9BdXRob3I+PFllYXI+MjAxMTwvWWVhcj48UmVj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</w:fldData>
        </w:fldChar>
      </w:r>
      <w:r w:rsidR="001526E9">
        <w:instrText xml:space="preserve"> ADDIN EN.CITE </w:instrText>
      </w:r>
      <w:r w:rsidR="001526E9">
        <w:fldChar w:fldCharType="begin">
          <w:fldData xml:space="preserve">PEVuZE5vdGU+PENpdGU+PEF1dGhvcj5OZXhvPC9BdXRob3I+PFllYXI+MjAxMTwvWWVhcj48UmVj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</w:fldData>
        </w:fldChar>
      </w:r>
      <w:r w:rsidR="001526E9">
        <w:instrText xml:space="preserve"> ADDIN EN.CITE.DATA </w:instrText>
      </w:r>
      <w:r w:rsidR="001526E9">
        <w:fldChar w:fldCharType="end"/>
      </w:r>
      <w:r w:rsidR="00396BA8">
        <w:fldChar w:fldCharType="separate"/>
      </w:r>
      <w:r w:rsidR="001526E9">
        <w:rPr>
          <w:noProof/>
        </w:rPr>
        <w:t>[</w:t>
      </w:r>
      <w:hyperlink w:anchor="_ENREF_166" w:tooltip="Nexo, 2011 #167" w:history="1">
        <w:r w:rsidR="001526E9">
          <w:rPr>
            <w:noProof/>
          </w:rPr>
          <w:t>166</w:t>
        </w:r>
      </w:hyperlink>
      <w:r w:rsidR="001526E9">
        <w:rPr>
          <w:noProof/>
        </w:rPr>
        <w:t>]</w:t>
      </w:r>
      <w:r w:rsidR="00396BA8">
        <w:fldChar w:fldCharType="end"/>
      </w:r>
      <w:r w:rsidR="00396BA8">
        <w:t xml:space="preserve">. </w:t>
      </w:r>
      <w:r w:rsidR="0086771A">
        <w:t>Expression of HERV-Fc1</w:t>
      </w:r>
      <w:r w:rsidR="007C5A35">
        <w:t xml:space="preserve"> </w:t>
      </w:r>
      <w:r w:rsidR="007C5A35" w:rsidRPr="007C5A35">
        <w:t>derived</w:t>
      </w:r>
      <w:r w:rsidR="007C5A35">
        <w:t xml:space="preserve"> mRNAs and</w:t>
      </w:r>
      <w:r w:rsidR="007C5A35" w:rsidRPr="007C5A35">
        <w:t xml:space="preserve"> Gag</w:t>
      </w:r>
      <w:r w:rsidR="007C5A35">
        <w:t xml:space="preserve"> proteins have been found to be significantly increased in peripheral blood mononuclear cells from MS patients with active disease </w:t>
      </w:r>
      <w:r w:rsidR="007C5A35">
        <w:fldChar w:fldCharType="begin"/>
      </w:r>
      <w:r w:rsidR="001526E9">
        <w:instrText xml:space="preserve"> ADDIN EN.CITE &lt;EndNote&gt;&lt;Cite&gt;&lt;Author&gt;Laska&lt;/Author&gt;&lt;Year&gt;2012&lt;/Year&gt;&lt;RecNum&gt;168&lt;/RecNum&gt;&lt;DisplayText&gt;[167]&lt;/DisplayText&gt;&lt;record&gt;&lt;rec-number&gt;168&lt;/rec-number&gt;&lt;foreign-keys&gt;&lt;key app="EN" db-id="tzfp5vpxsp522xeefx3xp5rdz9ar9fwxdeax"&gt;168&lt;/key&gt;&lt;/foreign-keys&gt;&lt;ref-type name="Journal Article"&gt;17&lt;/ref-type&gt;&lt;contributors&gt;&lt;authors&gt;&lt;author&gt;Laska, M. J.&lt;/author&gt;&lt;author&gt;Brudek, T.&lt;/author&gt;&lt;author&gt;Nissen, K. K.&lt;/author&gt;&lt;author&gt;Christensen, T.&lt;/author&gt;&lt;author&gt;Moller-Larsen, A.&lt;/author&gt;&lt;author&gt;Petersen, T.&lt;/author&gt;&lt;author&gt;Nexo, B. A.&lt;/author&gt;&lt;/authors&gt;&lt;/contributors&gt;&lt;auth-address&gt;Department of Biomedicine, Aarhus University, Aarhus, Denmark. laska@humgen.au.dk&lt;/auth-address&gt;&lt;titles&gt;&lt;title&gt;Expression of HERV-Fc1, a human endogenous retrovirus, is increased in patients with active multiple sclerosis&lt;/title&gt;&lt;secondary-title&gt;J Virol&lt;/secondary-title&gt;&lt;/titles&gt;&lt;periodical&gt;&lt;full-title&gt;J Virol&lt;/full-title&gt;&lt;/periodical&gt;&lt;pages&gt;3713-22&lt;/pages&gt;&lt;volume&gt;86&lt;/volume&gt;&lt;number&gt;7&lt;/number&gt;&lt;edition&gt;2012/01/27&lt;/edition&gt;&lt;keywords&gt;&lt;keyword&gt;Adult&lt;/keyword&gt;&lt;keyword&gt;Endogenous Retroviruses/classification/*genetics/isolation &amp;amp; purification&lt;/keyword&gt;&lt;keyword&gt;Female&lt;/keyword&gt;&lt;keyword&gt;Gene Expression Regulation, Viral&lt;/keyword&gt;&lt;keyword&gt;Gene Products, gag/genetics&lt;/keyword&gt;&lt;keyword&gt;Humans&lt;/keyword&gt;&lt;keyword&gt;Leukocytes, Mononuclear/pathology/virology&lt;/keyword&gt;&lt;keyword&gt;Male&lt;/keyword&gt;&lt;keyword&gt;Middle Aged&lt;/keyword&gt;&lt;keyword&gt;Multiple Sclerosis/pathology/*virology&lt;/keyword&gt;&lt;keyword&gt;T-Lymphocytes/virology&lt;/keyword&gt;&lt;keyword&gt;*Up-Regulation&lt;/keyword&gt;&lt;keyword&gt;Young Adult&lt;/keyword&gt;&lt;/keywords&gt;&lt;dates&gt;&lt;year&gt;2012&lt;/year&gt;&lt;pub-dates&gt;&lt;date&gt;Apr&lt;/date&gt;&lt;/pub-dates&gt;&lt;/dates&gt;&lt;isbn&gt;1098-5514 (Electronic)&amp;#xD;0022-538X (Linking)&lt;/isbn&gt;&lt;accession-num&gt;22278236&lt;/accession-num&gt;&lt;urls&gt;&lt;related-urls&gt;&lt;url&gt;http://www.ncbi.nlm.nih.gov/pubmed/22278236&lt;/url&gt;&lt;/related-urls&gt;&lt;/urls&gt;&lt;custom2&gt;3302483&lt;/custom2&gt;&lt;electronic-resource-num&gt;JVI.06723-11 [pii]&amp;#xD;10.1128/JVI.06723-11&lt;/electronic-resource-num&gt;&lt;language&gt;eng&lt;/language&gt;&lt;/record&gt;&lt;/Cite&gt;&lt;/EndNote&gt;</w:instrText>
      </w:r>
      <w:r w:rsidR="007C5A35">
        <w:fldChar w:fldCharType="separate"/>
      </w:r>
      <w:r w:rsidR="001526E9">
        <w:rPr>
          <w:noProof/>
        </w:rPr>
        <w:t>[</w:t>
      </w:r>
      <w:hyperlink w:anchor="_ENREF_167" w:tooltip="Laska, 2012 #168" w:history="1">
        <w:r w:rsidR="001526E9">
          <w:rPr>
            <w:noProof/>
          </w:rPr>
          <w:t>167</w:t>
        </w:r>
      </w:hyperlink>
      <w:r w:rsidR="001526E9">
        <w:rPr>
          <w:noProof/>
        </w:rPr>
        <w:t>]</w:t>
      </w:r>
      <w:r w:rsidR="007C5A35">
        <w:fldChar w:fldCharType="end"/>
      </w:r>
      <w:r w:rsidR="007C5A35">
        <w:t>.</w:t>
      </w:r>
      <w:r w:rsidR="00B91C6A">
        <w:t xml:space="preserve"> </w:t>
      </w:r>
      <w:r w:rsidR="007C5A35">
        <w:t>H</w:t>
      </w:r>
      <w:r>
        <w:t>owever</w:t>
      </w:r>
      <w:r w:rsidR="007C5A35">
        <w:t xml:space="preserve">, the </w:t>
      </w:r>
      <w:r w:rsidR="00B91C6A">
        <w:t>mechanism by which HERV-Fc1 may influence the onset of MS remains unknown.</w:t>
      </w:r>
    </w:p>
    <w:p w:rsidR="00B91C6A" w:rsidRPr="007441F7" w:rsidRDefault="004637C6" w:rsidP="004637C6">
      <w:r>
        <w:t xml:space="preserve">Recently, an endogenous </w:t>
      </w:r>
      <w:r w:rsidR="007C0F17">
        <w:t xml:space="preserve">THE1B </w:t>
      </w:r>
      <w:r w:rsidR="005F651B">
        <w:t xml:space="preserve">solo </w:t>
      </w:r>
      <w:r w:rsidR="007C0F17">
        <w:t xml:space="preserve">LTR of the </w:t>
      </w:r>
      <w:proofErr w:type="spellStart"/>
      <w:r w:rsidR="007C0F17">
        <w:t>MaLR</w:t>
      </w:r>
      <w:proofErr w:type="spellEnd"/>
      <w:r w:rsidR="007C0F17">
        <w:t xml:space="preserve"> ERV family </w:t>
      </w:r>
      <w:r>
        <w:t xml:space="preserve">was shown to initiate transcription of the non-B, myeloid-specific proto-oncogene </w:t>
      </w:r>
      <w:r w:rsidRPr="00433D09">
        <w:rPr>
          <w:i/>
        </w:rPr>
        <w:t>colony-stimulating factor 1 receptor</w:t>
      </w:r>
      <w:r>
        <w:t xml:space="preserve"> (</w:t>
      </w:r>
      <w:r w:rsidRPr="00433D09">
        <w:rPr>
          <w:i/>
        </w:rPr>
        <w:t>CSF1R</w:t>
      </w:r>
      <w:r w:rsidR="009A0B09">
        <w:t>) in B-</w:t>
      </w:r>
      <w:r w:rsidR="00E46E78">
        <w:t xml:space="preserve">cell </w:t>
      </w:r>
      <w:r>
        <w:t xml:space="preserve">derived Hodgkin´s lymphoma cells </w:t>
      </w:r>
      <w:r>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fldChar w:fldCharType="separate"/>
      </w:r>
      <w:r w:rsidR="00A531C3">
        <w:rPr>
          <w:noProof/>
        </w:rPr>
        <w:t>[</w:t>
      </w:r>
      <w:hyperlink w:anchor="_ENREF_25" w:tooltip="Lamprecht, 2010 #169" w:history="1">
        <w:r w:rsidR="001526E9">
          <w:rPr>
            <w:noProof/>
          </w:rPr>
          <w:t>25</w:t>
        </w:r>
      </w:hyperlink>
      <w:r w:rsidR="00A531C3">
        <w:rPr>
          <w:noProof/>
        </w:rPr>
        <w:t>]</w:t>
      </w:r>
      <w:r>
        <w:fldChar w:fldCharType="end"/>
      </w:r>
      <w:r>
        <w:t>. Hodgkin´s lymphoma is k</w:t>
      </w:r>
      <w:r w:rsidR="009A0B09">
        <w:t>nown to originate from mature B-</w:t>
      </w:r>
      <w:r>
        <w:t>cells but in malignant Hodgkin/Reed-Sternb</w:t>
      </w:r>
      <w:r w:rsidR="009A0B09">
        <w:t xml:space="preserve">erg (HRS) cells expression of B-cell </w:t>
      </w:r>
      <w:r>
        <w:t xml:space="preserve">specific </w:t>
      </w:r>
      <w:r w:rsidR="00E46E78">
        <w:t>genes, which are required for B-</w:t>
      </w:r>
      <w:r>
        <w:t xml:space="preserve">cell survival, is largely lost </w:t>
      </w:r>
      <w:r>
        <w:fldChar w:fldCharType="begin">
          <w:fldData xml:space="preserve">PEVuZE5vdGU+PENpdGU+PEF1dGhvcj5LdXBwZXJzPC9BdXRob3I+PFllYXI+MjAwOTwvWWVhcj48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</w:fldData>
        </w:fldChar>
      </w:r>
      <w:r w:rsidR="001526E9">
        <w:instrText xml:space="preserve"> ADDIN EN.CITE </w:instrText>
      </w:r>
      <w:r w:rsidR="001526E9">
        <w:fldChar w:fldCharType="begin">
          <w:fldData xml:space="preserve">PEVuZE5vdGU+PENpdGU+PEF1dGhvcj5LdXBwZXJzPC9BdXRob3I+PFllYXI+MjAwOTwvWWVhcj48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</w:fldData>
        </w:fldChar>
      </w:r>
      <w:r w:rsidR="001526E9">
        <w:instrText xml:space="preserve"> ADDIN EN.CITE.DATA </w:instrText>
      </w:r>
      <w:r w:rsidR="001526E9">
        <w:fldChar w:fldCharType="end"/>
      </w:r>
      <w:r>
        <w:fldChar w:fldCharType="separate"/>
      </w:r>
      <w:r w:rsidR="001526E9">
        <w:rPr>
          <w:noProof/>
        </w:rPr>
        <w:t>[</w:t>
      </w:r>
      <w:hyperlink w:anchor="_ENREF_168" w:tooltip="Kuppers, 2009 #170" w:history="1">
        <w:r w:rsidR="001526E9">
          <w:rPr>
            <w:noProof/>
          </w:rPr>
          <w:t>168</w:t>
        </w:r>
      </w:hyperlink>
      <w:r w:rsidR="001526E9">
        <w:rPr>
          <w:noProof/>
        </w:rPr>
        <w:t>]</w:t>
      </w:r>
      <w:r>
        <w:fldChar w:fldCharType="end"/>
      </w:r>
      <w:r>
        <w:t xml:space="preserve">. LTR driven expression of </w:t>
      </w:r>
      <w:r w:rsidRPr="00433D09">
        <w:rPr>
          <w:i/>
        </w:rPr>
        <w:t>CSF1R</w:t>
      </w:r>
      <w:r>
        <w:t xml:space="preserve">, which is normally </w:t>
      </w:r>
      <w:r w:rsidR="00E46E78">
        <w:t>transcriptionally silent in B-</w:t>
      </w:r>
      <w:r>
        <w:t xml:space="preserve">cells, provides an alternative survival pathway for HRS cells </w:t>
      </w:r>
      <w:r>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fldChar w:fldCharType="separate"/>
      </w:r>
      <w:r w:rsidR="00A531C3">
        <w:rPr>
          <w:noProof/>
        </w:rPr>
        <w:t>[</w:t>
      </w:r>
      <w:hyperlink w:anchor="_ENREF_25" w:tooltip="Lamprecht, 2010 #169" w:history="1">
        <w:r w:rsidR="001526E9">
          <w:rPr>
            <w:noProof/>
          </w:rPr>
          <w:t>25</w:t>
        </w:r>
      </w:hyperlink>
      <w:r w:rsidR="00A531C3">
        <w:rPr>
          <w:noProof/>
        </w:rPr>
        <w:t>]</w:t>
      </w:r>
      <w:r>
        <w:fldChar w:fldCharType="end"/>
      </w:r>
      <w:r>
        <w:t xml:space="preserve">. The non-canonical </w:t>
      </w:r>
      <w:r w:rsidRPr="00433D09">
        <w:rPr>
          <w:i/>
        </w:rPr>
        <w:t>CSF1R</w:t>
      </w:r>
      <w:r>
        <w:t xml:space="preserve"> transcript was detected in several HRS cell lines such as KM-H2 but not in myeloid HL60 cells or in </w:t>
      </w:r>
      <w:r w:rsidR="00BB5E68">
        <w:t xml:space="preserve">several </w:t>
      </w:r>
      <w:proofErr w:type="gramStart"/>
      <w:r w:rsidR="00BB5E68">
        <w:t>non-Hodgkin</w:t>
      </w:r>
      <w:r w:rsidR="00D53BE3">
        <w:t>’</w:t>
      </w:r>
      <w:r w:rsidR="00BB5E68">
        <w:t>s</w:t>
      </w:r>
      <w:proofErr w:type="gramEnd"/>
      <w:r>
        <w:t xml:space="preserve"> </w:t>
      </w:r>
      <w:r w:rsidR="00BB5E68">
        <w:t>lymphoma cell lines</w:t>
      </w:r>
      <w:r>
        <w:t xml:space="preserve">. </w:t>
      </w:r>
      <w:r w:rsidR="00B91C6A">
        <w:t xml:space="preserve">It has been suggested that the loss of epigenetic repression of the THE1B LTR is caused by an HRS cell-specific loss of CBFA2T3, a transcriptional repressor that interacts with HDACs and other corepressors </w:t>
      </w:r>
      <w:r w:rsidR="00B91C6A">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rsidR="00B91C6A">
        <w:fldChar w:fldCharType="separate"/>
      </w:r>
      <w:r w:rsidR="00A531C3">
        <w:rPr>
          <w:noProof/>
        </w:rPr>
        <w:t>[</w:t>
      </w:r>
      <w:hyperlink w:anchor="_ENREF_25" w:tooltip="Lamprecht, 2010 #169" w:history="1">
        <w:r w:rsidR="001526E9">
          <w:rPr>
            <w:noProof/>
          </w:rPr>
          <w:t>25</w:t>
        </w:r>
      </w:hyperlink>
      <w:r w:rsidR="00A531C3">
        <w:rPr>
          <w:noProof/>
        </w:rPr>
        <w:t>]</w:t>
      </w:r>
      <w:r w:rsidR="00B91C6A">
        <w:fldChar w:fldCharType="end"/>
      </w:r>
      <w:r w:rsidR="00B91C6A">
        <w:t>.</w:t>
      </w:r>
    </w:p>
    <w:p w:rsidR="000001ED" w:rsidRPr="007441F7" w:rsidRDefault="000001ED" w:rsidP="000001ED">
      <w:r>
        <w:t xml:space="preserve">Several studies have investigated the effect of DNA methylation on HERV-K expression. HERV-K </w:t>
      </w:r>
      <w:r w:rsidR="00E41E86">
        <w:t>G</w:t>
      </w:r>
      <w:r w:rsidR="00522DCC">
        <w:t>ag production</w:t>
      </w:r>
      <w:r>
        <w:t xml:space="preserve"> was shown to be upregulated in </w:t>
      </w:r>
      <w:r w:rsidR="007378FF">
        <w:t>Tera</w:t>
      </w:r>
      <w:r w:rsidR="00522DCC">
        <w:t xml:space="preserve">1 EC cells treated with 5-Aza </w:t>
      </w:r>
      <w:r w:rsidR="00522DCC">
        <w:fldChar w:fldCharType="begin"/>
      </w:r>
      <w:r w:rsidR="001526E9">
        <w:instrText xml:space="preserve"> ADDIN EN.CITE &lt;EndNote&gt;&lt;Cite&gt;&lt;Author&gt;Gotzinger&lt;/Author&gt;&lt;Year&gt;1996&lt;/Year&gt;&lt;RecNum&gt;171&lt;/RecNum&gt;&lt;DisplayText&gt;[169]&lt;/DisplayText&gt;&lt;record&gt;&lt;rec-number&gt;171&lt;/rec-number&gt;&lt;foreign-keys&gt;&lt;key app="EN" db-id="tzfp5vpxsp522xeefx3xp5rdz9ar9fwxdeax"&gt;171&lt;/key&gt;&lt;/foreign-keys&gt;&lt;ref-type name="Journal Article"&gt;17&lt;/ref-type&gt;&lt;contributors&gt;&lt;authors&gt;&lt;author&gt;Gotzinger, N.&lt;/author&gt;&lt;author&gt;Sauter, M.&lt;/author&gt;&lt;author&gt;Roemer, K.&lt;/author&gt;&lt;author&gt;Mueller-Lantzsch, N.&lt;/author&gt;&lt;/authors&gt;&lt;/contributors&gt;&lt;auth-address&gt;Institut fur Medizinische Mikrobiologie und Hygiene, Abteilung Virologie, Universitatskliniken, Homburg/Saar, Germany.&lt;/auth-address&gt;&lt;titles&gt;&lt;title&gt;Regulation of human endogenous retrovirus-K Gag expression in teratocarcinoma cell lines and human tumours&lt;/title&gt;&lt;secondary-title&gt;J Gen Virol&lt;/secondary-title&gt;&lt;/titles&gt;&lt;periodical&gt;&lt;full-title&gt;J Gen Virol&lt;/full-title&gt;&lt;/periodical&gt;&lt;pages&gt;2983-90&lt;/pages&gt;&lt;volume&gt;77 ( Pt 12)&lt;/volume&gt;&lt;edition&gt;1996/12/01&lt;/edition&gt;&lt;keywords&gt;&lt;keyword&gt;Azacitidine/pharmacology&lt;/keyword&gt;&lt;keyword&gt;Butyric Acid&lt;/keyword&gt;&lt;keyword&gt;Butyric Acids/pharmacology&lt;/keyword&gt;&lt;keyword&gt;DNA Methylation&lt;/keyword&gt;&lt;keyword&gt;DNA, Viral/analysis&lt;/keyword&gt;&lt;keyword&gt;Female&lt;/keyword&gt;&lt;keyword&gt;Gene Products, gag/genetics/*metabolism&lt;/keyword&gt;&lt;keyword&gt;Humans&lt;/keyword&gt;&lt;keyword&gt;Male&lt;/keyword&gt;&lt;keyword&gt;Methylation&lt;/keyword&gt;&lt;keyword&gt;Ovarian Neoplasms/metabolism/pathology&lt;/keyword&gt;&lt;keyword&gt;*Retroelements&lt;/keyword&gt;&lt;keyword&gt;Teratocarcinoma/metabolism/pathology&lt;/keyword&gt;&lt;keyword&gt;Testicular Neoplasms/pathology/virology&lt;/keyword&gt;&lt;keyword&gt;Tumor Cells, Cultured&lt;/keyword&gt;&lt;/keywords&gt;&lt;dates&gt;&lt;year&gt;1996&lt;/year&gt;&lt;pub-dates&gt;&lt;date&gt;Dec&lt;/date&gt;&lt;/pub-dates&gt;&lt;/dates&gt;&lt;isbn&gt;0022-1317 (Print)&amp;#xD;0022-1317 (Linking)&lt;/isbn&gt;&lt;accession-num&gt;9000088&lt;/accession-num&gt;&lt;urls&gt;&lt;related-urls&gt;&lt;url&gt;http://www.ncbi.nlm.nih.gov/pubmed/9000088&lt;/url&gt;&lt;/related-urls&gt;&lt;/urls&gt;&lt;language&gt;eng&lt;/language&gt;&lt;/record&gt;&lt;/Cite&gt;&lt;/EndNote&gt;</w:instrText>
      </w:r>
      <w:r w:rsidR="00522DCC">
        <w:fldChar w:fldCharType="separate"/>
      </w:r>
      <w:r w:rsidR="001526E9">
        <w:rPr>
          <w:noProof/>
        </w:rPr>
        <w:t>[</w:t>
      </w:r>
      <w:hyperlink w:anchor="_ENREF_169" w:tooltip="Gotzinger, 1996 #171" w:history="1">
        <w:r w:rsidR="001526E9">
          <w:rPr>
            <w:noProof/>
          </w:rPr>
          <w:t>169</w:t>
        </w:r>
      </w:hyperlink>
      <w:r w:rsidR="001526E9">
        <w:rPr>
          <w:noProof/>
        </w:rPr>
        <w:t>]</w:t>
      </w:r>
      <w:r w:rsidR="00522DCC">
        <w:fldChar w:fldCharType="end"/>
      </w:r>
      <w:r w:rsidR="00522DCC">
        <w:t>. Also in cells which normally do not express HERV-K</w:t>
      </w:r>
      <w:r w:rsidR="00097F66">
        <w:t>,</w:t>
      </w:r>
      <w:r w:rsidR="00522DCC">
        <w:t xml:space="preserve"> DNA </w:t>
      </w:r>
      <w:r w:rsidR="00097F66">
        <w:t>de</w:t>
      </w:r>
      <w:r w:rsidR="00522DCC">
        <w:t>methyl</w:t>
      </w:r>
      <w:r w:rsidR="006407E2">
        <w:t xml:space="preserve">ation induced HERV-K expression and the activity of </w:t>
      </w:r>
      <w:r w:rsidR="006407E2" w:rsidRPr="006407E2">
        <w:rPr>
          <w:i/>
        </w:rPr>
        <w:t>in vitro</w:t>
      </w:r>
      <w:r w:rsidR="006407E2">
        <w:t xml:space="preserve"> methylated HERV-K LTRs was strongly reduced </w:t>
      </w:r>
      <w:r w:rsidR="006407E2">
        <w:lastRenderedPageBreak/>
        <w:t xml:space="preserve">in </w:t>
      </w:r>
      <w:proofErr w:type="spellStart"/>
      <w:r w:rsidR="006407E2">
        <w:t>teratocarcinoma</w:t>
      </w:r>
      <w:proofErr w:type="spellEnd"/>
      <w:r w:rsidR="006407E2">
        <w:t xml:space="preserve"> and melanoma cell lines </w:t>
      </w:r>
      <w:r w:rsidR="006407E2">
        <w:fldChar w:fldCharType="begin">
          <w:fldData xml:space="preserve">PEVuZE5vdGU+PENpdGU+PEF1dGhvcj5TdGVuZ2VsPC9BdXRob3I+PFllYXI+MjAxMDwvWWVhcj48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</w:fldData>
        </w:fldChar>
      </w:r>
      <w:r w:rsidR="001526E9">
        <w:instrText xml:space="preserve"> ADDIN EN.CITE </w:instrText>
      </w:r>
      <w:r w:rsidR="001526E9">
        <w:fldChar w:fldCharType="begin">
          <w:fldData xml:space="preserve">PEVuZE5vdGU+PENpdGU+PEF1dGhvcj5TdGVuZ2VsPC9BdXRob3I+PFllYXI+MjAxMDwvWWVhcj48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</w:fldData>
        </w:fldChar>
      </w:r>
      <w:r w:rsidR="001526E9">
        <w:instrText xml:space="preserve"> ADDIN EN.CITE.DATA </w:instrText>
      </w:r>
      <w:r w:rsidR="001526E9">
        <w:fldChar w:fldCharType="end"/>
      </w:r>
      <w:r w:rsidR="006407E2">
        <w:fldChar w:fldCharType="separate"/>
      </w:r>
      <w:r w:rsidR="001526E9">
        <w:rPr>
          <w:noProof/>
        </w:rPr>
        <w:t>[</w:t>
      </w:r>
      <w:hyperlink w:anchor="_ENREF_170" w:tooltip="Stengel, 2010 #172" w:history="1">
        <w:r w:rsidR="001526E9">
          <w:rPr>
            <w:noProof/>
          </w:rPr>
          <w:t>170</w:t>
        </w:r>
      </w:hyperlink>
      <w:r w:rsidR="001526E9">
        <w:rPr>
          <w:noProof/>
        </w:rPr>
        <w:t>]</w:t>
      </w:r>
      <w:r w:rsidR="006407E2">
        <w:fldChar w:fldCharType="end"/>
      </w:r>
      <w:r w:rsidR="006407E2">
        <w:t>.</w:t>
      </w:r>
      <w:r w:rsidR="00ED1B10">
        <w:t xml:space="preserve"> Furthermore, many of the CpG sites in older HERV-K elements have been found to be mutated, indicating that DNA methylation at these sites </w:t>
      </w:r>
      <w:r w:rsidR="00DC2659">
        <w:t>induced</w:t>
      </w:r>
      <w:r w:rsidR="00ED1B10">
        <w:t xml:space="preserve"> </w:t>
      </w:r>
      <w:r w:rsidR="004637C6">
        <w:t>conversion of methylated cytosine</w:t>
      </w:r>
      <w:r w:rsidR="00DC2659">
        <w:t>s</w:t>
      </w:r>
      <w:r w:rsidR="004637C6">
        <w:t xml:space="preserve"> to </w:t>
      </w:r>
      <w:proofErr w:type="spellStart"/>
      <w:r w:rsidR="004637C6">
        <w:t>thymine</w:t>
      </w:r>
      <w:r w:rsidR="00DC2659">
        <w:t>s</w:t>
      </w:r>
      <w:proofErr w:type="spellEnd"/>
      <w:r w:rsidR="004637C6">
        <w:t xml:space="preserve"> </w:t>
      </w:r>
      <w:r w:rsidR="004637C6">
        <w:fldChar w:fldCharType="begin"/>
      </w:r>
      <w:r w:rsidR="001526E9">
        <w:instrText xml:space="preserve"> ADDIN EN.CITE &lt;EndNote&gt;&lt;Cite&gt;&lt;Author&gt;Lavie&lt;/Author&gt;&lt;Year&gt;2005&lt;/Year&gt;&lt;RecNum&gt;173&lt;/RecNum&gt;&lt;DisplayText&gt;[171]&lt;/DisplayText&gt;&lt;record&gt;&lt;rec-number&gt;173&lt;/rec-number&gt;&lt;foreign-keys&gt;&lt;key app="EN" db-id="tzfp5vpxsp522xeefx3xp5rdz9ar9fwxdeax"&gt;173&lt;/key&gt;&lt;/foreign-keys&gt;&lt;ref-type name="Journal Article"&gt;17&lt;/ref-type&gt;&lt;contributors&gt;&lt;authors&gt;&lt;author&gt;Lavie, L.&lt;/author&gt;&lt;author&gt;Kitova, M.&lt;/author&gt;&lt;author&gt;Maldener, E.&lt;/author&gt;&lt;author&gt;Meese, E.&lt;/author&gt;&lt;author&gt;Mayer, J.&lt;/author&gt;&lt;/authors&gt;&lt;/contributors&gt;&lt;auth-address&gt;Department of Human Genetics, Building 60, University of Saarland, Medical Faculty, 66421 Hamburg, Germany. jens.mayer@uniklinik-saarland.de.&lt;/auth-address&gt;&lt;titles&gt;&lt;title&gt;CpG methylation directly regulates transcriptional activity of the human endogenous retrovirus family HERV-K(HML-2)&lt;/title&gt;&lt;secondary-title&gt;J Virol&lt;/secondary-title&gt;&lt;/titles&gt;&lt;periodical&gt;&lt;full-title&gt;J Virol&lt;/full-title&gt;&lt;/periodical&gt;&lt;pages&gt;876-83&lt;/pages&gt;&lt;volume&gt;79&lt;/volume&gt;&lt;number&gt;2&lt;/number&gt;&lt;edition&gt;2004/12/23&lt;/edition&gt;&lt;keywords&gt;&lt;keyword&gt;Cell Line, Tumor&lt;/keyword&gt;&lt;keyword&gt;CpG Islands&lt;/keyword&gt;&lt;keyword&gt;*DNA Methylation&lt;/keyword&gt;&lt;keyword&gt;Endogenous Retroviruses/*genetics&lt;/keyword&gt;&lt;keyword&gt;Humans&lt;/keyword&gt;&lt;keyword&gt;Promoter Regions, Genetic&lt;/keyword&gt;&lt;keyword&gt;*Terminal Repeat Sequences&lt;/keyword&gt;&lt;keyword&gt;*Transcription, Genetic&lt;/keyword&gt;&lt;/keywords&gt;&lt;dates&gt;&lt;year&gt;2005&lt;/year&gt;&lt;pub-dates&gt;&lt;date&gt;Jan&lt;/date&gt;&lt;/pub-dates&gt;&lt;/dates&gt;&lt;isbn&gt;0022-538X (Print)&amp;#xD;0022-538X (Linking)&lt;/isbn&gt;&lt;accession-num&gt;15613316&lt;/accession-num&gt;&lt;urls&gt;&lt;related-urls&gt;&lt;url&gt;http://www.ncbi.nlm.nih.gov/pubmed/15613316&lt;/url&gt;&lt;/related-urls&gt;&lt;/urls&gt;&lt;custom2&gt;538560&lt;/custom2&gt;&lt;electronic-resource-num&gt;79/2/876 [pii]&amp;#xD;10.1128/JVI.79.2.876-883.2005&lt;/electronic-resource-num&gt;&lt;language&gt;eng&lt;/language&gt;&lt;/record&gt;&lt;/Cite&gt;&lt;/EndNote&gt;</w:instrText>
      </w:r>
      <w:r w:rsidR="004637C6">
        <w:fldChar w:fldCharType="separate"/>
      </w:r>
      <w:r w:rsidR="001526E9">
        <w:rPr>
          <w:noProof/>
        </w:rPr>
        <w:t>[</w:t>
      </w:r>
      <w:hyperlink w:anchor="_ENREF_171" w:tooltip="Lavie, 2005 #173" w:history="1">
        <w:r w:rsidR="001526E9">
          <w:rPr>
            <w:noProof/>
          </w:rPr>
          <w:t>171</w:t>
        </w:r>
      </w:hyperlink>
      <w:r w:rsidR="001526E9">
        <w:rPr>
          <w:noProof/>
        </w:rPr>
        <w:t>]</w:t>
      </w:r>
      <w:r w:rsidR="004637C6">
        <w:fldChar w:fldCharType="end"/>
      </w:r>
      <w:r w:rsidR="004637C6">
        <w:t>.</w:t>
      </w:r>
    </w:p>
    <w:p w:rsidR="007C0F17" w:rsidRDefault="00B779A5" w:rsidP="00B55174">
      <w:pPr>
        <w:rPr>
          <w:szCs w:val="24"/>
        </w:rPr>
      </w:pPr>
      <w:r>
        <w:rPr>
          <w:szCs w:val="24"/>
        </w:rPr>
        <w:t>The role of e</w:t>
      </w:r>
      <w:r w:rsidR="00A71169">
        <w:rPr>
          <w:szCs w:val="24"/>
        </w:rPr>
        <w:t xml:space="preserve">pigenetic silencing by </w:t>
      </w:r>
      <w:r w:rsidR="004637C6">
        <w:rPr>
          <w:szCs w:val="24"/>
        </w:rPr>
        <w:t xml:space="preserve">repressive </w:t>
      </w:r>
      <w:r w:rsidR="00A71169">
        <w:rPr>
          <w:szCs w:val="24"/>
        </w:rPr>
        <w:t xml:space="preserve">histone </w:t>
      </w:r>
      <w:r w:rsidR="004637C6">
        <w:rPr>
          <w:szCs w:val="24"/>
        </w:rPr>
        <w:t>modifications</w:t>
      </w:r>
      <w:r w:rsidR="00A71169">
        <w:rPr>
          <w:szCs w:val="24"/>
        </w:rPr>
        <w:t xml:space="preserve"> </w:t>
      </w:r>
      <w:r>
        <w:rPr>
          <w:szCs w:val="24"/>
        </w:rPr>
        <w:t>in the control of potentially pathogenic HERVs is little understood.</w:t>
      </w:r>
      <w:r w:rsidR="00B91C6A">
        <w:rPr>
          <w:szCs w:val="24"/>
        </w:rPr>
        <w:t xml:space="preserve"> </w:t>
      </w:r>
      <w:r w:rsidR="005F651B">
        <w:rPr>
          <w:szCs w:val="24"/>
        </w:rPr>
        <w:t>Although</w:t>
      </w:r>
      <w:r w:rsidR="00A71169">
        <w:rPr>
          <w:szCs w:val="24"/>
        </w:rPr>
        <w:t xml:space="preserve"> the genome-wide distribution of </w:t>
      </w:r>
      <w:r w:rsidR="0052688B">
        <w:rPr>
          <w:szCs w:val="24"/>
        </w:rPr>
        <w:t xml:space="preserve">a </w:t>
      </w:r>
      <w:r w:rsidR="00A71169">
        <w:rPr>
          <w:szCs w:val="24"/>
        </w:rPr>
        <w:t>series of histone modifications has been investigated in human CD4</w:t>
      </w:r>
      <w:r w:rsidR="00A71169" w:rsidRPr="000F50BB">
        <w:rPr>
          <w:szCs w:val="24"/>
          <w:vertAlign w:val="superscript"/>
        </w:rPr>
        <w:t>+</w:t>
      </w:r>
      <w:r w:rsidR="00DC2659">
        <w:rPr>
          <w:szCs w:val="24"/>
        </w:rPr>
        <w:t xml:space="preserve"> T-</w:t>
      </w:r>
      <w:r w:rsidR="00A71169">
        <w:rPr>
          <w:szCs w:val="24"/>
        </w:rPr>
        <w:t xml:space="preserve">cells </w:t>
      </w:r>
      <w:r w:rsidR="00A71169">
        <w:rPr>
          <w:szCs w:val="24"/>
        </w:rPr>
        <w:fldChar w:fldCharType="begin">
          <w:fldData xml:space="preserve">PEVuZE5vdGU+PENpdGU+PEF1dGhvcj5CYXJza2k8L0F1dGhvcj48WWVhcj4yMDA3PC9ZZWFyPjxS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</w:fldData>
        </w:fldChar>
      </w:r>
      <w:r w:rsidR="001526E9">
        <w:rPr>
          <w:szCs w:val="24"/>
        </w:rPr>
        <w:instrText xml:space="preserve"> ADDIN EN.CITE </w:instrText>
      </w:r>
      <w:r w:rsidR="001526E9">
        <w:rPr>
          <w:szCs w:val="24"/>
        </w:rPr>
        <w:fldChar w:fldCharType="begin">
          <w:fldData xml:space="preserve">PEVuZE5vdGU+PENpdGU+PEF1dGhvcj5CYXJza2k8L0F1dGhvcj48WWVhcj4yMDA3PC9ZZWFyPjxS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</w:fldData>
        </w:fldChar>
      </w:r>
      <w:r w:rsidR="001526E9">
        <w:rPr>
          <w:szCs w:val="24"/>
        </w:rPr>
        <w:instrText xml:space="preserve"> ADDIN EN.CITE.DATA </w:instrText>
      </w:r>
      <w:r w:rsidR="001526E9">
        <w:rPr>
          <w:szCs w:val="24"/>
        </w:rPr>
      </w:r>
      <w:r w:rsidR="001526E9">
        <w:rPr>
          <w:szCs w:val="24"/>
        </w:rPr>
        <w:fldChar w:fldCharType="end"/>
      </w:r>
      <w:r w:rsidR="00A71169">
        <w:rPr>
          <w:szCs w:val="24"/>
        </w:rPr>
        <w:fldChar w:fldCharType="separate"/>
      </w:r>
      <w:r w:rsidR="001526E9">
        <w:rPr>
          <w:noProof/>
          <w:szCs w:val="24"/>
        </w:rPr>
        <w:t>[</w:t>
      </w:r>
      <w:hyperlink w:anchor="_ENREF_142" w:tooltip="Barski, 2007 #144" w:history="1">
        <w:r w:rsidR="001526E9">
          <w:rPr>
            <w:noProof/>
            <w:szCs w:val="24"/>
          </w:rPr>
          <w:t>142</w:t>
        </w:r>
      </w:hyperlink>
      <w:r w:rsidR="001526E9">
        <w:rPr>
          <w:noProof/>
          <w:szCs w:val="24"/>
        </w:rPr>
        <w:t>]</w:t>
      </w:r>
      <w:r w:rsidR="00A71169">
        <w:rPr>
          <w:szCs w:val="24"/>
        </w:rPr>
        <w:fldChar w:fldCharType="end"/>
      </w:r>
      <w:r w:rsidR="005F651B">
        <w:rPr>
          <w:szCs w:val="24"/>
        </w:rPr>
        <w:t>,</w:t>
      </w:r>
      <w:r w:rsidR="00A71169">
        <w:rPr>
          <w:szCs w:val="24"/>
        </w:rPr>
        <w:t xml:space="preserve"> this </w:t>
      </w:r>
      <w:r w:rsidR="005F651B">
        <w:rPr>
          <w:szCs w:val="24"/>
        </w:rPr>
        <w:t>study was conducted</w:t>
      </w:r>
      <w:r w:rsidR="00A71169">
        <w:rPr>
          <w:szCs w:val="24"/>
        </w:rPr>
        <w:t xml:space="preserve"> using an approach that ignores </w:t>
      </w:r>
      <w:r w:rsidR="007C0F17">
        <w:rPr>
          <w:szCs w:val="24"/>
        </w:rPr>
        <w:t xml:space="preserve">histone modifications in </w:t>
      </w:r>
      <w:r w:rsidR="00A71169">
        <w:rPr>
          <w:szCs w:val="24"/>
        </w:rPr>
        <w:t xml:space="preserve">repetitive elements. A follow-up study reinvestigated the distribution of these histone modifications in repetitive elements and found that LTR elements were enriched in H3K9me2 but not in H3K9me3 or H4K20me3 marks </w:t>
      </w:r>
      <w:r w:rsidR="00A71169">
        <w:rPr>
          <w:szCs w:val="24"/>
        </w:rPr>
        <w:fldChar w:fldCharType="begin"/>
      </w:r>
      <w:r w:rsidR="001526E9">
        <w:rPr>
          <w:szCs w:val="24"/>
        </w:rPr>
        <w:instrText xml:space="preserve"> ADDIN EN.CITE &lt;EndNote&gt;&lt;Cite&gt;&lt;Author&gt;Huda&lt;/Author&gt;&lt;Year&gt;2010&lt;/Year&gt;&lt;RecNum&gt;174&lt;/RecNum&gt;&lt;DisplayText&gt;[172]&lt;/DisplayText&gt;&lt;record&gt;&lt;rec-number&gt;174&lt;/rec-number&gt;&lt;foreign-keys&gt;&lt;key app="EN" db-id="tzfp5vpxsp522xeefx3xp5rdz9ar9fwxdeax"&gt;174&lt;/key&gt;&lt;/foreign-keys&gt;&lt;ref-type name="Journal Article"&gt;17&lt;/ref-type&gt;&lt;contributors&gt;&lt;authors&gt;&lt;author&gt;Huda, A.&lt;/author&gt;&lt;author&gt;Marino-Ramirez, L.&lt;/author&gt;&lt;author&gt;Jordan, I. K.&lt;/author&gt;&lt;/authors&gt;&lt;/contributors&gt;&lt;auth-address&gt;School of Biology, Georgia Institute of Technology, 310 Ferst Drive, Atlanta, GA 30332, USA. king.jordan@biology.gatech.edu.&lt;/auth-address&gt;&lt;titles&gt;&lt;title&gt;Epigenetic histone modifications of human transposable elements: genome defense versus exaptation&lt;/title&gt;&lt;secondary-title&gt;Mob DNA&lt;/secondary-title&gt;&lt;/titles&gt;&lt;periodical&gt;&lt;full-title&gt;Mob DNA&lt;/full-title&gt;&lt;/periodical&gt;&lt;pages&gt;2&lt;/pages&gt;&lt;volume&gt;1&lt;/volume&gt;&lt;number&gt;1&lt;/number&gt;&lt;edition&gt;2010/03/17&lt;/edition&gt;&lt;dates&gt;&lt;year&gt;2010&lt;/year&gt;&lt;/dates&gt;&lt;isbn&gt;1759-8753 (Electronic)&lt;/isbn&gt;&lt;accession-num&gt;20226072&lt;/accession-num&gt;&lt;urls&gt;&lt;related-urls&gt;&lt;url&gt;http://www.ncbi.nlm.nih.gov/pubmed/20226072&lt;/url&gt;&lt;/related-urls&gt;&lt;/urls&gt;&lt;custom2&gt;2836006&lt;/custom2&gt;&lt;electronic-resource-num&gt;1759-8753-1-2 [pii]&amp;#xD;10.1186/1759-8753-1-2&lt;/electronic-resource-num&gt;&lt;language&gt;eng&lt;/language&gt;&lt;/record&gt;&lt;/Cite&gt;&lt;/EndNote&gt;</w:instrText>
      </w:r>
      <w:r w:rsidR="00A71169">
        <w:rPr>
          <w:szCs w:val="24"/>
        </w:rPr>
        <w:fldChar w:fldCharType="separate"/>
      </w:r>
      <w:r w:rsidR="001526E9">
        <w:rPr>
          <w:noProof/>
          <w:szCs w:val="24"/>
        </w:rPr>
        <w:t>[</w:t>
      </w:r>
      <w:hyperlink w:anchor="_ENREF_172" w:tooltip="Huda, 2010 #174" w:history="1">
        <w:r w:rsidR="001526E9">
          <w:rPr>
            <w:noProof/>
            <w:szCs w:val="24"/>
          </w:rPr>
          <w:t>172</w:t>
        </w:r>
      </w:hyperlink>
      <w:r w:rsidR="001526E9">
        <w:rPr>
          <w:noProof/>
          <w:szCs w:val="24"/>
        </w:rPr>
        <w:t>]</w:t>
      </w:r>
      <w:r w:rsidR="00A71169">
        <w:rPr>
          <w:szCs w:val="24"/>
        </w:rPr>
        <w:fldChar w:fldCharType="end"/>
      </w:r>
      <w:r w:rsidR="007C0F17">
        <w:rPr>
          <w:szCs w:val="24"/>
        </w:rPr>
        <w:t xml:space="preserve">. However, the same data were later analysed using improved computational methods and it was reported that both </w:t>
      </w:r>
      <w:r w:rsidR="00A71169">
        <w:rPr>
          <w:szCs w:val="24"/>
        </w:rPr>
        <w:t xml:space="preserve">H3K9me2 and H3K9me3 </w:t>
      </w:r>
      <w:r w:rsidR="007C0F17">
        <w:rPr>
          <w:szCs w:val="24"/>
        </w:rPr>
        <w:t xml:space="preserve">marks are </w:t>
      </w:r>
      <w:r w:rsidR="00A71169">
        <w:rPr>
          <w:szCs w:val="24"/>
        </w:rPr>
        <w:t>enrich</w:t>
      </w:r>
      <w:r w:rsidR="00E41E86">
        <w:rPr>
          <w:szCs w:val="24"/>
        </w:rPr>
        <w:t>ed</w:t>
      </w:r>
      <w:r w:rsidR="00A71169">
        <w:rPr>
          <w:szCs w:val="24"/>
        </w:rPr>
        <w:t xml:space="preserve"> at several human ERV1 families</w:t>
      </w:r>
      <w:r w:rsidR="004637C6">
        <w:rPr>
          <w:szCs w:val="24"/>
        </w:rPr>
        <w:t>, including HERV-K</w:t>
      </w:r>
      <w:r w:rsidR="00A71169">
        <w:rPr>
          <w:szCs w:val="24"/>
        </w:rPr>
        <w:t xml:space="preserve"> </w:t>
      </w:r>
      <w:r w:rsidR="00A71169">
        <w:rPr>
          <w:szCs w:val="24"/>
        </w:rPr>
        <w:fldChar w:fldCharType="begin"/>
      </w:r>
      <w:r w:rsidR="00DD31E9">
        <w:rPr>
          <w:szCs w:val="24"/>
        </w:rPr>
        <w:instrText xml:space="preserve"> ADDIN EN.CITE &lt;EndNote&gt;&lt;Cite&gt;&lt;Author&gt;Day&lt;/Author&gt;&lt;Year&gt;2010&lt;/Year&gt;&lt;RecNum&gt;71&lt;/RecNum&gt;&lt;DisplayText&gt;[72]&lt;/DisplayText&gt;&lt;record&gt;&lt;rec-number&gt;71&lt;/rec-number&gt;&lt;foreign-keys&gt;&lt;key app="EN" db-id="tzfp5vpxsp522xeefx3xp5rdz9ar9fwxdeax"&gt;71&lt;/key&gt;&lt;/foreign-keys&gt;&lt;ref-type name="Journal Article"&gt;17&lt;/ref-type&gt;&lt;contributors&gt;&lt;authors&gt;&lt;author&gt;Day, D. S.&lt;/author&gt;&lt;author&gt;Luquette, L. J.&lt;/author&gt;&lt;author&gt;Park, P. J.&lt;/author&gt;&lt;author&gt;Kharchenko, P. V.&lt;/author&gt;&lt;/authors&gt;&lt;/contributors&gt;&lt;auth-address&gt;Harvard-MIT Health Sciences and Technology, 77 Massachusetts Avenue, Cambridge, MA 02139, USA.&lt;/auth-address&gt;&lt;titles&gt;&lt;title&gt;Estimating enrichment of repetitive elements from high-throughput sequence data&lt;/title&gt;&lt;secondary-title&gt;Genome Biol&lt;/secondary-title&gt;&lt;/titles&gt;&lt;periodical&gt;&lt;full-title&gt;Genome Biol&lt;/full-title&gt;&lt;/periodical&gt;&lt;pages&gt;R69&lt;/pages&gt;&lt;volume&gt;11&lt;/volume&gt;&lt;number&gt;6&lt;/number&gt;&lt;edition&gt;2010/06/30&lt;/edition&gt;&lt;keywords&gt;&lt;keyword&gt;Animals&lt;/keyword&gt;&lt;keyword&gt;Base Sequence&lt;/keyword&gt;&lt;keyword&gt;CD4-Positive T-Lymphocytes/metabolism&lt;/keyword&gt;&lt;keyword&gt;Cell Line&lt;/keyword&gt;&lt;keyword&gt;*Databases, Nucleic Acid&lt;/keyword&gt;&lt;keyword&gt;Embryo, Mammalian/cytology&lt;/keyword&gt;&lt;keyword&gt;Fibroblasts/metabolism&lt;/keyword&gt;&lt;keyword&gt;High-Throughput Screening Assays/*methods&lt;/keyword&gt;&lt;keyword&gt;Histones/metabolism&lt;/keyword&gt;&lt;keyword&gt;Humans&lt;/keyword&gt;&lt;keyword&gt;Mice&lt;/keyword&gt;&lt;keyword&gt;Phylogeny&lt;/keyword&gt;&lt;keyword&gt;Protein Processing, Post-Translational&lt;/keyword&gt;&lt;keyword&gt;Repetitive Sequences, Nucleic Acid/*genetics&lt;/keyword&gt;&lt;keyword&gt;Sequence Analysis, DNA/*methods&lt;/keyword&gt;&lt;/keywords&gt;&lt;dates&gt;&lt;year&gt;2010&lt;/year&gt;&lt;/dates&gt;&lt;isbn&gt;1465-6914 (Electronic)&amp;#xD;1465-6906 (Linking)&lt;/isbn&gt;&lt;accession-num&gt;20584328&lt;/accession-num&gt;&lt;urls&gt;&lt;related-urls&gt;&lt;url&gt;http://www.ncbi.nlm.nih.gov/pubmed/20584328&lt;/url&gt;&lt;/related-urls&gt;&lt;/urls&gt;&lt;custom2&gt;2911117&lt;/custom2&gt;&lt;electronic-resource-num&gt;gb-2010-11-6-r69 [pii]&amp;#xD;10.1186/gb-2010-11-6-r69&lt;/electronic-resource-num&gt;&lt;language&gt;eng&lt;/language&gt;&lt;/record&gt;&lt;/Cite&gt;&lt;/EndNote&gt;</w:instrText>
      </w:r>
      <w:r w:rsidR="00A71169">
        <w:rPr>
          <w:szCs w:val="24"/>
        </w:rPr>
        <w:fldChar w:fldCharType="separate"/>
      </w:r>
      <w:r w:rsidR="00DD31E9">
        <w:rPr>
          <w:noProof/>
          <w:szCs w:val="24"/>
        </w:rPr>
        <w:t>[</w:t>
      </w:r>
      <w:hyperlink w:anchor="_ENREF_72" w:tooltip="Day, 2010 #71" w:history="1">
        <w:r w:rsidR="001526E9">
          <w:rPr>
            <w:noProof/>
            <w:szCs w:val="24"/>
          </w:rPr>
          <w:t>72</w:t>
        </w:r>
      </w:hyperlink>
      <w:r w:rsidR="00DD31E9">
        <w:rPr>
          <w:noProof/>
          <w:szCs w:val="24"/>
        </w:rPr>
        <w:t>]</w:t>
      </w:r>
      <w:r w:rsidR="00A71169">
        <w:rPr>
          <w:szCs w:val="24"/>
        </w:rPr>
        <w:fldChar w:fldCharType="end"/>
      </w:r>
      <w:r w:rsidR="007C0F17">
        <w:rPr>
          <w:szCs w:val="24"/>
        </w:rPr>
        <w:t xml:space="preserve">. Although human ES and EC cells have been </w:t>
      </w:r>
      <w:r w:rsidR="009E77F9">
        <w:rPr>
          <w:szCs w:val="24"/>
        </w:rPr>
        <w:t xml:space="preserve">intensively </w:t>
      </w:r>
      <w:r w:rsidR="007C0F17">
        <w:rPr>
          <w:szCs w:val="24"/>
        </w:rPr>
        <w:t>analysed by ChIP-seq to identify genome-wide distribution patterns of a large number of histone modifications</w:t>
      </w:r>
      <w:r w:rsidR="00A71169">
        <w:rPr>
          <w:szCs w:val="24"/>
        </w:rPr>
        <w:t xml:space="preserve">, </w:t>
      </w:r>
      <w:r w:rsidR="007C0F17">
        <w:rPr>
          <w:szCs w:val="24"/>
        </w:rPr>
        <w:t>these studied focused on the non-repetitive fraction of the genome</w:t>
      </w:r>
      <w:r w:rsidR="009E77F9">
        <w:rPr>
          <w:szCs w:val="24"/>
        </w:rPr>
        <w:t xml:space="preserve"> and did not investigate histone modifications at ERVs </w:t>
      </w:r>
      <w:r w:rsidR="009E77F9">
        <w:rPr>
          <w:szCs w:val="24"/>
        </w:rPr>
        <w:fldChar w:fldCharType="begin"/>
      </w:r>
      <w:r w:rsidR="001526E9">
        <w:rPr>
          <w:szCs w:val="24"/>
        </w:rPr>
        <w:instrText xml:space="preserve"> ADDIN EN.CITE &lt;EndNote&gt;&lt;Cite&gt;&lt;Author&gt;Ram&lt;/Author&gt;&lt;Year&gt;2011&lt;/Year&gt;&lt;RecNum&gt;175&lt;/RecNum&gt;&lt;DisplayText&gt;[173]&lt;/DisplayText&gt;&lt;record&gt;&lt;rec-number&gt;175&lt;/rec-number&gt;&lt;foreign-keys&gt;&lt;key app="EN" db-id="tzfp5vpxsp522xeefx3xp5rdz9ar9fwxdeax"&gt;175&lt;/key&gt;&lt;/foreign-keys&gt;&lt;ref-type name="Journal Article"&gt;17&lt;/ref-type&gt;&lt;contributors&gt;&lt;authors&gt;&lt;author&gt;Ram, O.&lt;/author&gt;&lt;author&gt;Goren, A.&lt;/author&gt;&lt;author&gt;Amit, I.&lt;/author&gt;&lt;author&gt;Shoresh, N.&lt;/author&gt;&lt;author&gt;Yosef, N.&lt;/author&gt;&lt;author&gt;Ernst, J.&lt;/author&gt;&lt;author&gt;Kellis, M.&lt;/author&gt;&lt;author&gt;Gymrek, M.&lt;/author&gt;&lt;author&gt;Issner, R.&lt;/author&gt;&lt;author&gt;Coyne, M.&lt;/author&gt;&lt;author&gt;Durham, T.&lt;/author&gt;&lt;author&gt;Zhang, X.&lt;/author&gt;&lt;author&gt;Donaghey, J.&lt;/author&gt;&lt;author&gt;Epstein, C. B.&lt;/author&gt;&lt;author&gt;Regev, A.&lt;/author&gt;&lt;author&gt;Bernstein, B. E.&lt;/author&gt;&lt;/authors&gt;&lt;/contributors&gt;&lt;auth-address&gt;Broad Institute of MIT and Harvard, Cambridge, MA 02142, USA.&lt;/auth-address&gt;&lt;titles&gt;&lt;title&gt;Combinatorial patterning of chromatin regulators uncovered by genome-wide location analysis in human cells&lt;/title&gt;&lt;secondary-title&gt;Cell&lt;/secondary-title&gt;&lt;/titles&gt;&lt;periodical&gt;&lt;full-title&gt;Cell&lt;/full-title&gt;&lt;/periodical&gt;&lt;pages&gt;1628-39&lt;/pages&gt;&lt;volume&gt;147&lt;/volume&gt;&lt;number&gt;7&lt;/number&gt;&lt;edition&gt;2011/12/27&lt;/edition&gt;&lt;keywords&gt;&lt;keyword&gt;Chromatin/chemistry/*metabolism&lt;/keyword&gt;&lt;keyword&gt;Chromatin Assembly and Disassembly&lt;/keyword&gt;&lt;keyword&gt;Chromatin Immunoprecipitation/*methods&lt;/keyword&gt;&lt;keyword&gt;Embryonic Stem Cells&lt;/keyword&gt;&lt;keyword&gt;Genome&lt;/keyword&gt;&lt;keyword&gt;Genomics/*methods&lt;/keyword&gt;&lt;keyword&gt;*Histone Code&lt;/keyword&gt;&lt;keyword&gt;Humans&lt;/keyword&gt;&lt;keyword&gt;K562 Cells&lt;/keyword&gt;&lt;/keywords&gt;&lt;dates&gt;&lt;year&gt;2011&lt;/year&gt;&lt;pub-dates&gt;&lt;date&gt;Dec 23&lt;/date&gt;&lt;/pub-dates&gt;&lt;/dates&gt;&lt;isbn&gt;1097-4172 (Electronic)&amp;#xD;0092-8674 (Linking)&lt;/isbn&gt;&lt;accession-num&gt;22196736&lt;/accession-num&gt;&lt;urls&gt;&lt;related-urls&gt;&lt;url&gt;http://www.ncbi.nlm.nih.gov/pubmed/22196736&lt;/url&gt;&lt;/related-urls&gt;&lt;/urls&gt;&lt;custom2&gt;3312319&lt;/custom2&gt;&lt;electronic-resource-num&gt;S0092-8674(11)01448-6 [pii]&amp;#xD;10.1016/j.cell.2011.09.057&lt;/electronic-resource-num&gt;&lt;language&gt;eng&lt;/language&gt;&lt;/record&gt;&lt;/Cite&gt;&lt;/EndNote&gt;</w:instrText>
      </w:r>
      <w:r w:rsidR="009E77F9">
        <w:rPr>
          <w:szCs w:val="24"/>
        </w:rPr>
        <w:fldChar w:fldCharType="separate"/>
      </w:r>
      <w:r w:rsidR="001526E9">
        <w:rPr>
          <w:noProof/>
          <w:szCs w:val="24"/>
        </w:rPr>
        <w:t>[</w:t>
      </w:r>
      <w:hyperlink w:anchor="_ENREF_173" w:tooltip="Ram, 2011 #175" w:history="1">
        <w:r w:rsidR="001526E9">
          <w:rPr>
            <w:noProof/>
            <w:szCs w:val="24"/>
          </w:rPr>
          <w:t>173</w:t>
        </w:r>
      </w:hyperlink>
      <w:r w:rsidR="001526E9">
        <w:rPr>
          <w:noProof/>
          <w:szCs w:val="24"/>
        </w:rPr>
        <w:t>]</w:t>
      </w:r>
      <w:r w:rsidR="009E77F9">
        <w:rPr>
          <w:szCs w:val="24"/>
        </w:rPr>
        <w:fldChar w:fldCharType="end"/>
      </w:r>
      <w:r w:rsidR="007C0F17">
        <w:rPr>
          <w:szCs w:val="24"/>
        </w:rPr>
        <w:t>.</w:t>
      </w:r>
    </w:p>
    <w:p w:rsidR="00D90F66" w:rsidRPr="00B91C6A" w:rsidRDefault="00B91C6A" w:rsidP="00B55174">
      <w:pPr>
        <w:rPr>
          <w:szCs w:val="24"/>
        </w:rPr>
      </w:pPr>
      <w:r>
        <w:rPr>
          <w:szCs w:val="24"/>
        </w:rPr>
        <w:t>In this chapter</w:t>
      </w:r>
      <w:r w:rsidR="003945A0">
        <w:rPr>
          <w:szCs w:val="24"/>
        </w:rPr>
        <w:t>,</w:t>
      </w:r>
      <w:r>
        <w:rPr>
          <w:szCs w:val="24"/>
        </w:rPr>
        <w:t xml:space="preserve"> we </w:t>
      </w:r>
      <w:r w:rsidRPr="003945A0">
        <w:rPr>
          <w:szCs w:val="24"/>
        </w:rPr>
        <w:t>analyse</w:t>
      </w:r>
      <w:r>
        <w:rPr>
          <w:szCs w:val="24"/>
        </w:rPr>
        <w:t xml:space="preserve"> histone m</w:t>
      </w:r>
      <w:r w:rsidR="005F651B">
        <w:rPr>
          <w:szCs w:val="24"/>
        </w:rPr>
        <w:t>odifications at several disease-</w:t>
      </w:r>
      <w:r>
        <w:rPr>
          <w:szCs w:val="24"/>
        </w:rPr>
        <w:t xml:space="preserve">associated HERV elements </w:t>
      </w:r>
      <w:r w:rsidR="000A215F">
        <w:rPr>
          <w:szCs w:val="24"/>
        </w:rPr>
        <w:t xml:space="preserve">in human EC </w:t>
      </w:r>
      <w:r w:rsidR="00926E9B">
        <w:rPr>
          <w:szCs w:val="24"/>
        </w:rPr>
        <w:t xml:space="preserve">and ES </w:t>
      </w:r>
      <w:r w:rsidR="000A215F">
        <w:rPr>
          <w:szCs w:val="24"/>
        </w:rPr>
        <w:t>cells and investigate differences in the chromatin status at the CSF1R THE1B LTR in T-cell lymphomas.</w:t>
      </w:r>
      <w:r w:rsidR="009E77F9">
        <w:rPr>
          <w:szCs w:val="24"/>
        </w:rPr>
        <w:t xml:space="preserve"> </w:t>
      </w:r>
      <w:r w:rsidR="00926E9B">
        <w:rPr>
          <w:szCs w:val="24"/>
        </w:rPr>
        <w:t>Although we found</w:t>
      </w:r>
      <w:r w:rsidR="00D90F66">
        <w:rPr>
          <w:szCs w:val="24"/>
        </w:rPr>
        <w:t xml:space="preserve"> that HERVs are generally marked by H3K9 and H4K20 trimethylation in ES and EC cells</w:t>
      </w:r>
      <w:r w:rsidR="00926E9B">
        <w:rPr>
          <w:szCs w:val="24"/>
        </w:rPr>
        <w:t xml:space="preserve">, </w:t>
      </w:r>
      <w:r w:rsidR="00D90F66">
        <w:rPr>
          <w:szCs w:val="24"/>
        </w:rPr>
        <w:t xml:space="preserve">we could not detect significant enrichment of TRIM28 at </w:t>
      </w:r>
      <w:r w:rsidR="00926E9B">
        <w:rPr>
          <w:szCs w:val="24"/>
        </w:rPr>
        <w:t xml:space="preserve">the investigated </w:t>
      </w:r>
      <w:r w:rsidR="00D90F66">
        <w:rPr>
          <w:szCs w:val="24"/>
        </w:rPr>
        <w:t>HERV</w:t>
      </w:r>
      <w:r w:rsidR="00926E9B">
        <w:rPr>
          <w:szCs w:val="24"/>
        </w:rPr>
        <w:t xml:space="preserve"> loci</w:t>
      </w:r>
      <w:r w:rsidR="00D90F66">
        <w:rPr>
          <w:szCs w:val="24"/>
        </w:rPr>
        <w:t xml:space="preserve">. Furthermore, our results indicate that the HERV-K101 provirus escapes </w:t>
      </w:r>
      <w:r w:rsidR="00DC2659">
        <w:rPr>
          <w:szCs w:val="24"/>
        </w:rPr>
        <w:t xml:space="preserve">epigenetic </w:t>
      </w:r>
      <w:r w:rsidR="00D90F66">
        <w:rPr>
          <w:szCs w:val="24"/>
        </w:rPr>
        <w:t xml:space="preserve">repression </w:t>
      </w:r>
      <w:r w:rsidR="00DC2659">
        <w:rPr>
          <w:szCs w:val="24"/>
        </w:rPr>
        <w:t xml:space="preserve">mediated </w:t>
      </w:r>
      <w:r w:rsidR="00D90F66">
        <w:rPr>
          <w:szCs w:val="24"/>
        </w:rPr>
        <w:t xml:space="preserve">by histone methylations in EC cells. Finally, we </w:t>
      </w:r>
      <w:r w:rsidR="009E77F9">
        <w:rPr>
          <w:szCs w:val="24"/>
        </w:rPr>
        <w:t>show</w:t>
      </w:r>
      <w:r w:rsidR="00D90F66">
        <w:rPr>
          <w:szCs w:val="24"/>
        </w:rPr>
        <w:t xml:space="preserve"> that the CSF1R THE1B LTR is marked by H3K9 acetylati</w:t>
      </w:r>
      <w:r w:rsidR="00926E9B">
        <w:rPr>
          <w:szCs w:val="24"/>
        </w:rPr>
        <w:t xml:space="preserve">on in </w:t>
      </w:r>
      <w:r w:rsidR="00E41E86">
        <w:rPr>
          <w:szCs w:val="24"/>
        </w:rPr>
        <w:t>HRS and T-cell lymphomas but ret</w:t>
      </w:r>
      <w:r w:rsidR="00926E9B">
        <w:rPr>
          <w:szCs w:val="24"/>
        </w:rPr>
        <w:t xml:space="preserve">ains a </w:t>
      </w:r>
      <w:r w:rsidR="00E41E86">
        <w:rPr>
          <w:szCs w:val="24"/>
        </w:rPr>
        <w:t xml:space="preserve">rather </w:t>
      </w:r>
      <w:r w:rsidR="00926E9B">
        <w:rPr>
          <w:szCs w:val="24"/>
        </w:rPr>
        <w:t>compact chromatin structure and low levels of repressive histone methylations in these cells.</w:t>
      </w:r>
    </w:p>
    <w:p w:rsidR="00476CA9" w:rsidRDefault="00476CA9" w:rsidP="00476CA9">
      <w:pPr>
        <w:pStyle w:val="Heading2"/>
      </w:pPr>
      <w:bookmarkStart w:id="60" w:name="_Toc343249350"/>
      <w:r>
        <w:t>Materials and methods</w:t>
      </w:r>
      <w:bookmarkEnd w:id="60"/>
    </w:p>
    <w:p w:rsidR="00FD4C60" w:rsidRDefault="00FD4C60" w:rsidP="004330D8">
      <w:pPr>
        <w:pStyle w:val="Heading4"/>
      </w:pPr>
      <w:r>
        <w:t>Cell culture</w:t>
      </w:r>
    </w:p>
    <w:p w:rsidR="005F5080" w:rsidRDefault="003E7C15" w:rsidP="00FD4C60">
      <w:r>
        <w:t xml:space="preserve">Human </w:t>
      </w:r>
      <w:r w:rsidR="004716DA">
        <w:t>Ntera-2</w:t>
      </w:r>
      <w:r>
        <w:t xml:space="preserve"> EC cells </w:t>
      </w:r>
      <w:r w:rsidR="007D02B2">
        <w:t>(</w:t>
      </w:r>
      <w:r w:rsidR="007D02B2" w:rsidRPr="007D02B2">
        <w:t>CRL-1973</w:t>
      </w:r>
      <w:r w:rsidR="007D02B2">
        <w:t>)</w:t>
      </w:r>
      <w:r>
        <w:t xml:space="preserve"> </w:t>
      </w:r>
      <w:r w:rsidR="00FD4C60">
        <w:t xml:space="preserve">were purchased from </w:t>
      </w:r>
      <w:r>
        <w:t>the American Type Culture Collection (</w:t>
      </w:r>
      <w:r w:rsidR="00FD4C60">
        <w:t>ATCC</w:t>
      </w:r>
      <w:r>
        <w:t>)</w:t>
      </w:r>
      <w:r w:rsidR="00FD4C60">
        <w:t xml:space="preserve"> </w:t>
      </w:r>
      <w:r w:rsidR="000352CC">
        <w:t xml:space="preserve">and cultivated in DMEM supplemented with 10% FBS and </w:t>
      </w:r>
      <w:r w:rsidR="00565F20">
        <w:t>penicillin/streptomycin</w:t>
      </w:r>
      <w:r w:rsidR="000352CC">
        <w:t xml:space="preserve">. </w:t>
      </w:r>
      <w:r w:rsidR="00EF72D5">
        <w:t xml:space="preserve">The following lymphoma cell lines were </w:t>
      </w:r>
      <w:r w:rsidR="00DC2659">
        <w:t xml:space="preserve">kindly </w:t>
      </w:r>
      <w:r w:rsidR="00EF72D5">
        <w:t xml:space="preserve">provided by </w:t>
      </w:r>
      <w:r w:rsidR="00D50983">
        <w:t>Steff</w:t>
      </w:r>
      <w:r w:rsidR="007441F7">
        <w:t xml:space="preserve">en </w:t>
      </w:r>
      <w:r w:rsidR="007441F7">
        <w:lastRenderedPageBreak/>
        <w:t>Junker</w:t>
      </w:r>
      <w:r w:rsidR="00EF72D5">
        <w:t xml:space="preserve">: Reh6 </w:t>
      </w:r>
      <w:r w:rsidR="00884101">
        <w:fldChar w:fldCharType="begin"/>
      </w:r>
      <w:r w:rsidR="001526E9">
        <w:instrText xml:space="preserve"> ADDIN EN.CITE &lt;EndNote&gt;&lt;Cite&gt;&lt;Author&gt;Kayibanda&lt;/Author&gt;&lt;Year&gt;1978&lt;/Year&gt;&lt;RecNum&gt;176&lt;/RecNum&gt;&lt;DisplayText&gt;[174]&lt;/DisplayText&gt;&lt;record&gt;&lt;rec-number&gt;176&lt;/rec-number&gt;&lt;foreign-keys&gt;&lt;key app="EN" db-id="tzfp5vpxsp522xeefx3xp5rdz9ar9fwxdeax"&gt;176&lt;/key&gt;&lt;/foreign-keys&gt;&lt;ref-type name="Journal Article"&gt;17&lt;/ref-type&gt;&lt;contributors&gt;&lt;authors&gt;&lt;author&gt;Kayibanda, B.&lt;/author&gt;&lt;author&gt;Rosenfeld, C.&lt;/author&gt;&lt;author&gt;Goutner, A.&lt;/author&gt;&lt;author&gt;Bornkamm, G. W.&lt;/author&gt;&lt;/authors&gt;&lt;/contributors&gt;&lt;titles&gt;&lt;title&gt;A new lymphoid cell line, Reh 6, with characteristics of non-T and non-B cells, lacking the Epstein-Barr virus genome and derived from human acute lymphoblastic leukemia&lt;/title&gt;&lt;secondary-title&gt;Intervirology&lt;/secondary-title&gt;&lt;/titles&gt;&lt;periodical&gt;&lt;full-title&gt;Intervirology&lt;/full-title&gt;&lt;/periodical&gt;&lt;pages&gt;316-20&lt;/pages&gt;&lt;volume&gt;9&lt;/volume&gt;&lt;number&gt;5&lt;/number&gt;&lt;edition&gt;1978/01/01&lt;/edition&gt;&lt;keywords&gt;&lt;keyword&gt;Antigens, Viral&lt;/keyword&gt;&lt;keyword&gt;B-Lymphocytes&lt;/keyword&gt;&lt;keyword&gt;*Cell Line&lt;/keyword&gt;&lt;keyword&gt;DNA, Viral&lt;/keyword&gt;&lt;keyword&gt;Genes, Viral&lt;/keyword&gt;&lt;keyword&gt;Herpesvirus 4, Human/genetics/immunology&lt;/keyword&gt;&lt;keyword&gt;Humans&lt;/keyword&gt;&lt;keyword&gt;*Leukemia, Lymphoid&lt;/keyword&gt;&lt;keyword&gt;T-Lymphocytes&lt;/keyword&gt;&lt;/keywords&gt;&lt;dates&gt;&lt;year&gt;1978&lt;/year&gt;&lt;/dates&gt;&lt;isbn&gt;0300-5526 (Print)&amp;#xD;0300-5526 (Linking)&lt;/isbn&gt;&lt;accession-num&gt;202576&lt;/accession-num&gt;&lt;urls&gt;&lt;related-urls&gt;&lt;url&gt;http://www.ncbi.nlm.nih.gov/pubmed/202576&lt;/url&gt;&lt;/related-urls&gt;&lt;/urls&gt;&lt;language&gt;eng&lt;/language&gt;&lt;/record&gt;&lt;/Cite&gt;&lt;/EndNote&gt;</w:instrText>
      </w:r>
      <w:r w:rsidR="00884101">
        <w:fldChar w:fldCharType="separate"/>
      </w:r>
      <w:r w:rsidR="001526E9">
        <w:rPr>
          <w:noProof/>
        </w:rPr>
        <w:t>[</w:t>
      </w:r>
      <w:hyperlink w:anchor="_ENREF_174" w:tooltip="Kayibanda, 1978 #176" w:history="1">
        <w:r w:rsidR="001526E9">
          <w:rPr>
            <w:noProof/>
          </w:rPr>
          <w:t>174</w:t>
        </w:r>
      </w:hyperlink>
      <w:r w:rsidR="001526E9">
        <w:rPr>
          <w:noProof/>
        </w:rPr>
        <w:t>]</w:t>
      </w:r>
      <w:r w:rsidR="00884101">
        <w:fldChar w:fldCharType="end"/>
      </w:r>
      <w:r w:rsidR="00DC2659">
        <w:t>,</w:t>
      </w:r>
      <w:r w:rsidR="00C637F8">
        <w:t xml:space="preserve"> </w:t>
      </w:r>
      <w:r w:rsidR="005F5080" w:rsidRPr="00EB3155">
        <w:rPr>
          <w:lang w:val="de-AT"/>
        </w:rPr>
        <w:t xml:space="preserve">HL-60 </w:t>
      </w:r>
      <w:r w:rsidR="005F5080">
        <w:fldChar w:fldCharType="begin"/>
      </w:r>
      <w:r w:rsidR="001526E9">
        <w:instrText xml:space="preserve"> ADDIN EN.CITE &lt;EndNote&gt;&lt;Cite&gt;&lt;Author&gt;Gallagher&lt;/Author&gt;&lt;Year&gt;1979&lt;/Year&gt;&lt;RecNum&gt;177&lt;/RecNum&gt;&lt;DisplayText&gt;[175]&lt;/DisplayText&gt;&lt;record&gt;&lt;rec-number&gt;177&lt;/rec-number&gt;&lt;foreign-keys&gt;&lt;key app="EN" db-id="tzfp5vpxsp522xeefx3xp5rdz9ar9fwxdeax"&gt;177&lt;/key&gt;&lt;/foreign-keys&gt;&lt;ref-type name="Journal Article"&gt;17&lt;/ref-type&gt;&lt;contributors&gt;&lt;authors&gt;&lt;author&gt;Gallagher, R.&lt;/author&gt;&lt;author&gt;Collins, S.&lt;/author&gt;&lt;author&gt;Trujillo, J.&lt;/author&gt;&lt;author&gt;McCredie, K.&lt;/author&gt;&lt;author&gt;Ahearn, M.&lt;/author&gt;&lt;author&gt;Tsai, S.&lt;/author&gt;&lt;author&gt;Metzgar, R.&lt;/author&gt;&lt;author&gt;Aulakh, G.&lt;/author&gt;&lt;author&gt;Ting, R.&lt;/author&gt;&lt;author&gt;Ruscetti, F.&lt;/author&gt;&lt;author&gt;Gallo, R.&lt;/author&gt;&lt;/authors&gt;&lt;/contributors&gt;&lt;titles&gt;&lt;title&gt;Characterization of the continuous, differentiating myeloid cell line (HL-60) from a patient with acute promyelocytic leukemia&lt;/title&gt;&lt;secondary-title&gt;Blood&lt;/secondary-title&gt;&lt;/titles&gt;&lt;periodical&gt;&lt;full-title&gt;Blood&lt;/full-title&gt;&lt;/periodical&gt;&lt;pages&gt;713-33&lt;/pages&gt;&lt;volume&gt;54&lt;/volume&gt;&lt;number&gt;3&lt;/number&gt;&lt;edition&gt;1979/09/01&lt;/edition&gt;&lt;keywords&gt;&lt;keyword&gt;Adult&lt;/keyword&gt;&lt;keyword&gt;Bone Marrow/immunology/ultrastructure&lt;/keyword&gt;&lt;keyword&gt;*Cell Line&lt;/keyword&gt;&lt;keyword&gt;Chromosomes, Human/ultrastructure&lt;/keyword&gt;&lt;keyword&gt;Female&lt;/keyword&gt;&lt;keyword&gt;Histocytochemistry&lt;/keyword&gt;&lt;keyword&gt;Humans&lt;/keyword&gt;&lt;keyword&gt;Karyotyping&lt;/keyword&gt;&lt;keyword&gt;Leukemia, Myeloid, Acute/genetics/pathology&lt;/keyword&gt;&lt;keyword&gt;Microscopy, Electron&lt;/keyword&gt;&lt;keyword&gt;Phenotype&lt;/keyword&gt;&lt;keyword&gt;Receptors, Antigen, B-Cell&lt;/keyword&gt;&lt;keyword&gt;Rosette Formation&lt;/keyword&gt;&lt;/keywords&gt;&lt;dates&gt;&lt;year&gt;1979&lt;/year&gt;&lt;pub-dates&gt;&lt;date&gt;Sep&lt;/date&gt;&lt;/pub-dates&gt;&lt;/dates&gt;&lt;isbn&gt;0006-4971 (Print)&amp;#xD;0006-4971 (Linking)&lt;/isbn&gt;&lt;accession-num&gt;288488&lt;/accession-num&gt;&lt;urls&gt;&lt;related-urls&gt;&lt;url&gt;http://www.ncbi.nlm.nih.gov/pubmed/288488&lt;/url&gt;&lt;/related-urls&gt;&lt;/urls&gt;&lt;language&gt;eng&lt;/language&gt;&lt;/record&gt;&lt;/Cite&gt;&lt;/EndNote&gt;</w:instrText>
      </w:r>
      <w:r w:rsidR="005F5080">
        <w:fldChar w:fldCharType="separate"/>
      </w:r>
      <w:r w:rsidR="001526E9">
        <w:rPr>
          <w:noProof/>
        </w:rPr>
        <w:t>[</w:t>
      </w:r>
      <w:hyperlink w:anchor="_ENREF_175" w:tooltip="Gallagher, 1979 #177" w:history="1">
        <w:r w:rsidR="001526E9">
          <w:rPr>
            <w:noProof/>
          </w:rPr>
          <w:t>175</w:t>
        </w:r>
      </w:hyperlink>
      <w:r w:rsidR="001526E9">
        <w:rPr>
          <w:noProof/>
        </w:rPr>
        <w:t>]</w:t>
      </w:r>
      <w:r w:rsidR="005F5080">
        <w:fldChar w:fldCharType="end"/>
      </w:r>
      <w:r w:rsidR="00C637F8">
        <w:t xml:space="preserve">, </w:t>
      </w:r>
      <w:r w:rsidR="005F5080" w:rsidRPr="005F5080">
        <w:rPr>
          <w:lang w:val="de-AT"/>
        </w:rPr>
        <w:t xml:space="preserve">KM-H2 </w:t>
      </w:r>
      <w:r w:rsidR="005F5080">
        <w:fldChar w:fldCharType="begin"/>
      </w:r>
      <w:r w:rsidR="001526E9">
        <w:instrText xml:space="preserve"> ADDIN EN.CITE &lt;EndNote&gt;&lt;Cite&gt;&lt;Author&gt;Kamesaki&lt;/Author&gt;&lt;Year&gt;1986&lt;/Year&gt;&lt;RecNum&gt;178&lt;/RecNum&gt;&lt;DisplayText&gt;[176]&lt;/DisplayText&gt;&lt;record&gt;&lt;rec-number&gt;178&lt;/rec-number&gt;&lt;foreign-keys&gt;&lt;key app="EN" db-id="tzfp5vpxsp522xeefx3xp5rdz9ar9fwxdeax"&gt;178&lt;/key&gt;&lt;/foreign-keys&gt;&lt;ref-type name="Journal Article"&gt;17&lt;/ref-type&gt;&lt;contributors&gt;&lt;authors&gt;&lt;author&gt;Kamesaki, H.&lt;/author&gt;&lt;author&gt;Fukuhara, S.&lt;/author&gt;&lt;author&gt;Tatsumi, E.&lt;/author&gt;&lt;author&gt;Uchino, H.&lt;/author&gt;&lt;author&gt;Yamabe, H.&lt;/author&gt;&lt;author&gt;Miwa, H.&lt;/author&gt;&lt;author&gt;Shirakawa, S.&lt;/author&gt;&lt;author&gt;Hatanaka, M.&lt;/author&gt;&lt;author&gt;Honjo, T.&lt;/author&gt;&lt;/authors&gt;&lt;/contributors&gt;&lt;titles&gt;&lt;title&gt;Cytochemical, immunologic, chromosomal, and molecular genetic analysis of a novel cell line derived from Hodgkin&amp;apos;s disease&lt;/title&gt;&lt;secondary-title&gt;Blood&lt;/secondary-title&gt;&lt;/titles&gt;&lt;periodical&gt;&lt;full-title&gt;Blood&lt;/full-title&gt;&lt;/periodical&gt;&lt;pages&gt;285-92&lt;/pages&gt;&lt;volume&gt;68&lt;/volume&gt;&lt;number&gt;1&lt;/number&gt;&lt;edition&gt;1986/07/01&lt;/edition&gt;&lt;keywords&gt;&lt;keyword&gt;Adult&lt;/keyword&gt;&lt;keyword&gt;Animals&lt;/keyword&gt;&lt;keyword&gt;Antibodies, Monoclonal/diagnostic use&lt;/keyword&gt;&lt;keyword&gt;Cell Line&lt;/keyword&gt;&lt;keyword&gt;*Chromosome Aberrations&lt;/keyword&gt;&lt;keyword&gt;DNA Restriction Enzymes&lt;/keyword&gt;&lt;keyword&gt;Genetic Markers&lt;/keyword&gt;&lt;keyword&gt;Hodgkin Disease/genetics/immunology/*pathology&lt;/keyword&gt;&lt;keyword&gt;Humans&lt;/keyword&gt;&lt;keyword&gt;Immunoenzyme Techniques&lt;/keyword&gt;&lt;keyword&gt;Karyotyping&lt;/keyword&gt;&lt;keyword&gt;Male&lt;/keyword&gt;&lt;keyword&gt;Mice&lt;/keyword&gt;&lt;keyword&gt;Mice, Nude&lt;/keyword&gt;&lt;keyword&gt;Neoplasm Transplantation&lt;/keyword&gt;&lt;keyword&gt;Phagocytosis&lt;/keyword&gt;&lt;keyword&gt;Receptors, Antigen, T-Cell/genetics&lt;/keyword&gt;&lt;/keywords&gt;&lt;dates&gt;&lt;year&gt;1986&lt;/year&gt;&lt;pub-dates&gt;&lt;date&gt;Jul&lt;/date&gt;&lt;/pub-dates&gt;&lt;/dates&gt;&lt;isbn&gt;0006-4971 (Print)&amp;#xD;0006-4971 (Linking)&lt;/isbn&gt;&lt;accession-num&gt;3013343&lt;/accession-num&gt;&lt;urls&gt;&lt;related-urls&gt;&lt;url&gt;http://www.ncbi.nlm.nih.gov/pubmed/3013343&lt;/url&gt;&lt;/related-urls&gt;&lt;/urls&gt;&lt;language&gt;eng&lt;/language&gt;&lt;/record&gt;&lt;/Cite&gt;&lt;/EndNote&gt;</w:instrText>
      </w:r>
      <w:r w:rsidR="005F5080">
        <w:fldChar w:fldCharType="separate"/>
      </w:r>
      <w:r w:rsidR="001526E9">
        <w:rPr>
          <w:noProof/>
        </w:rPr>
        <w:t>[</w:t>
      </w:r>
      <w:hyperlink w:anchor="_ENREF_176" w:tooltip="Kamesaki, 1986 #178" w:history="1">
        <w:r w:rsidR="001526E9">
          <w:rPr>
            <w:noProof/>
          </w:rPr>
          <w:t>176</w:t>
        </w:r>
      </w:hyperlink>
      <w:r w:rsidR="001526E9">
        <w:rPr>
          <w:noProof/>
        </w:rPr>
        <w:t>]</w:t>
      </w:r>
      <w:r w:rsidR="005F5080">
        <w:fldChar w:fldCharType="end"/>
      </w:r>
      <w:r w:rsidR="00C637F8">
        <w:t xml:space="preserve">, </w:t>
      </w:r>
      <w:r w:rsidR="005F5080" w:rsidRPr="005F5080">
        <w:rPr>
          <w:lang w:val="de-AT"/>
        </w:rPr>
        <w:t xml:space="preserve">MyLa 2054 and 2059 </w:t>
      </w:r>
      <w:r w:rsidR="005F5080">
        <w:fldChar w:fldCharType="begin">
          <w:fldData xml:space="preserve">PEVuZE5vdGU+PENpdGU+PEF1dGhvcj5LYWx0b2Z0PC9BdXRob3I+PFllYXI+MTk4NDwvWWVhcj48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</w:fldData>
        </w:fldChar>
      </w:r>
      <w:r w:rsidR="001526E9">
        <w:instrText xml:space="preserve"> ADDIN EN.CITE </w:instrText>
      </w:r>
      <w:r w:rsidR="001526E9">
        <w:fldChar w:fldCharType="begin">
          <w:fldData xml:space="preserve">PEVuZE5vdGU+PENpdGU+PEF1dGhvcj5LYWx0b2Z0PC9BdXRob3I+PFllYXI+MTk4NDwvWWVhcj48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</w:fldData>
        </w:fldChar>
      </w:r>
      <w:r w:rsidR="001526E9">
        <w:instrText xml:space="preserve"> ADDIN EN.CITE.DATA </w:instrText>
      </w:r>
      <w:r w:rsidR="001526E9">
        <w:fldChar w:fldCharType="end"/>
      </w:r>
      <w:r w:rsidR="005F5080">
        <w:fldChar w:fldCharType="separate"/>
      </w:r>
      <w:r w:rsidR="001526E9">
        <w:rPr>
          <w:noProof/>
        </w:rPr>
        <w:t>[</w:t>
      </w:r>
      <w:hyperlink w:anchor="_ENREF_177" w:tooltip="Kaltoft, 1984 #179" w:history="1">
        <w:r w:rsidR="001526E9">
          <w:rPr>
            <w:noProof/>
          </w:rPr>
          <w:t>177</w:t>
        </w:r>
      </w:hyperlink>
      <w:r w:rsidR="001526E9">
        <w:rPr>
          <w:noProof/>
        </w:rPr>
        <w:t>,</w:t>
      </w:r>
      <w:hyperlink w:anchor="_ENREF_178" w:tooltip="Kaltoft, 1992 #180" w:history="1">
        <w:r w:rsidR="001526E9">
          <w:rPr>
            <w:noProof/>
          </w:rPr>
          <w:t>178</w:t>
        </w:r>
      </w:hyperlink>
      <w:r w:rsidR="001526E9">
        <w:rPr>
          <w:noProof/>
        </w:rPr>
        <w:t>]</w:t>
      </w:r>
      <w:r w:rsidR="005F5080">
        <w:fldChar w:fldCharType="end"/>
      </w:r>
      <w:r w:rsidR="00C637F8">
        <w:t xml:space="preserve">, </w:t>
      </w:r>
      <w:proofErr w:type="spellStart"/>
      <w:r w:rsidR="005F5080" w:rsidRPr="00EB3155">
        <w:t>SeAx</w:t>
      </w:r>
      <w:proofErr w:type="spellEnd"/>
      <w:r w:rsidR="005F5080" w:rsidRPr="00EB3155">
        <w:t xml:space="preserve"> 1621 and 4542 </w:t>
      </w:r>
      <w:r w:rsidR="005F5080">
        <w:fldChar w:fldCharType="begin"/>
      </w:r>
      <w:r w:rsidR="001526E9">
        <w:instrText xml:space="preserve"> ADDIN EN.CITE &lt;EndNote&gt;&lt;Cite&gt;&lt;Author&gt;Kaltoft&lt;/Author&gt;&lt;Year&gt;1987&lt;/Year&gt;&lt;RecNum&gt;181&lt;/RecNum&gt;&lt;DisplayText&gt;[179]&lt;/DisplayText&gt;&lt;record&gt;&lt;rec-number&gt;181&lt;/rec-number&gt;&lt;foreign-keys&gt;&lt;key app="EN" db-id="tzfp5vpxsp522xeefx3xp5rdz9ar9fwxdeax"&gt;181&lt;/key&gt;&lt;/foreign-keys&gt;&lt;ref-type name="Journal Article"&gt;17&lt;/ref-type&gt;&lt;contributors&gt;&lt;authors&gt;&lt;author&gt;Kaltoft, K.&lt;/author&gt;&lt;author&gt;Bisballe, S.&lt;/author&gt;&lt;author&gt;Rasmussen, H. F.&lt;/author&gt;&lt;author&gt;Thestrup-Pedersen, K.&lt;/author&gt;&lt;author&gt;Thomsen, K.&lt;/author&gt;&lt;author&gt;Sterry, W.&lt;/author&gt;&lt;/authors&gt;&lt;/contributors&gt;&lt;titles&gt;&lt;title&gt;A continuous T-cell line from a patient with Sezary syndrome&lt;/title&gt;&lt;secondary-title&gt;Arch Dermatol Res&lt;/secondary-title&gt;&lt;/titles&gt;&lt;periodical&gt;&lt;full-title&gt;Arch Dermatol Res&lt;/full-title&gt;&lt;/periodical&gt;&lt;pages&gt;293-8&lt;/pages&gt;&lt;volume&gt;279&lt;/volume&gt;&lt;number&gt;5&lt;/number&gt;&lt;edition&gt;1987/01/01&lt;/edition&gt;&lt;keywords&gt;&lt;keyword&gt;Aged&lt;/keyword&gt;&lt;keyword&gt;Cell Line&lt;/keyword&gt;&lt;keyword&gt;Chromosome Aberrations&lt;/keyword&gt;&lt;keyword&gt;Cytotoxicity, Immunologic&lt;/keyword&gt;&lt;keyword&gt;Female&lt;/keyword&gt;&lt;keyword&gt;Humans&lt;/keyword&gt;&lt;keyword&gt;Killer Cells, Natural/immunology&lt;/keyword&gt;&lt;keyword&gt;Phenotype&lt;/keyword&gt;&lt;keyword&gt;Sezary Syndrome/genetics/immunology/*pathology&lt;/keyword&gt;&lt;keyword&gt;T-Lymphocytes/immunology/*pathology&lt;/keyword&gt;&lt;/keywords&gt;&lt;dates&gt;&lt;year&gt;1987&lt;/year&gt;&lt;/dates&gt;&lt;isbn&gt;0340-3696 (Print)&amp;#xD;0340-3696 (Linking)&lt;/isbn&gt;&lt;accession-num&gt;3498444&lt;/accession-num&gt;&lt;urls&gt;&lt;related-urls&gt;&lt;url&gt;http://www.ncbi.nlm.nih.gov/pubmed/3498444&lt;/url&gt;&lt;/related-urls&gt;&lt;/urls&gt;&lt;language&gt;eng&lt;/language&gt;&lt;/record&gt;&lt;/Cite&gt;&lt;/EndNote&gt;</w:instrText>
      </w:r>
      <w:r w:rsidR="005F5080">
        <w:fldChar w:fldCharType="separate"/>
      </w:r>
      <w:r w:rsidR="001526E9">
        <w:rPr>
          <w:noProof/>
        </w:rPr>
        <w:t>[</w:t>
      </w:r>
      <w:hyperlink w:anchor="_ENREF_179" w:tooltip="Kaltoft, 1987 #181" w:history="1">
        <w:r w:rsidR="001526E9">
          <w:rPr>
            <w:noProof/>
          </w:rPr>
          <w:t>179</w:t>
        </w:r>
      </w:hyperlink>
      <w:r w:rsidR="001526E9">
        <w:rPr>
          <w:noProof/>
        </w:rPr>
        <w:t>]</w:t>
      </w:r>
      <w:r w:rsidR="005F5080">
        <w:fldChar w:fldCharType="end"/>
      </w:r>
      <w:r w:rsidR="00C637F8">
        <w:t xml:space="preserve">, </w:t>
      </w:r>
      <w:proofErr w:type="spellStart"/>
      <w:r w:rsidR="00C637F8">
        <w:t>Daudi</w:t>
      </w:r>
      <w:proofErr w:type="spellEnd"/>
      <w:r w:rsidR="00C637F8">
        <w:t xml:space="preserve"> </w:t>
      </w:r>
      <w:r w:rsidR="00C637F8">
        <w:fldChar w:fldCharType="begin"/>
      </w:r>
      <w:r w:rsidR="001526E9">
        <w:instrText xml:space="preserve"> ADDIN EN.CITE &lt;EndNote&gt;&lt;Cite&gt;&lt;Author&gt;Klein&lt;/Author&gt;&lt;Year&gt;1968&lt;/Year&gt;&lt;RecNum&gt;182&lt;/RecNum&gt;&lt;DisplayText&gt;[180]&lt;/DisplayText&gt;&lt;record&gt;&lt;rec-number&gt;182&lt;/rec-number&gt;&lt;foreign-keys&gt;&lt;key app="EN" db-id="tzfp5vpxsp522xeefx3xp5rdz9ar9fwxdeax"&gt;182&lt;/key&gt;&lt;/foreign-keys&gt;&lt;ref-type name="Journal Article"&gt;17&lt;/ref-type&gt;&lt;contributors&gt;&lt;authors&gt;&lt;author&gt;Klein, E.&lt;/author&gt;&lt;author&gt;Klein, G.&lt;/author&gt;&lt;author&gt;Nadkarni, J. S.&lt;/author&gt;&lt;author&gt;Nadkarni, J. J.&lt;/author&gt;&lt;author&gt;Wigzell, H.&lt;/author&gt;&lt;author&gt;Clifford, P.&lt;/author&gt;&lt;/authors&gt;&lt;/contributors&gt;&lt;titles&gt;&lt;title&gt;Surface IgM-kappa specificity on a Burkitt lymphoma cell in vivo and in derived culture lines&lt;/title&gt;&lt;secondary-title&gt;Cancer Res&lt;/secondary-title&gt;&lt;/titles&gt;&lt;periodical&gt;&lt;full-title&gt;Cancer Res&lt;/full-title&gt;&lt;/periodical&gt;&lt;pages&gt;1300-10&lt;/pages&gt;&lt;volume&gt;28&lt;/volume&gt;&lt;number&gt;7&lt;/number&gt;&lt;edition&gt;1968/07/01&lt;/edition&gt;&lt;keywords&gt;&lt;keyword&gt;Adolescent&lt;/keyword&gt;&lt;keyword&gt;Antigens/*analysis&lt;/keyword&gt;&lt;keyword&gt;Biopsy&lt;/keyword&gt;&lt;keyword&gt;Burkitt Lymphoma/drug therapy/*immunology&lt;/keyword&gt;&lt;keyword&gt;Cell Membrane/*immunology&lt;/keyword&gt;&lt;keyword&gt;Cell Transformation, Neoplastic&lt;/keyword&gt;&lt;keyword&gt;Culture Techniques&lt;/keyword&gt;&lt;keyword&gt;Cytarabine/therapeutic use&lt;/keyword&gt;&lt;keyword&gt;Fluorescent Antibody Technique&lt;/keyword&gt;&lt;keyword&gt;Humans&lt;/keyword&gt;&lt;keyword&gt;Male&lt;/keyword&gt;&lt;keyword&gt;Surface Properties&lt;/keyword&gt;&lt;keyword&gt;gamma-Globulins/*analysis&lt;/keyword&gt;&lt;/keywords&gt;&lt;dates&gt;&lt;year&gt;1968&lt;/year&gt;&lt;pub-dates&gt;&lt;date&gt;Jul&lt;/date&gt;&lt;/pub-dates&gt;&lt;/dates&gt;&lt;isbn&gt;0008-5472 (Print)&amp;#xD;0008-5472 (Linking)&lt;/isbn&gt;&lt;accession-num&gt;4174339&lt;/accession-num&gt;&lt;urls&gt;&lt;related-urls&gt;&lt;url&gt;http://www.ncbi.nlm.nih.gov/pubmed/4174339&lt;/url&gt;&lt;/related-urls&gt;&lt;/urls&gt;&lt;language&gt;eng&lt;/language&gt;&lt;/record&gt;&lt;/Cite&gt;&lt;/EndNote&gt;</w:instrText>
      </w:r>
      <w:r w:rsidR="00C637F8">
        <w:fldChar w:fldCharType="separate"/>
      </w:r>
      <w:r w:rsidR="001526E9">
        <w:rPr>
          <w:noProof/>
        </w:rPr>
        <w:t>[</w:t>
      </w:r>
      <w:hyperlink w:anchor="_ENREF_180" w:tooltip="Klein, 1968 #182" w:history="1">
        <w:r w:rsidR="001526E9">
          <w:rPr>
            <w:noProof/>
          </w:rPr>
          <w:t>180</w:t>
        </w:r>
      </w:hyperlink>
      <w:r w:rsidR="001526E9">
        <w:rPr>
          <w:noProof/>
        </w:rPr>
        <w:t>]</w:t>
      </w:r>
      <w:r w:rsidR="00C637F8">
        <w:fldChar w:fldCharType="end"/>
      </w:r>
      <w:r w:rsidR="00C637F8">
        <w:t xml:space="preserve">, DG.75 </w:t>
      </w:r>
      <w:r w:rsidR="00C637F8">
        <w:fldChar w:fldCharType="begin"/>
      </w:r>
      <w:r w:rsidR="001526E9">
        <w:instrText xml:space="preserve"> ADDIN EN.CITE &lt;EndNote&gt;&lt;Cite&gt;&lt;Author&gt;Ben-Bassat&lt;/Author&gt;&lt;Year&gt;1977&lt;/Year&gt;&lt;RecNum&gt;183&lt;/RecNum&gt;&lt;DisplayText&gt;[181]&lt;/DisplayText&gt;&lt;record&gt;&lt;rec-number&gt;183&lt;/rec-number&gt;&lt;foreign-keys&gt;&lt;key app="EN" db-id="tzfp5vpxsp522xeefx3xp5rdz9ar9fwxdeax"&gt;183&lt;/key&gt;&lt;/foreign-keys&gt;&lt;ref-type name="Journal Article"&gt;17&lt;/ref-type&gt;&lt;contributors&gt;&lt;authors&gt;&lt;author&gt;Ben-Bassat, H.&lt;/author&gt;&lt;author&gt;Goldblum, N.&lt;/author&gt;&lt;author&gt;Mitrani, S.&lt;/author&gt;&lt;author&gt;Goldblum, T.&lt;/author&gt;&lt;author&gt;Yoffey, J. M.&lt;/author&gt;&lt;author&gt;Cohen, M. M.&lt;/author&gt;&lt;author&gt;Bentwich, Z.&lt;/author&gt;&lt;author&gt;Ramot, B.&lt;/author&gt;&lt;author&gt;Klein, E.&lt;/author&gt;&lt;author&gt;Klein, G.&lt;/author&gt;&lt;/authors&gt;&lt;/contributors&gt;&lt;titles&gt;&lt;title&gt;Establishment in continuous culture of a new type of lymphocyte from a &amp;quot;Burkitt like&amp;quot; malignant lymphoma (line D.G.-75)&lt;/title&gt;&lt;secondary-title&gt;Int J Cancer&lt;/secondary-title&gt;&lt;/titles&gt;&lt;periodical&gt;&lt;full-title&gt;Int J Cancer&lt;/full-title&gt;&lt;/periodical&gt;&lt;pages&gt;27-33&lt;/pages&gt;&lt;volume&gt;19&lt;/volume&gt;&lt;number&gt;1&lt;/number&gt;&lt;edition&gt;1977/01/01&lt;/edition&gt;&lt;keywords&gt;&lt;keyword&gt;Agglutination Tests&lt;/keyword&gt;&lt;keyword&gt;Antibodies, Viral/analysis&lt;/keyword&gt;&lt;keyword&gt;Burkitt Lymphoma/genetics/*immunology&lt;/keyword&gt;&lt;keyword&gt;Cell Line&lt;/keyword&gt;&lt;keyword&gt;Child&lt;/keyword&gt;&lt;keyword&gt;Chromosome Aberrations&lt;/keyword&gt;&lt;keyword&gt;Chromosomes, Human, 13-15&lt;/keyword&gt;&lt;keyword&gt;Concanavalin A/pharmacology&lt;/keyword&gt;&lt;keyword&gt;Herpesvirus 4, Human/immunology&lt;/keyword&gt;&lt;keyword&gt;Humans&lt;/keyword&gt;&lt;keyword&gt;Immunoglobulin M/analysis&lt;/keyword&gt;&lt;keyword&gt;Immunoglobulin kappa-Chains/analysis&lt;/keyword&gt;&lt;keyword&gt;Lymphocytes/*immunology&lt;/keyword&gt;&lt;keyword&gt;Male&lt;/keyword&gt;&lt;keyword&gt;Receptors, Antigen, B-Cell/analysis&lt;/keyword&gt;&lt;/keywords&gt;&lt;dates&gt;&lt;year&gt;1977&lt;/year&gt;&lt;pub-dates&gt;&lt;date&gt;Jan&lt;/date&gt;&lt;/pub-dates&gt;&lt;/dates&gt;&lt;isbn&gt;0020-7136 (Print)&amp;#xD;0020-7136 (Linking)&lt;/isbn&gt;&lt;accession-num&gt;188769&lt;/accession-num&gt;&lt;urls&gt;&lt;related-urls&gt;&lt;url&gt;http://www.ncbi.nlm.nih.gov/pubmed/188769&lt;/url&gt;&lt;/related-urls&gt;&lt;/urls&gt;&lt;language&gt;eng&lt;/language&gt;&lt;/record&gt;&lt;/Cite&gt;&lt;/EndNote&gt;</w:instrText>
      </w:r>
      <w:r w:rsidR="00C637F8">
        <w:fldChar w:fldCharType="separate"/>
      </w:r>
      <w:r w:rsidR="001526E9">
        <w:rPr>
          <w:noProof/>
        </w:rPr>
        <w:t>[</w:t>
      </w:r>
      <w:hyperlink w:anchor="_ENREF_181" w:tooltip="Ben-Bassat, 1977 #183" w:history="1">
        <w:r w:rsidR="001526E9">
          <w:rPr>
            <w:noProof/>
          </w:rPr>
          <w:t>181</w:t>
        </w:r>
      </w:hyperlink>
      <w:r w:rsidR="001526E9">
        <w:rPr>
          <w:noProof/>
        </w:rPr>
        <w:t>]</w:t>
      </w:r>
      <w:r w:rsidR="00C637F8">
        <w:fldChar w:fldCharType="end"/>
      </w:r>
      <w:r w:rsidR="00C637F8">
        <w:t xml:space="preserve">, BJA-B </w:t>
      </w:r>
      <w:r w:rsidR="00C637F8">
        <w:fldChar w:fldCharType="begin"/>
      </w:r>
      <w:r w:rsidR="001526E9">
        <w:instrText xml:space="preserve"> ADDIN EN.CITE &lt;EndNote&gt;&lt;Cite&gt;&lt;Author&gt;Menezes&lt;/Author&gt;&lt;Year&gt;1975&lt;/Year&gt;&lt;RecNum&gt;184&lt;/RecNum&gt;&lt;DisplayText&gt;[182]&lt;/DisplayText&gt;&lt;record&gt;&lt;rec-number&gt;184&lt;/rec-number&gt;&lt;foreign-keys&gt;&lt;key app="EN" db-id="tzfp5vpxsp522xeefx3xp5rdz9ar9fwxdeax"&gt;184&lt;/key&gt;&lt;/foreign-keys&gt;&lt;ref-type name="Journal Article"&gt;17&lt;/ref-type&gt;&lt;contributors&gt;&lt;authors&gt;&lt;author&gt;Menezes, J.&lt;/author&gt;&lt;author&gt;Leibold, W.&lt;/author&gt;&lt;author&gt;Klein, G.&lt;/author&gt;&lt;author&gt;Clements, G.&lt;/author&gt;&lt;/authors&gt;&lt;/contributors&gt;&lt;titles&gt;&lt;title&gt;Establishment and characterization of an Epstein-Barr virus (EBC)-negative lymphoblastoid B cell line (BJA-B) from an exceptional, EBV-genome-negative African Burkitt&amp;apos;s lymphoma&lt;/title&gt;&lt;secondary-title&gt;Biomedicine&lt;/secondary-title&gt;&lt;/titles&gt;&lt;periodical&gt;&lt;full-title&gt;Biomedicine&lt;/full-title&gt;&lt;/periodical&gt;&lt;pages&gt;276-84&lt;/pages&gt;&lt;volume&gt;22&lt;/volume&gt;&lt;number&gt;4&lt;/number&gt;&lt;edition&gt;1975/07/01&lt;/edition&gt;&lt;keywords&gt;&lt;keyword&gt;Antigens, Viral/analysis&lt;/keyword&gt;&lt;keyword&gt;B-Lymphocytes&lt;/keyword&gt;&lt;keyword&gt;Burkitt Lymphoma/immunology/*microbiology&lt;/keyword&gt;&lt;keyword&gt;*Cell Line&lt;/keyword&gt;&lt;keyword&gt;Child, Preschool&lt;/keyword&gt;&lt;keyword&gt;Chromosomes&lt;/keyword&gt;&lt;keyword&gt;Erythrocytes/immunology&lt;/keyword&gt;&lt;keyword&gt;Female&lt;/keyword&gt;&lt;keyword&gt;Glucosephosphate Dehydrogenase/analysis&lt;/keyword&gt;&lt;keyword&gt;Herpesvirus 4, Human/*immunology/isolation &amp;amp; purification&lt;/keyword&gt;&lt;keyword&gt;Humans&lt;/keyword&gt;&lt;keyword&gt;Immunoglobulin Fragments/analysis&lt;/keyword&gt;&lt;keyword&gt;Isoenzymes/analysis&lt;/keyword&gt;&lt;keyword&gt;Lymphocyte Activation&lt;/keyword&gt;&lt;keyword&gt;Microscopy, Electron, Scanning&lt;/keyword&gt;&lt;keyword&gt;Phosphoglycerate Mutase/analysis&lt;/keyword&gt;&lt;/keywords&gt;&lt;dates&gt;&lt;year&gt;1975&lt;/year&gt;&lt;pub-dates&gt;&lt;date&gt;Jul&lt;/date&gt;&lt;/pub-dates&gt;&lt;/dates&gt;&lt;isbn&gt;0300-0893 (Print)&amp;#xD;0300-0893 (Linking)&lt;/isbn&gt;&lt;accession-num&gt;179629&lt;/accession-num&gt;&lt;urls&gt;&lt;related-urls&gt;&lt;url&gt;http://www.ncbi.nlm.nih.gov/pubmed/179629&lt;/url&gt;&lt;/related-urls&gt;&lt;/urls&gt;&lt;language&gt;eng&lt;/language&gt;&lt;/record&gt;&lt;/Cite&gt;&lt;/EndNote&gt;</w:instrText>
      </w:r>
      <w:r w:rsidR="00C637F8">
        <w:fldChar w:fldCharType="separate"/>
      </w:r>
      <w:r w:rsidR="001526E9">
        <w:rPr>
          <w:noProof/>
        </w:rPr>
        <w:t>[</w:t>
      </w:r>
      <w:hyperlink w:anchor="_ENREF_182" w:tooltip="Menezes, 1975 #184" w:history="1">
        <w:r w:rsidR="001526E9">
          <w:rPr>
            <w:noProof/>
          </w:rPr>
          <w:t>182</w:t>
        </w:r>
      </w:hyperlink>
      <w:r w:rsidR="001526E9">
        <w:rPr>
          <w:noProof/>
        </w:rPr>
        <w:t>]</w:t>
      </w:r>
      <w:r w:rsidR="00C637F8">
        <w:fldChar w:fldCharType="end"/>
      </w:r>
      <w:r w:rsidR="00C637F8">
        <w:t xml:space="preserve"> and </w:t>
      </w:r>
      <w:proofErr w:type="spellStart"/>
      <w:r w:rsidR="00C637F8">
        <w:t>Namalwa</w:t>
      </w:r>
      <w:proofErr w:type="spellEnd"/>
      <w:r w:rsidR="00C637F8">
        <w:t xml:space="preserve"> </w:t>
      </w:r>
      <w:r w:rsidR="00C637F8">
        <w:fldChar w:fldCharType="begin"/>
      </w:r>
      <w:r w:rsidR="001526E9">
        <w:instrText xml:space="preserve"> ADDIN EN.CITE &lt;EndNote&gt;&lt;Cite&gt;&lt;Author&gt;Lidin&lt;/Author&gt;&lt;Year&gt;1975&lt;/Year&gt;&lt;RecNum&gt;185&lt;/RecNum&gt;&lt;DisplayText&gt;[183]&lt;/DisplayText&gt;&lt;record&gt;&lt;rec-number&gt;185&lt;/rec-number&gt;&lt;foreign-keys&gt;&lt;key app="EN" db-id="tzfp5vpxsp522xeefx3xp5rdz9ar9fwxdeax"&gt;185&lt;/key&gt;&lt;/foreign-keys&gt;&lt;ref-type name="Journal Article"&gt;17&lt;/ref-type&gt;&lt;contributors&gt;&lt;authors&gt;&lt;author&gt;Lidin, B.&lt;/author&gt;&lt;author&gt;Adams, A.&lt;/author&gt;&lt;/authors&gt;&lt;/contributors&gt;&lt;titles&gt;&lt;title&gt;Spontaneous interferon production and Epstein-barr virus antigen expression in two human lymphoid cell lines and their somatic cell hybrids&lt;/title&gt;&lt;secondary-title&gt;Intervirology&lt;/secondary-title&gt;&lt;/titles&gt;&lt;periodical&gt;&lt;full-title&gt;Intervirology&lt;/full-title&gt;&lt;/periodical&gt;&lt;pages&gt;205-15&lt;/pages&gt;&lt;volume&gt;5&lt;/volume&gt;&lt;number&gt;3-4&lt;/number&gt;&lt;edition&gt;1975/01/01&lt;/edition&gt;&lt;keywords&gt;&lt;keyword&gt;*Antigens, Viral/analysis&lt;/keyword&gt;&lt;keyword&gt;Burkitt Lymphoma&lt;/keyword&gt;&lt;keyword&gt;Cell Line&lt;/keyword&gt;&lt;keyword&gt;Herpesvirus 4, Human/growth &amp;amp; development/*immunology&lt;/keyword&gt;&lt;keyword&gt;Humans&lt;/keyword&gt;&lt;keyword&gt;Hybrid Cells&lt;/keyword&gt;&lt;keyword&gt;Idoxuridine/pharmacology&lt;/keyword&gt;&lt;keyword&gt;Interferons/*biosynthesis&lt;/keyword&gt;&lt;keyword&gt;Vesicular stomatitis Indiana virus/growth &amp;amp; development&lt;/keyword&gt;&lt;keyword&gt;Viral Interference&lt;/keyword&gt;&lt;keyword&gt;Virus Replication&lt;/keyword&gt;&lt;/keywords&gt;&lt;dates&gt;&lt;year&gt;1975&lt;/year&gt;&lt;/dates&gt;&lt;isbn&gt;0300-5526 (Print)&amp;#xD;0300-5526 (Linking)&lt;/isbn&gt;&lt;accession-num&gt;172473&lt;/accession-num&gt;&lt;urls&gt;&lt;related-urls&gt;&lt;url&gt;http://www.ncbi.nlm.nih.gov/pubmed/172473&lt;/url&gt;&lt;/related-urls&gt;&lt;/urls&gt;&lt;language&gt;eng&lt;/language&gt;&lt;/record&gt;&lt;/Cite&gt;&lt;/EndNote&gt;</w:instrText>
      </w:r>
      <w:r w:rsidR="00C637F8">
        <w:fldChar w:fldCharType="separate"/>
      </w:r>
      <w:r w:rsidR="001526E9">
        <w:rPr>
          <w:noProof/>
        </w:rPr>
        <w:t>[</w:t>
      </w:r>
      <w:hyperlink w:anchor="_ENREF_183" w:tooltip="Lidin, 1975 #185" w:history="1">
        <w:r w:rsidR="001526E9">
          <w:rPr>
            <w:noProof/>
          </w:rPr>
          <w:t>183</w:t>
        </w:r>
      </w:hyperlink>
      <w:r w:rsidR="001526E9">
        <w:rPr>
          <w:noProof/>
        </w:rPr>
        <w:t>]</w:t>
      </w:r>
      <w:r w:rsidR="00C637F8">
        <w:fldChar w:fldCharType="end"/>
      </w:r>
      <w:r w:rsidR="00C637F8">
        <w:t>. Cells were received in culture flasks containing the appropriate media and processed for ChIP analysis at the same day.</w:t>
      </w:r>
    </w:p>
    <w:p w:rsidR="00D40E76" w:rsidRDefault="009E77F9" w:rsidP="004330D8">
      <w:pPr>
        <w:pStyle w:val="Heading4"/>
      </w:pPr>
      <w:r>
        <w:t>ChIP-qPCR</w:t>
      </w:r>
    </w:p>
    <w:p w:rsidR="0095614A" w:rsidRDefault="0095614A" w:rsidP="00E7336A">
      <w:r>
        <w:t>Cross-linked h</w:t>
      </w:r>
      <w:r w:rsidR="00565F20">
        <w:t xml:space="preserve">uman MEL-1 ES cells (passage 25) </w:t>
      </w:r>
      <w:r w:rsidR="00565F20">
        <w:fldChar w:fldCharType="begin"/>
      </w:r>
      <w:r w:rsidR="001526E9">
        <w:instrText xml:space="preserve"> ADDIN EN.CITE &lt;EndNote&gt;&lt;Cite&gt;&lt;Author&gt;Liu&lt;/Author&gt;&lt;Year&gt;2009&lt;/Year&gt;&lt;RecNum&gt;186&lt;/RecNum&gt;&lt;DisplayText&gt;[184]&lt;/DisplayText&gt;&lt;record&gt;&lt;rec-number&gt;186&lt;/rec-number&gt;&lt;foreign-keys&gt;&lt;key app="EN" db-id="tzfp5vpxsp522xeefx3xp5rdz9ar9fwxdeax"&gt;186&lt;/key&gt;&lt;/foreign-keys&gt;&lt;ref-type name="Journal Article"&gt;17&lt;/ref-type&gt;&lt;contributors&gt;&lt;authors&gt;&lt;author&gt;Liu, J.&lt;/author&gt;&lt;author&gt;Jones, K. L.&lt;/author&gt;&lt;author&gt;Sumer, H.&lt;/author&gt;&lt;author&gt;Verma, P. J.&lt;/author&gt;&lt;/authors&gt;&lt;/contributors&gt;&lt;auth-address&gt;Cell Reprogramming Laboratory, Centre for Reproduction and Development, Monash Institute of Medical Research, Monash University, Victoria, Australia.&lt;/auth-address&gt;&lt;titles&gt;&lt;title&gt;Stable transgene expression in human embryonic stem cells after simple chemical transfection&lt;/title&gt;&lt;secondary-title&gt;Mol Reprod Dev&lt;/secondary-title&gt;&lt;/titles&gt;&lt;periodical&gt;&lt;full-title&gt;Mol Reprod Dev&lt;/full-title&gt;&lt;/periodical&gt;&lt;pages&gt;580-6&lt;/pages&gt;&lt;volume&gt;76&lt;/volume&gt;&lt;number&gt;6&lt;/number&gt;&lt;edition&gt;2008/11/27&lt;/edition&gt;&lt;keywords&gt;&lt;keyword&gt;Animals&lt;/keyword&gt;&lt;keyword&gt;Cell Differentiation/physiology&lt;/keyword&gt;&lt;keyword&gt;Cell Line&lt;/keyword&gt;&lt;keyword&gt;Cytomegalovirus/genetics/metabolism&lt;/keyword&gt;&lt;keyword&gt;Embryonic Stem Cells/cytology/*physiology&lt;/keyword&gt;&lt;keyword&gt;*Gene Expression&lt;/keyword&gt;&lt;keyword&gt;Genetic Vectors/genetics/metabolism&lt;/keyword&gt;&lt;keyword&gt;Humans&lt;/keyword&gt;&lt;keyword&gt;Mice&lt;/keyword&gt;&lt;keyword&gt;Peptide Elongation Factor 1/genetics/metabolism&lt;/keyword&gt;&lt;keyword&gt;Phosphoglycerate Kinase/genetics/metabolism&lt;/keyword&gt;&lt;keyword&gt;Promoter Regions, Genetic&lt;/keyword&gt;&lt;keyword&gt;Recombinant Fusion Proteins/genetics/metabolism&lt;/keyword&gt;&lt;keyword&gt;Transfection/*methods&lt;/keyword&gt;&lt;keyword&gt;*Transgenes&lt;/keyword&gt;&lt;/keywords&gt;&lt;dates&gt;&lt;year&gt;2009&lt;/year&gt;&lt;pub-dates&gt;&lt;date&gt;Jun&lt;/date&gt;&lt;/pub-dates&gt;&lt;/dates&gt;&lt;isbn&gt;1098-2795 (Electronic)&amp;#xD;1040-452X (Linking)&lt;/isbn&gt;&lt;accession-num&gt;19034957&lt;/accession-num&gt;&lt;urls&gt;&lt;related-urls&gt;&lt;url&gt;http://www.ncbi.nlm.nih.gov/pubmed/19034957&lt;/url&gt;&lt;/related-urls&gt;&lt;/urls&gt;&lt;electronic-resource-num&gt;10.1002/mrd.20983&lt;/electronic-resource-num&gt;&lt;language&gt;eng&lt;/language&gt;&lt;/record&gt;&lt;/Cite&gt;&lt;/EndNote&gt;</w:instrText>
      </w:r>
      <w:r w:rsidR="00565F20">
        <w:fldChar w:fldCharType="separate"/>
      </w:r>
      <w:r w:rsidR="001526E9">
        <w:rPr>
          <w:noProof/>
        </w:rPr>
        <w:t>[</w:t>
      </w:r>
      <w:hyperlink w:anchor="_ENREF_184" w:tooltip="Liu, 2009 #186" w:history="1">
        <w:r w:rsidR="001526E9">
          <w:rPr>
            <w:noProof/>
          </w:rPr>
          <w:t>184</w:t>
        </w:r>
      </w:hyperlink>
      <w:r w:rsidR="001526E9">
        <w:rPr>
          <w:noProof/>
        </w:rPr>
        <w:t>]</w:t>
      </w:r>
      <w:r w:rsidR="00565F20">
        <w:fldChar w:fldCharType="end"/>
      </w:r>
      <w:r>
        <w:t xml:space="preserve">  were kindly provided</w:t>
      </w:r>
      <w:r w:rsidR="00565F20">
        <w:t xml:space="preserve"> by Jun Liu and shipped to our laboratory on dry ice. </w:t>
      </w:r>
      <w:r>
        <w:t xml:space="preserve">Cross-linked MEL-1 and NTERA-2 cells were sonicated as described in chapter 2. </w:t>
      </w:r>
      <w:r w:rsidR="00565F20">
        <w:t>ChIP was performed using the</w:t>
      </w:r>
      <w:r w:rsidR="00565F20" w:rsidRPr="00565F20">
        <w:t xml:space="preserve"> </w:t>
      </w:r>
      <w:proofErr w:type="spellStart"/>
      <w:r w:rsidR="00565F20" w:rsidRPr="003339D0">
        <w:t>MAGnify</w:t>
      </w:r>
      <w:proofErr w:type="spellEnd"/>
      <w:r w:rsidR="00565F20" w:rsidRPr="003339D0">
        <w:t xml:space="preserve"> Chromatin Immunoprecipitation </w:t>
      </w:r>
      <w:r w:rsidR="00565F20">
        <w:t>kit</w:t>
      </w:r>
      <w:r w:rsidR="00565F20" w:rsidRPr="003339D0">
        <w:t xml:space="preserve"> (Invitrogen)</w:t>
      </w:r>
      <w:r>
        <w:t xml:space="preserve"> as described in chapter 2.</w:t>
      </w:r>
      <w:r w:rsidR="00EF72D5">
        <w:t xml:space="preserve"> </w:t>
      </w:r>
      <w:r w:rsidR="00107B23">
        <w:t xml:space="preserve">Fragment length of reverse-cross-linked sheared chromatin isolated from NTERA-2 cells was analysed by electrophoresis and found to be in the range of 500 to 1500 </w:t>
      </w:r>
      <w:proofErr w:type="spellStart"/>
      <w:r w:rsidR="00107B23">
        <w:t>bp.</w:t>
      </w:r>
      <w:proofErr w:type="spellEnd"/>
      <w:r w:rsidR="00107B23">
        <w:t xml:space="preserve"> The size of sonicated MEL-1 chromatin fragments </w:t>
      </w:r>
      <w:r w:rsidR="00DC2659">
        <w:t>was</w:t>
      </w:r>
      <w:r w:rsidR="00107B23">
        <w:t xml:space="preserve"> not analysed. </w:t>
      </w:r>
      <w:r>
        <w:t>Lymphoma cells</w:t>
      </w:r>
      <w:r w:rsidR="00E7336A">
        <w:t xml:space="preserve"> </w:t>
      </w:r>
      <w:r>
        <w:t>were cross</w:t>
      </w:r>
      <w:r w:rsidR="009E77F9">
        <w:t>-</w:t>
      </w:r>
      <w:r>
        <w:t xml:space="preserve">linked and lysed as described previously </w:t>
      </w:r>
      <w:r>
        <w:rPr>
          <w:lang w:val="da-DK"/>
        </w:rPr>
        <w:fldChar w:fldCharType="begin"/>
      </w:r>
      <w:r w:rsidR="00DD31E9">
        <w:rPr>
          <w:lang w:val="da-DK"/>
        </w:rPr>
        <w:instrText xml:space="preserve"> ADDIN EN.CITE &lt;EndNote&gt;&lt;Cite&gt;&lt;Author&gt;O&amp;apos;Geen&lt;/Author&gt;&lt;Year&gt;2010&lt;/Year&gt;&lt;RecNum&gt;139&lt;/RecNum&gt;&lt;DisplayText&gt;[139]&lt;/DisplayText&gt;&lt;record&gt;&lt;rec-number&gt;139&lt;/rec-number&gt;&lt;foreign-keys&gt;&lt;key app="EN" db-id="tzfp5vpxsp522xeefx3xp5rdz9ar9fwxdeax"&gt;139&lt;/key&gt;&lt;/foreign-keys&gt;&lt;ref-type name="Journal Article"&gt;17&lt;/ref-type&gt;&lt;contributors&gt;&lt;authors&gt;&lt;author&gt;O&amp;apos;Geen, H.&lt;/author&gt;&lt;author&gt;Frietze, S.&lt;/author&gt;&lt;author&gt;Farnham, P. J.&lt;/author&gt;&lt;/authors&gt;&lt;/contributors&gt;&lt;auth-address&gt;Department of Pharmacology, Genome Center, University of California at Davis, Davis, CA, USA.&lt;/auth-address&gt;&lt;titles&gt;&lt;title&gt;Using ChIP-seq technology to identify targets of zinc finger transcription factors&lt;/title&gt;&lt;secondary-title&gt;Methods Mol Biol&lt;/secondary-title&gt;&lt;/titles&gt;&lt;periodical&gt;&lt;full-title&gt;Methods Mol Biol&lt;/full-title&gt;&lt;/periodical&gt;&lt;pages&gt;437-55&lt;/pages&gt;&lt;volume&gt;649&lt;/volume&gt;&lt;edition&gt;2010/08/04&lt;/edition&gt;&lt;keywords&gt;&lt;keyword&gt;Chromatin Immunoprecipitation/*methods&lt;/keyword&gt;&lt;keyword&gt;Computational Biology/*methods&lt;/keyword&gt;&lt;keyword&gt;Humans&lt;/keyword&gt;&lt;keyword&gt;Transcription Factors/genetics/*metabolism&lt;/keyword&gt;&lt;keyword&gt;Zinc Fingers/*genetics&lt;/keyword&gt;&lt;/keywords&gt;&lt;dates&gt;&lt;year&gt;2010&lt;/year&gt;&lt;/dates&gt;&lt;isbn&gt;1940-6029 (Electronic)&amp;#xD;1064-3745 (Linking)&lt;/isbn&gt;&lt;accession-num&gt;20680851&lt;/accession-num&gt;&lt;urls&gt;&lt;related-urls&gt;&lt;url&gt;http://www.ncbi.nlm.nih.gov/pubmed/20680851&lt;/url&gt;&lt;/related-urls&gt;&lt;/urls&gt;&lt;electronic-resource-num&gt;10.1007/978-1-60761-753-2_27&lt;/electronic-resource-num&gt;&lt;language&gt;eng&lt;/language&gt;&lt;/record&gt;&lt;/Cite&gt;&lt;/EndNote&gt;</w:instrText>
      </w:r>
      <w:r>
        <w:rPr>
          <w:lang w:val="da-DK"/>
        </w:rPr>
        <w:fldChar w:fldCharType="separate"/>
      </w:r>
      <w:r w:rsidR="00DD31E9">
        <w:rPr>
          <w:noProof/>
          <w:lang w:val="da-DK"/>
        </w:rPr>
        <w:t>[</w:t>
      </w:r>
      <w:hyperlink w:anchor="_ENREF_139" w:tooltip="O'Geen, 2010 #139" w:history="1">
        <w:r w:rsidR="001526E9">
          <w:rPr>
            <w:noProof/>
            <w:lang w:val="da-DK"/>
          </w:rPr>
          <w:t>139</w:t>
        </w:r>
      </w:hyperlink>
      <w:r w:rsidR="00DD31E9">
        <w:rPr>
          <w:noProof/>
          <w:lang w:val="da-DK"/>
        </w:rPr>
        <w:t>]</w:t>
      </w:r>
      <w:r>
        <w:rPr>
          <w:lang w:val="da-DK"/>
        </w:rPr>
        <w:fldChar w:fldCharType="end"/>
      </w:r>
      <w:r>
        <w:rPr>
          <w:lang w:val="da-DK"/>
        </w:rPr>
        <w:t xml:space="preserve">. Chromatin was sonicated for 25 minutes on a </w:t>
      </w:r>
      <w:proofErr w:type="spellStart"/>
      <w:r w:rsidRPr="003339D0">
        <w:t>Covaris</w:t>
      </w:r>
      <w:proofErr w:type="spellEnd"/>
      <w:r w:rsidRPr="003339D0">
        <w:t xml:space="preserve"> S2 </w:t>
      </w:r>
      <w:proofErr w:type="spellStart"/>
      <w:r w:rsidRPr="003339D0">
        <w:t>sonicator</w:t>
      </w:r>
      <w:proofErr w:type="spellEnd"/>
      <w:r>
        <w:t xml:space="preserve"> under the settings described in chapter 2. Fragment length of reverse-cross-linked sheared chromatin was analysed by electrophoresis and found to be in the range of 100 to 300 </w:t>
      </w:r>
      <w:proofErr w:type="spellStart"/>
      <w:r>
        <w:t>bp.</w:t>
      </w:r>
      <w:proofErr w:type="spellEnd"/>
      <w:r>
        <w:t xml:space="preserve"> </w:t>
      </w:r>
      <w:r w:rsidRPr="003339D0">
        <w:t xml:space="preserve">Sheared chromatin of </w:t>
      </w:r>
      <w:r>
        <w:t xml:space="preserve">1 </w:t>
      </w:r>
      <w:r>
        <w:rPr>
          <w:rFonts w:cstheme="minorHAnsi"/>
        </w:rPr>
        <w:t>×</w:t>
      </w:r>
      <w:r>
        <w:t xml:space="preserve"> 10</w:t>
      </w:r>
      <w:r>
        <w:rPr>
          <w:vertAlign w:val="superscript"/>
        </w:rPr>
        <w:t>7</w:t>
      </w:r>
      <w:r>
        <w:t xml:space="preserve"> c</w:t>
      </w:r>
      <w:r w:rsidR="00EF72D5">
        <w:t xml:space="preserve">ells was used per ChIP according to the protocol established by </w:t>
      </w:r>
      <w:proofErr w:type="spellStart"/>
      <w:r w:rsidR="00EF72D5" w:rsidRPr="00EF72D5">
        <w:rPr>
          <w:i/>
        </w:rPr>
        <w:t>O’Geen</w:t>
      </w:r>
      <w:proofErr w:type="spellEnd"/>
      <w:r w:rsidR="00EF72D5" w:rsidRPr="00EF72D5">
        <w:rPr>
          <w:i/>
        </w:rPr>
        <w:t xml:space="preserve"> et al.</w:t>
      </w:r>
      <w:r w:rsidR="00EF72D5">
        <w:t xml:space="preserve"> </w:t>
      </w:r>
      <w:r w:rsidR="00EF72D5">
        <w:rPr>
          <w:lang w:val="da-DK"/>
        </w:rPr>
        <w:fldChar w:fldCharType="begin"/>
      </w:r>
      <w:r w:rsidR="00DD31E9">
        <w:rPr>
          <w:lang w:val="da-DK"/>
        </w:rPr>
        <w:instrText xml:space="preserve"> ADDIN EN.CITE &lt;EndNote&gt;&lt;Cite&gt;&lt;Author&gt;O&amp;apos;Geen&lt;/Author&gt;&lt;Year&gt;2010&lt;/Year&gt;&lt;RecNum&gt;139&lt;/RecNum&gt;&lt;DisplayText&gt;[139]&lt;/DisplayText&gt;&lt;record&gt;&lt;rec-number&gt;139&lt;/rec-number&gt;&lt;foreign-keys&gt;&lt;key app="EN" db-id="tzfp5vpxsp522xeefx3xp5rdz9ar9fwxdeax"&gt;139&lt;/key&gt;&lt;/foreign-keys&gt;&lt;ref-type name="Journal Article"&gt;17&lt;/ref-type&gt;&lt;contributors&gt;&lt;authors&gt;&lt;author&gt;O&amp;apos;Geen, H.&lt;/author&gt;&lt;author&gt;Frietze, S.&lt;/author&gt;&lt;author&gt;Farnham, P. J.&lt;/author&gt;&lt;/authors&gt;&lt;/contributors&gt;&lt;auth-address&gt;Department of Pharmacology, Genome Center, University of California at Davis, Davis, CA, USA.&lt;/auth-address&gt;&lt;titles&gt;&lt;title&gt;Using ChIP-seq technology to identify targets of zinc finger transcription factors&lt;/title&gt;&lt;secondary-title&gt;Methods Mol Biol&lt;/secondary-title&gt;&lt;/titles&gt;&lt;periodical&gt;&lt;full-title&gt;Methods Mol Biol&lt;/full-title&gt;&lt;/periodical&gt;&lt;pages&gt;437-55&lt;/pages&gt;&lt;volume&gt;649&lt;/volume&gt;&lt;edition&gt;2010/08/04&lt;/edition&gt;&lt;keywords&gt;&lt;keyword&gt;Chromatin Immunoprecipitation/*methods&lt;/keyword&gt;&lt;keyword&gt;Computational Biology/*methods&lt;/keyword&gt;&lt;keyword&gt;Humans&lt;/keyword&gt;&lt;keyword&gt;Transcription Factors/genetics/*metabolism&lt;/keyword&gt;&lt;keyword&gt;Zinc Fingers/*genetics&lt;/keyword&gt;&lt;/keywords&gt;&lt;dates&gt;&lt;year&gt;2010&lt;/year&gt;&lt;/dates&gt;&lt;isbn&gt;1940-6029 (Electronic)&amp;#xD;1064-3745 (Linking)&lt;/isbn&gt;&lt;accession-num&gt;20680851&lt;/accession-num&gt;&lt;urls&gt;&lt;related-urls&gt;&lt;url&gt;http://www.ncbi.nlm.nih.gov/pubmed/20680851&lt;/url&gt;&lt;/related-urls&gt;&lt;/urls&gt;&lt;electronic-resource-num&gt;10.1007/978-1-60761-753-2_27&lt;/electronic-resource-num&gt;&lt;language&gt;eng&lt;/language&gt;&lt;/record&gt;&lt;/Cite&gt;&lt;/EndNote&gt;</w:instrText>
      </w:r>
      <w:r w:rsidR="00EF72D5">
        <w:rPr>
          <w:lang w:val="da-DK"/>
        </w:rPr>
        <w:fldChar w:fldCharType="separate"/>
      </w:r>
      <w:r w:rsidR="00DD31E9">
        <w:rPr>
          <w:noProof/>
          <w:lang w:val="da-DK"/>
        </w:rPr>
        <w:t>[</w:t>
      </w:r>
      <w:hyperlink w:anchor="_ENREF_139" w:tooltip="O'Geen, 2010 #139" w:history="1">
        <w:r w:rsidR="001526E9">
          <w:rPr>
            <w:noProof/>
            <w:lang w:val="da-DK"/>
          </w:rPr>
          <w:t>139</w:t>
        </w:r>
      </w:hyperlink>
      <w:r w:rsidR="00DD31E9">
        <w:rPr>
          <w:noProof/>
          <w:lang w:val="da-DK"/>
        </w:rPr>
        <w:t>]</w:t>
      </w:r>
      <w:r w:rsidR="00EF72D5">
        <w:rPr>
          <w:lang w:val="da-DK"/>
        </w:rPr>
        <w:fldChar w:fldCharType="end"/>
      </w:r>
      <w:r w:rsidR="00EF72D5">
        <w:rPr>
          <w:lang w:val="da-DK"/>
        </w:rPr>
        <w:t xml:space="preserve">. Per ChIP, 5 µg of H3, 2 µg of H3K9me3, H4K20me3 and H3K9ac or 1 µg of </w:t>
      </w:r>
      <w:r w:rsidR="00926E9B">
        <w:rPr>
          <w:lang w:val="da-DK"/>
        </w:rPr>
        <w:t xml:space="preserve">unspecific </w:t>
      </w:r>
      <w:r w:rsidR="00EF72D5">
        <w:rPr>
          <w:lang w:val="da-DK"/>
        </w:rPr>
        <w:t>IgG antibodies was used. All antibodies were purchased from Abcam as described in chapter 2.</w:t>
      </w:r>
      <w:r w:rsidR="009E77F9">
        <w:rPr>
          <w:lang w:val="da-DK"/>
        </w:rPr>
        <w:t xml:space="preserve"> </w:t>
      </w:r>
      <w:r w:rsidR="009E77F9" w:rsidRPr="003339D0">
        <w:t xml:space="preserve">Enrichment of specific ERV sequences was </w:t>
      </w:r>
      <w:r w:rsidR="009E77F9">
        <w:t>determined</w:t>
      </w:r>
      <w:r w:rsidR="009E77F9" w:rsidRPr="003339D0">
        <w:t xml:space="preserve"> by qPCR</w:t>
      </w:r>
      <w:r w:rsidR="009E77F9">
        <w:t xml:space="preserve"> as described in chapter 2. Primer sequences are shown in Supplementary Table S5.1</w:t>
      </w:r>
    </w:p>
    <w:p w:rsidR="00476CA9" w:rsidRDefault="00476CA9" w:rsidP="00E7336A">
      <w:pPr>
        <w:pStyle w:val="Heading2"/>
      </w:pPr>
      <w:bookmarkStart w:id="61" w:name="_Toc343249351"/>
      <w:r>
        <w:t>Results</w:t>
      </w:r>
      <w:bookmarkEnd w:id="61"/>
    </w:p>
    <w:p w:rsidR="00572B83" w:rsidRDefault="00572B83" w:rsidP="00572B83">
      <w:pPr>
        <w:pStyle w:val="Heading3"/>
      </w:pPr>
      <w:bookmarkStart w:id="62" w:name="_Toc343249352"/>
      <w:r>
        <w:t xml:space="preserve">Epigenetic marking of HERVs in </w:t>
      </w:r>
      <w:r w:rsidR="006F4BDB">
        <w:t xml:space="preserve">human </w:t>
      </w:r>
      <w:r w:rsidR="00C637F8">
        <w:t>EC and ES cells</w:t>
      </w:r>
      <w:bookmarkEnd w:id="62"/>
    </w:p>
    <w:p w:rsidR="00107B23" w:rsidRDefault="004778D5" w:rsidP="007D02B2">
      <w:r>
        <w:t xml:space="preserve">Since ERV silencing by histone methylation </w:t>
      </w:r>
      <w:r w:rsidR="00A25FD1">
        <w:t xml:space="preserve">was proposed to </w:t>
      </w:r>
      <w:r w:rsidR="00E41E86">
        <w:t>be a mechanism</w:t>
      </w:r>
      <w:r>
        <w:t xml:space="preserve"> that is predominantly active in pluripotent cells</w:t>
      </w:r>
      <w:r w:rsidR="00A25FD1">
        <w:t xml:space="preserve"> </w:t>
      </w:r>
      <w:r w:rsidR="00107B23">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instrText xml:space="preserve"> ADDIN EN.CITE </w:instrText>
      </w:r>
      <w:r w:rsidR="00DD31E9">
        <w:fldChar w:fldCharType="begin">
          <w:fldData xml:space="preserve">PEVuZE5vdGU+PENpdGU+PEF1dGhvcj5NaWtrZWxzZW48L0F1dGhvcj48WWVhcj4yMDA3PC9ZZWFy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==
</w:fldData>
        </w:fldChar>
      </w:r>
      <w:r w:rsidR="00DD31E9">
        <w:instrText xml:space="preserve"> ADDIN EN.CITE.DATA </w:instrText>
      </w:r>
      <w:r w:rsidR="00DD31E9">
        <w:fldChar w:fldCharType="end"/>
      </w:r>
      <w:r w:rsidR="00107B23">
        <w:fldChar w:fldCharType="separate"/>
      </w:r>
      <w:r w:rsidR="00DD31E9">
        <w:rPr>
          <w:noProof/>
        </w:rPr>
        <w:t>[</w:t>
      </w:r>
      <w:hyperlink w:anchor="_ENREF_71" w:tooltip="Mikkelsen, 2007 #70" w:history="1">
        <w:r w:rsidR="001526E9">
          <w:rPr>
            <w:noProof/>
          </w:rPr>
          <w:t>71</w:t>
        </w:r>
      </w:hyperlink>
      <w:r w:rsidR="00DD31E9">
        <w:rPr>
          <w:noProof/>
        </w:rPr>
        <w:t>]</w:t>
      </w:r>
      <w:r w:rsidR="00107B23">
        <w:fldChar w:fldCharType="end"/>
      </w:r>
      <w:r>
        <w:t>, w</w:t>
      </w:r>
      <w:r w:rsidR="007D02B2">
        <w:t xml:space="preserve">e decided to </w:t>
      </w:r>
      <w:r w:rsidR="008258B9">
        <w:t>perform ChIP analysis of</w:t>
      </w:r>
      <w:r w:rsidR="007D02B2">
        <w:t xml:space="preserve"> </w:t>
      </w:r>
      <w:r w:rsidR="008258B9">
        <w:t xml:space="preserve">a </w:t>
      </w:r>
      <w:r w:rsidR="007D02B2">
        <w:t xml:space="preserve">human </w:t>
      </w:r>
      <w:r w:rsidR="00634DE5">
        <w:t>EC</w:t>
      </w:r>
      <w:r w:rsidR="004716DA">
        <w:t xml:space="preserve"> cell line (Ntera-2</w:t>
      </w:r>
      <w:r w:rsidR="008258B9">
        <w:t>)</w:t>
      </w:r>
      <w:r>
        <w:t xml:space="preserve">. This </w:t>
      </w:r>
      <w:r w:rsidR="008258B9">
        <w:t>cell</w:t>
      </w:r>
      <w:r>
        <w:t xml:space="preserve"> line</w:t>
      </w:r>
      <w:r w:rsidR="008258B9">
        <w:t xml:space="preserve"> w</w:t>
      </w:r>
      <w:r>
        <w:t>as</w:t>
      </w:r>
      <w:r w:rsidR="008258B9">
        <w:t xml:space="preserve"> shown to </w:t>
      </w:r>
      <w:r w:rsidR="0038604E">
        <w:t xml:space="preserve">express a large number of </w:t>
      </w:r>
      <w:proofErr w:type="spellStart"/>
      <w:r w:rsidR="0038604E">
        <w:t>pluripotency</w:t>
      </w:r>
      <w:proofErr w:type="spellEnd"/>
      <w:r w:rsidR="0038604E">
        <w:t xml:space="preserve"> markers and can be differentiated into neuronal, mesoderm and endoderm lineages </w:t>
      </w:r>
      <w:r w:rsidR="0038604E">
        <w:fldChar w:fldCharType="begin">
          <w:fldData xml:space="preserve">PEVuZE5vdGU+PENpdGU+PEF1dGhvcj5QYWw8L0F1dGhvcj48WWVhcj4yMDA2PC9ZZWFyPjxSZWNO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</w:fldData>
        </w:fldChar>
      </w:r>
      <w:r w:rsidR="001526E9">
        <w:instrText xml:space="preserve"> ADDIN EN.CITE </w:instrText>
      </w:r>
      <w:r w:rsidR="001526E9">
        <w:fldChar w:fldCharType="begin">
          <w:fldData xml:space="preserve">PEVuZE5vdGU+PENpdGU+PEF1dGhvcj5QYWw8L0F1dGhvcj48WWVhcj4yMDA2PC9ZZWFyPjxSZWNO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</w:fldData>
        </w:fldChar>
      </w:r>
      <w:r w:rsidR="001526E9">
        <w:instrText xml:space="preserve"> ADDIN EN.CITE.DATA </w:instrText>
      </w:r>
      <w:r w:rsidR="001526E9">
        <w:fldChar w:fldCharType="end"/>
      </w:r>
      <w:r w:rsidR="0038604E">
        <w:fldChar w:fldCharType="separate"/>
      </w:r>
      <w:r w:rsidR="001526E9">
        <w:rPr>
          <w:noProof/>
        </w:rPr>
        <w:t>[</w:t>
      </w:r>
      <w:hyperlink w:anchor="_ENREF_185" w:tooltip="Pal, 2006 #187" w:history="1">
        <w:r w:rsidR="001526E9">
          <w:rPr>
            <w:noProof/>
          </w:rPr>
          <w:t>185</w:t>
        </w:r>
      </w:hyperlink>
      <w:r w:rsidR="001526E9">
        <w:rPr>
          <w:noProof/>
        </w:rPr>
        <w:t>]</w:t>
      </w:r>
      <w:r w:rsidR="0038604E">
        <w:fldChar w:fldCharType="end"/>
      </w:r>
      <w:r w:rsidR="00946742">
        <w:t>.</w:t>
      </w:r>
      <w:r w:rsidR="00C637F8">
        <w:t xml:space="preserve"> </w:t>
      </w:r>
      <w:r w:rsidR="00DC2659">
        <w:t xml:space="preserve">Furthermore, HERV-K elements have been shown to be selectively upregulated in human EC cells </w:t>
      </w:r>
      <w:r w:rsidR="00DC2659">
        <w:fldChar w:fldCharType="begin"/>
      </w:r>
      <w:r w:rsidR="001526E9">
        <w:instrText xml:space="preserve"> ADDIN EN.CITE &lt;EndNote&gt;&lt;Cite&gt;&lt;Author&gt;Ruprecht&lt;/Author&gt;&lt;Year&gt;2008&lt;/Year&gt;&lt;RecNum&gt;160&lt;/RecNum&gt;&lt;DisplayText&gt;[159]&lt;/DisplayText&gt;&lt;record&gt;&lt;rec-number&gt;160&lt;/rec-number&gt;&lt;foreign-keys&gt;&lt;key app="EN" db-id="tzfp5vpxsp522xeefx3xp5rdz9ar9fwxdeax"&gt;160&lt;/key&gt;&lt;/foreign-keys&gt;&lt;ref-type name="Journal Article"&gt;17&lt;/ref-type&gt;&lt;contributors&gt;&lt;authors&gt;&lt;author&gt;Ruprecht, K.&lt;/author&gt;&lt;author&gt;Ferreira, H.&lt;/author&gt;&lt;author&gt;Flockerzi, A.&lt;/author&gt;&lt;author&gt;Wahl, S.&lt;/author&gt;&lt;author&gt;Sauter, M.&lt;/author&gt;&lt;author&gt;Mayer, J.&lt;/author&gt;&lt;author&gt;Mueller-Lantzsch, N.&lt;/author&gt;&lt;/authors&gt;&lt;/contributors&gt;&lt;auth-address&gt;Institut fur Virologie, Universitatsklinikum des Saarlandes, Haus 47, 66421 Homburg/Saar, Germany. klemens.ruprecht@uniklinikum-saarland.de&lt;/auth-address&gt;&lt;titles&gt;&lt;title&gt;Human endogenous retrovirus family HERV-K(HML-2) RNA transcripts are selectively packaged into retroviral particles produced by the human germ cell tumor line Tera-1 and originate mainly from a provirus on chromosome 22q11.21&lt;/title&gt;&lt;secondary-title&gt;J Virol&lt;/secondary-title&gt;&lt;/titles&gt;&lt;periodical&gt;&lt;full-title&gt;J Virol&lt;/full-title&gt;&lt;/periodical&gt;&lt;pages&gt;10008-16&lt;/pages&gt;&lt;volume&gt;82&lt;/volume&gt;&lt;number&gt;20&lt;/number&gt;&lt;edition&gt;2008/08/08&lt;/edition&gt;&lt;keywords&gt;&lt;keyword&gt;*Cell Line, Tumor&lt;/keyword&gt;&lt;keyword&gt;*Chromosomes, Human, Pair 22/genetics/virology&lt;/keyword&gt;&lt;keyword&gt;Endogenous Retroviruses/*genetics/metabolism&lt;/keyword&gt;&lt;keyword&gt;Humans&lt;/keyword&gt;&lt;keyword&gt;Proviruses/*genetics/metabolism&lt;/keyword&gt;&lt;keyword&gt;RNA, Viral/*metabolism&lt;/keyword&gt;&lt;keyword&gt;Virion/genetics/*metabolism&lt;/keyword&gt;&lt;keyword&gt;Virus Assembly&lt;/keyword&gt;&lt;keyword&gt;Virus Integration&lt;/keyword&gt;&lt;/keywords&gt;&lt;dates&gt;&lt;year&gt;2008&lt;/year&gt;&lt;pub-dates&gt;&lt;date&gt;Oct&lt;/date&gt;&lt;/pub-dates&gt;&lt;/dates&gt;&lt;isbn&gt;1098-5514 (Electronic)&amp;#xD;0022-538X (Linking)&lt;/isbn&gt;&lt;accession-num&gt;18684837&lt;/accession-num&gt;&lt;urls&gt;&lt;related-urls&gt;&lt;url&gt;http://www.ncbi.nlm.nih.gov/pubmed/18684837&lt;/url&gt;&lt;/related-urls&gt;&lt;/urls&gt;&lt;custom2&gt;2566279&lt;/custom2&gt;&lt;electronic-resource-num&gt;JVI.01016-08 [pii]&amp;#xD;10.1128/JVI.01016-08&lt;/electronic-resource-num&gt;&lt;language&gt;eng&lt;/language&gt;&lt;/record&gt;&lt;/Cite&gt;&lt;/EndNote&gt;</w:instrText>
      </w:r>
      <w:r w:rsidR="00DC2659">
        <w:fldChar w:fldCharType="separate"/>
      </w:r>
      <w:r w:rsidR="001526E9">
        <w:rPr>
          <w:noProof/>
        </w:rPr>
        <w:t>[</w:t>
      </w:r>
      <w:hyperlink w:anchor="_ENREF_159" w:tooltip="Ruprecht, 2008 #160" w:history="1">
        <w:r w:rsidR="001526E9">
          <w:rPr>
            <w:noProof/>
          </w:rPr>
          <w:t>159</w:t>
        </w:r>
      </w:hyperlink>
      <w:r w:rsidR="001526E9">
        <w:rPr>
          <w:noProof/>
        </w:rPr>
        <w:t>]</w:t>
      </w:r>
      <w:r w:rsidR="00DC2659">
        <w:fldChar w:fldCharType="end"/>
      </w:r>
      <w:r w:rsidR="00DC2659">
        <w:t>. Additionally</w:t>
      </w:r>
      <w:r w:rsidR="00E41E86">
        <w:t>,</w:t>
      </w:r>
      <w:r w:rsidR="00C637F8">
        <w:t xml:space="preserve"> we received cross-linked </w:t>
      </w:r>
      <w:r w:rsidR="00107B23">
        <w:t xml:space="preserve">human </w:t>
      </w:r>
      <w:r w:rsidR="00C637F8">
        <w:t xml:space="preserve">MEL-1 ES cells which were included in </w:t>
      </w:r>
      <w:r w:rsidR="00244380">
        <w:t>the</w:t>
      </w:r>
      <w:r w:rsidR="00107B23">
        <w:t xml:space="preserve"> </w:t>
      </w:r>
      <w:r w:rsidR="00C637F8">
        <w:t>analysis.</w:t>
      </w:r>
      <w:r w:rsidR="00244380">
        <w:t xml:space="preserve"> </w:t>
      </w:r>
      <w:r w:rsidR="00C637F8">
        <w:t xml:space="preserve">As </w:t>
      </w:r>
      <w:r w:rsidR="00244380">
        <w:t xml:space="preserve">we have </w:t>
      </w:r>
      <w:r w:rsidR="00C637F8">
        <w:t>shown in chapter 2</w:t>
      </w:r>
      <w:r w:rsidR="00B37892">
        <w:t>,</w:t>
      </w:r>
      <w:r w:rsidR="00946742">
        <w:t xml:space="preserve"> </w:t>
      </w:r>
      <w:r w:rsidR="00C637F8">
        <w:t xml:space="preserve">the Pro-PBS of murine ERVs is bound by TRIM28 </w:t>
      </w:r>
      <w:r w:rsidR="00244380">
        <w:t>which is</w:t>
      </w:r>
      <w:r w:rsidR="00C637F8">
        <w:t xml:space="preserve"> recruited by ZFP809</w:t>
      </w:r>
      <w:r w:rsidR="00244380">
        <w:t xml:space="preserve"> binding</w:t>
      </w:r>
      <w:r w:rsidR="00C637F8">
        <w:t>. We speculated that</w:t>
      </w:r>
      <w:r w:rsidR="00244380">
        <w:t>,</w:t>
      </w:r>
      <w:r w:rsidR="00C637F8">
        <w:t xml:space="preserve"> </w:t>
      </w:r>
      <w:r w:rsidR="00C637F8">
        <w:lastRenderedPageBreak/>
        <w:t xml:space="preserve">if KRAB-ZFPs targeting PBS sequences </w:t>
      </w:r>
      <w:r w:rsidR="00B37892">
        <w:t xml:space="preserve">are expressed </w:t>
      </w:r>
      <w:r w:rsidR="00C637F8">
        <w:t>in human EC and ES cells</w:t>
      </w:r>
      <w:r w:rsidR="00B37892">
        <w:t xml:space="preserve">, these </w:t>
      </w:r>
      <w:r w:rsidR="00DC2659">
        <w:t>PBS sequences</w:t>
      </w:r>
      <w:r w:rsidR="00B37892">
        <w:t xml:space="preserve"> should be also bound by TRIM28</w:t>
      </w:r>
      <w:r w:rsidR="00DC2659">
        <w:t xml:space="preserve"> in these cells</w:t>
      </w:r>
      <w:r w:rsidR="00B37892">
        <w:t xml:space="preserve">. Since we only identified three intact Pro-PBS sequences in the human genome by BLAST search, we further speculated that it is unlikely that a human KRAB-ZFP has evolved to target this sequence. It seemed more likely that PBS sequences used by HERVs that have been active until relatively recently in history, such as HERV-K, would be targeted for repression in human cells. Although the HERV-H family is believed to have lost its last replication competent member </w:t>
      </w:r>
      <w:r w:rsidR="009B72D0">
        <w:t>long before the human-chimpanzee split, we identified a large number of intact histidine PBS sequences in the human genome, which may therefore be another promising target for target-specific repression in human cells.</w:t>
      </w:r>
      <w:r w:rsidR="00244380">
        <w:t xml:space="preserve"> </w:t>
      </w:r>
      <w:r w:rsidR="007441F7">
        <w:t>W</w:t>
      </w:r>
      <w:r w:rsidR="00946742">
        <w:t xml:space="preserve">e </w:t>
      </w:r>
      <w:r w:rsidR="007441F7">
        <w:t xml:space="preserve">therefore </w:t>
      </w:r>
      <w:r w:rsidR="00946742">
        <w:t>designed forward primers annealing to the lysine or histidine PBS of HERV-K and HERV-H, respectively</w:t>
      </w:r>
      <w:r w:rsidR="007441F7">
        <w:t>,</w:t>
      </w:r>
      <w:r w:rsidR="00946742">
        <w:t xml:space="preserve"> and rev</w:t>
      </w:r>
      <w:r w:rsidR="00ED0C3A">
        <w:t>erse primers annealing to the 5’</w:t>
      </w:r>
      <w:r w:rsidR="00946742">
        <w:t>UTR</w:t>
      </w:r>
      <w:r w:rsidR="003C4B83">
        <w:t xml:space="preserve"> of these elements</w:t>
      </w:r>
      <w:r w:rsidR="009B72D0">
        <w:t xml:space="preserve"> to ensure that only regions containing an intact PBS will be amplified. Since primers annealing within the </w:t>
      </w:r>
      <w:r w:rsidR="009B72D0" w:rsidRPr="00B76377">
        <w:rPr>
          <w:i/>
        </w:rPr>
        <w:t>CSF1R</w:t>
      </w:r>
      <w:r w:rsidR="009B72D0">
        <w:t xml:space="preserve"> THE1B LTR element that has been shown to initiate aberrant </w:t>
      </w:r>
      <w:r w:rsidR="00CB5BB4" w:rsidRPr="00B76377">
        <w:rPr>
          <w:i/>
        </w:rPr>
        <w:t xml:space="preserve">CSF1R </w:t>
      </w:r>
      <w:r w:rsidR="00CB5BB4">
        <w:t>transcription</w:t>
      </w:r>
      <w:r w:rsidR="009B72D0">
        <w:t xml:space="preserve"> in HRS cells were predicted to amplify </w:t>
      </w:r>
      <w:r w:rsidR="00463585">
        <w:t xml:space="preserve">also </w:t>
      </w:r>
      <w:r w:rsidR="009B72D0">
        <w:t>several other THE1B LTRs in the human genome, we took advantage of the non-repetitive flanking region</w:t>
      </w:r>
      <w:r w:rsidR="00463585">
        <w:t>s</w:t>
      </w:r>
      <w:r w:rsidR="009B72D0">
        <w:t xml:space="preserve"> up- and downstream of this solo </w:t>
      </w:r>
      <w:r w:rsidR="00463585">
        <w:t xml:space="preserve">THE1B </w:t>
      </w:r>
      <w:r w:rsidR="009B72D0">
        <w:t>LTR and designed two primer pairs where one of the primers anneals to the unique flanking regions and</w:t>
      </w:r>
      <w:r w:rsidR="00244380">
        <w:t xml:space="preserve"> one in the LTR region (Fig. 5.3</w:t>
      </w:r>
      <w:r w:rsidR="009B72D0">
        <w:t>A). We also designed primer</w:t>
      </w:r>
      <w:r w:rsidR="00097F66">
        <w:t>s</w:t>
      </w:r>
      <w:r w:rsidR="009B72D0">
        <w:t xml:space="preserve"> specifically amplifying the 5’LTR of two </w:t>
      </w:r>
      <w:r w:rsidR="00C47B72">
        <w:t>individual</w:t>
      </w:r>
      <w:r w:rsidR="00946742">
        <w:t xml:space="preserve"> HERV-K </w:t>
      </w:r>
      <w:r w:rsidR="009B72D0">
        <w:t>insertions</w:t>
      </w:r>
      <w:r w:rsidR="00946742">
        <w:t xml:space="preserve"> (HERV-K101 and HERV-K109)</w:t>
      </w:r>
      <w:r w:rsidR="00A25FD1">
        <w:t xml:space="preserve"> using the same principle, and primers amplifying a region </w:t>
      </w:r>
      <w:r w:rsidR="00926E9B">
        <w:t>in</w:t>
      </w:r>
      <w:r w:rsidR="00A25FD1">
        <w:t xml:space="preserve"> the </w:t>
      </w:r>
      <w:r w:rsidR="00926E9B">
        <w:t>PBS/5’UTR of the HERF-Fc1 provirus</w:t>
      </w:r>
      <w:r w:rsidR="00A25FD1">
        <w:t xml:space="preserve">. </w:t>
      </w:r>
      <w:r w:rsidR="00C47B72">
        <w:t>As controls,</w:t>
      </w:r>
      <w:r w:rsidR="004C563D">
        <w:t xml:space="preserve"> we </w:t>
      </w:r>
      <w:r w:rsidR="009B72D0">
        <w:t>designed</w:t>
      </w:r>
      <w:r w:rsidR="004C563D">
        <w:t xml:space="preserve"> primers amplifying a sequence in the </w:t>
      </w:r>
      <w:r w:rsidR="004C563D" w:rsidRPr="009B72D0">
        <w:rPr>
          <w:i/>
        </w:rPr>
        <w:t>G</w:t>
      </w:r>
      <w:r w:rsidR="009B72D0" w:rsidRPr="009B72D0">
        <w:rPr>
          <w:i/>
        </w:rPr>
        <w:t>APDH</w:t>
      </w:r>
      <w:r w:rsidR="00E06007">
        <w:t xml:space="preserve"> promote</w:t>
      </w:r>
      <w:r w:rsidR="004C563D">
        <w:t>r region and sequences in the 3</w:t>
      </w:r>
      <w:r w:rsidR="009B72D0">
        <w:t>’</w:t>
      </w:r>
      <w:r w:rsidR="00463585">
        <w:t xml:space="preserve"> </w:t>
      </w:r>
      <w:r w:rsidR="009B72D0">
        <w:t xml:space="preserve">coding exons of two zinc finger protein encoding genes, </w:t>
      </w:r>
      <w:r w:rsidR="009B72D0" w:rsidRPr="009B72D0">
        <w:rPr>
          <w:i/>
        </w:rPr>
        <w:t>ZNF77</w:t>
      </w:r>
      <w:r w:rsidR="009B72D0">
        <w:t xml:space="preserve"> and </w:t>
      </w:r>
      <w:r w:rsidR="009B72D0" w:rsidRPr="009B72D0">
        <w:rPr>
          <w:i/>
        </w:rPr>
        <w:t>ZNF180</w:t>
      </w:r>
      <w:r w:rsidR="009B72D0">
        <w:t>,</w:t>
      </w:r>
      <w:r w:rsidR="004C563D">
        <w:t xml:space="preserve"> which have been shown to be targeted by TRIM28 in human EC</w:t>
      </w:r>
      <w:r w:rsidR="009B72D0">
        <w:t xml:space="preserve"> and 293</w:t>
      </w:r>
      <w:r w:rsidR="004C563D">
        <w:t xml:space="preserve"> cells</w:t>
      </w:r>
      <w:r w:rsidR="00E06007">
        <w:t xml:space="preserve"> </w:t>
      </w:r>
      <w:r w:rsidR="00964858">
        <w:fldChar w:fldCharType="begin">
          <w:fldData xml:space="preserve">PEVuZE5vdGU+PENpdGU+PEF1dGhvcj5PJmFwb3M7R2VlbjwvQXV0aG9yPjxZZWFyPjIwMDc8L1ll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</w:fldData>
        </w:fldChar>
      </w:r>
      <w:r w:rsidR="00DD31E9">
        <w:instrText xml:space="preserve"> ADDIN EN.CITE </w:instrText>
      </w:r>
      <w:r w:rsidR="00DD31E9">
        <w:fldChar w:fldCharType="begin">
          <w:fldData xml:space="preserve">PEVuZE5vdGU+PENpdGU+PEF1dGhvcj5PJmFwb3M7R2VlbjwvQXV0aG9yPjxZZWFyPjIwMDc8L1ll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</w:fldData>
        </w:fldChar>
      </w:r>
      <w:r w:rsidR="00DD31E9">
        <w:instrText xml:space="preserve"> ADDIN EN.CITE.DATA </w:instrText>
      </w:r>
      <w:r w:rsidR="00DD31E9">
        <w:fldChar w:fldCharType="end"/>
      </w:r>
      <w:r w:rsidR="00964858">
        <w:fldChar w:fldCharType="separate"/>
      </w:r>
      <w:r w:rsidR="00DD31E9">
        <w:rPr>
          <w:noProof/>
        </w:rPr>
        <w:t>[</w:t>
      </w:r>
      <w:hyperlink w:anchor="_ENREF_134" w:tooltip="O'Geen, 2007 #135" w:history="1">
        <w:r w:rsidR="001526E9">
          <w:rPr>
            <w:noProof/>
          </w:rPr>
          <w:t>134</w:t>
        </w:r>
      </w:hyperlink>
      <w:r w:rsidR="00DD31E9">
        <w:rPr>
          <w:noProof/>
        </w:rPr>
        <w:t>,</w:t>
      </w:r>
      <w:hyperlink w:anchor="_ENREF_135" w:tooltip="Iyengar, 2011 #136" w:history="1">
        <w:r w:rsidR="001526E9">
          <w:rPr>
            <w:noProof/>
          </w:rPr>
          <w:t>135</w:t>
        </w:r>
      </w:hyperlink>
      <w:r w:rsidR="00DD31E9">
        <w:rPr>
          <w:noProof/>
        </w:rPr>
        <w:t>]</w:t>
      </w:r>
      <w:r w:rsidR="00964858">
        <w:fldChar w:fldCharType="end"/>
      </w:r>
      <w:r w:rsidR="004C563D">
        <w:t>.</w:t>
      </w:r>
      <w:r w:rsidR="0085779A" w:rsidRPr="0085779A">
        <w:rPr>
          <w:noProof/>
          <w:lang w:eastAsia="en-GB"/>
        </w:rPr>
        <w:t xml:space="preserve"> </w:t>
      </w:r>
      <w:r w:rsidR="00A25FD1">
        <w:t>As shown in Fig. 5.1B</w:t>
      </w:r>
      <w:r w:rsidR="00946742">
        <w:t xml:space="preserve">, </w:t>
      </w:r>
      <w:r w:rsidR="00C47B72">
        <w:t>HERV-K, HERV-H and HERV-Fc1 ERVs were marked by high levels of the H3K9me3 and H4K20me4 marks</w:t>
      </w:r>
      <w:r w:rsidR="00D61FB1">
        <w:t xml:space="preserve"> </w:t>
      </w:r>
      <w:r w:rsidR="00A25FD1">
        <w:t xml:space="preserve">in human EC cells </w:t>
      </w:r>
      <w:r w:rsidR="00D61FB1">
        <w:t xml:space="preserve">whereas </w:t>
      </w:r>
      <w:r w:rsidR="00463585">
        <w:t xml:space="preserve">histone methylations at </w:t>
      </w:r>
      <w:r w:rsidR="00D61FB1">
        <w:t xml:space="preserve">the </w:t>
      </w:r>
      <w:r w:rsidR="00A25FD1">
        <w:t xml:space="preserve">solo THE1B </w:t>
      </w:r>
      <w:r w:rsidR="00D61FB1">
        <w:t>LTR</w:t>
      </w:r>
      <w:r w:rsidR="00C47B72">
        <w:t xml:space="preserve"> </w:t>
      </w:r>
      <w:r w:rsidR="00A25FD1">
        <w:t xml:space="preserve">upstream of the </w:t>
      </w:r>
      <w:r w:rsidR="00A25FD1" w:rsidRPr="00B76377">
        <w:rPr>
          <w:i/>
        </w:rPr>
        <w:t>CSF1R</w:t>
      </w:r>
      <w:r w:rsidR="00A25FD1">
        <w:t xml:space="preserve"> gene </w:t>
      </w:r>
      <w:r w:rsidR="00463585">
        <w:t>were less pronounced</w:t>
      </w:r>
      <w:r w:rsidR="00C47B72">
        <w:t xml:space="preserve">. Interestingly, the two analysed individual HERV-K insertions differed greatly in their chromatin status. Unlike HERV-K109, which was marked by repressive chromatin at the </w:t>
      </w:r>
      <w:r w:rsidR="00A25FD1">
        <w:t>5’</w:t>
      </w:r>
      <w:r w:rsidR="00C47B72">
        <w:t xml:space="preserve">LTR, </w:t>
      </w:r>
      <w:r w:rsidR="00D61FB1">
        <w:t xml:space="preserve">repressive </w:t>
      </w:r>
      <w:r w:rsidR="00C47B72">
        <w:t xml:space="preserve">histone methylations were entirely absent at the HERV-K101 </w:t>
      </w:r>
      <w:r w:rsidR="00A25FD1">
        <w:t>5’</w:t>
      </w:r>
      <w:r w:rsidR="00C47B72">
        <w:t xml:space="preserve">LTR. Moreover, we observed relatively high levels of H3K9 acetylation at the HERV-K101 </w:t>
      </w:r>
      <w:r w:rsidR="00A25FD1">
        <w:t>but not HERVK-109 5’LTR or</w:t>
      </w:r>
      <w:r w:rsidR="00C47B72">
        <w:t xml:space="preserve"> </w:t>
      </w:r>
      <w:r w:rsidR="00A25FD1">
        <w:t xml:space="preserve">in the </w:t>
      </w:r>
      <w:r w:rsidR="00C47B72">
        <w:t>HERV-Fc1</w:t>
      </w:r>
      <w:r w:rsidR="00A25FD1">
        <w:t xml:space="preserve"> 5’UTR</w:t>
      </w:r>
      <w:r w:rsidR="00107B23">
        <w:t xml:space="preserve"> (Fig. 5.1C)</w:t>
      </w:r>
      <w:r w:rsidR="00C47B72">
        <w:t xml:space="preserve">. Some degree of H3K9 acetylation was also detectable </w:t>
      </w:r>
      <w:r w:rsidR="00A25FD1">
        <w:t>at the 5’UTRs of HERV-K and HERV-H ERVS using</w:t>
      </w:r>
      <w:r w:rsidR="00C47B72">
        <w:t xml:space="preserve"> primer pairs amplifying </w:t>
      </w:r>
      <w:r w:rsidR="003920E2">
        <w:t xml:space="preserve">a larger number of </w:t>
      </w:r>
      <w:r w:rsidR="00A25FD1">
        <w:t>these</w:t>
      </w:r>
      <w:r w:rsidR="003920E2">
        <w:t xml:space="preserve"> elements</w:t>
      </w:r>
      <w:r w:rsidR="00A25FD1">
        <w:t xml:space="preserve"> (see </w:t>
      </w:r>
      <w:r w:rsidR="00A25FD1">
        <w:lastRenderedPageBreak/>
        <w:t>Supplementary Table S5.1)</w:t>
      </w:r>
      <w:r w:rsidR="003920E2">
        <w:t xml:space="preserve">, indicating that possibly several </w:t>
      </w:r>
      <w:r w:rsidR="00926E9B">
        <w:t>other</w:t>
      </w:r>
      <w:r w:rsidR="003920E2">
        <w:t xml:space="preserve"> </w:t>
      </w:r>
      <w:r w:rsidR="00926E9B">
        <w:t>HERV-K and HERV-H</w:t>
      </w:r>
      <w:r w:rsidR="003920E2">
        <w:t xml:space="preserve"> insertions </w:t>
      </w:r>
      <w:r w:rsidR="00107B23">
        <w:t>are marked by active chromatin markers, as observed for HERV-K 101. Howe</w:t>
      </w:r>
      <w:r w:rsidR="00800255">
        <w:t>ver, apart from the two control</w:t>
      </w:r>
      <w:r w:rsidR="00244380">
        <w:t xml:space="preserve"> </w:t>
      </w:r>
      <w:r w:rsidR="00107B23">
        <w:t xml:space="preserve">regions in the </w:t>
      </w:r>
      <w:r w:rsidR="00107B23" w:rsidRPr="00107B23">
        <w:rPr>
          <w:i/>
        </w:rPr>
        <w:t>ZNF77</w:t>
      </w:r>
      <w:r w:rsidR="00107B23">
        <w:t xml:space="preserve"> and </w:t>
      </w:r>
      <w:r w:rsidR="00800255">
        <w:rPr>
          <w:noProof/>
          <w:lang w:eastAsia="en-GB"/>
        </w:rPr>
        <mc:AlternateContent>
          <mc:Choice Requires="wpg">
            <w:drawing>
              <wp:anchor distT="0" distB="215900" distL="114300" distR="114300" simplePos="0" relativeHeight="251834368" behindDoc="0" locked="0" layoutInCell="1" allowOverlap="1" wp14:anchorId="75C063D9" wp14:editId="70C3603C">
                <wp:simplePos x="0" y="0"/>
                <wp:positionH relativeFrom="column">
                  <wp:posOffset>-517525</wp:posOffset>
                </wp:positionH>
                <wp:positionV relativeFrom="paragraph">
                  <wp:posOffset>-17780</wp:posOffset>
                </wp:positionV>
                <wp:extent cx="6371590" cy="6748780"/>
                <wp:effectExtent l="0" t="0" r="0" b="0"/>
                <wp:wrapTopAndBottom/>
                <wp:docPr id="463" name="Group 463"/>
                <wp:cNvGraphicFramePr/>
                <a:graphic xmlns:a="http://schemas.openxmlformats.org/drawingml/2006/main">
                  <a:graphicData uri="http://schemas.microsoft.com/office/word/2010/wordprocessingGroup">
                    <wpg:wgp>
                      <wpg:cNvGrpSpPr/>
                      <wpg:grpSpPr>
                        <a:xfrm>
                          <a:off x="0" y="0"/>
                          <a:ext cx="6371590" cy="6748780"/>
                          <a:chOff x="0" y="0"/>
                          <a:chExt cx="6370320" cy="6750174"/>
                        </a:xfrm>
                      </wpg:grpSpPr>
                      <wpg:grpSp>
                        <wpg:cNvPr id="451" name="Group 9"/>
                        <wpg:cNvGrpSpPr/>
                        <wpg:grpSpPr>
                          <a:xfrm>
                            <a:off x="0" y="0"/>
                            <a:ext cx="6370320" cy="6042660"/>
                            <a:chOff x="0" y="0"/>
                            <a:chExt cx="6370594" cy="6043073"/>
                          </a:xfrm>
                        </wpg:grpSpPr>
                        <wpg:graphicFrame>
                          <wpg:cNvPr id="452" name="Chart 452"/>
                          <wpg:cNvFrPr>
                            <a:graphicFrameLocks/>
                          </wpg:cNvFrPr>
                          <wpg:xfrm>
                            <a:off x="0" y="222230"/>
                            <a:ext cx="2971800" cy="2880000"/>
                          </wpg:xfrm>
                          <a:graphic>
                            <a:graphicData uri="http://schemas.openxmlformats.org/drawingml/2006/chart">
                              <c:chart xmlns:c="http://schemas.openxmlformats.org/drawingml/2006/chart" xmlns:r="http://schemas.openxmlformats.org/officeDocument/2006/relationships" r:id="rId102"/>
                            </a:graphicData>
                          </a:graphic>
                        </wpg:graphicFrame>
                        <wpg:graphicFrame>
                          <wpg:cNvPr id="455" name="Chart 455"/>
                          <wpg:cNvFrPr>
                            <a:graphicFrameLocks/>
                          </wpg:cNvFrPr>
                          <wpg:xfrm>
                            <a:off x="3130594" y="222230"/>
                            <a:ext cx="3240000" cy="2880000"/>
                          </wpg:xfrm>
                          <a:graphic>
                            <a:graphicData uri="http://schemas.openxmlformats.org/drawingml/2006/chart">
                              <c:chart xmlns:c="http://schemas.openxmlformats.org/drawingml/2006/chart" xmlns:r="http://schemas.openxmlformats.org/officeDocument/2006/relationships" r:id="rId103"/>
                            </a:graphicData>
                          </a:graphic>
                        </wpg:graphicFrame>
                        <wpg:graphicFrame>
                          <wpg:cNvPr id="456" name="Chart 456"/>
                          <wpg:cNvFrPr>
                            <a:graphicFrameLocks/>
                          </wpg:cNvFrPr>
                          <wpg:xfrm>
                            <a:off x="0" y="3163073"/>
                            <a:ext cx="3048000" cy="2880000"/>
                          </wpg:xfrm>
                          <a:graphic>
                            <a:graphicData uri="http://schemas.openxmlformats.org/drawingml/2006/chart">
                              <c:chart xmlns:c="http://schemas.openxmlformats.org/drawingml/2006/chart" xmlns:r="http://schemas.openxmlformats.org/officeDocument/2006/relationships" r:id="rId104"/>
                            </a:graphicData>
                          </a:graphic>
                        </wpg:graphicFrame>
                        <wpg:graphicFrame>
                          <wpg:cNvPr id="457" name="Chart 457"/>
                          <wpg:cNvFrPr>
                            <a:graphicFrameLocks/>
                          </wpg:cNvFrPr>
                          <wpg:xfrm>
                            <a:off x="3130594" y="3163073"/>
                            <a:ext cx="3240000" cy="2880000"/>
                          </wpg:xfrm>
                          <a:graphic>
                            <a:graphicData uri="http://schemas.openxmlformats.org/drawingml/2006/chart">
                              <c:chart xmlns:c="http://schemas.openxmlformats.org/drawingml/2006/chart" xmlns:r="http://schemas.openxmlformats.org/officeDocument/2006/relationships" r:id="rId105"/>
                            </a:graphicData>
                          </a:graphic>
                        </wpg:graphicFrame>
                        <wps:wsp>
                          <wps:cNvPr id="458" name="TextBox 5"/>
                          <wps:cNvSpPr txBox="1"/>
                          <wps:spPr>
                            <a:xfrm>
                              <a:off x="76197" y="0"/>
                              <a:ext cx="304800" cy="266700"/>
                            </a:xfrm>
                            <a:prstGeom prst="rect">
                              <a:avLst/>
                            </a:prstGeom>
                            <a:noFill/>
                          </wps:spPr>
                          <wps:txbx>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459" name="TextBox 6"/>
                          <wps:cNvSpPr txBox="1"/>
                          <wps:spPr>
                            <a:xfrm>
                              <a:off x="3200262" y="0"/>
                              <a:ext cx="304800" cy="266700"/>
                            </a:xfrm>
                            <a:prstGeom prst="rect">
                              <a:avLst/>
                            </a:prstGeom>
                            <a:noFill/>
                          </wps:spPr>
                          <wps:txbx>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s:wsp>
                          <wps:cNvPr id="460" name="TextBox 7"/>
                          <wps:cNvSpPr txBox="1"/>
                          <wps:spPr>
                            <a:xfrm>
                              <a:off x="76197" y="2943798"/>
                              <a:ext cx="304800" cy="266700"/>
                            </a:xfrm>
                            <a:prstGeom prst="rect">
                              <a:avLst/>
                            </a:prstGeom>
                            <a:noFill/>
                          </wps:spPr>
                          <wps:txbx>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C</w:t>
                                </w:r>
                              </w:p>
                            </w:txbxContent>
                          </wps:txbx>
                          <wps:bodyPr wrap="square" rtlCol="0">
                            <a:spAutoFit/>
                          </wps:bodyPr>
                        </wps:wsp>
                        <wps:wsp>
                          <wps:cNvPr id="461" name="TextBox 8"/>
                          <wps:cNvSpPr txBox="1"/>
                          <wps:spPr>
                            <a:xfrm>
                              <a:off x="3200262" y="2943798"/>
                              <a:ext cx="304800" cy="266700"/>
                            </a:xfrm>
                            <a:prstGeom prst="rect">
                              <a:avLst/>
                            </a:prstGeom>
                            <a:noFill/>
                          </wps:spPr>
                          <wps:txbx>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D</w:t>
                                </w:r>
                              </w:p>
                            </w:txbxContent>
                          </wps:txbx>
                          <wps:bodyPr wrap="square" rtlCol="0">
                            <a:spAutoFit/>
                          </wps:bodyPr>
                        </wps:wsp>
                      </wpg:grpSp>
                      <wps:wsp>
                        <wps:cNvPr id="462" name="Text Box 462"/>
                        <wps:cNvSpPr txBox="1"/>
                        <wps:spPr>
                          <a:xfrm>
                            <a:off x="510260" y="6102985"/>
                            <a:ext cx="5860059" cy="647189"/>
                          </a:xfrm>
                          <a:prstGeom prst="rect">
                            <a:avLst/>
                          </a:prstGeom>
                          <a:solidFill>
                            <a:prstClr val="white"/>
                          </a:solidFill>
                          <a:ln>
                            <a:noFill/>
                          </a:ln>
                          <a:effectLst/>
                        </wps:spPr>
                        <wps:txbx>
                          <w:txbxContent>
                            <w:p w:rsidR="00D96F2A" w:rsidRPr="00B02280" w:rsidRDefault="00D96F2A" w:rsidP="00244380">
                              <w:pPr>
                                <w:pStyle w:val="Caption"/>
                                <w:rPr>
                                  <w:sz w:val="24"/>
                                </w:rPr>
                              </w:pPr>
                              <w:r w:rsidRPr="006E2C3A">
                                <w:rPr>
                                  <w:b/>
                                </w:rPr>
                                <w:t>Figure 5.1: Histone modifications and TRIM28 binding at HERV loci in human EC cells</w:t>
                              </w:r>
                              <w:r>
                                <w:t>. Chromatin was immunoprecipitated with antibodies against modified histones, TRIM28 or an unspecific IgG antibody. Histogram shows</w:t>
                              </w:r>
                              <w:r w:rsidRPr="007C2959">
                                <w:t xml:space="preserve"> mean ChIP enrichment values </w:t>
                              </w:r>
                              <w:r>
                                <w:t>as percentage of the input control</w:t>
                              </w:r>
                              <w:r w:rsidRPr="007C2959">
                                <w:t xml:space="preserve"> with standard deviations (n = 3, technical replicat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63" o:spid="_x0000_s1182" style="position:absolute;left:0;text-align:left;margin-left:-40.75pt;margin-top:-1.4pt;width:501.7pt;height:531.4pt;z-index:251834368;mso-wrap-distance-bottom:17pt;mso-width-relative:margin;mso-height-relative:margin" coordsize="63703,67501" o:gfxdata="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">
                <v:group id="Group 9" o:spid="_x0000_s1183" style="position:absolute;width:63703;height:60426" coordsize="63705,60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WzXsYAAADcAAAADwAAAGRycy9kb3ducmV2LnhtbESPT2vCQBTE74V+h+UV&#10;ejObtFokZhWRtvQQBLUg3h7ZZxLMvg3Zbf58e7dQ6HGYmd8w2WY0jeipc7VlBUkUgyAurK65VPB9&#10;+pgtQTiPrLGxTAomcrBZPz5kmGo78IH6oy9FgLBLUUHlfZtK6YqKDLrItsTBu9rOoA+yK6XucAhw&#10;08iXOH6TBmsOCxW2tKuouB1/jILPAYfta/Le57frbrqcFvtznpBSz0/jdgXC0+j/w3/tL61gvkj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VbNexgAAANwA&#10;AAAPAAAAAAAAAAAAAAAAAKoCAABkcnMvZG93bnJldi54bWxQSwUGAAAAAAQABAD6AAAAnQMAAAAA&#10;">
                  <v:shape id="Chart 452" o:spid="_x0000_s1184" type="#_x0000_t75" style="position:absolute;top:2195;width:29743;height:2884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">
                    <v:imagedata r:id="rId106" o:title=""/>
                    <o:lock v:ext="edit" aspectratio="f"/>
                  </v:shape>
                  <v:shape id="Chart 455" o:spid="_x0000_s1185" type="#_x0000_t75" style="position:absolute;left:31328;top:2195;width:32365;height:2884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">
                    <v:imagedata r:id="rId107" o:title=""/>
                    <o:lock v:ext="edit" aspectratio="f"/>
                  </v:shape>
                  <v:shape id="Chart 456" o:spid="_x0000_s1186" type="#_x0000_t75" style="position:absolute;top:31646;width:30475;height:287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">
                    <v:imagedata r:id="rId108" o:title=""/>
                    <o:lock v:ext="edit" aspectratio="f"/>
                  </v:shape>
                  <v:shape id="Chart 457" o:spid="_x0000_s1187" type="#_x0000_t75" style="position:absolute;left:31328;top:31646;width:32365;height:287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">
                    <v:imagedata r:id="rId109" o:title=""/>
                    <o:lock v:ext="edit" aspectratio="f"/>
                  </v:shape>
                  <v:shape id="TextBox 5" o:spid="_x0000_s1188" type="#_x0000_t202" style="position:absolute;left:761;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8yZsAA&#10;AADcAAAADwAAAGRycy9kb3ducmV2LnhtbERPPWvDMBDdC/0P4grdajmlKcWNYkzSQoYsTd39sC6W&#10;iXUy1jV2/n00BDI+3veqnH2vzjTGLrCBRZaDIm6C7bg1UP9+v3yAioJssQ9MBi4UoVw/PqywsGHi&#10;HzofpFUphGOBBpzIUGgdG0ceYxYG4sQdw+hREhxbbUecUrjv9Wuev2uPHacGhwNtHDWnw783IGKr&#10;xaX+8nH3N++3k8ubJdbGPD/N1ScooVnu4pt7Zw28LdPa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n8yZsAAAADcAAAADwAAAAAAAAAAAAAAAACYAgAAZHJzL2Rvd25y&#10;ZXYueG1sUEsFBgAAAAAEAAQA9QAAAIUDAAAAAA==&#10;" filled="f" stroked="f">
                    <v:textbox style="mso-fit-shape-to-text:t">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6" o:spid="_x0000_s1189" type="#_x0000_t202" style="position:absolute;left:32002;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OX/cMA&#10;AADcAAAADwAAAGRycy9kb3ducmV2LnhtbESPQWvCQBSE74X+h+UVvNWNRcWmriJVwYMXNb0/sq/Z&#10;0OzbkH018d+7hYLHYWa+YZbrwTfqSl2sAxuYjDNQxGWwNVcGisv+dQEqCrLFJjAZuFGE9er5aYm5&#10;DT2f6HqWSiUIxxwNOJE21zqWjjzGcWiJk/cdOo+SZFdp22Gf4L7Rb1k21x5rTgsOW/p0VP6cf70B&#10;EbuZ3Iqdj4ev4bjtXVbOsDBm9DJsPkAJDfII/7cP1sB09g5/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OX/cMAAADcAAAADwAAAAAAAAAAAAAAAACYAgAAZHJzL2Rv&#10;d25yZXYueG1sUEsFBgAAAAAEAAQA9QAAAIgDAAAAAA==&#10;" filled="f" stroked="f">
                    <v:textbox style="mso-fit-shape-to-text:t">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B</w:t>
                          </w:r>
                        </w:p>
                      </w:txbxContent>
                    </v:textbox>
                  </v:shape>
                  <v:shape id="TextBox 7" o:spid="_x0000_s1190" type="#_x0000_t202" style="position:absolute;left:761;top:29437;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X03b8A&#10;AADcAAAADwAAAGRycy9kb3ducmV2LnhtbERPS2vCQBC+F/wPywje6sZipURXER/goZfaeB+yYzaY&#10;nQ3ZqYn/3j0IPX5879Vm8I26UxfrwAZm0wwUcRlszZWB4vf4/gUqCrLFJjAZeFCEzXr0tsLchp5/&#10;6H6WSqUQjjkacCJtrnUsHXmM09ASJ+4aOo+SYFdp22Gfwn2jP7JsoT3WnBoctrRzVN7Of96AiN3O&#10;HsXBx9Nl+N73Lis/sTBmMh62S1BCg/yLX+6TNTBfpPn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ZfTdvwAAANwAAAAPAAAAAAAAAAAAAAAAAJgCAABkcnMvZG93bnJl&#10;di54bWxQSwUGAAAAAAQABAD1AAAAhAMAAAAA&#10;" filled="f" stroked="f">
                    <v:textbox style="mso-fit-shape-to-text:t">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C</w:t>
                          </w:r>
                        </w:p>
                      </w:txbxContent>
                    </v:textbox>
                  </v:shape>
                  <v:shape id="TextBox 8" o:spid="_x0000_s1191" type="#_x0000_t202" style="position:absolute;left:32002;top:29437;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lRRsIA&#10;AADcAAAADwAAAGRycy9kb3ducmV2LnhtbESPT2vCQBTE70K/w/IEb7pJaaVEV5H+AQ+9qOn9kX1m&#10;g9m3Iftq4rd3CwWPw8z8hllvR9+qK/WxCWwgX2SgiKtgG64NlKev+RuoKMgW28Bk4EYRtpunyRoL&#10;GwY+0PUotUoQjgUacCJdoXWsHHmMi9ARJ+8ceo+SZF9r2+OQ4L7Vz1m21B4bTgsOO3p3VF2Ov96A&#10;iN3lt/LTx/3P+P0xuKx6xdKY2XTcrUAJjfII/7f31sDLMoe/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KVFGwgAAANwAAAAPAAAAAAAAAAAAAAAAAJgCAABkcnMvZG93&#10;bnJldi54bWxQSwUGAAAAAAQABAD1AAAAhwMAAAAA&#10;" filled="f" stroked="f">
                    <v:textbox style="mso-fit-shape-to-text:t">
                      <w:txbxContent>
                        <w:p w:rsidR="00D96F2A" w:rsidRDefault="00D96F2A" w:rsidP="00244380">
                          <w:pPr>
                            <w:pStyle w:val="NormalWeb"/>
                            <w:spacing w:before="0" w:beforeAutospacing="0" w:after="0" w:afterAutospacing="0"/>
                          </w:pPr>
                          <w:r>
                            <w:rPr>
                              <w:rFonts w:ascii="Arial" w:hAnsi="Arial" w:cs="Arial"/>
                              <w:b/>
                              <w:bCs/>
                              <w:color w:val="000000" w:themeColor="text1"/>
                              <w:kern w:val="24"/>
                              <w:lang w:val="da-DK"/>
                            </w:rPr>
                            <w:t>D</w:t>
                          </w:r>
                        </w:p>
                      </w:txbxContent>
                    </v:textbox>
                  </v:shape>
                </v:group>
                <v:shape id="Text Box 462" o:spid="_x0000_s1192" type="#_x0000_t202" style="position:absolute;left:5102;top:61029;width:58601;height:6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lUvscA&#10;AADcAAAADwAAAGRycy9kb3ducmV2LnhtbESPQWvCQBSE7wX/w/KEXkrdaEMo0VVELLS9SFMv3h7Z&#10;ZzZt9m3Y3Wj677uFgsdhZr5hVpvRduJCPrSOFcxnGQji2umWGwXHz5fHZxAhImvsHJOCHwqwWU/u&#10;Vlhqd+UPulSxEQnCoUQFJsa+lDLUhiyGmeuJk3d23mJM0jdSe7wmuO3kIssKabHltGCwp52h+rsa&#10;rIJDfjqYh+G8f9/mT/7tOOyKr6ZS6n46bpcgIo3xFv5vv2oFebG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ZVL7HAAAA3AAAAA8AAAAAAAAAAAAAAAAAmAIAAGRy&#10;cy9kb3ducmV2LnhtbFBLBQYAAAAABAAEAPUAAACMAwAAAAA=&#10;" stroked="f">
                  <v:textbox style="mso-fit-shape-to-text:t" inset="0,0,0,0">
                    <w:txbxContent>
                      <w:p w:rsidR="00D96F2A" w:rsidRPr="00B02280" w:rsidRDefault="00D96F2A" w:rsidP="00244380">
                        <w:pPr>
                          <w:pStyle w:val="Caption"/>
                          <w:rPr>
                            <w:sz w:val="24"/>
                          </w:rPr>
                        </w:pPr>
                        <w:r w:rsidRPr="006E2C3A">
                          <w:rPr>
                            <w:b/>
                          </w:rPr>
                          <w:t>Figure 5.1: Histone modifications and TRIM28 binding at HERV loci in human EC cells</w:t>
                        </w:r>
                        <w:r>
                          <w:t>. Chromatin was immunoprecipitated with antibodies against modified histones, TRIM28 or an unspecific IgG antibody. Histogram shows</w:t>
                        </w:r>
                        <w:r w:rsidRPr="007C2959">
                          <w:t xml:space="preserve"> mean ChIP enrichment values </w:t>
                        </w:r>
                        <w:r>
                          <w:t>as percentage of the input control</w:t>
                        </w:r>
                        <w:r w:rsidRPr="007C2959">
                          <w:t xml:space="preserve"> with standard deviations (n = 3, technical replicates</w:t>
                        </w:r>
                        <w:r>
                          <w:t>).</w:t>
                        </w:r>
                      </w:p>
                    </w:txbxContent>
                  </v:textbox>
                </v:shape>
                <w10:wrap type="topAndBottom"/>
              </v:group>
            </w:pict>
          </mc:Fallback>
        </mc:AlternateContent>
      </w:r>
      <w:r w:rsidR="00107B23" w:rsidRPr="00107B23">
        <w:rPr>
          <w:i/>
        </w:rPr>
        <w:t>ZNF180</w:t>
      </w:r>
      <w:r w:rsidR="00107B23">
        <w:t xml:space="preserve"> genes, we did not detect significant TRIM28 enrichment in any the analysed HERV loci as compared to the </w:t>
      </w:r>
      <w:r w:rsidR="00107B23" w:rsidRPr="00107B23">
        <w:rPr>
          <w:i/>
        </w:rPr>
        <w:t>GAPDH</w:t>
      </w:r>
      <w:r w:rsidR="00107B23">
        <w:t xml:space="preserve"> </w:t>
      </w:r>
      <w:r w:rsidR="00107B23">
        <w:lastRenderedPageBreak/>
        <w:t>promoter (Fig. 5.1D).</w:t>
      </w:r>
      <w:r w:rsidR="00244380">
        <w:t xml:space="preserve"> </w:t>
      </w:r>
      <w:r w:rsidR="00107B23">
        <w:t xml:space="preserve">Also in human MEL-1 ES cells, we observed </w:t>
      </w:r>
      <w:r w:rsidR="00C91BAA">
        <w:t xml:space="preserve">high levels of </w:t>
      </w:r>
      <w:r w:rsidR="00107B23">
        <w:t>H3K9</w:t>
      </w:r>
      <w:r w:rsidR="00C91BAA">
        <w:t>me3</w:t>
      </w:r>
      <w:r w:rsidR="00107B23">
        <w:t xml:space="preserve"> and H4K20</w:t>
      </w:r>
      <w:r w:rsidR="00C91BAA">
        <w:t>me3</w:t>
      </w:r>
      <w:r w:rsidR="00107B23">
        <w:t xml:space="preserve"> marks at the 5’UTR of HERV-K, HERV-H and HERV-Fc1 ERVs. However, in these cells the 5’LTRs of both H</w:t>
      </w:r>
      <w:r w:rsidR="00E41E86">
        <w:t>ERV-K101 and HERV-K109 seemed</w:t>
      </w:r>
      <w:r w:rsidR="00107B23">
        <w:t xml:space="preserve"> relatively devoid of </w:t>
      </w:r>
      <w:r w:rsidR="00C91BAA">
        <w:t>repressive histone methylations</w:t>
      </w:r>
      <w:r w:rsidR="00107B23">
        <w:t xml:space="preserve">. This might be due to </w:t>
      </w:r>
      <w:r w:rsidR="00E41E86">
        <w:t>po</w:t>
      </w:r>
      <w:r w:rsidR="00CB5BB4">
        <w:t>s</w:t>
      </w:r>
      <w:r w:rsidR="00E41E86">
        <w:t>sible</w:t>
      </w:r>
      <w:r w:rsidR="00107B23">
        <w:t xml:space="preserve"> differences in the size of the sonicated chromatin fragments between. Although both cell types were sonicated under the </w:t>
      </w:r>
      <w:r w:rsidR="006E2C3A">
        <w:rPr>
          <w:noProof/>
          <w:lang w:eastAsia="en-GB"/>
        </w:rPr>
        <mc:AlternateContent>
          <mc:Choice Requires="wpg">
            <w:drawing>
              <wp:anchor distT="0" distB="215900" distL="114300" distR="114300" simplePos="0" relativeHeight="251799552" behindDoc="0" locked="0" layoutInCell="1" allowOverlap="1" wp14:anchorId="09543191" wp14:editId="7DFE4B08">
                <wp:simplePos x="0" y="0"/>
                <wp:positionH relativeFrom="column">
                  <wp:posOffset>-155575</wp:posOffset>
                </wp:positionH>
                <wp:positionV relativeFrom="paragraph">
                  <wp:posOffset>1056005</wp:posOffset>
                </wp:positionV>
                <wp:extent cx="6209665" cy="6525260"/>
                <wp:effectExtent l="0" t="0" r="635" b="8890"/>
                <wp:wrapTopAndBottom/>
                <wp:docPr id="472" name="Group 472"/>
                <wp:cNvGraphicFramePr/>
                <a:graphic xmlns:a="http://schemas.openxmlformats.org/drawingml/2006/main">
                  <a:graphicData uri="http://schemas.microsoft.com/office/word/2010/wordprocessingGroup">
                    <wpg:wgp>
                      <wpg:cNvGrpSpPr/>
                      <wpg:grpSpPr>
                        <a:xfrm>
                          <a:off x="0" y="0"/>
                          <a:ext cx="6209665" cy="6525260"/>
                          <a:chOff x="0" y="0"/>
                          <a:chExt cx="6210300" cy="6525051"/>
                        </a:xfrm>
                      </wpg:grpSpPr>
                      <wpg:grpSp>
                        <wpg:cNvPr id="464" name="Group 4"/>
                        <wpg:cNvGrpSpPr/>
                        <wpg:grpSpPr>
                          <a:xfrm>
                            <a:off x="0" y="0"/>
                            <a:ext cx="6210300" cy="5958840"/>
                            <a:chOff x="0" y="0"/>
                            <a:chExt cx="6210300" cy="5959050"/>
                          </a:xfrm>
                        </wpg:grpSpPr>
                        <wpg:graphicFrame>
                          <wpg:cNvPr id="465" name="Chart 465"/>
                          <wpg:cNvFrPr>
                            <a:graphicFrameLocks/>
                          </wpg:cNvFrPr>
                          <wpg:xfrm>
                            <a:off x="0" y="263100"/>
                            <a:ext cx="2781299" cy="2743200"/>
                          </wpg:xfrm>
                          <a:graphic>
                            <a:graphicData uri="http://schemas.openxmlformats.org/drawingml/2006/chart">
                              <c:chart xmlns:c="http://schemas.openxmlformats.org/drawingml/2006/chart" xmlns:r="http://schemas.openxmlformats.org/officeDocument/2006/relationships" r:id="rId110"/>
                            </a:graphicData>
                          </a:graphic>
                        </wpg:graphicFrame>
                        <wpg:graphicFrame>
                          <wpg:cNvPr id="466" name="Chart 466"/>
                          <wpg:cNvFrPr>
                            <a:graphicFrameLocks/>
                          </wpg:cNvFrPr>
                          <wpg:xfrm>
                            <a:off x="2857500" y="263100"/>
                            <a:ext cx="3352800" cy="2743200"/>
                          </wpg:xfrm>
                          <a:graphic>
                            <a:graphicData uri="http://schemas.openxmlformats.org/drawingml/2006/chart">
                              <c:chart xmlns:c="http://schemas.openxmlformats.org/drawingml/2006/chart" xmlns:r="http://schemas.openxmlformats.org/officeDocument/2006/relationships" r:id="rId111"/>
                            </a:graphicData>
                          </a:graphic>
                        </wpg:graphicFrame>
                        <wpg:graphicFrame>
                          <wpg:cNvPr id="467" name="Chart 467"/>
                          <wpg:cNvFrPr>
                            <a:graphicFrameLocks/>
                          </wpg:cNvFrPr>
                          <wpg:xfrm>
                            <a:off x="0" y="3215850"/>
                            <a:ext cx="3009900" cy="2743200"/>
                          </wpg:xfrm>
                          <a:graphic>
                            <a:graphicData uri="http://schemas.openxmlformats.org/drawingml/2006/chart">
                              <c:chart xmlns:c="http://schemas.openxmlformats.org/drawingml/2006/chart" xmlns:r="http://schemas.openxmlformats.org/officeDocument/2006/relationships" r:id="rId112"/>
                            </a:graphicData>
                          </a:graphic>
                        </wpg:graphicFrame>
                        <wps:wsp>
                          <wps:cNvPr id="468" name="TextBox 13"/>
                          <wps:cNvSpPr txBox="1"/>
                          <wps:spPr>
                            <a:xfrm>
                              <a:off x="2857500" y="0"/>
                              <a:ext cx="304800" cy="266700"/>
                            </a:xfrm>
                            <a:prstGeom prst="rect">
                              <a:avLst/>
                            </a:prstGeom>
                            <a:noFill/>
                          </wps:spPr>
                          <wps:txbx>
                            <w:txbxContent>
                              <w:p w:rsidR="00D96F2A" w:rsidRDefault="00D96F2A" w:rsidP="0085779A">
                                <w:pPr>
                                  <w:pStyle w:val="NormalWeb"/>
                                  <w:spacing w:before="0" w:beforeAutospacing="0" w:after="0" w:afterAutospacing="0"/>
                                </w:pPr>
                                <w:r>
                                  <w:rPr>
                                    <w:rFonts w:ascii="Arial" w:hAnsi="Arial" w:cs="Arial"/>
                                    <w:b/>
                                    <w:bCs/>
                                    <w:color w:val="000000" w:themeColor="text1"/>
                                    <w:kern w:val="24"/>
                                    <w:lang w:val="da-DK"/>
                                  </w:rPr>
                                  <w:t>B</w:t>
                                </w:r>
                              </w:p>
                            </w:txbxContent>
                          </wps:txbx>
                          <wps:bodyPr wrap="square" rtlCol="0">
                            <a:spAutoFit/>
                          </wps:bodyPr>
                        </wps:wsp>
                        <wps:wsp>
                          <wps:cNvPr id="469" name="TextBox 14"/>
                          <wps:cNvSpPr txBox="1"/>
                          <wps:spPr>
                            <a:xfrm>
                              <a:off x="101600" y="0"/>
                              <a:ext cx="304800" cy="266700"/>
                            </a:xfrm>
                            <a:prstGeom prst="rect">
                              <a:avLst/>
                            </a:prstGeom>
                            <a:noFill/>
                          </wps:spPr>
                          <wps:txbx>
                            <w:txbxContent>
                              <w:p w:rsidR="00D96F2A" w:rsidRDefault="00D96F2A" w:rsidP="0085779A">
                                <w:pPr>
                                  <w:pStyle w:val="NormalWeb"/>
                                  <w:spacing w:before="0" w:beforeAutospacing="0" w:after="0" w:afterAutospacing="0"/>
                                </w:pPr>
                                <w:r>
                                  <w:rPr>
                                    <w:rFonts w:ascii="Arial" w:hAnsi="Arial" w:cs="Arial"/>
                                    <w:b/>
                                    <w:bCs/>
                                    <w:color w:val="000000" w:themeColor="text1"/>
                                    <w:kern w:val="24"/>
                                    <w:lang w:val="da-DK"/>
                                  </w:rPr>
                                  <w:t>A</w:t>
                                </w:r>
                              </w:p>
                            </w:txbxContent>
                          </wps:txbx>
                          <wps:bodyPr wrap="square" rtlCol="0">
                            <a:spAutoFit/>
                          </wps:bodyPr>
                        </wps:wsp>
                        <wps:wsp>
                          <wps:cNvPr id="470" name="TextBox 15"/>
                          <wps:cNvSpPr txBox="1"/>
                          <wps:spPr>
                            <a:xfrm>
                              <a:off x="101600" y="2932398"/>
                              <a:ext cx="304800" cy="266700"/>
                            </a:xfrm>
                            <a:prstGeom prst="rect">
                              <a:avLst/>
                            </a:prstGeom>
                            <a:noFill/>
                          </wps:spPr>
                          <wps:txbx>
                            <w:txbxContent>
                              <w:p w:rsidR="00D96F2A" w:rsidRDefault="00D96F2A" w:rsidP="0085779A">
                                <w:pPr>
                                  <w:pStyle w:val="NormalWeb"/>
                                  <w:spacing w:before="0" w:beforeAutospacing="0" w:after="0" w:afterAutospacing="0"/>
                                </w:pPr>
                                <w:r>
                                  <w:rPr>
                                    <w:rFonts w:ascii="Arial" w:hAnsi="Arial" w:cs="Arial"/>
                                    <w:b/>
                                    <w:bCs/>
                                    <w:color w:val="000000" w:themeColor="text1"/>
                                    <w:kern w:val="24"/>
                                    <w:lang w:val="da-DK"/>
                                  </w:rPr>
                                  <w:t>C</w:t>
                                </w:r>
                              </w:p>
                            </w:txbxContent>
                          </wps:txbx>
                          <wps:bodyPr wrap="square" rtlCol="0">
                            <a:spAutoFit/>
                          </wps:bodyPr>
                        </wps:wsp>
                      </wpg:grpSp>
                      <wps:wsp>
                        <wps:cNvPr id="471" name="Text Box 471"/>
                        <wps:cNvSpPr txBox="1"/>
                        <wps:spPr>
                          <a:xfrm>
                            <a:off x="148871" y="6017702"/>
                            <a:ext cx="5760039" cy="507349"/>
                          </a:xfrm>
                          <a:prstGeom prst="rect">
                            <a:avLst/>
                          </a:prstGeom>
                          <a:solidFill>
                            <a:prstClr val="white"/>
                          </a:solidFill>
                          <a:ln>
                            <a:noFill/>
                          </a:ln>
                          <a:effectLst/>
                        </wps:spPr>
                        <wps:txbx>
                          <w:txbxContent>
                            <w:p w:rsidR="00D96F2A" w:rsidRPr="009857F1" w:rsidRDefault="00D96F2A" w:rsidP="0085779A">
                              <w:pPr>
                                <w:pStyle w:val="Caption"/>
                              </w:pPr>
                              <w:r w:rsidRPr="006E2C3A">
                                <w:rPr>
                                  <w:b/>
                                </w:rPr>
                                <w:t>Figure 5.2: Histone modifications and TRIM28 binding in human MEL-1 ES cells</w:t>
                              </w:r>
                              <w:r>
                                <w:t>. ChIP was performed as in Fig. 5.1. N.D.: no PCR product was detected by qPC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72" o:spid="_x0000_s1193" style="position:absolute;left:0;text-align:left;margin-left:-12.25pt;margin-top:83.15pt;width:488.95pt;height:513.8pt;z-index:251799552;mso-wrap-distance-bottom:17pt;mso-width-relative:margin;mso-height-relative:margin" coordsize="62103,65250" o:gfxdata="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">
                <v:group id="Group 4" o:spid="_x0000_s1194" style="position:absolute;width:62103;height:59588" coordsize="62103,595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7ae8YAAADcAAAADwAAAGRycy9kb3ducmV2LnhtbESPT2vCQBTE7wW/w/IK&#10;3uommoqkriJSpQcpNBFKb4/sMwlm34bsNn++fbdQ6HGYmd8w2/1oGtFT52rLCuJFBIK4sLrmUsE1&#10;Pz1tQDiPrLGxTAomcrDfzR62mGo78Af1mS9FgLBLUUHlfZtK6YqKDLqFbYmDd7OdQR9kV0rd4RDg&#10;ppHLKFpLgzWHhQpbOlZU3LNvo+A84HBYxa/95X47Tl/58/vnJSal5o/j4QWEp9H/h//ab1pBsk7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Ttp7xgAAANwA&#10;AAAPAAAAAAAAAAAAAAAAAKoCAABkcnMvZG93bnJldi54bWxQSwUGAAAAAAQABAD6AAAAnQMAAAAA&#10;">
                  <v:shape id="Chart 465" o:spid="_x0000_s1195" type="#_x0000_t75" style="position:absolute;top:2621;width:27800;height:27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">
                    <v:imagedata r:id="rId113" o:title=""/>
                    <o:lock v:ext="edit" aspectratio="f"/>
                  </v:shape>
                  <v:shape id="Chart 466" o:spid="_x0000_s1196" type="#_x0000_t75" style="position:absolute;left:28593;top:2621;width:33531;height:27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">
                    <v:imagedata r:id="rId114" o:title=""/>
                    <o:lock v:ext="edit" aspectratio="f"/>
                  </v:shape>
                  <v:shape id="Chart 467" o:spid="_x0000_s1197" type="#_x0000_t75" style="position:absolute;top:32186;width:30117;height:2743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">
                    <v:imagedata r:id="rId115" o:title=""/>
                    <o:lock v:ext="edit" aspectratio="f"/>
                  </v:shape>
                  <v:shape id="TextBox 13" o:spid="_x0000_s1198" type="#_x0000_t202" style="position:absolute;left:28575;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P4278A&#10;AADcAAAADwAAAGRycy9kb3ducmV2LnhtbERPS2vCQBC+F/wPywje6sZipURXER/goZfaeB+yYzaY&#10;nQ3ZqYn/3j0IPX5879Vm8I26UxfrwAZm0wwUcRlszZWB4vf4/gUqCrLFJjAZeFCEzXr0tsLchp5/&#10;6H6WSqUQjjkacCJtrnUsHXmM09ASJ+4aOo+SYFdp22Gfwn2jP7JsoT3WnBoctrRzVN7Of96AiN3O&#10;HsXBx9Nl+N73Lis/sTBmMh62S1BCg/yLX+6TNTBfpLX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E/jbvwAAANwAAAAPAAAAAAAAAAAAAAAAAJgCAABkcnMvZG93bnJl&#10;di54bWxQSwUGAAAAAAQABAD1AAAAhAMAAAAA&#10;" filled="f" stroked="f">
                    <v:textbox style="mso-fit-shape-to-text:t">
                      <w:txbxContent>
                        <w:p w:rsidR="00D96F2A" w:rsidRDefault="00D96F2A" w:rsidP="0085779A">
                          <w:pPr>
                            <w:pStyle w:val="NormalWeb"/>
                            <w:spacing w:before="0" w:beforeAutospacing="0" w:after="0" w:afterAutospacing="0"/>
                          </w:pPr>
                          <w:r>
                            <w:rPr>
                              <w:rFonts w:ascii="Arial" w:hAnsi="Arial" w:cs="Arial"/>
                              <w:b/>
                              <w:bCs/>
                              <w:color w:val="000000" w:themeColor="text1"/>
                              <w:kern w:val="24"/>
                              <w:lang w:val="da-DK"/>
                            </w:rPr>
                            <w:t>B</w:t>
                          </w:r>
                        </w:p>
                      </w:txbxContent>
                    </v:textbox>
                  </v:shape>
                  <v:shape id="TextBox 14" o:spid="_x0000_s1199" type="#_x0000_t202" style="position:absolute;left:1016;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9dQMMA&#10;AADcAAAADwAAAGRycy9kb3ducmV2LnhtbESPQWvCQBSE70L/w/IK3nRjsdKmriJVwYMXbXp/ZF+z&#10;odm3Iftq4r93C4LHYWa+YZbrwTfqQl2sAxuYTTNQxGWwNVcGiq/95A1UFGSLTWAycKUI69XTaIm5&#10;DT2f6HKWSiUIxxwNOJE21zqWjjzGaWiJk/cTOo+SZFdp22Gf4L7RL1m20B5rTgsOW/p0VP6e/7wB&#10;EbuZXYudj4fv4bjtXVa+YmHM+HnYfIASGuQRvrcP1sB88Q7/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9dQMMAAADcAAAADwAAAAAAAAAAAAAAAACYAgAAZHJzL2Rv&#10;d25yZXYueG1sUEsFBgAAAAAEAAQA9QAAAIgDAAAAAA==&#10;" filled="f" stroked="f">
                    <v:textbox style="mso-fit-shape-to-text:t">
                      <w:txbxContent>
                        <w:p w:rsidR="00D96F2A" w:rsidRDefault="00D96F2A" w:rsidP="0085779A">
                          <w:pPr>
                            <w:pStyle w:val="NormalWeb"/>
                            <w:spacing w:before="0" w:beforeAutospacing="0" w:after="0" w:afterAutospacing="0"/>
                          </w:pPr>
                          <w:r>
                            <w:rPr>
                              <w:rFonts w:ascii="Arial" w:hAnsi="Arial" w:cs="Arial"/>
                              <w:b/>
                              <w:bCs/>
                              <w:color w:val="000000" w:themeColor="text1"/>
                              <w:kern w:val="24"/>
                              <w:lang w:val="da-DK"/>
                            </w:rPr>
                            <w:t>A</w:t>
                          </w:r>
                        </w:p>
                      </w:txbxContent>
                    </v:textbox>
                  </v:shape>
                  <v:shape id="TextBox 15" o:spid="_x0000_s1200" type="#_x0000_t202" style="position:absolute;left:1016;top:29323;width:3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xiAMAA&#10;AADcAAAADwAAAGRycy9kb3ducmV2LnhtbERPTWvCQBC9F/wPyxR6042l1RKzEVELHnqppvchO2ZD&#10;s7MhOzXx33cPhR4f77vYTr5TNxpiG9jAcpGBIq6DbbkxUF3e52+goiBb7AKTgTtF2JazhwJzG0b+&#10;pNtZGpVCOOZowIn0udaxduQxLkJPnLhrGDxKgkOj7YBjCvedfs6ylfbYcmpw2NPeUf19/vEGROxu&#10;ea+OPp6+po/D6LL6FStjnh6n3QaU0CT/4j/3yRp4Waf5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7xiAMAAAADcAAAADwAAAAAAAAAAAAAAAACYAgAAZHJzL2Rvd25y&#10;ZXYueG1sUEsFBgAAAAAEAAQA9QAAAIUDAAAAAA==&#10;" filled="f" stroked="f">
                    <v:textbox style="mso-fit-shape-to-text:t">
                      <w:txbxContent>
                        <w:p w:rsidR="00D96F2A" w:rsidRDefault="00D96F2A" w:rsidP="0085779A">
                          <w:pPr>
                            <w:pStyle w:val="NormalWeb"/>
                            <w:spacing w:before="0" w:beforeAutospacing="0" w:after="0" w:afterAutospacing="0"/>
                          </w:pPr>
                          <w:r>
                            <w:rPr>
                              <w:rFonts w:ascii="Arial" w:hAnsi="Arial" w:cs="Arial"/>
                              <w:b/>
                              <w:bCs/>
                              <w:color w:val="000000" w:themeColor="text1"/>
                              <w:kern w:val="24"/>
                              <w:lang w:val="da-DK"/>
                            </w:rPr>
                            <w:t>C</w:t>
                          </w:r>
                        </w:p>
                      </w:txbxContent>
                    </v:textbox>
                  </v:shape>
                </v:group>
                <v:shape id="Text Box 471" o:spid="_x0000_s1201" type="#_x0000_t202" style="position:absolute;left:1488;top:60177;width:57601;height:5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JcFMcA&#10;AADcAAAADwAAAGRycy9kb3ducmV2LnhtbESPQWsCMRSE70L/Q3iFXqRmrYst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mSXBTHAAAA3AAAAA8AAAAAAAAAAAAAAAAAmAIAAGRy&#10;cy9kb3ducmV2LnhtbFBLBQYAAAAABAAEAPUAAACMAwAAAAA=&#10;" stroked="f">
                  <v:textbox style="mso-fit-shape-to-text:t" inset="0,0,0,0">
                    <w:txbxContent>
                      <w:p w:rsidR="00D96F2A" w:rsidRPr="009857F1" w:rsidRDefault="00D96F2A" w:rsidP="0085779A">
                        <w:pPr>
                          <w:pStyle w:val="Caption"/>
                        </w:pPr>
                        <w:r w:rsidRPr="006E2C3A">
                          <w:rPr>
                            <w:b/>
                          </w:rPr>
                          <w:t>Figure 5.2: Histone modifications and TRIM28 binding in human MEL-1 ES cells</w:t>
                        </w:r>
                        <w:r>
                          <w:t>. ChIP was performed as in Fig. 5.1. N.D.: no PCR product was detected by qPCR.</w:t>
                        </w:r>
                      </w:p>
                    </w:txbxContent>
                  </v:textbox>
                </v:shape>
                <w10:wrap type="topAndBottom"/>
              </v:group>
            </w:pict>
          </mc:Fallback>
        </mc:AlternateContent>
      </w:r>
      <w:r w:rsidR="00107B23">
        <w:t xml:space="preserve">same settings, it is possible that sonication efficiency varies between cell types. </w:t>
      </w:r>
      <w:r w:rsidR="00D46EAF">
        <w:t xml:space="preserve">If histone methylations are predominantly located on ERVs, the primers amplifying a region at the </w:t>
      </w:r>
      <w:r w:rsidR="00D46EAF">
        <w:lastRenderedPageBreak/>
        <w:t>border between the retroviral 5’LTR and the upstream non-repetiti</w:t>
      </w:r>
      <w:r w:rsidR="00926E9B">
        <w:t>ve flanking region might detect</w:t>
      </w:r>
      <w:r w:rsidR="00D46EAF">
        <w:t xml:space="preserve"> lower levels of these marks if </w:t>
      </w:r>
      <w:r w:rsidR="00463585">
        <w:t xml:space="preserve">the sonicated </w:t>
      </w:r>
      <w:r w:rsidR="00D46EAF">
        <w:t xml:space="preserve">chromatin size is smaller. </w:t>
      </w:r>
    </w:p>
    <w:p w:rsidR="003920E2" w:rsidRPr="007D02B2" w:rsidRDefault="00D46EAF" w:rsidP="007D02B2">
      <w:r>
        <w:t>Nevertheless, we observed more than seven fold higher levels of H3K9 trimethylation at the 5’</w:t>
      </w:r>
      <w:r w:rsidR="00463585">
        <w:t xml:space="preserve"> </w:t>
      </w:r>
      <w:r>
        <w:t xml:space="preserve">end of the THE1B LTR upstream of the </w:t>
      </w:r>
      <w:r w:rsidRPr="00D46EAF">
        <w:rPr>
          <w:i/>
        </w:rPr>
        <w:t>CSF1R</w:t>
      </w:r>
      <w:r>
        <w:t xml:space="preserve"> gene than on the 3’</w:t>
      </w:r>
      <w:r w:rsidR="00463585">
        <w:t xml:space="preserve"> </w:t>
      </w:r>
      <w:r>
        <w:t>end of the LTR (Fig. 5.2B), whereas the nucleosome density at both ends of the LTR w</w:t>
      </w:r>
      <w:r w:rsidR="00DB40E5">
        <w:t>as nearly identical (Fig. 5.2A), indicating</w:t>
      </w:r>
      <w:r>
        <w:t xml:space="preserve"> </w:t>
      </w:r>
      <w:r w:rsidR="00DB40E5">
        <w:t xml:space="preserve">that the epigenetic repression of this LTR is asymmetrical. </w:t>
      </w:r>
      <w:r>
        <w:t>In NTERA-2 cell, t</w:t>
      </w:r>
      <w:r w:rsidR="00DB40E5">
        <w:t>he</w:t>
      </w:r>
      <w:r>
        <w:t xml:space="preserve"> difference in H3K9</w:t>
      </w:r>
      <w:r w:rsidR="00DB40E5">
        <w:t xml:space="preserve"> trimethylation at these regions</w:t>
      </w:r>
      <w:r>
        <w:t xml:space="preserve"> was less than two fold (Fig. 5.1B), possibly due to the relatively large chromatin fragments which are less suitable to detect epigenetic differences between regions that are located close to each other.</w:t>
      </w:r>
      <w:r w:rsidR="00CA329E">
        <w:t xml:space="preserve"> We did not detect significant TRIM28 enrichment at any of the analysed ERV loci but at the </w:t>
      </w:r>
      <w:r w:rsidR="00CA329E" w:rsidRPr="00CA329E">
        <w:rPr>
          <w:i/>
        </w:rPr>
        <w:t>ZNF180</w:t>
      </w:r>
      <w:r w:rsidR="00D73242">
        <w:t xml:space="preserve"> 3’</w:t>
      </w:r>
      <w:r w:rsidR="00C91BAA">
        <w:t xml:space="preserve"> </w:t>
      </w:r>
      <w:r w:rsidR="00CA329E">
        <w:t xml:space="preserve">coding exon in MEL-1 cells. Unfortunately, </w:t>
      </w:r>
      <w:r w:rsidR="00A029EB">
        <w:t>the</w:t>
      </w:r>
      <w:r w:rsidR="00CA329E">
        <w:t xml:space="preserve"> ChIP with an H3K9ac specific antibody seemed to have failed in MEL-1 cells since we could not detect significant enrichment of this mark at any of the analysed regions</w:t>
      </w:r>
      <w:r w:rsidR="00C91BAA">
        <w:t>,</w:t>
      </w:r>
      <w:r w:rsidR="00CA329E">
        <w:t xml:space="preserve"> including the </w:t>
      </w:r>
      <w:r w:rsidR="00CA329E" w:rsidRPr="00CA329E">
        <w:rPr>
          <w:i/>
        </w:rPr>
        <w:t>GAPDH</w:t>
      </w:r>
      <w:r w:rsidR="00CA329E">
        <w:t xml:space="preserve"> promoter (data not shown).</w:t>
      </w:r>
    </w:p>
    <w:p w:rsidR="00572B83" w:rsidRDefault="00572B83" w:rsidP="00572B83">
      <w:pPr>
        <w:pStyle w:val="Heading3"/>
      </w:pPr>
      <w:bookmarkStart w:id="63" w:name="_Toc343249353"/>
      <w:r>
        <w:t xml:space="preserve">Increased H3K9 acetylation </w:t>
      </w:r>
      <w:r w:rsidR="00C3782D">
        <w:t xml:space="preserve">at </w:t>
      </w:r>
      <w:r w:rsidR="00C9503D">
        <w:t xml:space="preserve">the </w:t>
      </w:r>
      <w:r w:rsidR="00C9503D" w:rsidRPr="00B76377">
        <w:rPr>
          <w:i/>
        </w:rPr>
        <w:t>CSF1R</w:t>
      </w:r>
      <w:r w:rsidR="00C9503D">
        <w:t xml:space="preserve"> THE1B </w:t>
      </w:r>
      <w:r>
        <w:t>LTR in T-cell lymphomas</w:t>
      </w:r>
      <w:bookmarkEnd w:id="63"/>
    </w:p>
    <w:p w:rsidR="00ED217B" w:rsidRDefault="00A029EB" w:rsidP="00ED217B">
      <w:r w:rsidRPr="00B76377">
        <w:rPr>
          <w:i/>
        </w:rPr>
        <w:t>CSF1R</w:t>
      </w:r>
      <w:r>
        <w:t xml:space="preserve"> </w:t>
      </w:r>
      <w:r w:rsidR="00704D89">
        <w:t xml:space="preserve">THE1B LTR derepression </w:t>
      </w:r>
      <w:r w:rsidR="00B76377">
        <w:t xml:space="preserve">has been described </w:t>
      </w:r>
      <w:r w:rsidR="003920E2">
        <w:t xml:space="preserve">in HRS cells </w:t>
      </w:r>
      <w:r w:rsidR="003920E2">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rsidR="003920E2">
        <w:fldChar w:fldCharType="separate"/>
      </w:r>
      <w:r w:rsidR="00A531C3">
        <w:rPr>
          <w:noProof/>
        </w:rPr>
        <w:t>[</w:t>
      </w:r>
      <w:hyperlink w:anchor="_ENREF_25" w:tooltip="Lamprecht, 2010 #169" w:history="1">
        <w:r w:rsidR="001526E9">
          <w:rPr>
            <w:noProof/>
          </w:rPr>
          <w:t>25</w:t>
        </w:r>
      </w:hyperlink>
      <w:r w:rsidR="00A531C3">
        <w:rPr>
          <w:noProof/>
        </w:rPr>
        <w:t>]</w:t>
      </w:r>
      <w:r w:rsidR="003920E2">
        <w:fldChar w:fldCharType="end"/>
      </w:r>
      <w:r w:rsidR="003920E2">
        <w:t xml:space="preserve"> and</w:t>
      </w:r>
      <w:r w:rsidR="00B76377">
        <w:t xml:space="preserve"> was recently also observed in several T-cell lymphomas </w:t>
      </w:r>
      <w:r>
        <w:t>(S.</w:t>
      </w:r>
      <w:r w:rsidR="00D61FB1">
        <w:t xml:space="preserve"> Junker</w:t>
      </w:r>
      <w:r>
        <w:t xml:space="preserve">, </w:t>
      </w:r>
      <w:r w:rsidR="00B76377">
        <w:t>unpublished results</w:t>
      </w:r>
      <w:r>
        <w:t xml:space="preserve">). To investigate potential </w:t>
      </w:r>
      <w:r w:rsidR="00B76377">
        <w:t xml:space="preserve">cell type-specific </w:t>
      </w:r>
      <w:r>
        <w:t xml:space="preserve">changes in </w:t>
      </w:r>
      <w:r w:rsidR="00B76377">
        <w:t xml:space="preserve">the </w:t>
      </w:r>
      <w:r w:rsidR="00704D89">
        <w:t>histone modifications at</w:t>
      </w:r>
      <w:r w:rsidR="003920E2">
        <w:t xml:space="preserve"> </w:t>
      </w:r>
      <w:r w:rsidR="00704D89">
        <w:t>this region</w:t>
      </w:r>
      <w:r>
        <w:t>,</w:t>
      </w:r>
      <w:r w:rsidR="00704D89">
        <w:t xml:space="preserve"> </w:t>
      </w:r>
      <w:r>
        <w:t>we performed ChIP</w:t>
      </w:r>
      <w:r w:rsidR="00704D89">
        <w:t xml:space="preserve"> </w:t>
      </w:r>
      <w:r>
        <w:t>on several lymphoma cell lines</w:t>
      </w:r>
      <w:r w:rsidR="009857F1">
        <w:t xml:space="preserve"> </w:t>
      </w:r>
      <w:r w:rsidR="00704D89">
        <w:t>using antibodies against various histone modifications</w:t>
      </w:r>
      <w:r w:rsidR="003920E2">
        <w:t xml:space="preserve"> and THE1B LTR specific primers</w:t>
      </w:r>
      <w:r>
        <w:t xml:space="preserve"> </w:t>
      </w:r>
      <w:r w:rsidR="009857F1">
        <w:t xml:space="preserve">(Fig. 5.3A). </w:t>
      </w:r>
      <w:r w:rsidR="00C34544">
        <w:t xml:space="preserve">As shown in Fig. </w:t>
      </w:r>
      <w:r w:rsidR="009857F1">
        <w:t>5.3</w:t>
      </w:r>
      <w:r w:rsidR="00C34544">
        <w:t>B</w:t>
      </w:r>
      <w:r w:rsidR="00ED217B">
        <w:t xml:space="preserve">, the </w:t>
      </w:r>
      <w:r w:rsidR="009857F1">
        <w:t xml:space="preserve">THE1B </w:t>
      </w:r>
      <w:r w:rsidR="00ED217B">
        <w:t xml:space="preserve">LTR was </w:t>
      </w:r>
      <w:r w:rsidR="009857F1">
        <w:t>marked by H3K9 acetylation</w:t>
      </w:r>
      <w:r>
        <w:t xml:space="preserve"> in the HRS cell line</w:t>
      </w:r>
      <w:r w:rsidR="009857F1">
        <w:t xml:space="preserve"> </w:t>
      </w:r>
      <w:r w:rsidR="00ED217B">
        <w:t>(KM-H2) and all of the analysed T-cell lymphomas but not in Reh6 or HL-60 cells</w:t>
      </w:r>
      <w:r w:rsidR="009857F1">
        <w:t xml:space="preserve">, in which the aberrant </w:t>
      </w:r>
      <w:r>
        <w:t xml:space="preserve">THE1B LTR derived </w:t>
      </w:r>
      <w:r w:rsidR="009857F1">
        <w:t xml:space="preserve">transcript </w:t>
      </w:r>
      <w:r w:rsidR="00C91BAA">
        <w:t>has</w:t>
      </w:r>
      <w:r w:rsidR="009857F1">
        <w:t xml:space="preserve"> not</w:t>
      </w:r>
      <w:r w:rsidR="00C91BAA">
        <w:t xml:space="preserve"> been</w:t>
      </w:r>
      <w:r w:rsidR="009857F1">
        <w:t xml:space="preserve"> </w:t>
      </w:r>
      <w:r>
        <w:t>detected previously</w:t>
      </w:r>
      <w:r w:rsidR="009857F1">
        <w:t xml:space="preserve"> </w:t>
      </w:r>
      <w:r w:rsidR="009857F1">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rsidR="009857F1">
        <w:fldChar w:fldCharType="separate"/>
      </w:r>
      <w:r w:rsidR="00A531C3">
        <w:rPr>
          <w:noProof/>
        </w:rPr>
        <w:t>[</w:t>
      </w:r>
      <w:hyperlink w:anchor="_ENREF_25" w:tooltip="Lamprecht, 2010 #169" w:history="1">
        <w:r w:rsidR="001526E9">
          <w:rPr>
            <w:noProof/>
          </w:rPr>
          <w:t>25</w:t>
        </w:r>
      </w:hyperlink>
      <w:r w:rsidR="00A531C3">
        <w:rPr>
          <w:noProof/>
        </w:rPr>
        <w:t>]</w:t>
      </w:r>
      <w:r w:rsidR="009857F1">
        <w:fldChar w:fldCharType="end"/>
      </w:r>
      <w:r w:rsidR="00ED217B">
        <w:t>. Although the primer pairs amplified products which were only about 130 bp apart</w:t>
      </w:r>
      <w:r>
        <w:t>,</w:t>
      </w:r>
      <w:r w:rsidR="00ED217B">
        <w:t xml:space="preserve"> </w:t>
      </w:r>
      <w:r>
        <w:t xml:space="preserve">H3K9 </w:t>
      </w:r>
      <w:r w:rsidR="00ED217B">
        <w:t xml:space="preserve">acetylation levels were </w:t>
      </w:r>
      <w:r w:rsidR="009857F1">
        <w:t>several times higher at</w:t>
      </w:r>
      <w:r w:rsidR="00ED217B">
        <w:t xml:space="preserve"> the 3´end </w:t>
      </w:r>
      <w:r w:rsidR="009857F1">
        <w:t>of</w:t>
      </w:r>
      <w:r w:rsidR="00ED217B">
        <w:t xml:space="preserve"> the </w:t>
      </w:r>
      <w:r w:rsidR="00B76377">
        <w:t xml:space="preserve">THE1B </w:t>
      </w:r>
      <w:r w:rsidR="00ED217B">
        <w:t xml:space="preserve">LTR than </w:t>
      </w:r>
      <w:r w:rsidR="009857F1">
        <w:t>at its</w:t>
      </w:r>
      <w:r w:rsidR="00ED217B">
        <w:t xml:space="preserve"> 5´end</w:t>
      </w:r>
      <w:r>
        <w:t xml:space="preserve"> in </w:t>
      </w:r>
      <w:r w:rsidR="00B76377">
        <w:t>KM-H2 and T-cell lymphomas</w:t>
      </w:r>
      <w:r w:rsidR="00ED217B">
        <w:t xml:space="preserve">. In accordance </w:t>
      </w:r>
      <w:r w:rsidR="00D73242">
        <w:t>with</w:t>
      </w:r>
      <w:r w:rsidR="00ED217B">
        <w:t xml:space="preserve"> a previou</w:t>
      </w:r>
      <w:r w:rsidR="009B7649">
        <w:t xml:space="preserve">s </w:t>
      </w:r>
      <w:r w:rsidR="00D73242">
        <w:t xml:space="preserve">study </w:t>
      </w:r>
      <w:r w:rsidR="00D73242">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rsidR="00D73242">
        <w:fldChar w:fldCharType="separate"/>
      </w:r>
      <w:r w:rsidR="00A531C3">
        <w:rPr>
          <w:noProof/>
        </w:rPr>
        <w:t>[</w:t>
      </w:r>
      <w:hyperlink w:anchor="_ENREF_25" w:tooltip="Lamprecht, 2010 #169" w:history="1">
        <w:r w:rsidR="001526E9">
          <w:rPr>
            <w:noProof/>
          </w:rPr>
          <w:t>25</w:t>
        </w:r>
      </w:hyperlink>
      <w:r w:rsidR="00A531C3">
        <w:rPr>
          <w:noProof/>
        </w:rPr>
        <w:t>]</w:t>
      </w:r>
      <w:r w:rsidR="00D73242">
        <w:fldChar w:fldCharType="end"/>
      </w:r>
      <w:r w:rsidR="009B7649">
        <w:t>, we observed H3K9 acetylation</w:t>
      </w:r>
      <w:r w:rsidR="00ED217B">
        <w:t xml:space="preserve"> at the </w:t>
      </w:r>
      <w:r w:rsidR="00C91BAA">
        <w:t>TSS</w:t>
      </w:r>
      <w:r w:rsidR="00ED217B">
        <w:t xml:space="preserve"> of the canonical </w:t>
      </w:r>
      <w:r w:rsidR="00ED217B" w:rsidRPr="00433D09">
        <w:rPr>
          <w:i/>
        </w:rPr>
        <w:t>CSF1R</w:t>
      </w:r>
      <w:r w:rsidR="006E2C3A">
        <w:t xml:space="preserve"> transcript in</w:t>
      </w:r>
      <w:r w:rsidR="00ED217B">
        <w:t xml:space="preserve"> HL-60 but not KM-H2 cells. Interestingly, </w:t>
      </w:r>
      <w:r w:rsidR="00B76377">
        <w:t>H3K9ac</w:t>
      </w:r>
      <w:r w:rsidR="00ED217B">
        <w:t xml:space="preserve"> was also </w:t>
      </w:r>
      <w:r w:rsidR="00B76377">
        <w:t>detectable</w:t>
      </w:r>
      <w:r w:rsidR="00ED217B">
        <w:t xml:space="preserve"> </w:t>
      </w:r>
      <w:r w:rsidR="009B7649">
        <w:t xml:space="preserve">at the </w:t>
      </w:r>
      <w:r w:rsidR="009B7649" w:rsidRPr="009B7649">
        <w:rPr>
          <w:i/>
        </w:rPr>
        <w:t>CSF1R</w:t>
      </w:r>
      <w:r w:rsidR="009B7649">
        <w:t xml:space="preserve"> promoter </w:t>
      </w:r>
      <w:r w:rsidR="00ED217B">
        <w:t xml:space="preserve">in </w:t>
      </w:r>
      <w:r w:rsidR="009B7649">
        <w:t xml:space="preserve">all analysed </w:t>
      </w:r>
      <w:r w:rsidR="00C91BAA">
        <w:t>T-</w:t>
      </w:r>
      <w:r w:rsidR="00ED217B">
        <w:t>cell lymphomas</w:t>
      </w:r>
      <w:r w:rsidR="00B76377">
        <w:t xml:space="preserve"> (Fig. 5.3B)</w:t>
      </w:r>
      <w:r w:rsidR="00ED217B">
        <w:t>.</w:t>
      </w:r>
    </w:p>
    <w:p w:rsidR="00366875" w:rsidRDefault="00A029EB" w:rsidP="00366875">
      <w:r>
        <w:rPr>
          <w:noProof/>
          <w:lang w:eastAsia="en-GB"/>
        </w:rPr>
        <w:lastRenderedPageBreak/>
        <mc:AlternateContent>
          <mc:Choice Requires="wpg">
            <w:drawing>
              <wp:anchor distT="0" distB="0" distL="114300" distR="114300" simplePos="0" relativeHeight="251836416" behindDoc="0" locked="0" layoutInCell="1" allowOverlap="1" wp14:anchorId="1848776B" wp14:editId="2F1A0FB3">
                <wp:simplePos x="0" y="0"/>
                <wp:positionH relativeFrom="column">
                  <wp:posOffset>-31750</wp:posOffset>
                </wp:positionH>
                <wp:positionV relativeFrom="paragraph">
                  <wp:posOffset>176530</wp:posOffset>
                </wp:positionV>
                <wp:extent cx="5762625" cy="6271895"/>
                <wp:effectExtent l="0" t="0" r="9525" b="0"/>
                <wp:wrapTopAndBottom/>
                <wp:docPr id="476" name="Group 476"/>
                <wp:cNvGraphicFramePr/>
                <a:graphic xmlns:a="http://schemas.openxmlformats.org/drawingml/2006/main">
                  <a:graphicData uri="http://schemas.microsoft.com/office/word/2010/wordprocessingGroup">
                    <wpg:wgp>
                      <wpg:cNvGrpSpPr/>
                      <wpg:grpSpPr>
                        <a:xfrm>
                          <a:off x="0" y="0"/>
                          <a:ext cx="5762625" cy="6271895"/>
                          <a:chOff x="0" y="0"/>
                          <a:chExt cx="5762847" cy="6267451"/>
                        </a:xfrm>
                      </wpg:grpSpPr>
                      <pic:pic xmlns:pic="http://schemas.openxmlformats.org/drawingml/2006/picture">
                        <pic:nvPicPr>
                          <pic:cNvPr id="33" name="Picture 33"/>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62847" cy="4720856"/>
                          </a:xfrm>
                          <a:prstGeom prst="rect">
                            <a:avLst/>
                          </a:prstGeom>
                        </pic:spPr>
                      </pic:pic>
                      <wps:wsp>
                        <wps:cNvPr id="39" name="Text Box 39"/>
                        <wps:cNvSpPr txBox="1"/>
                        <wps:spPr>
                          <a:xfrm>
                            <a:off x="0" y="4783873"/>
                            <a:ext cx="5760942" cy="1483578"/>
                          </a:xfrm>
                          <a:prstGeom prst="rect">
                            <a:avLst/>
                          </a:prstGeom>
                          <a:solidFill>
                            <a:prstClr val="white"/>
                          </a:solidFill>
                          <a:ln>
                            <a:noFill/>
                          </a:ln>
                          <a:effectLst/>
                        </wps:spPr>
                        <wps:txbx>
                          <w:txbxContent>
                            <w:p w:rsidR="00D96F2A" w:rsidRPr="00425B78" w:rsidRDefault="00D96F2A" w:rsidP="00A029EB">
                              <w:pPr>
                                <w:pStyle w:val="Caption"/>
                              </w:pPr>
                              <w:r w:rsidRPr="006E2C3A">
                                <w:rPr>
                                  <w:b/>
                                </w:rPr>
                                <w:t xml:space="preserve">Figure 5.3: Histone acetylation at the </w:t>
                              </w:r>
                              <w:r w:rsidRPr="006E2C3A">
                                <w:rPr>
                                  <w:b/>
                                  <w:i/>
                                </w:rPr>
                                <w:t xml:space="preserve">CSF1R </w:t>
                              </w:r>
                              <w:r w:rsidRPr="006E2C3A">
                                <w:rPr>
                                  <w:b/>
                                </w:rPr>
                                <w:t>THE1B LTR in T-cell lymphomas.</w:t>
                              </w:r>
                              <w:r>
                                <w:t xml:space="preserve"> (A) Schematic representation of the </w:t>
                              </w:r>
                              <w:r w:rsidRPr="00B76377">
                                <w:rPr>
                                  <w:i/>
                                </w:rPr>
                                <w:t>CSF1R</w:t>
                              </w:r>
                              <w:r>
                                <w:t xml:space="preserve"> locus including the upstream located THE1B LTR, from which aberrant transcription has been reported. The numbers below the sequence representation indicate the relative positions to the translation start site of the canonical </w:t>
                              </w:r>
                              <w:r w:rsidRPr="00B76377">
                                <w:rPr>
                                  <w:i/>
                                </w:rPr>
                                <w:t>CSF1R</w:t>
                              </w:r>
                              <w:r>
                                <w:t xml:space="preserve"> mRNA. The approximate position of the primer pairs is indicated on top of the sequence. The canonical and non-canonical transcripts are shown above the sequence. (B) ChIP analysis of H3K9 acetylation at the </w:t>
                              </w:r>
                              <w:r w:rsidRPr="00B76377">
                                <w:rPr>
                                  <w:i/>
                                </w:rPr>
                                <w:t>CSF1R</w:t>
                              </w:r>
                              <w:r>
                                <w:t xml:space="preserve"> THE1B LTR in lymphoid (Reh6), HRS (KM-H2), myeloid (HL60) and T-cell lymphomas (</w:t>
                              </w:r>
                              <w:proofErr w:type="spellStart"/>
                              <w:r>
                                <w:t>SeAX</w:t>
                              </w:r>
                              <w:proofErr w:type="spellEnd"/>
                              <w:r>
                                <w:t xml:space="preserve"> and </w:t>
                              </w:r>
                              <w:proofErr w:type="spellStart"/>
                              <w:r>
                                <w:t>MyLa</w:t>
                              </w:r>
                              <w:proofErr w:type="spellEnd"/>
                              <w:r>
                                <w:t xml:space="preserve">). Chromatin was immunoprecipitated against an H3K9ac specific antibody or an unspecific control IgG antibody. Enrichment of target sequences was determined by qPCR using a 5% input control for normalisation. Primers amplifying the promoter region of the constitutively expressed </w:t>
                              </w:r>
                              <w:r>
                                <w:rPr>
                                  <w:i/>
                                </w:rPr>
                                <w:t>GAPDH</w:t>
                              </w:r>
                              <w:r>
                                <w:t xml:space="preserve"> gene were included as controls. The human SAT2 locus is known to be transcriptionally inactive and was included as negative contr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76" o:spid="_x0000_s1202" style="position:absolute;left:0;text-align:left;margin-left:-2.5pt;margin-top:13.9pt;width:453.75pt;height:493.85pt;z-index:251836416" coordsize="57628,6267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7QAMQWRvYmVf&#10;Q00AAf/uAA5BZG9iZQBkgAAAAAH/2wCEAAwICAgJCAwJCQwRCwoLERUPDAwPFRgTExUTExgRDAwM&#10;DAwMEQwMDAwMDAwMDAwMDAwMDAwMDAwMDAwMDAwMDAwBDQsLDQ4NEA4OEBQODg4UFA4ODg4UEQwM&#10;DAwMEREMDAwMDAwRDAwMDAwMDAwMDAwMDAwMDAwMDAwMDAwMDAwMDP/AABEIAIM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">
                <v:shape id="Picture 33" o:spid="_x0000_s1203" type="#_x0000_t75" style="position:absolute;width:57628;height:472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lBuHDAAAA2wAAAA8AAABkcnMvZG93bnJldi54bWxEj9FqAjEURN8L/kO4Qt9q0gpStkaRiqV9&#10;kNa1H3DZ3N0ENzfrJtX1701B8HGYmTPMfDn4Vpyojy6whueJAkFcBeO40fC73zy9gogJ2WAbmDRc&#10;KMJyMXqYY2HCmXd0KlMjMoRjgRpsSl0hZawseYyT0BFnrw69x5Rl30jT4znDfStflJpJj47zgsWO&#10;3i1Vh/LPa3DhS7lt/Kht+q7Xx2p1KH/WSuvH8bB6A5FoSPfwrf1pNEyn8P8l/wC5u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UG4cMAAADbAAAADwAAAAAAAAAAAAAAAACf&#10;AgAAZHJzL2Rvd25yZXYueG1sUEsFBgAAAAAEAAQA9wAAAI8DAAAAAA==&#10;">
                  <v:imagedata r:id="rId117" o:title=""/>
                  <v:path arrowok="t"/>
                </v:shape>
                <v:shape id="Text Box 39" o:spid="_x0000_s1204" type="#_x0000_t202" style="position:absolute;top:47838;width:57609;height:14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5uO8YA&#10;AADbAAAADwAAAGRycy9kb3ducmV2LnhtbESPQWsCMRSE70L/Q3iFXkSzrSJ1NYpIBduLdOvF22Pz&#10;3KxuXpYkq9t/3xQKPQ4z8w2zXPe2ETfyoXas4HmcgSAuna65UnD82o1eQYSIrLFxTAq+KcB69TBY&#10;Yq7dnT/pVsRKJAiHHBWYGNtcylAashjGriVO3tl5izFJX0nt8Z7gtpEvWTaTFmtOCwZb2hoqr0Vn&#10;FRymp4MZdue3j8104t+P3XZ2qQqlnh77zQJEpD7+h//ae61gMof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5uO8YAAADbAAAADwAAAAAAAAAAAAAAAACYAgAAZHJz&#10;L2Rvd25yZXYueG1sUEsFBgAAAAAEAAQA9QAAAIsDAAAAAA==&#10;" stroked="f">
                  <v:textbox style="mso-fit-shape-to-text:t" inset="0,0,0,0">
                    <w:txbxContent>
                      <w:p w:rsidR="00D96F2A" w:rsidRPr="00425B78" w:rsidRDefault="00D96F2A" w:rsidP="00A029EB">
                        <w:pPr>
                          <w:pStyle w:val="Caption"/>
                        </w:pPr>
                        <w:r w:rsidRPr="006E2C3A">
                          <w:rPr>
                            <w:b/>
                          </w:rPr>
                          <w:t xml:space="preserve">Figure 5.3: Histone acetylation at the </w:t>
                        </w:r>
                        <w:r w:rsidRPr="006E2C3A">
                          <w:rPr>
                            <w:b/>
                            <w:i/>
                          </w:rPr>
                          <w:t xml:space="preserve">CSF1R </w:t>
                        </w:r>
                        <w:r w:rsidRPr="006E2C3A">
                          <w:rPr>
                            <w:b/>
                          </w:rPr>
                          <w:t>THE1B LTR in T-cell lymphomas.</w:t>
                        </w:r>
                        <w:r>
                          <w:t xml:space="preserve"> (A) Schematic representation of the </w:t>
                        </w:r>
                        <w:r w:rsidRPr="00B76377">
                          <w:rPr>
                            <w:i/>
                          </w:rPr>
                          <w:t>CSF1R</w:t>
                        </w:r>
                        <w:r>
                          <w:t xml:space="preserve"> locus including the upstream located THE1B LTR, from which aberrant transcription has been reported. The numbers below the sequence representation indicate the relative positions to the translation start site of the canonical </w:t>
                        </w:r>
                        <w:r w:rsidRPr="00B76377">
                          <w:rPr>
                            <w:i/>
                          </w:rPr>
                          <w:t>CSF1R</w:t>
                        </w:r>
                        <w:r>
                          <w:t xml:space="preserve"> mRNA. The approximate position of the primer pairs is indicated on top of the sequence. The canonical and non-canonical transcripts are shown above the sequence. (B) ChIP analysis of H3K9 acetylation at the </w:t>
                        </w:r>
                        <w:r w:rsidRPr="00B76377">
                          <w:rPr>
                            <w:i/>
                          </w:rPr>
                          <w:t>CSF1R</w:t>
                        </w:r>
                        <w:r>
                          <w:t xml:space="preserve"> THE1B LTR in lymphoid (Reh6), HRS (KM-H2), myeloid (HL60) and T-cell lymphomas (</w:t>
                        </w:r>
                        <w:proofErr w:type="spellStart"/>
                        <w:r>
                          <w:t>SeAX</w:t>
                        </w:r>
                        <w:proofErr w:type="spellEnd"/>
                        <w:r>
                          <w:t xml:space="preserve"> and </w:t>
                        </w:r>
                        <w:proofErr w:type="spellStart"/>
                        <w:r>
                          <w:t>MyLa</w:t>
                        </w:r>
                        <w:proofErr w:type="spellEnd"/>
                        <w:r>
                          <w:t xml:space="preserve">). Chromatin was immunoprecipitated against an H3K9ac specific antibody or an unspecific control IgG antibody. Enrichment of target sequences was determined by qPCR using a 5% input control for normalisation. Primers amplifying the promoter region of the constitutively expressed </w:t>
                        </w:r>
                        <w:r>
                          <w:rPr>
                            <w:i/>
                          </w:rPr>
                          <w:t>GAPDH</w:t>
                        </w:r>
                        <w:r>
                          <w:t xml:space="preserve"> gene were included as controls. The human SAT2 locus is known to be transcriptionally inactive and was included as negative control.</w:t>
                        </w:r>
                      </w:p>
                    </w:txbxContent>
                  </v:textbox>
                </v:shape>
                <w10:wrap type="topAndBottom"/>
              </v:group>
            </w:pict>
          </mc:Fallback>
        </mc:AlternateContent>
      </w:r>
      <w:r w:rsidR="00C34544">
        <w:t xml:space="preserve">Since THE1 LTR reactivation was reported to be a widespread phenomenon in HRS cells </w:t>
      </w:r>
      <w:r w:rsidR="00C34544">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 </w:instrText>
      </w:r>
      <w:r w:rsidR="009646ED">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instrText xml:space="preserve"> ADDIN EN.CITE.DATA </w:instrText>
      </w:r>
      <w:r w:rsidR="009646ED">
        <w:fldChar w:fldCharType="end"/>
      </w:r>
      <w:r w:rsidR="00C34544">
        <w:fldChar w:fldCharType="separate"/>
      </w:r>
      <w:r w:rsidR="00A531C3">
        <w:rPr>
          <w:noProof/>
        </w:rPr>
        <w:t>[</w:t>
      </w:r>
      <w:hyperlink w:anchor="_ENREF_25" w:tooltip="Lamprecht, 2010 #169" w:history="1">
        <w:r w:rsidR="001526E9">
          <w:rPr>
            <w:noProof/>
          </w:rPr>
          <w:t>25</w:t>
        </w:r>
      </w:hyperlink>
      <w:r w:rsidR="00A531C3">
        <w:rPr>
          <w:noProof/>
        </w:rPr>
        <w:t>]</w:t>
      </w:r>
      <w:r w:rsidR="00C34544">
        <w:fldChar w:fldCharType="end"/>
      </w:r>
      <w:r w:rsidR="00C34544">
        <w:t>, we</w:t>
      </w:r>
      <w:r w:rsidR="00ED217B">
        <w:t xml:space="preserve"> designed primers predicted to amplify </w:t>
      </w:r>
      <w:r w:rsidR="00D73242">
        <w:t xml:space="preserve">the 3’end of </w:t>
      </w:r>
      <w:r w:rsidR="00ED217B">
        <w:t>approximately 80 THE1B LTRs to test</w:t>
      </w:r>
      <w:r w:rsidR="00C34544">
        <w:t xml:space="preserve"> whether histone acetylation is</w:t>
      </w:r>
      <w:r w:rsidR="00ED217B">
        <w:t xml:space="preserve"> a general fea</w:t>
      </w:r>
      <w:r w:rsidR="00C91BAA">
        <w:t>ture at these LTRs in HRS and T-</w:t>
      </w:r>
      <w:r w:rsidR="00ED217B">
        <w:t>cell lymphomas</w:t>
      </w:r>
      <w:r w:rsidR="00C34544">
        <w:t xml:space="preserve">. Furthermore, we included primers specific for HERV-K elements to investigate whether </w:t>
      </w:r>
      <w:r w:rsidR="00D73242">
        <w:t xml:space="preserve">also </w:t>
      </w:r>
      <w:r w:rsidR="00C34544">
        <w:t xml:space="preserve">these ERVs are marked by increased levels of H3K9 acetylation in </w:t>
      </w:r>
      <w:r w:rsidR="00CB5BB4">
        <w:t>some</w:t>
      </w:r>
      <w:r>
        <w:t xml:space="preserve"> </w:t>
      </w:r>
      <w:r w:rsidR="009B7649">
        <w:t>of the investigated cells. As shown in Fig. 5.3</w:t>
      </w:r>
      <w:r w:rsidR="00C34544">
        <w:t xml:space="preserve">B, HERV-K sequences were only slightly enriched over </w:t>
      </w:r>
      <w:r w:rsidR="009B7649">
        <w:t xml:space="preserve">the </w:t>
      </w:r>
      <w:r w:rsidR="00366875">
        <w:t>SAT2 control region</w:t>
      </w:r>
      <w:r w:rsidR="00C34544">
        <w:t xml:space="preserve"> in the H3K9ac immunoprecipitated DNA </w:t>
      </w:r>
      <w:r w:rsidR="009B7649">
        <w:t xml:space="preserve">of some of the T-cell lymphomas and no H3K9 acetylation could be detected with primers amplifying </w:t>
      </w:r>
      <w:r w:rsidR="00D73242">
        <w:t>a large number of THE1B LTRs.</w:t>
      </w:r>
    </w:p>
    <w:p w:rsidR="009B7649" w:rsidRDefault="00A03EF7" w:rsidP="009B7649">
      <w:pPr>
        <w:pStyle w:val="Heading3"/>
      </w:pPr>
      <w:bookmarkStart w:id="64" w:name="_Toc343249354"/>
      <w:r w:rsidRPr="00A03EF7">
        <w:lastRenderedPageBreak/>
        <w:t>Repressive histone m</w:t>
      </w:r>
      <w:r>
        <w:t xml:space="preserve">ethylations at the </w:t>
      </w:r>
      <w:r w:rsidRPr="00A03EF7">
        <w:rPr>
          <w:i/>
        </w:rPr>
        <w:t>CSF1R</w:t>
      </w:r>
      <w:r>
        <w:t xml:space="preserve"> THE1B LTR in lymphomas</w:t>
      </w:r>
      <w:bookmarkEnd w:id="64"/>
    </w:p>
    <w:p w:rsidR="003E4555" w:rsidRDefault="006E2C3A" w:rsidP="00F665E5">
      <w:r>
        <w:rPr>
          <w:noProof/>
          <w:lang w:eastAsia="en-GB"/>
        </w:rPr>
        <mc:AlternateContent>
          <mc:Choice Requires="wpg">
            <w:drawing>
              <wp:anchor distT="0" distB="0" distL="114300" distR="114300" simplePos="0" relativeHeight="251844608" behindDoc="0" locked="0" layoutInCell="1" allowOverlap="1" wp14:anchorId="51DB8E80" wp14:editId="6EF69904">
                <wp:simplePos x="0" y="0"/>
                <wp:positionH relativeFrom="column">
                  <wp:posOffset>-27940</wp:posOffset>
                </wp:positionH>
                <wp:positionV relativeFrom="paragraph">
                  <wp:posOffset>1188720</wp:posOffset>
                </wp:positionV>
                <wp:extent cx="5762625" cy="5803265"/>
                <wp:effectExtent l="0" t="0" r="9525" b="6985"/>
                <wp:wrapTopAndBottom/>
                <wp:docPr id="106" name="Group 106"/>
                <wp:cNvGraphicFramePr/>
                <a:graphic xmlns:a="http://schemas.openxmlformats.org/drawingml/2006/main">
                  <a:graphicData uri="http://schemas.microsoft.com/office/word/2010/wordprocessingGroup">
                    <wpg:wgp>
                      <wpg:cNvGrpSpPr/>
                      <wpg:grpSpPr>
                        <a:xfrm>
                          <a:off x="0" y="0"/>
                          <a:ext cx="5762625" cy="5803265"/>
                          <a:chOff x="0" y="0"/>
                          <a:chExt cx="5762847" cy="5803265"/>
                        </a:xfrm>
                      </wpg:grpSpPr>
                      <pic:pic xmlns:pic="http://schemas.openxmlformats.org/drawingml/2006/picture">
                        <pic:nvPicPr>
                          <pic:cNvPr id="34" name="Picture 34"/>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62847" cy="5092996"/>
                          </a:xfrm>
                          <a:prstGeom prst="rect">
                            <a:avLst/>
                          </a:prstGeom>
                        </pic:spPr>
                      </pic:pic>
                      <wps:wsp>
                        <wps:cNvPr id="105" name="Text Box 105"/>
                        <wps:cNvSpPr txBox="1"/>
                        <wps:spPr>
                          <a:xfrm>
                            <a:off x="74431" y="5156200"/>
                            <a:ext cx="5686511" cy="647065"/>
                          </a:xfrm>
                          <a:prstGeom prst="rect">
                            <a:avLst/>
                          </a:prstGeom>
                          <a:solidFill>
                            <a:prstClr val="white"/>
                          </a:solidFill>
                          <a:ln>
                            <a:noFill/>
                          </a:ln>
                          <a:effectLst/>
                        </wps:spPr>
                        <wps:txbx>
                          <w:txbxContent>
                            <w:p w:rsidR="00D96F2A" w:rsidRPr="00270079" w:rsidRDefault="00D96F2A" w:rsidP="00897D5F">
                              <w:pPr>
                                <w:pStyle w:val="Caption"/>
                                <w:rPr>
                                  <w:noProof/>
                                  <w:sz w:val="24"/>
                                </w:rPr>
                              </w:pPr>
                              <w:r w:rsidRPr="006E2C3A">
                                <w:rPr>
                                  <w:b/>
                                </w:rPr>
                                <w:t>Figure 5.4: Repressive histone methylations in T-cell lymphomas.</w:t>
                              </w:r>
                              <w:r>
                                <w:t xml:space="preserve"> Chromatin was immunoprecipitated with H3, H3K9me3 or H4K20me3 specific antibodies. Enrichment of target sequences was determined by qPCR using a 5% input control for norm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6" o:spid="_x0000_s1205" style="position:absolute;left:0;text-align:left;margin-left:-2.2pt;margin-top:93.6pt;width:453.75pt;height:456.95pt;z-index:251844608" coordsize="57628,58032"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csAAAAAAAAAAAAp2ZWN0b3JEYXRhYm9vbAEAAAAA&#10;UGdQc2VudW0AAAAAUGdQcwAAAABQZ1BDAAAAAExlZnRVbnRGI1JsdAAAAAAAAAAAAAAAAFRvcCBV&#10;bnRGI1JsdAAAAAAAAAAAAAAAAFNjbCBVbnRGI1ByY0BZAAAAAAAAOEJJTQPtAAAAAAAQASwAAAAB&#10;AAIBLAAAAAEAAjhCSU0EJgAAAAAADgAAAAAAAAAAAAA/gAAAOEJJTQQNAAAAAAAEAAAAeD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">
                <v:shape id="Picture 34" o:spid="_x0000_s1206" type="#_x0000_t75" style="position:absolute;width:57628;height:50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pKpXFAAAA2wAAAA8AAABkcnMvZG93bnJldi54bWxEj9FqwkAURN8L/sNyBd90Yy3axmxEpJbW&#10;h2pTP+CSvSbR7N2QXWP6992C0MdhZs4wyao3teiodZVlBdNJBII4t7riQsHxezt+BuE8ssbaMin4&#10;IQerdPCQYKztjb+oy3whAoRdjApK75tYSpeXZNBNbEMcvJNtDfog20LqFm8Bbmr5GEVzabDisFBi&#10;Q5uS8kt2NQq6nLOd+fg87F72m8Vlf8bXNz1XajTs10sQnnr/H76337WC2RP8fQk/QK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aSqVxQAAANsAAAAPAAAAAAAAAAAAAAAA&#10;AJ8CAABkcnMvZG93bnJldi54bWxQSwUGAAAAAAQABAD3AAAAkQMAAAAA&#10;">
                  <v:imagedata r:id="rId119" o:title=""/>
                  <v:path arrowok="t"/>
                </v:shape>
                <v:shape id="Text Box 105" o:spid="_x0000_s1207" type="#_x0000_t202" style="position:absolute;left:744;top:51562;width:56865;height:6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GK7sQA&#10;AADcAAAADwAAAGRycy9kb3ducmV2LnhtbERPTWsCMRC9C/6HMIIXqVlbK7I1ikiFthfp1ou3YTNu&#10;tm4mS5LV7b9vCgVv83ifs9r0thFX8qF2rGA2zUAQl07XXCk4fu0fliBCRNbYOCYFPxRgsx4OVphr&#10;d+NPuhaxEimEQ44KTIxtLmUoDVkMU9cSJ+7svMWYoK+k9nhL4baRj1m2kBZrTg0GW9oZKi9FZxUc&#10;5qeDmXTn14/t/Mm/H7vd4rsqlBqP+u0LiEh9vIv/3W86zc+e4e+ZdIF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Biu7EAAAA3AAAAA8AAAAAAAAAAAAAAAAAmAIAAGRycy9k&#10;b3ducmV2LnhtbFBLBQYAAAAABAAEAPUAAACJAwAAAAA=&#10;" stroked="f">
                  <v:textbox style="mso-fit-shape-to-text:t" inset="0,0,0,0">
                    <w:txbxContent>
                      <w:p w:rsidR="00D96F2A" w:rsidRPr="00270079" w:rsidRDefault="00D96F2A" w:rsidP="00897D5F">
                        <w:pPr>
                          <w:pStyle w:val="Caption"/>
                          <w:rPr>
                            <w:noProof/>
                            <w:sz w:val="24"/>
                          </w:rPr>
                        </w:pPr>
                        <w:r w:rsidRPr="006E2C3A">
                          <w:rPr>
                            <w:b/>
                          </w:rPr>
                          <w:t>Figure 5.4: Repressive histone methylations in T-cell lymphomas.</w:t>
                        </w:r>
                        <w:r>
                          <w:t xml:space="preserve"> Chromatin was immunoprecipitated with H3, H3K9me3 or H4K20me3 specific antibodies. Enrichment of target sequences was determined by qPCR using a 5% input control for normalisation.</w:t>
                        </w:r>
                      </w:p>
                    </w:txbxContent>
                  </v:textbox>
                </v:shape>
                <w10:wrap type="topAndBottom"/>
              </v:group>
            </w:pict>
          </mc:Fallback>
        </mc:AlternateContent>
      </w:r>
      <w:r w:rsidR="00366875">
        <w:t xml:space="preserve">We </w:t>
      </w:r>
      <w:r w:rsidR="00433D09">
        <w:t>next</w:t>
      </w:r>
      <w:r w:rsidR="00366875">
        <w:t xml:space="preserve"> wanted to investigate whether the loss of DNA methylation and increased histone acetylation at the </w:t>
      </w:r>
      <w:r w:rsidR="00366875" w:rsidRPr="00433D09">
        <w:rPr>
          <w:i/>
        </w:rPr>
        <w:t>CSF1R</w:t>
      </w:r>
      <w:r w:rsidR="00366875">
        <w:t xml:space="preserve"> THE1B LTR are accompanied by a loss of r</w:t>
      </w:r>
      <w:r w:rsidR="009B7649">
        <w:t xml:space="preserve">epressive histone methylations and performed ChIP with antibodies against </w:t>
      </w:r>
      <w:r w:rsidR="00433D09">
        <w:t xml:space="preserve">H3 or </w:t>
      </w:r>
      <w:r w:rsidR="009B7649">
        <w:t xml:space="preserve">the H3K9me3 and H4K20me3 </w:t>
      </w:r>
      <w:r w:rsidR="008853D2">
        <w:t>marks</w:t>
      </w:r>
      <w:r w:rsidR="009B7649">
        <w:t>.</w:t>
      </w:r>
      <w:r w:rsidR="00D73242">
        <w:t xml:space="preserve"> </w:t>
      </w:r>
      <w:r w:rsidR="00433D09">
        <w:t xml:space="preserve">Both the THE1B LTR and the </w:t>
      </w:r>
      <w:r w:rsidR="00433D09" w:rsidRPr="00433D09">
        <w:rPr>
          <w:i/>
        </w:rPr>
        <w:t>CSF1R</w:t>
      </w:r>
      <w:r w:rsidR="00433D09">
        <w:t xml:space="preserve"> promoter seemed to be located in tightly packed chromatin structures in all tested cell types, as assessed by ChIP with H3 antibody (Fig. 5.4). Furthermore, e</w:t>
      </w:r>
      <w:r w:rsidR="00DB40E5">
        <w:t xml:space="preserve">nrichment of </w:t>
      </w:r>
      <w:r w:rsidR="00D73242">
        <w:t xml:space="preserve">the </w:t>
      </w:r>
      <w:r w:rsidR="00DB40E5">
        <w:t>H3K9me3 and H4K20me marks w</w:t>
      </w:r>
      <w:r w:rsidR="00433D09">
        <w:t>as</w:t>
      </w:r>
      <w:r w:rsidR="00DB40E5">
        <w:t xml:space="preserve"> detectable at the THE1B LTR upstream of the </w:t>
      </w:r>
      <w:r w:rsidR="00DB40E5" w:rsidRPr="00DB40E5">
        <w:rPr>
          <w:i/>
        </w:rPr>
        <w:t>CSF1R</w:t>
      </w:r>
      <w:r w:rsidR="00DB40E5">
        <w:t xml:space="preserve"> gene in all of the investigated </w:t>
      </w:r>
      <w:r w:rsidR="00433D09">
        <w:t xml:space="preserve">T-cell </w:t>
      </w:r>
      <w:r w:rsidR="00DB40E5">
        <w:t>lymphomas (Fig. 5.4), indicating that th</w:t>
      </w:r>
      <w:r w:rsidR="00D73242">
        <w:t>is LTR is not fully derepressed in these cells.</w:t>
      </w:r>
      <w:r w:rsidR="00DB40E5">
        <w:t xml:space="preserve"> </w:t>
      </w:r>
      <w:r w:rsidR="008D2052">
        <w:t>Interestingly, r</w:t>
      </w:r>
      <w:r w:rsidR="004F4E4A">
        <w:t>epressive histone methylations were nearly absent at the THE1B LTR in HL-60 cells</w:t>
      </w:r>
      <w:r w:rsidR="008D2052">
        <w:t xml:space="preserve">, in which we did not detect H3K9 acetylation </w:t>
      </w:r>
      <w:r w:rsidR="009A0B09">
        <w:t>at</w:t>
      </w:r>
      <w:r w:rsidR="008D2052">
        <w:t xml:space="preserve"> this </w:t>
      </w:r>
      <w:r w:rsidR="009A0B09">
        <w:t>elements</w:t>
      </w:r>
      <w:r w:rsidR="004F4E4A">
        <w:t xml:space="preserve">. Unlike in all other tested </w:t>
      </w:r>
      <w:r w:rsidR="004F4E4A">
        <w:lastRenderedPageBreak/>
        <w:t xml:space="preserve">cell lines, the </w:t>
      </w:r>
      <w:r w:rsidR="004F4E4A" w:rsidRPr="00DB40E5">
        <w:rPr>
          <w:i/>
        </w:rPr>
        <w:t>CSF1R</w:t>
      </w:r>
      <w:r w:rsidR="004F4E4A">
        <w:t xml:space="preserve"> promoter was free of H3K9me3 and H4K20me3 marks in HL60-cells. Furthermore, we observed that the 3’</w:t>
      </w:r>
      <w:r w:rsidR="009A0B09">
        <w:t xml:space="preserve"> </w:t>
      </w:r>
      <w:r w:rsidR="004F4E4A">
        <w:t>end of the THE1B LTR was less enriched in H3K9me3 than the 5’</w:t>
      </w:r>
      <w:r w:rsidR="009A0B09">
        <w:t xml:space="preserve"> </w:t>
      </w:r>
      <w:r w:rsidR="004F4E4A">
        <w:t>end in KM-H2 cells and T-cell lymphomas.</w:t>
      </w:r>
      <w:r w:rsidR="00433D09">
        <w:t xml:space="preserve"> Altogether, these data suggest that </w:t>
      </w:r>
      <w:r w:rsidR="00897D5F">
        <w:t xml:space="preserve">the </w:t>
      </w:r>
      <w:r w:rsidR="00433D09">
        <w:t xml:space="preserve">transcriptional THE LTR activity is </w:t>
      </w:r>
      <w:r w:rsidR="00897D5F">
        <w:t xml:space="preserve">associated with H3K9 acetylation but </w:t>
      </w:r>
      <w:r w:rsidR="00433D09">
        <w:t xml:space="preserve">not </w:t>
      </w:r>
      <w:r w:rsidR="009A0B09">
        <w:t xml:space="preserve">necessarily </w:t>
      </w:r>
      <w:r w:rsidR="00433D09">
        <w:t xml:space="preserve">with </w:t>
      </w:r>
      <w:r w:rsidR="00897D5F">
        <w:t xml:space="preserve">chromatin </w:t>
      </w:r>
      <w:r w:rsidR="009A0B09">
        <w:t>relaxation</w:t>
      </w:r>
      <w:r w:rsidR="00897D5F">
        <w:t xml:space="preserve"> or histone demethylation in HRS cells and T-cell lymphomas.</w:t>
      </w:r>
    </w:p>
    <w:p w:rsidR="003E4555" w:rsidRDefault="00C3782D" w:rsidP="003E4555">
      <w:pPr>
        <w:pStyle w:val="Heading3"/>
      </w:pPr>
      <w:bookmarkStart w:id="65" w:name="_Toc343249355"/>
      <w:r>
        <w:t xml:space="preserve">Lack </w:t>
      </w:r>
      <w:r w:rsidR="00CB5BB4">
        <w:t>of H3K9</w:t>
      </w:r>
      <w:r w:rsidR="005149BB">
        <w:t xml:space="preserve"> acetylation at the </w:t>
      </w:r>
      <w:r w:rsidR="005149BB" w:rsidRPr="00A031A6">
        <w:rPr>
          <w:i/>
        </w:rPr>
        <w:t>CSF1R</w:t>
      </w:r>
      <w:r w:rsidR="005149BB">
        <w:t xml:space="preserve"> THE1B LTR in </w:t>
      </w:r>
      <w:proofErr w:type="spellStart"/>
      <w:r w:rsidR="005149BB">
        <w:t>Burkitt’s</w:t>
      </w:r>
      <w:proofErr w:type="spellEnd"/>
      <w:r w:rsidR="005149BB">
        <w:t xml:space="preserve"> lymphomas</w:t>
      </w:r>
      <w:bookmarkEnd w:id="65"/>
    </w:p>
    <w:p w:rsidR="00897D5F" w:rsidRDefault="00897D5F" w:rsidP="00897D5F">
      <w:r>
        <w:rPr>
          <w:noProof/>
          <w:lang w:eastAsia="en-GB"/>
        </w:rPr>
        <mc:AlternateContent>
          <mc:Choice Requires="wpg">
            <w:drawing>
              <wp:anchor distT="0" distB="180340" distL="114300" distR="114300" simplePos="0" relativeHeight="251842560" behindDoc="0" locked="0" layoutInCell="1" allowOverlap="1" wp14:anchorId="45296A3D" wp14:editId="60DD7848">
                <wp:simplePos x="0" y="0"/>
                <wp:positionH relativeFrom="column">
                  <wp:posOffset>-408940</wp:posOffset>
                </wp:positionH>
                <wp:positionV relativeFrom="paragraph">
                  <wp:posOffset>1318895</wp:posOffset>
                </wp:positionV>
                <wp:extent cx="6209665" cy="2530475"/>
                <wp:effectExtent l="0" t="0" r="635" b="0"/>
                <wp:wrapTopAndBottom/>
                <wp:docPr id="475" name="Group 475"/>
                <wp:cNvGraphicFramePr/>
                <a:graphic xmlns:a="http://schemas.openxmlformats.org/drawingml/2006/main">
                  <a:graphicData uri="http://schemas.microsoft.com/office/word/2010/wordprocessingGroup">
                    <wpg:wgp>
                      <wpg:cNvGrpSpPr/>
                      <wpg:grpSpPr>
                        <a:xfrm>
                          <a:off x="0" y="0"/>
                          <a:ext cx="6209665" cy="2530475"/>
                          <a:chOff x="0" y="0"/>
                          <a:chExt cx="6210577" cy="2530922"/>
                        </a:xfrm>
                      </wpg:grpSpPr>
                      <wpg:graphicFrame>
                        <wpg:cNvPr id="35" name="Chart 35"/>
                        <wpg:cNvFrPr/>
                        <wpg:xfrm>
                          <a:off x="0" y="0"/>
                          <a:ext cx="3551274" cy="2530922"/>
                        </wpg:xfrm>
                        <a:graphic>
                          <a:graphicData uri="http://schemas.openxmlformats.org/drawingml/2006/chart">
                            <c:chart xmlns:c="http://schemas.openxmlformats.org/drawingml/2006/chart" xmlns:r="http://schemas.openxmlformats.org/officeDocument/2006/relationships" r:id="rId120"/>
                          </a:graphicData>
                        </a:graphic>
                      </wpg:graphicFrame>
                      <wps:wsp>
                        <wps:cNvPr id="474" name="Text Box 474"/>
                        <wps:cNvSpPr txBox="1"/>
                        <wps:spPr>
                          <a:xfrm>
                            <a:off x="3860004" y="53171"/>
                            <a:ext cx="2350573" cy="507365"/>
                          </a:xfrm>
                          <a:prstGeom prst="rect">
                            <a:avLst/>
                          </a:prstGeom>
                          <a:solidFill>
                            <a:prstClr val="white"/>
                          </a:solidFill>
                          <a:ln>
                            <a:noFill/>
                          </a:ln>
                          <a:effectLst/>
                        </wps:spPr>
                        <wps:txbx>
                          <w:txbxContent>
                            <w:p w:rsidR="00D96F2A" w:rsidRPr="006D4D9E" w:rsidRDefault="00D96F2A" w:rsidP="00897D5F">
                              <w:pPr>
                                <w:pStyle w:val="Caption"/>
                                <w:rPr>
                                  <w:noProof/>
                                  <w:sz w:val="24"/>
                                </w:rPr>
                              </w:pPr>
                              <w:r w:rsidRPr="006E2C3A">
                                <w:rPr>
                                  <w:b/>
                                </w:rPr>
                                <w:t xml:space="preserve">Figure 5.5: H3K9 acetylation in </w:t>
                              </w:r>
                              <w:proofErr w:type="spellStart"/>
                              <w:r w:rsidRPr="006E2C3A">
                                <w:rPr>
                                  <w:b/>
                                </w:rPr>
                                <w:t>Burkitt’s</w:t>
                              </w:r>
                              <w:proofErr w:type="spellEnd"/>
                              <w:r w:rsidRPr="006E2C3A">
                                <w:rPr>
                                  <w:b/>
                                </w:rPr>
                                <w:t xml:space="preserve"> lymphomas.</w:t>
                              </w:r>
                              <w:r>
                                <w:t xml:space="preserve"> ChIP was performed as in Fig. 5.3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75" o:spid="_x0000_s1208" style="position:absolute;left:0;text-align:left;margin-left:-32.2pt;margin-top:103.85pt;width:488.95pt;height:199.25pt;z-index:251842560;mso-wrap-distance-bottom:14.2pt;mso-width-relative:margin;mso-height-relative:margin" coordsize="62105,25309"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">
                <v:shape id="Chart 35" o:spid="_x0000_s1209" type="#_x0000_t75" style="position:absolute;width:35483;height:2530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">
                  <v:imagedata r:id="rId121" o:title=""/>
                  <o:lock v:ext="edit" aspectratio="f"/>
                </v:shape>
                <v:shape id="Text Box 474" o:spid="_x0000_s1210" type="#_x0000_t202" style="position:absolute;left:38600;top:531;width:23505;height:5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X/jMcA&#10;AADcAAAADwAAAGRycy9kb3ducmV2LnhtbESPQWsCMRSE70L/Q3iCF6nZtostW6OIVGh7kW699PbY&#10;PDdbNy9LktX135tCweMwM98wi9VgW3EiHxrHCh5mGQjiyumGawX77+39C4gQkTW2jknBhQKslnej&#10;BRbanfmLTmWsRYJwKFCBibErpAyVIYth5jri5B2ctxiT9LXUHs8Jblv5mGVzabHhtGCwo42h6lj2&#10;VsEu/9mZaX94+1znT/5j32/mv3Wp1GQ8rF9BRBriLfzfftcK8ucc/s6k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l/4zHAAAA3AAAAA8AAAAAAAAAAAAAAAAAmAIAAGRy&#10;cy9kb3ducmV2LnhtbFBLBQYAAAAABAAEAPUAAACMAwAAAAA=&#10;" stroked="f">
                  <v:textbox style="mso-fit-shape-to-text:t" inset="0,0,0,0">
                    <w:txbxContent>
                      <w:p w:rsidR="00D96F2A" w:rsidRPr="006D4D9E" w:rsidRDefault="00D96F2A" w:rsidP="00897D5F">
                        <w:pPr>
                          <w:pStyle w:val="Caption"/>
                          <w:rPr>
                            <w:noProof/>
                            <w:sz w:val="24"/>
                          </w:rPr>
                        </w:pPr>
                        <w:r w:rsidRPr="006E2C3A">
                          <w:rPr>
                            <w:b/>
                          </w:rPr>
                          <w:t xml:space="preserve">Figure 5.5: H3K9 acetylation in </w:t>
                        </w:r>
                        <w:proofErr w:type="spellStart"/>
                        <w:r w:rsidRPr="006E2C3A">
                          <w:rPr>
                            <w:b/>
                          </w:rPr>
                          <w:t>Burkitt’s</w:t>
                        </w:r>
                        <w:proofErr w:type="spellEnd"/>
                        <w:r w:rsidRPr="006E2C3A">
                          <w:rPr>
                            <w:b/>
                          </w:rPr>
                          <w:t xml:space="preserve"> lymphomas.</w:t>
                        </w:r>
                        <w:r>
                          <w:t xml:space="preserve"> ChIP was performed as in Fig. 5.3B.</w:t>
                        </w:r>
                      </w:p>
                    </w:txbxContent>
                  </v:textbox>
                </v:shape>
                <w10:wrap type="topAndBottom"/>
              </v:group>
            </w:pict>
          </mc:Fallback>
        </mc:AlternateContent>
      </w:r>
      <w:r w:rsidR="00C202B9">
        <w:t>The THE1B</w:t>
      </w:r>
      <w:r w:rsidR="009A0B09">
        <w:t xml:space="preserve"> LTR</w:t>
      </w:r>
      <w:r w:rsidR="00C202B9">
        <w:t xml:space="preserve"> initiated </w:t>
      </w:r>
      <w:r w:rsidR="00C202B9" w:rsidRPr="009A0B09">
        <w:rPr>
          <w:i/>
        </w:rPr>
        <w:t>CSF1R</w:t>
      </w:r>
      <w:r w:rsidR="00C202B9">
        <w:t xml:space="preserve"> transcript has also been detected in two </w:t>
      </w:r>
      <w:proofErr w:type="spellStart"/>
      <w:r w:rsidR="00C202B9">
        <w:t>Burkitt´s</w:t>
      </w:r>
      <w:proofErr w:type="spellEnd"/>
      <w:r w:rsidR="00C202B9">
        <w:t xml:space="preserve"> lymphoma cell lines, </w:t>
      </w:r>
      <w:proofErr w:type="spellStart"/>
      <w:r w:rsidR="00C202B9">
        <w:t>Daudi</w:t>
      </w:r>
      <w:proofErr w:type="spellEnd"/>
      <w:r w:rsidR="00C202B9">
        <w:t xml:space="preserve"> and </w:t>
      </w:r>
      <w:proofErr w:type="spellStart"/>
      <w:r w:rsidR="00C202B9">
        <w:t>Namalwa</w:t>
      </w:r>
      <w:proofErr w:type="spellEnd"/>
      <w:r w:rsidR="00366875">
        <w:t>,</w:t>
      </w:r>
      <w:r w:rsidR="00C202B9">
        <w:t xml:space="preserve"> that </w:t>
      </w:r>
      <w:r w:rsidR="00366875" w:rsidRPr="00366875">
        <w:t>harbour</w:t>
      </w:r>
      <w:r w:rsidR="00366875">
        <w:t xml:space="preserve"> the E</w:t>
      </w:r>
      <w:r w:rsidR="00B03FA6">
        <w:t>pstein-</w:t>
      </w:r>
      <w:r w:rsidR="00C202B9">
        <w:t xml:space="preserve">Barr virus (EBV) but not in </w:t>
      </w:r>
      <w:r w:rsidR="00C977A3">
        <w:t xml:space="preserve">the </w:t>
      </w:r>
      <w:r w:rsidR="00C202B9">
        <w:t xml:space="preserve">DG.75 and BJA.B </w:t>
      </w:r>
      <w:proofErr w:type="spellStart"/>
      <w:r w:rsidR="00C977A3">
        <w:t>Burkitt´s</w:t>
      </w:r>
      <w:proofErr w:type="spellEnd"/>
      <w:r w:rsidR="00C977A3">
        <w:t xml:space="preserve"> lymphoma</w:t>
      </w:r>
      <w:r w:rsidR="00C202B9">
        <w:t xml:space="preserve"> cel</w:t>
      </w:r>
      <w:r w:rsidR="007A3E4C">
        <w:t>l lines in which EBV is absent (</w:t>
      </w:r>
      <w:r w:rsidR="00C202B9">
        <w:t>S</w:t>
      </w:r>
      <w:r w:rsidR="008853D2">
        <w:t>.</w:t>
      </w:r>
      <w:r w:rsidR="00C202B9">
        <w:t xml:space="preserve"> Junker, personal </w:t>
      </w:r>
      <w:r w:rsidR="007A3E4C">
        <w:t>communication)</w:t>
      </w:r>
      <w:r w:rsidR="00C202B9">
        <w:t xml:space="preserve">. </w:t>
      </w:r>
      <w:r>
        <w:t xml:space="preserve">To confirm transcriptional THE1B LTR activity in these cells, we performed ChIP as described above. </w:t>
      </w:r>
      <w:r w:rsidR="009A0B09">
        <w:t>However</w:t>
      </w:r>
      <w:r w:rsidR="0087135A">
        <w:t>,</w:t>
      </w:r>
      <w:r w:rsidR="00DB40E5">
        <w:t xml:space="preserve"> we could not detect </w:t>
      </w:r>
      <w:r>
        <w:t>high levels of</w:t>
      </w:r>
      <w:r w:rsidR="009A0B09">
        <w:t xml:space="preserve"> </w:t>
      </w:r>
      <w:r w:rsidR="00DB40E5">
        <w:t xml:space="preserve">H3K9 </w:t>
      </w:r>
      <w:r>
        <w:t xml:space="preserve">acetylation at the THE1B LTR </w:t>
      </w:r>
      <w:r w:rsidR="00C11F63">
        <w:t xml:space="preserve">or </w:t>
      </w:r>
      <w:r w:rsidR="00C11F63" w:rsidRPr="00C11F63">
        <w:rPr>
          <w:i/>
        </w:rPr>
        <w:t>CSF1R</w:t>
      </w:r>
      <w:r w:rsidR="00C11F63">
        <w:t xml:space="preserve"> promoter </w:t>
      </w:r>
      <w:r w:rsidR="00DB40E5">
        <w:t xml:space="preserve">in any </w:t>
      </w:r>
      <w:r>
        <w:t xml:space="preserve">of the four </w:t>
      </w:r>
      <w:proofErr w:type="spellStart"/>
      <w:r>
        <w:t>Burkitt’s</w:t>
      </w:r>
      <w:proofErr w:type="spellEnd"/>
      <w:r>
        <w:t xml:space="preserve"> lymphomas</w:t>
      </w:r>
      <w:r w:rsidR="009A0B09">
        <w:t xml:space="preserve"> (Fig. 5.5)</w:t>
      </w:r>
      <w:r>
        <w:t>.</w:t>
      </w:r>
    </w:p>
    <w:p w:rsidR="003920E2" w:rsidRDefault="00476CA9" w:rsidP="003920E2">
      <w:pPr>
        <w:pStyle w:val="Heading2"/>
      </w:pPr>
      <w:bookmarkStart w:id="66" w:name="_Toc343249356"/>
      <w:r>
        <w:t>Discussion</w:t>
      </w:r>
      <w:bookmarkEnd w:id="66"/>
    </w:p>
    <w:p w:rsidR="00646D02" w:rsidRDefault="00462573" w:rsidP="00646D02">
      <w:r>
        <w:t xml:space="preserve">Several recent studies have indicated a possible role of HERVs in disease. Nevertheless, epigenetic ERV repression by histone modifications has been almost exclusively studied in mice and murine cell models. </w:t>
      </w:r>
      <w:r w:rsidR="00B3653B">
        <w:t xml:space="preserve">Although the results presented in this chapter are preliminary and require confirmation by functional studies, our data suggest that HERV repression by histone modifications may represent an important aspect </w:t>
      </w:r>
      <w:r w:rsidR="009A0B09">
        <w:t>of</w:t>
      </w:r>
      <w:r w:rsidR="00B3653B">
        <w:t xml:space="preserve"> HERV-associated human diseases.</w:t>
      </w:r>
      <w:r w:rsidR="00646D02">
        <w:t xml:space="preserve"> We found that one HERV-K insertion</w:t>
      </w:r>
      <w:r w:rsidR="00F665E5">
        <w:t>, HERV-K101</w:t>
      </w:r>
      <w:r w:rsidR="00646D02">
        <w:t xml:space="preserve"> which was shown to be expressed at high levels in human EC cell lines and testicular cancers </w:t>
      </w:r>
      <w:r w:rsidR="00646D02">
        <w:fldChar w:fldCharType="begin">
          <w:fldData xml:space="preserve">PEVuZE5vdGU+PENpdGU+PEF1dGhvcj5SdXByZWNodDwvQXV0aG9yPjxZZWFyPjIwMDg8L1llYXI+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</w:fldData>
        </w:fldChar>
      </w:r>
      <w:r w:rsidR="001526E9">
        <w:instrText xml:space="preserve"> ADDIN EN.CITE </w:instrText>
      </w:r>
      <w:r w:rsidR="001526E9">
        <w:fldChar w:fldCharType="begin">
          <w:fldData xml:space="preserve">PEVuZE5vdGU+PENpdGU+PEF1dGhvcj5SdXByZWNodDwvQXV0aG9yPjxZZWFyPjIwMDg8L1llYXI+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</w:fldData>
        </w:fldChar>
      </w:r>
      <w:r w:rsidR="001526E9">
        <w:instrText xml:space="preserve"> ADDIN EN.CITE.DATA </w:instrText>
      </w:r>
      <w:r w:rsidR="001526E9">
        <w:fldChar w:fldCharType="end"/>
      </w:r>
      <w:r w:rsidR="00646D02">
        <w:fldChar w:fldCharType="separate"/>
      </w:r>
      <w:r w:rsidR="001526E9">
        <w:rPr>
          <w:noProof/>
        </w:rPr>
        <w:t>[</w:t>
      </w:r>
      <w:hyperlink w:anchor="_ENREF_159" w:tooltip="Ruprecht, 2008 #160" w:history="1">
        <w:r w:rsidR="001526E9">
          <w:rPr>
            <w:noProof/>
          </w:rPr>
          <w:t>159</w:t>
        </w:r>
      </w:hyperlink>
      <w:r w:rsidR="001526E9">
        <w:rPr>
          <w:noProof/>
        </w:rPr>
        <w:t>,</w:t>
      </w:r>
      <w:hyperlink w:anchor="_ENREF_160" w:tooltip="Flockerzi, 2008 #161" w:history="1">
        <w:r w:rsidR="001526E9">
          <w:rPr>
            <w:noProof/>
          </w:rPr>
          <w:t>160</w:t>
        </w:r>
      </w:hyperlink>
      <w:r w:rsidR="001526E9">
        <w:rPr>
          <w:noProof/>
        </w:rPr>
        <w:t>]</w:t>
      </w:r>
      <w:r w:rsidR="00646D02">
        <w:fldChar w:fldCharType="end"/>
      </w:r>
      <w:r w:rsidR="00646D02">
        <w:t xml:space="preserve"> escapes epigenetic </w:t>
      </w:r>
      <w:r w:rsidR="00646D02">
        <w:lastRenderedPageBreak/>
        <w:t>repression by histone methylations</w:t>
      </w:r>
      <w:r w:rsidR="00F665E5">
        <w:t xml:space="preserve"> in EC cells</w:t>
      </w:r>
      <w:r w:rsidR="00646D02">
        <w:t>.</w:t>
      </w:r>
      <w:r w:rsidR="00B65940">
        <w:t xml:space="preserve"> </w:t>
      </w:r>
      <w:r w:rsidR="00F665E5">
        <w:t>In contrast, we found high levels of repressive histone methylations at the HERV-K109 provirus which, c</w:t>
      </w:r>
      <w:r w:rsidR="00B65940">
        <w:t xml:space="preserve">oncordantly, has been shown to be transcriptionally inactive or expressed at lower levels in these cells and tissues </w:t>
      </w:r>
      <w:r w:rsidR="00B65940">
        <w:fldChar w:fldCharType="begin">
          <w:fldData xml:space="preserve">PEVuZE5vdGU+PENpdGU+PEF1dGhvcj5SdXByZWNodDwvQXV0aG9yPjxZZWFyPjIwMDg8L1llYXI+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</w:fldData>
        </w:fldChar>
      </w:r>
      <w:r w:rsidR="001526E9">
        <w:instrText xml:space="preserve"> ADDIN EN.CITE </w:instrText>
      </w:r>
      <w:r w:rsidR="001526E9">
        <w:fldChar w:fldCharType="begin">
          <w:fldData xml:space="preserve">PEVuZE5vdGU+PENpdGU+PEF1dGhvcj5SdXByZWNodDwvQXV0aG9yPjxZZWFyPjIwMDg8L1llYXI+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</w:fldData>
        </w:fldChar>
      </w:r>
      <w:r w:rsidR="001526E9">
        <w:instrText xml:space="preserve"> ADDIN EN.CITE.DATA </w:instrText>
      </w:r>
      <w:r w:rsidR="001526E9">
        <w:fldChar w:fldCharType="end"/>
      </w:r>
      <w:r w:rsidR="00B65940">
        <w:fldChar w:fldCharType="separate"/>
      </w:r>
      <w:r w:rsidR="001526E9">
        <w:rPr>
          <w:noProof/>
        </w:rPr>
        <w:t>[</w:t>
      </w:r>
      <w:hyperlink w:anchor="_ENREF_159" w:tooltip="Ruprecht, 2008 #160" w:history="1">
        <w:r w:rsidR="001526E9">
          <w:rPr>
            <w:noProof/>
          </w:rPr>
          <w:t>159</w:t>
        </w:r>
      </w:hyperlink>
      <w:r w:rsidR="001526E9">
        <w:rPr>
          <w:noProof/>
        </w:rPr>
        <w:t>,</w:t>
      </w:r>
      <w:hyperlink w:anchor="_ENREF_160" w:tooltip="Flockerzi, 2008 #161" w:history="1">
        <w:r w:rsidR="001526E9">
          <w:rPr>
            <w:noProof/>
          </w:rPr>
          <w:t>160</w:t>
        </w:r>
      </w:hyperlink>
      <w:r w:rsidR="001526E9">
        <w:rPr>
          <w:noProof/>
        </w:rPr>
        <w:t>]</w:t>
      </w:r>
      <w:r w:rsidR="00B65940">
        <w:fldChar w:fldCharType="end"/>
      </w:r>
      <w:r w:rsidR="00B65940">
        <w:t xml:space="preserve">. The discrepancy in the transcriptional activity between these HERV-K elements as well as the </w:t>
      </w:r>
      <w:r w:rsidR="00646D02">
        <w:t xml:space="preserve">observed difference in the chromatin status might be due to differences in the LTR regions of these elements. Transcription factors </w:t>
      </w:r>
      <w:r w:rsidR="002D4151">
        <w:t xml:space="preserve">may </w:t>
      </w:r>
      <w:r w:rsidR="008D2052">
        <w:t xml:space="preserve">bind </w:t>
      </w:r>
      <w:r w:rsidR="00646D02">
        <w:t xml:space="preserve">specifically to the HERV-K101 5’LTR </w:t>
      </w:r>
      <w:r w:rsidR="002D4151">
        <w:t>and</w:t>
      </w:r>
      <w:r w:rsidR="00646D02">
        <w:t xml:space="preserve"> counteract </w:t>
      </w:r>
      <w:r w:rsidR="002D4151">
        <w:t xml:space="preserve">the </w:t>
      </w:r>
      <w:r w:rsidR="00646D02">
        <w:t>cellular silencing mechanisms</w:t>
      </w:r>
      <w:r w:rsidR="002D4151">
        <w:t xml:space="preserve"> that normally lead to </w:t>
      </w:r>
      <w:r w:rsidR="008D2052">
        <w:t>repressive histone methylation</w:t>
      </w:r>
      <w:r w:rsidR="002D4151">
        <w:t xml:space="preserve"> </w:t>
      </w:r>
      <w:r w:rsidR="008D2052">
        <w:t>at</w:t>
      </w:r>
      <w:r w:rsidR="002D4151">
        <w:t xml:space="preserve"> HERV-K elements. </w:t>
      </w:r>
      <w:r w:rsidR="00B65940">
        <w:t>T</w:t>
      </w:r>
      <w:r w:rsidR="002D4151">
        <w:t>o our knowledge, the transcriptional activity of these two HERV-K 5’LTRs has not been investigated</w:t>
      </w:r>
      <w:r w:rsidR="003E4555">
        <w:t xml:space="preserve"> in </w:t>
      </w:r>
      <w:r w:rsidR="008D2052">
        <w:t>reporter assays so far</w:t>
      </w:r>
      <w:r w:rsidR="002D4151">
        <w:t xml:space="preserve">. </w:t>
      </w:r>
      <w:r w:rsidR="00B65940">
        <w:t>However, the LTR of HERV-</w:t>
      </w:r>
      <w:r w:rsidR="00646D02">
        <w:t xml:space="preserve">K108 has been </w:t>
      </w:r>
      <w:r w:rsidR="00B65940">
        <w:t xml:space="preserve">positively </w:t>
      </w:r>
      <w:r w:rsidR="00646D02">
        <w:t xml:space="preserve">tested for transcriptional activity </w:t>
      </w:r>
      <w:r w:rsidR="00646D02">
        <w:fldChar w:fldCharType="begin">
          <w:fldData xml:space="preserve">PEVuZE5vdGU+PENpdGU+PEF1dGhvcj5TdGVuZ2VsPC9BdXRob3I+PFllYXI+MjAxMDwvWWVhcj48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</w:fldData>
        </w:fldChar>
      </w:r>
      <w:r w:rsidR="001526E9">
        <w:instrText xml:space="preserve"> ADDIN EN.CITE </w:instrText>
      </w:r>
      <w:r w:rsidR="001526E9">
        <w:fldChar w:fldCharType="begin">
          <w:fldData xml:space="preserve">PEVuZE5vdGU+PENpdGU+PEF1dGhvcj5TdGVuZ2VsPC9BdXRob3I+PFllYXI+MjAxMDwvWWVhcj48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</w:fldData>
        </w:fldChar>
      </w:r>
      <w:r w:rsidR="001526E9">
        <w:instrText xml:space="preserve"> ADDIN EN.CITE.DATA </w:instrText>
      </w:r>
      <w:r w:rsidR="001526E9">
        <w:fldChar w:fldCharType="end"/>
      </w:r>
      <w:r w:rsidR="00646D02">
        <w:fldChar w:fldCharType="separate"/>
      </w:r>
      <w:r w:rsidR="001526E9">
        <w:rPr>
          <w:noProof/>
        </w:rPr>
        <w:t>[</w:t>
      </w:r>
      <w:hyperlink w:anchor="_ENREF_170" w:tooltip="Stengel, 2010 #172" w:history="1">
        <w:r w:rsidR="001526E9">
          <w:rPr>
            <w:noProof/>
          </w:rPr>
          <w:t>170</w:t>
        </w:r>
      </w:hyperlink>
      <w:r w:rsidR="001526E9">
        <w:rPr>
          <w:noProof/>
        </w:rPr>
        <w:t>]</w:t>
      </w:r>
      <w:r w:rsidR="00646D02">
        <w:fldChar w:fldCharType="end"/>
      </w:r>
      <w:r w:rsidR="00B65940">
        <w:t xml:space="preserve"> and we found that the</w:t>
      </w:r>
      <w:r w:rsidR="003A05D7">
        <w:t xml:space="preserve"> </w:t>
      </w:r>
      <w:r w:rsidR="00B65940">
        <w:t>HERV-</w:t>
      </w:r>
      <w:r w:rsidR="00646D02">
        <w:t xml:space="preserve">K109 LTR </w:t>
      </w:r>
      <w:r w:rsidR="003A05D7">
        <w:t>has</w:t>
      </w:r>
      <w:r w:rsidR="00646D02">
        <w:t xml:space="preserve"> a deletion of 8 consecutive nucleotides </w:t>
      </w:r>
      <w:r w:rsidR="003A05D7">
        <w:t>as</w:t>
      </w:r>
      <w:r w:rsidR="00646D02">
        <w:t xml:space="preserve"> compared to </w:t>
      </w:r>
      <w:r w:rsidR="003A05D7">
        <w:t>HERV-K108 and HERVK-101. Apart from this deletion the HERV-</w:t>
      </w:r>
      <w:r w:rsidR="00646D02">
        <w:t xml:space="preserve">K101 and </w:t>
      </w:r>
      <w:r w:rsidR="003A05D7">
        <w:t>HERV-</w:t>
      </w:r>
      <w:r w:rsidR="009A0B09">
        <w:t>K109 are 98.</w:t>
      </w:r>
      <w:r w:rsidR="00646D02">
        <w:t xml:space="preserve">4% identical. Recently, it has been </w:t>
      </w:r>
      <w:r w:rsidR="003A05D7">
        <w:t>shown</w:t>
      </w:r>
      <w:r w:rsidR="00646D02">
        <w:t xml:space="preserve"> that transcription from HERV-K LTRs </w:t>
      </w:r>
      <w:r w:rsidR="003E4555">
        <w:t xml:space="preserve">mainly </w:t>
      </w:r>
      <w:r w:rsidR="00646D02">
        <w:t xml:space="preserve">depends on the transcription factors Sp1 and Sp3 </w:t>
      </w:r>
      <w:r w:rsidR="003A05D7">
        <w:fldChar w:fldCharType="begin"/>
      </w:r>
      <w:r w:rsidR="001526E9">
        <w:instrText xml:space="preserve"> ADDIN EN.CITE &lt;EndNote&gt;&lt;Cite&gt;&lt;Author&gt;Fuchs&lt;/Author&gt;&lt;Year&gt;2011&lt;/Year&gt;&lt;RecNum&gt;188&lt;/RecNum&gt;&lt;DisplayText&gt;[186]&lt;/DisplayText&gt;&lt;record&gt;&lt;rec-number&gt;188&lt;/rec-number&gt;&lt;foreign-keys&gt;&lt;key app="EN" db-id="tzfp5vpxsp522xeefx3xp5rdz9ar9fwxdeax"&gt;188&lt;/key&gt;&lt;/foreign-keys&gt;&lt;ref-type name="Journal Article"&gt;17&lt;/ref-type&gt;&lt;contributors&gt;&lt;authors&gt;&lt;author&gt;Fuchs, N. V.&lt;/author&gt;&lt;author&gt;Kraft, M.&lt;/author&gt;&lt;author&gt;Tondera, C.&lt;/author&gt;&lt;author&gt;Hanschmann, K. M.&lt;/author&gt;&lt;author&gt;Lower, J.&lt;/author&gt;&lt;author&gt;Lower, R.&lt;/author&gt;&lt;/authors&gt;&lt;/contributors&gt;&lt;auth-address&gt;Paul Ehrlich Institut, Federal Institute for Vaccines and Biomedicines, Paul-Ehrlich-Strasse 51-59, D-63225 Langen, Germany.&lt;/auth-address&gt;&lt;titles&gt;&lt;title&gt;Expression of the human endogenous retrovirus (HERV) group HML-2/HERV-K does not depend on canonical promoter elements but is regulated by transcription factors Sp1 and Sp3&lt;/title&gt;&lt;secondary-title&gt;J Virol&lt;/secondary-title&gt;&lt;/titles&gt;&lt;periodical&gt;&lt;full-title&gt;J Virol&lt;/full-title&gt;&lt;/periodical&gt;&lt;pages&gt;3436-48&lt;/pages&gt;&lt;volume&gt;85&lt;/volume&gt;&lt;number&gt;7&lt;/number&gt;&lt;edition&gt;2011/01/21&lt;/edition&gt;&lt;keywords&gt;&lt;keyword&gt;DNA, Viral/metabolism&lt;/keyword&gt;&lt;keyword&gt;Electrophoretic Mobility Shift Assay&lt;/keyword&gt;&lt;keyword&gt;Endogenous Retroviruses/*genetics&lt;/keyword&gt;&lt;keyword&gt;*Host-Pathogen Interactions&lt;/keyword&gt;&lt;keyword&gt;Humans&lt;/keyword&gt;&lt;keyword&gt;*Promoter Regions, Genetic&lt;/keyword&gt;&lt;keyword&gt;Protein Binding&lt;/keyword&gt;&lt;keyword&gt;Sp1 Transcription Factor/*metabolism&lt;/keyword&gt;&lt;keyword&gt;Sp3 Transcription Factor/*metabolism&lt;/keyword&gt;&lt;keyword&gt;*Terminal Repeat Sequences&lt;/keyword&gt;&lt;keyword&gt;Transcription Initiation Site&lt;/keyword&gt;&lt;keyword&gt;Transcription, Genetic&lt;/keyword&gt;&lt;/keywords&gt;&lt;dates&gt;&lt;year&gt;2011&lt;/year&gt;&lt;pub-dates&gt;&lt;date&gt;Apr&lt;/date&gt;&lt;/pub-dates&gt;&lt;/dates&gt;&lt;isbn&gt;1098-5514 (Electronic)&amp;#xD;0022-538X (Linking)&lt;/isbn&gt;&lt;accession-num&gt;21248046&lt;/accession-num&gt;&lt;urls&gt;&lt;related-urls&gt;&lt;url&gt;http://www.ncbi.nlm.nih.gov/pubmed/21248046&lt;/url&gt;&lt;/related-urls&gt;&lt;/urls&gt;&lt;custom2&gt;3067833&lt;/custom2&gt;&lt;electronic-resource-num&gt;JVI.02539-10 [pii]&amp;#xD;10.1128/JVI.02539-10&lt;/electronic-resource-num&gt;&lt;language&gt;eng&lt;/language&gt;&lt;/record&gt;&lt;/Cite&gt;&lt;/EndNote&gt;</w:instrText>
      </w:r>
      <w:r w:rsidR="003A05D7">
        <w:fldChar w:fldCharType="separate"/>
      </w:r>
      <w:r w:rsidR="001526E9">
        <w:rPr>
          <w:noProof/>
        </w:rPr>
        <w:t>[</w:t>
      </w:r>
      <w:hyperlink w:anchor="_ENREF_186" w:tooltip="Fuchs, 2011 #188" w:history="1">
        <w:r w:rsidR="001526E9">
          <w:rPr>
            <w:noProof/>
          </w:rPr>
          <w:t>186</w:t>
        </w:r>
      </w:hyperlink>
      <w:r w:rsidR="001526E9">
        <w:rPr>
          <w:noProof/>
        </w:rPr>
        <w:t>]</w:t>
      </w:r>
      <w:r w:rsidR="003A05D7">
        <w:fldChar w:fldCharType="end"/>
      </w:r>
      <w:r w:rsidR="003E4555">
        <w:t xml:space="preserve"> and all of the</w:t>
      </w:r>
      <w:r w:rsidR="003A05D7">
        <w:t xml:space="preserve"> identified Sp1 and Sp3 binding site are perfectly conserved in the LTRs of HERV-K108, </w:t>
      </w:r>
      <w:r w:rsidR="00646D02">
        <w:t xml:space="preserve">HERV-K101 and HERV-K109 </w:t>
      </w:r>
      <w:r w:rsidR="00646D02">
        <w:fldChar w:fldCharType="begin"/>
      </w:r>
      <w:r w:rsidR="001526E9">
        <w:instrText xml:space="preserve"> ADDIN EN.CITE &lt;EndNote&gt;&lt;Cite&gt;&lt;Author&gt;Fuchs&lt;/Author&gt;&lt;Year&gt;2011&lt;/Year&gt;&lt;RecNum&gt;188&lt;/RecNum&gt;&lt;DisplayText&gt;[186]&lt;/DisplayText&gt;&lt;record&gt;&lt;rec-number&gt;188&lt;/rec-number&gt;&lt;foreign-keys&gt;&lt;key app="EN" db-id="tzfp5vpxsp522xeefx3xp5rdz9ar9fwxdeax"&gt;188&lt;/key&gt;&lt;/foreign-keys&gt;&lt;ref-type name="Journal Article"&gt;17&lt;/ref-type&gt;&lt;contributors&gt;&lt;authors&gt;&lt;author&gt;Fuchs, N. V.&lt;/author&gt;&lt;author&gt;Kraft, M.&lt;/author&gt;&lt;author&gt;Tondera, C.&lt;/author&gt;&lt;author&gt;Hanschmann, K. M.&lt;/author&gt;&lt;author&gt;Lower, J.&lt;/author&gt;&lt;author&gt;Lower, R.&lt;/author&gt;&lt;/authors&gt;&lt;/contributors&gt;&lt;auth-address&gt;Paul Ehrlich Institut, Federal Institute for Vaccines and Biomedicines, Paul-Ehrlich-Strasse 51-59, D-63225 Langen, Germany.&lt;/auth-address&gt;&lt;titles&gt;&lt;title&gt;Expression of the human endogenous retrovirus (HERV) group HML-2/HERV-K does not depend on canonical promoter elements but is regulated by transcription factors Sp1 and Sp3&lt;/title&gt;&lt;secondary-title&gt;J Virol&lt;/secondary-title&gt;&lt;/titles&gt;&lt;periodical&gt;&lt;full-title&gt;J Virol&lt;/full-title&gt;&lt;/periodical&gt;&lt;pages&gt;3436-48&lt;/pages&gt;&lt;volume&gt;85&lt;/volume&gt;&lt;number&gt;7&lt;/number&gt;&lt;edition&gt;2011/01/21&lt;/edition&gt;&lt;keywords&gt;&lt;keyword&gt;DNA, Viral/metabolism&lt;/keyword&gt;&lt;keyword&gt;Electrophoretic Mobility Shift Assay&lt;/keyword&gt;&lt;keyword&gt;Endogenous Retroviruses/*genetics&lt;/keyword&gt;&lt;keyword&gt;*Host-Pathogen Interactions&lt;/keyword&gt;&lt;keyword&gt;Humans&lt;/keyword&gt;&lt;keyword&gt;*Promoter Regions, Genetic&lt;/keyword&gt;&lt;keyword&gt;Protein Binding&lt;/keyword&gt;&lt;keyword&gt;Sp1 Transcription Factor/*metabolism&lt;/keyword&gt;&lt;keyword&gt;Sp3 Transcription Factor/*metabolism&lt;/keyword&gt;&lt;keyword&gt;*Terminal Repeat Sequences&lt;/keyword&gt;&lt;keyword&gt;Transcription Initiation Site&lt;/keyword&gt;&lt;keyword&gt;Transcription, Genetic&lt;/keyword&gt;&lt;/keywords&gt;&lt;dates&gt;&lt;year&gt;2011&lt;/year&gt;&lt;pub-dates&gt;&lt;date&gt;Apr&lt;/date&gt;&lt;/pub-dates&gt;&lt;/dates&gt;&lt;isbn&gt;1098-5514 (Electronic)&amp;#xD;0022-538X (Linking)&lt;/isbn&gt;&lt;accession-num&gt;21248046&lt;/accession-num&gt;&lt;urls&gt;&lt;related-urls&gt;&lt;url&gt;http://www.ncbi.nlm.nih.gov/pubmed/21248046&lt;/url&gt;&lt;/related-urls&gt;&lt;/urls&gt;&lt;custom2&gt;3067833&lt;/custom2&gt;&lt;electronic-resource-num&gt;JVI.02539-10 [pii]&amp;#xD;10.1128/JVI.02539-10&lt;/electronic-resource-num&gt;&lt;language&gt;eng&lt;/language&gt;&lt;/record&gt;&lt;/Cite&gt;&lt;/EndNote&gt;</w:instrText>
      </w:r>
      <w:r w:rsidR="00646D02">
        <w:fldChar w:fldCharType="separate"/>
      </w:r>
      <w:r w:rsidR="001526E9">
        <w:rPr>
          <w:noProof/>
        </w:rPr>
        <w:t>[</w:t>
      </w:r>
      <w:hyperlink w:anchor="_ENREF_186" w:tooltip="Fuchs, 2011 #188" w:history="1">
        <w:r w:rsidR="001526E9">
          <w:rPr>
            <w:noProof/>
          </w:rPr>
          <w:t>186</w:t>
        </w:r>
      </w:hyperlink>
      <w:r w:rsidR="001526E9">
        <w:rPr>
          <w:noProof/>
        </w:rPr>
        <w:t>]</w:t>
      </w:r>
      <w:r w:rsidR="00646D02">
        <w:fldChar w:fldCharType="end"/>
      </w:r>
      <w:r w:rsidR="003E4555">
        <w:t>.</w:t>
      </w:r>
      <w:r w:rsidR="00646D02">
        <w:t xml:space="preserve"> </w:t>
      </w:r>
      <w:r w:rsidR="003A05D7">
        <w:t xml:space="preserve">Although it is possible that also other elements may be required for expression, it seems that the epigenetic differences between HERV-K101 and HERV-K109 </w:t>
      </w:r>
      <w:r w:rsidR="00CB5BB4">
        <w:t>are</w:t>
      </w:r>
      <w:r w:rsidR="003A05D7">
        <w:t xml:space="preserve"> not due to transcription factor binding. The HERV-K101 provirus is located in antisense direction </w:t>
      </w:r>
      <w:r w:rsidR="006E4449">
        <w:t>approximatel</w:t>
      </w:r>
      <w:r w:rsidR="003E4555">
        <w:t>y</w:t>
      </w:r>
      <w:r w:rsidR="006E4449">
        <w:t xml:space="preserve"> 2 kb downstream of the TSS of </w:t>
      </w:r>
      <w:r w:rsidR="006E4449" w:rsidRPr="00962EFE">
        <w:t xml:space="preserve">the </w:t>
      </w:r>
      <w:r w:rsidR="006E4449" w:rsidRPr="00962EFE">
        <w:rPr>
          <w:i/>
        </w:rPr>
        <w:t>proline dehydrogenase (oxidase) 1</w:t>
      </w:r>
      <w:r w:rsidR="006E4449" w:rsidRPr="00962EFE">
        <w:t xml:space="preserve"> (</w:t>
      </w:r>
      <w:r w:rsidR="006E4449" w:rsidRPr="00962EFE">
        <w:rPr>
          <w:i/>
        </w:rPr>
        <w:t>PRODH</w:t>
      </w:r>
      <w:r w:rsidR="006E4449" w:rsidRPr="00962EFE">
        <w:t>) gene</w:t>
      </w:r>
      <w:r w:rsidR="006E4449">
        <w:t xml:space="preserve"> whereas HER</w:t>
      </w:r>
      <w:r w:rsidR="0061560E">
        <w:t>V-K109 is located more than 260 kb downstream of the closest annotated RefSeq gene. It is therefore tempting to speculate that t</w:t>
      </w:r>
      <w:r w:rsidR="00646D02">
        <w:t xml:space="preserve">he proximity of HERV-K101 to the </w:t>
      </w:r>
      <w:r w:rsidR="00646D02" w:rsidRPr="004C4EEC">
        <w:rPr>
          <w:i/>
        </w:rPr>
        <w:t>PRODH</w:t>
      </w:r>
      <w:r w:rsidR="00646D02">
        <w:t xml:space="preserve"> promoter </w:t>
      </w:r>
      <w:r w:rsidR="0061560E">
        <w:t>is the</w:t>
      </w:r>
      <w:r w:rsidR="00646D02">
        <w:t xml:space="preserve"> cause for the observed lack of repressive histone methylations and the presence of H3K9 acetylation mark</w:t>
      </w:r>
      <w:r w:rsidR="0061560E">
        <w:t xml:space="preserve"> at this provirus</w:t>
      </w:r>
      <w:r w:rsidR="00646D02">
        <w:t xml:space="preserve">. </w:t>
      </w:r>
      <w:r w:rsidR="009954E7">
        <w:t xml:space="preserve">In chapter 3 and 4, we have presented results indicating that a retroviral insertion close to a gene promoter leads to gene silencing by heterochromatin spreading in murine cells. In the case of HERV-K101 and </w:t>
      </w:r>
      <w:r w:rsidR="009954E7" w:rsidRPr="004C4EEC">
        <w:rPr>
          <w:i/>
        </w:rPr>
        <w:t>PRODH</w:t>
      </w:r>
      <w:r w:rsidR="004736D5">
        <w:t>,</w:t>
      </w:r>
      <w:r w:rsidR="009954E7">
        <w:t xml:space="preserve"> the </w:t>
      </w:r>
      <w:r w:rsidR="004736D5">
        <w:t xml:space="preserve">opposite might be true. </w:t>
      </w:r>
      <w:proofErr w:type="spellStart"/>
      <w:r w:rsidR="003E4555" w:rsidRPr="003E4555">
        <w:rPr>
          <w:i/>
        </w:rPr>
        <w:t>Cis</w:t>
      </w:r>
      <w:proofErr w:type="spellEnd"/>
      <w:r w:rsidR="003E4555">
        <w:t xml:space="preserve">-acting enhancer elements within the </w:t>
      </w:r>
      <w:r w:rsidR="003E4555" w:rsidRPr="004C4EEC">
        <w:rPr>
          <w:i/>
        </w:rPr>
        <w:t>PRODH</w:t>
      </w:r>
      <w:r w:rsidR="003E4555">
        <w:t xml:space="preserve"> promoter may disturb heterochromatin formation of the nearby HERV-K101 LTR and ultimately lead to expression of this provirus. </w:t>
      </w:r>
      <w:r w:rsidR="00987F3E">
        <w:t xml:space="preserve">Indeed, a recent study found that gene promoters often prevent epigenetic silencing of nearby LTRs whereas heterochromatin spreading from ERVs into gene promoters is a rare phenomenon </w:t>
      </w:r>
      <w:r w:rsidR="00987F3E">
        <w:fldChar w:fldCharType="begin"/>
      </w:r>
      <w:r w:rsidR="001526E9">
        <w:instrText xml:space="preserve"> ADDIN EN.CITE &lt;EndNote&gt;&lt;Cite&gt;&lt;Author&gt;Rebollo&lt;/Author&gt;&lt;Year&gt;2012&lt;/Year&gt;&lt;RecNum&gt;202&lt;/RecNum&gt;&lt;DisplayText&gt;[187]&lt;/DisplayText&gt;&lt;record&gt;&lt;rec-number&gt;202&lt;/rec-number&gt;&lt;foreign-keys&gt;&lt;key app="EN" db-id="tzfp5vpxsp522xeefx3xp5rdz9ar9fwxdeax"&gt;202&lt;/key&gt;&lt;/foreign-keys&gt;&lt;ref-type name="Journal Article"&gt;17&lt;/ref-type&gt;&lt;contributors&gt;&lt;authors&gt;&lt;author&gt;Rebollo, R.&lt;/author&gt;&lt;author&gt;Miceli-Royer, K.&lt;/author&gt;&lt;author&gt;Zhang, Y.&lt;/author&gt;&lt;author&gt;Farivar, S.&lt;/author&gt;&lt;author&gt;Gagnier, L.&lt;/author&gt;&lt;author&gt;Mager, D. L.&lt;/author&gt;&lt;/authors&gt;&lt;/contributors&gt;&lt;auth-address&gt;Terry Fox Laboratory, British Columbia Cancer Agency, 675 West 10th Avenue, Vancouver, BC, V5Z1L3, Canada. dmager@bccrc.ca.&lt;/auth-address&gt;&lt;titles&gt;&lt;title&gt;Epigenetic interplay between mouse endogenous retroviruses and host genes&lt;/title&gt;&lt;secondary-title&gt;Genome Biol&lt;/secondary-title&gt;&lt;/titles&gt;&lt;periodical&gt;&lt;full-title&gt;Genome Biol&lt;/full-title&gt;&lt;/periodical&gt;&lt;pages&gt;R89&lt;/pages&gt;&lt;volume&gt;13&lt;/volume&gt;&lt;number&gt;10&lt;/number&gt;&lt;edition&gt;2012/10/05&lt;/edition&gt;&lt;dates&gt;&lt;year&gt;2012&lt;/year&gt;&lt;pub-dates&gt;&lt;date&gt;Oct 3&lt;/date&gt;&lt;/pub-dates&gt;&lt;/dates&gt;&lt;isbn&gt;1465-6914 (Electronic)&amp;#xD;1465-6906 (Linking)&lt;/isbn&gt;&lt;accession-num&gt;23034137&lt;/accession-num&gt;&lt;urls&gt;&lt;related-urls&gt;&lt;url&gt;http://www.ncbi.nlm.nih.gov/pubmed/23034137&lt;/url&gt;&lt;/related-urls&gt;&lt;/urls&gt;&lt;custom2&gt;3491417&lt;/custom2&gt;&lt;electronic-resource-num&gt;gb-2012-13-10-r89 [pii]&amp;#xD;10.1186/gb-2012-13-10-r89&lt;/electronic-resource-num&gt;&lt;language&gt;Eng&lt;/language&gt;&lt;/record&gt;&lt;/Cite&gt;&lt;/EndNote&gt;</w:instrText>
      </w:r>
      <w:r w:rsidR="00987F3E">
        <w:fldChar w:fldCharType="separate"/>
      </w:r>
      <w:r w:rsidR="001526E9">
        <w:rPr>
          <w:noProof/>
        </w:rPr>
        <w:t>[</w:t>
      </w:r>
      <w:hyperlink w:anchor="_ENREF_187" w:tooltip="Rebollo, 2012 #202" w:history="1">
        <w:r w:rsidR="001526E9">
          <w:rPr>
            <w:noProof/>
          </w:rPr>
          <w:t>187</w:t>
        </w:r>
      </w:hyperlink>
      <w:r w:rsidR="001526E9">
        <w:rPr>
          <w:noProof/>
        </w:rPr>
        <w:t>]</w:t>
      </w:r>
      <w:r w:rsidR="00987F3E">
        <w:fldChar w:fldCharType="end"/>
      </w:r>
      <w:r w:rsidR="00987F3E">
        <w:t>. Nevertheless</w:t>
      </w:r>
      <w:r w:rsidR="00646D02">
        <w:t xml:space="preserve">, the HERV-K101 provirus may also influence expression of the neighbouring </w:t>
      </w:r>
      <w:r w:rsidR="00646D02" w:rsidRPr="004C4EEC">
        <w:rPr>
          <w:i/>
        </w:rPr>
        <w:t>P</w:t>
      </w:r>
      <w:r w:rsidR="00987F3E">
        <w:rPr>
          <w:i/>
        </w:rPr>
        <w:t>RODH</w:t>
      </w:r>
      <w:r w:rsidR="00646D02">
        <w:t xml:space="preserve"> gene. In a recent study, it was shown that about half of the human-specific HERVK LTRs promote transcription of flanking non-</w:t>
      </w:r>
      <w:r w:rsidR="00646D02">
        <w:lastRenderedPageBreak/>
        <w:t xml:space="preserve">repetitive DNA  and active LTRs were preferably located in gene-rich regions </w:t>
      </w:r>
      <w:r w:rsidR="00646D02">
        <w:fldChar w:fldCharType="begin"/>
      </w:r>
      <w:r w:rsidR="001526E9">
        <w:instrText xml:space="preserve"> ADDIN EN.CITE &lt;EndNote&gt;&lt;Cite&gt;&lt;Author&gt;Buzdin&lt;/Author&gt;&lt;Year&gt;2006&lt;/Year&gt;&lt;RecNum&gt;754&lt;/RecNum&gt;&lt;DisplayText&gt;[188]&lt;/DisplayText&gt;&lt;record&gt;&lt;rec-number&gt;754&lt;/rec-number&gt;&lt;foreign-keys&gt;&lt;key app="EN" db-id="wxfrte29mv2z9iefrprpp5t12rz29zeapw92"&gt;754&lt;/key&gt;&lt;/foreign-keys&gt;&lt;ref-type name="Journal Article"&gt;17&lt;/ref-type&gt;&lt;contributors&gt;&lt;authors&gt;&lt;author&gt;Buzdin, A.&lt;/author&gt;&lt;author&gt;Kovalskaya-Alexandrova, E.&lt;/author&gt;&lt;author&gt;Gogvadze, E.&lt;/author&gt;&lt;author&gt;Sverdlov, E.&lt;/author&gt;&lt;/authors&gt;&lt;/contributors&gt;&lt;auth-address&gt;Shemyakin-Ovchinnikov Institute of Bioorganic Chemistry, 16/10 Miklukho-Maklaya, Moscow 117997, Russia. anton@humgen.siobc.ras.ru&lt;/auth-address&gt;&lt;titles&gt;&lt;title&gt;At least 50% of human-specific HERV-K (HML-2) long terminal repeats serve in vivo as active promoters for host nonrepetitive DNA transcription&lt;/title&gt;&lt;secondary-title&gt;J Virol&lt;/secondary-title&gt;&lt;/titles&gt;&lt;periodical&gt;&lt;full-title&gt;J Virol&lt;/full-title&gt;&lt;/periodical&gt;&lt;pages&gt;10752-62&lt;/pages&gt;&lt;volume&gt;80&lt;/volume&gt;&lt;number&gt;21&lt;/number&gt;&lt;edition&gt;2006/10/17&lt;/edition&gt;&lt;keywords&gt;&lt;keyword&gt;Base Sequence&lt;/keyword&gt;&lt;keyword&gt;DNA Primers/genetics&lt;/keyword&gt;&lt;keyword&gt;DNA, Viral/genetics&lt;/keyword&gt;&lt;keyword&gt;Endogenous Retroviruses/*genetics&lt;/keyword&gt;&lt;keyword&gt;Gene Expression Regulation, Viral&lt;/keyword&gt;&lt;keyword&gt;Gene Library&lt;/keyword&gt;&lt;keyword&gt;Genomics&lt;/keyword&gt;&lt;keyword&gt;Humans&lt;/keyword&gt;&lt;keyword&gt;Male&lt;/keyword&gt;&lt;keyword&gt;*Promoter Regions, Genetic&lt;/keyword&gt;&lt;keyword&gt;Seminoma/genetics/virology&lt;/keyword&gt;&lt;keyword&gt;*Terminal Repeat Sequences&lt;/keyword&gt;&lt;keyword&gt;Testicular Neoplasms/genetics/virology&lt;/keyword&gt;&lt;keyword&gt;Testis/metabolism/virology&lt;/keyword&gt;&lt;keyword&gt;Transcription, Genetic&lt;/keyword&gt;&lt;/keywords&gt;&lt;dates&gt;&lt;year&gt;2006&lt;/year&gt;&lt;pub-dates&gt;&lt;date&gt;Nov&lt;/date&gt;&lt;/pub-dates&gt;&lt;/dates&gt;&lt;isbn&gt;0022-538X (Print)&amp;#xD;0022-538X (Linking)&lt;/isbn&gt;&lt;accession-num&gt;17041225&lt;/accession-num&gt;&lt;urls&gt;&lt;related-urls&gt;&lt;url&gt;http://www.ncbi.nlm.nih.gov/pubmed/17041225&lt;/url&gt;&lt;/related-urls&gt;&lt;/urls&gt;&lt;custom2&gt;1641792&lt;/custom2&gt;&lt;electronic-resource-num&gt;80/21/10752 [pii]&amp;#xD;10.1128/JVI.00871-06&lt;/electronic-resource-num&gt;&lt;language&gt;eng&lt;/language&gt;&lt;/record&gt;&lt;/Cite&gt;&lt;/EndNote&gt;</w:instrText>
      </w:r>
      <w:r w:rsidR="00646D02">
        <w:fldChar w:fldCharType="separate"/>
      </w:r>
      <w:r w:rsidR="001526E9">
        <w:rPr>
          <w:noProof/>
        </w:rPr>
        <w:t>[</w:t>
      </w:r>
      <w:hyperlink w:anchor="_ENREF_188" w:tooltip="Buzdin, 2006 #754" w:history="1">
        <w:r w:rsidR="001526E9">
          <w:rPr>
            <w:noProof/>
          </w:rPr>
          <w:t>188</w:t>
        </w:r>
      </w:hyperlink>
      <w:r w:rsidR="001526E9">
        <w:rPr>
          <w:noProof/>
        </w:rPr>
        <w:t>]</w:t>
      </w:r>
      <w:r w:rsidR="00646D02">
        <w:fldChar w:fldCharType="end"/>
      </w:r>
      <w:r w:rsidR="00646D02">
        <w:t xml:space="preserve">. However, the applied method in this study was not suitable to map transcripts initiated from the 5’LTR of full length proviruses and no clear correlation was observed between the transcriptional activities of genes and their neighbouring genes </w:t>
      </w:r>
      <w:r w:rsidR="00646D02">
        <w:fldChar w:fldCharType="begin"/>
      </w:r>
      <w:r w:rsidR="001526E9">
        <w:instrText xml:space="preserve"> ADDIN EN.CITE &lt;EndNote&gt;&lt;Cite&gt;&lt;Author&gt;Buzdin&lt;/Author&gt;&lt;Year&gt;2006&lt;/Year&gt;&lt;RecNum&gt;754&lt;/RecNum&gt;&lt;DisplayText&gt;[188]&lt;/DisplayText&gt;&lt;record&gt;&lt;rec-number&gt;754&lt;/rec-number&gt;&lt;foreign-keys&gt;&lt;key app="EN" db-id="wxfrte29mv2z9iefrprpp5t12rz29zeapw92"&gt;754&lt;/key&gt;&lt;/foreign-keys&gt;&lt;ref-type name="Journal Article"&gt;17&lt;/ref-type&gt;&lt;contributors&gt;&lt;authors&gt;&lt;author&gt;Buzdin, A.&lt;/author&gt;&lt;author&gt;Kovalskaya-Alexandrova, E.&lt;/author&gt;&lt;author&gt;Gogvadze, E.&lt;/author&gt;&lt;author&gt;Sverdlov, E.&lt;/author&gt;&lt;/authors&gt;&lt;/contributors&gt;&lt;auth-address&gt;Shemyakin-Ovchinnikov Institute of Bioorganic Chemistry, 16/10 Miklukho-Maklaya, Moscow 117997, Russia. anton@humgen.siobc.ras.ru&lt;/auth-address&gt;&lt;titles&gt;&lt;title&gt;At least 50% of human-specific HERV-K (HML-2) long terminal repeats serve in vivo as active promoters for host nonrepetitive DNA transcription&lt;/title&gt;&lt;secondary-title&gt;J Virol&lt;/secondary-title&gt;&lt;/titles&gt;&lt;periodical&gt;&lt;full-title&gt;J Virol&lt;/full-title&gt;&lt;/periodical&gt;&lt;pages&gt;10752-62&lt;/pages&gt;&lt;volume&gt;80&lt;/volume&gt;&lt;number&gt;21&lt;/number&gt;&lt;edition&gt;2006/10/17&lt;/edition&gt;&lt;keywords&gt;&lt;keyword&gt;Base Sequence&lt;/keyword&gt;&lt;keyword&gt;DNA Primers/genetics&lt;/keyword&gt;&lt;keyword&gt;DNA, Viral/genetics&lt;/keyword&gt;&lt;keyword&gt;Endogenous Retroviruses/*genetics&lt;/keyword&gt;&lt;keyword&gt;Gene Expression Regulation, Viral&lt;/keyword&gt;&lt;keyword&gt;Gene Library&lt;/keyword&gt;&lt;keyword&gt;Genomics&lt;/keyword&gt;&lt;keyword&gt;Humans&lt;/keyword&gt;&lt;keyword&gt;Male&lt;/keyword&gt;&lt;keyword&gt;*Promoter Regions, Genetic&lt;/keyword&gt;&lt;keyword&gt;Seminoma/genetics/virology&lt;/keyword&gt;&lt;keyword&gt;*Terminal Repeat Sequences&lt;/keyword&gt;&lt;keyword&gt;Testicular Neoplasms/genetics/virology&lt;/keyword&gt;&lt;keyword&gt;Testis/metabolism/virology&lt;/keyword&gt;&lt;keyword&gt;Transcription, Genetic&lt;/keyword&gt;&lt;/keywords&gt;&lt;dates&gt;&lt;year&gt;2006&lt;/year&gt;&lt;pub-dates&gt;&lt;date&gt;Nov&lt;/date&gt;&lt;/pub-dates&gt;&lt;/dates&gt;&lt;isbn&gt;0022-538X (Print)&amp;#xD;0022-538X (Linking)&lt;/isbn&gt;&lt;accession-num&gt;17041225&lt;/accession-num&gt;&lt;urls&gt;&lt;related-urls&gt;&lt;url&gt;http://www.ncbi.nlm.nih.gov/pubmed/17041225&lt;/url&gt;&lt;/related-urls&gt;&lt;/urls&gt;&lt;custom2&gt;1641792&lt;/custom2&gt;&lt;electronic-resource-num&gt;80/21/10752 [pii]&amp;#xD;10.1128/JVI.00871-06&lt;/electronic-resource-num&gt;&lt;language&gt;eng&lt;/language&gt;&lt;/record&gt;&lt;/Cite&gt;&lt;/EndNote&gt;</w:instrText>
      </w:r>
      <w:r w:rsidR="00646D02">
        <w:fldChar w:fldCharType="separate"/>
      </w:r>
      <w:r w:rsidR="001526E9">
        <w:rPr>
          <w:noProof/>
        </w:rPr>
        <w:t>[</w:t>
      </w:r>
      <w:hyperlink w:anchor="_ENREF_188" w:tooltip="Buzdin, 2006 #754" w:history="1">
        <w:r w:rsidR="001526E9">
          <w:rPr>
            <w:noProof/>
          </w:rPr>
          <w:t>188</w:t>
        </w:r>
      </w:hyperlink>
      <w:r w:rsidR="001526E9">
        <w:rPr>
          <w:noProof/>
        </w:rPr>
        <w:t>]</w:t>
      </w:r>
      <w:r w:rsidR="00646D02">
        <w:fldChar w:fldCharType="end"/>
      </w:r>
      <w:r w:rsidR="00646D02">
        <w:t xml:space="preserve">. </w:t>
      </w:r>
      <w:r w:rsidR="0061560E">
        <w:t xml:space="preserve">Future studies may aim to determine whether </w:t>
      </w:r>
      <w:r w:rsidR="00646D02">
        <w:t xml:space="preserve">a potential influence of the HERV-K101 provirus on </w:t>
      </w:r>
      <w:r w:rsidR="00646D02" w:rsidRPr="00C11F63">
        <w:rPr>
          <w:i/>
        </w:rPr>
        <w:t>PRODH</w:t>
      </w:r>
      <w:r w:rsidR="00646D02">
        <w:t xml:space="preserve"> expression is mediated by antisense transcription initiated from the LTR or by long distance effects of transcription factors recruited to the proviral LTR. </w:t>
      </w:r>
    </w:p>
    <w:p w:rsidR="003E4555" w:rsidRPr="00DD2758" w:rsidRDefault="003E4555" w:rsidP="003920E2">
      <w:pPr>
        <w:rPr>
          <w:vanish/>
        </w:rPr>
      </w:pPr>
      <w:r>
        <w:t xml:space="preserve">We detected H3K9 acetylation of HERV-K and HERV-H elements using primers that amplify a larger number of these elements and therefore represent an average of all amplified regions. This may indicate that </w:t>
      </w:r>
      <w:r w:rsidR="00DD2758">
        <w:t>several members of these ERV groups may escape epigenetic repression in a similar way as HERV-K101. Further ChIP studies with primer pairs specific for a larger number of single HERV-K and HERV-H proviruses and possibly the re-examination of existing ChIP-seq data obtained</w:t>
      </w:r>
      <w:r w:rsidR="00E41E86">
        <w:t xml:space="preserve"> for H3K9me3 and H3K9ac in human ES and EC</w:t>
      </w:r>
      <w:r w:rsidR="00DD2758">
        <w:t xml:space="preserve"> cells may be useful to generate an epigenetic map of </w:t>
      </w:r>
      <w:r w:rsidR="00C11F63">
        <w:t xml:space="preserve">single HERV </w:t>
      </w:r>
      <w:proofErr w:type="spellStart"/>
      <w:r w:rsidR="00C11F63">
        <w:t>insertions.</w:t>
      </w:r>
    </w:p>
    <w:p w:rsidR="004C4EEC" w:rsidRDefault="009213FA" w:rsidP="003920E2">
      <w:r>
        <w:t>Although</w:t>
      </w:r>
      <w:proofErr w:type="spellEnd"/>
      <w:r>
        <w:t xml:space="preserve"> a g</w:t>
      </w:r>
      <w:r w:rsidR="004716DA">
        <w:t xml:space="preserve">enome-wide binding analysis of TRIM28 binding </w:t>
      </w:r>
      <w:r>
        <w:t xml:space="preserve">has been previously performed </w:t>
      </w:r>
      <w:r w:rsidR="004716DA">
        <w:t>in Ntera-2</w:t>
      </w:r>
      <w:r>
        <w:t xml:space="preserve"> cells, this analysis was based on a ChIP-chip approach using arrays representing the non-repetitive fraction of the human genome</w:t>
      </w:r>
      <w:r w:rsidR="00B341F6">
        <w:t xml:space="preserve"> </w:t>
      </w:r>
      <w:r w:rsidR="00B341F6">
        <w:fldChar w:fldCharType="begin"/>
      </w:r>
      <w:r w:rsidR="00DD31E9">
        <w:instrText xml:space="preserve"> ADDIN EN.CITE &lt;EndNote&gt;&lt;Cite&gt;&lt;Author&gt;O&amp;apos;Geen&lt;/Author&gt;&lt;Year&gt;2007&lt;/Year&gt;&lt;RecNum&gt;135&lt;/RecNum&gt;&lt;DisplayText&gt;[134]&lt;/DisplayText&gt;&lt;record&gt;&lt;rec-number&gt;135&lt;/rec-number&gt;&lt;foreign-keys&gt;&lt;key app="EN" db-id="tzfp5vpxsp522xeefx3xp5rdz9ar9fwxdeax"&gt;135&lt;/key&gt;&lt;/foreign-keys&gt;&lt;ref-type name="Journal Article"&gt;17&lt;/ref-type&gt;&lt;contributors&gt;&lt;authors&gt;&lt;author&gt;O&amp;apos;Geen, H.&lt;/author&gt;&lt;author&gt;Squazzo, S. L.&lt;/author&gt;&lt;author&gt;Iyengar, S.&lt;/author&gt;&lt;author&gt;Blahnik, K.&lt;/author&gt;&lt;author&gt;Rinn, J. L.&lt;/author&gt;&lt;author&gt;Chang, H. Y.&lt;/author&gt;&lt;author&gt;Green, R.&lt;/author&gt;&lt;author&gt;Farnham, P. J.&lt;/author&gt;&lt;/authors&gt;&lt;/contributors&gt;&lt;auth-address&gt;Department of Pharmacology, University of California Davis, Davis, California, United States of America.&lt;/auth-address&gt;&lt;titles&gt;&lt;title&gt;Genome-wide analysis of KAP1 binding suggests autoregulation of KRAB-ZNFs&lt;/title&gt;&lt;secondary-title&gt;PLoS Genet&lt;/secondary-title&gt;&lt;/titles&gt;&lt;periodical&gt;&lt;full-title&gt;PLoS Genet&lt;/full-title&gt;&lt;/periodical&gt;&lt;pages&gt;e89&lt;/pages&gt;&lt;volume&gt;3&lt;/volume&gt;&lt;number&gt;6&lt;/number&gt;&lt;edition&gt;2007/06/05&lt;/edition&gt;&lt;keywords&gt;&lt;keyword&gt;Cell Line&lt;/keyword&gt;&lt;keyword&gt;Cell Line, Tumor&lt;/keyword&gt;&lt;keyword&gt;DNA-Binding Proteins/*genetics/*metabolism&lt;/keyword&gt;&lt;keyword&gt;Gene Expression Regulation/*physiology&lt;/keyword&gt;&lt;keyword&gt;*Genomics&lt;/keyword&gt;&lt;keyword&gt;Histones/metabolism&lt;/keyword&gt;&lt;keyword&gt;Humans&lt;/keyword&gt;&lt;keyword&gt;Promoter Regions, Genetic&lt;/keyword&gt;&lt;keyword&gt;Protein Binding/genetics&lt;/keyword&gt;&lt;keyword&gt;Protozoan Proteins/*genetics/*metabolism&lt;/keyword&gt;&lt;keyword&gt;Repressor Proteins/genetics/*metabolism&lt;/keyword&gt;&lt;keyword&gt;Zinc Fingers/*genetics&lt;/keyword&gt;&lt;/keywords&gt;&lt;dates&gt;&lt;year&gt;2007&lt;/year&gt;&lt;pub-dates&gt;&lt;date&gt;Jun&lt;/date&gt;&lt;/pub-dates&gt;&lt;/dates&gt;&lt;isbn&gt;1553-7404 (Electronic)&amp;#xD;1553-7390 (Linking)&lt;/isbn&gt;&lt;accession-num&gt;17542650&lt;/accession-num&gt;&lt;urls&gt;&lt;related-urls&gt;&lt;url&gt;http://www.ncbi.nlm.nih.gov/pubmed/17542650&lt;/url&gt;&lt;/related-urls&gt;&lt;/urls&gt;&lt;custom2&gt;1885280&lt;/custom2&gt;&lt;electronic-resource-num&gt;07-PLGE-RA-0115R2 [pii]&amp;#xD;10.1371/journal.pgen.0030089&lt;/electronic-resource-num&gt;&lt;language&gt;eng&lt;/language&gt;&lt;/record&gt;&lt;/Cite&gt;&lt;/EndNote&gt;</w:instrText>
      </w:r>
      <w:r w:rsidR="00B341F6">
        <w:fldChar w:fldCharType="separate"/>
      </w:r>
      <w:r w:rsidR="00DD31E9">
        <w:rPr>
          <w:noProof/>
        </w:rPr>
        <w:t>[</w:t>
      </w:r>
      <w:hyperlink w:anchor="_ENREF_134" w:tooltip="O'Geen, 2007 #135" w:history="1">
        <w:r w:rsidR="001526E9">
          <w:rPr>
            <w:noProof/>
          </w:rPr>
          <w:t>134</w:t>
        </w:r>
      </w:hyperlink>
      <w:r w:rsidR="00DD31E9">
        <w:rPr>
          <w:noProof/>
        </w:rPr>
        <w:t>]</w:t>
      </w:r>
      <w:r w:rsidR="00B341F6">
        <w:fldChar w:fldCharType="end"/>
      </w:r>
      <w:r>
        <w:t xml:space="preserve">. TRIM28 binding sites in repetitive elements would therefore remain undetected. </w:t>
      </w:r>
      <w:r w:rsidR="00ED39A4">
        <w:t xml:space="preserve">The authors of this study later confirmed their results by ChIP-seq, but binding sites in repetitive elements have not been </w:t>
      </w:r>
      <w:r w:rsidR="008D2052">
        <w:t>investigated</w:t>
      </w:r>
      <w:r w:rsidR="00ED39A4">
        <w:t xml:space="preserve"> </w:t>
      </w:r>
      <w:r w:rsidR="00ED39A4">
        <w:fldChar w:fldCharType="begin"/>
      </w:r>
      <w:r w:rsidR="00DD31E9">
        <w:instrText xml:space="preserve"> ADDIN EN.CITE &lt;EndNote&gt;&lt;Cite&gt;&lt;Author&gt;Iyengar&lt;/Author&gt;&lt;Year&gt;2011&lt;/Year&gt;&lt;RecNum&gt;136&lt;/RecNum&gt;&lt;DisplayText&gt;[135]&lt;/DisplayText&gt;&lt;record&gt;&lt;rec-number&gt;136&lt;/rec-number&gt;&lt;foreign-keys&gt;&lt;key app="EN" db-id="tzfp5vpxsp522xeefx3xp5rdz9ar9fwxdeax"&gt;136&lt;/key&gt;&lt;/foreign-keys&gt;&lt;ref-type name="Journal Article"&gt;17&lt;/ref-type&gt;&lt;contributors&gt;&lt;authors&gt;&lt;author&gt;Iyengar, S.&lt;/author&gt;&lt;author&gt;Ivanov, A. V.&lt;/author&gt;&lt;author&gt;Jin, V. X.&lt;/author&gt;&lt;author&gt;Rauscher, F. J., 3rd&lt;/author&gt;&lt;author&gt;Farnham, P. J.&lt;/author&gt;&lt;/authors&gt;&lt;/contributors&gt;&lt;auth-address&gt;Department of Biochemistry &amp;amp; Molecular Biology, Norris Comprehensive Cancer Center, 1450 Biggy Street, NRT 6503, Mail Code 9601, University of Southern California, Los Angeles, CA 90089, USA.&lt;/auth-address&gt;&lt;titles&gt;&lt;title&gt;Functional analysis of KAP1 genomic recruitment&lt;/title&gt;&lt;secondary-title&gt;Mol Cell Biol&lt;/secondary-title&gt;&lt;/titles&gt;&lt;periodical&gt;&lt;full-title&gt;Mol Cell Biol&lt;/full-title&gt;&lt;/periodical&gt;&lt;pages&gt;1833-47&lt;/pages&gt;&lt;volume&gt;31&lt;/volume&gt;&lt;number&gt;9&lt;/number&gt;&lt;edition&gt;2011/02/24&lt;/edition&gt;&lt;keywords&gt;&lt;keyword&gt;Binding Sites&lt;/keyword&gt;&lt;keyword&gt;Cell Line&lt;/keyword&gt;&lt;keyword&gt;Cell Line, Tumor&lt;/keyword&gt;&lt;keyword&gt;Chromosomal Proteins, Non-Histone/metabolism&lt;/keyword&gt;&lt;keyword&gt;Gene Expression Regulation&lt;/keyword&gt;&lt;keyword&gt;Histones/metabolism&lt;/keyword&gt;&lt;keyword&gt;Humans&lt;/keyword&gt;&lt;keyword&gt;Mutation&lt;/keyword&gt;&lt;keyword&gt;Promoter Regions, Genetic&lt;/keyword&gt;&lt;keyword&gt;Protein Methyltransferases/metabolism&lt;/keyword&gt;&lt;keyword&gt;Repressor Proteins/analysis/*genetics/*metabolism&lt;/keyword&gt;&lt;keyword&gt;Zinc Fingers&lt;/keyword&gt;&lt;/keywords&gt;&lt;dates&gt;&lt;year&gt;2011&lt;/year&gt;&lt;pub-dates&gt;&lt;date&gt;May&lt;/date&gt;&lt;/pub-dates&gt;&lt;/dates&gt;&lt;isbn&gt;1098-5549 (Electronic)&amp;#xD;0270-7306 (Linking)&lt;/isbn&gt;&lt;accession-num&gt;21343339&lt;/accession-num&gt;&lt;urls&gt;&lt;related-urls&gt;&lt;url&gt;http://www.ncbi.nlm.nih.gov/pubmed/21343339&lt;/url&gt;&lt;/related-urls&gt;&lt;/urls&gt;&lt;custom2&gt;3133220&lt;/custom2&gt;&lt;electronic-resource-num&gt;MCB.01331-10 [pii]&amp;#xD;10.1128/MCB.01331-10&lt;/electronic-resource-num&gt;&lt;language&gt;eng&lt;/language&gt;&lt;/record&gt;&lt;/Cite&gt;&lt;/EndNote&gt;</w:instrText>
      </w:r>
      <w:r w:rsidR="00ED39A4">
        <w:fldChar w:fldCharType="separate"/>
      </w:r>
      <w:r w:rsidR="00DD31E9">
        <w:rPr>
          <w:noProof/>
        </w:rPr>
        <w:t>[</w:t>
      </w:r>
      <w:hyperlink w:anchor="_ENREF_135" w:tooltip="Iyengar, 2011 #136" w:history="1">
        <w:r w:rsidR="001526E9">
          <w:rPr>
            <w:noProof/>
          </w:rPr>
          <w:t>135</w:t>
        </w:r>
      </w:hyperlink>
      <w:r w:rsidR="00DD31E9">
        <w:rPr>
          <w:noProof/>
        </w:rPr>
        <w:t>]</w:t>
      </w:r>
      <w:r w:rsidR="00ED39A4">
        <w:fldChar w:fldCharType="end"/>
      </w:r>
      <w:r w:rsidR="008D2052">
        <w:t xml:space="preserve">. </w:t>
      </w:r>
      <w:r w:rsidR="007441F7">
        <w:t>We have shown that</w:t>
      </w:r>
      <w:r w:rsidR="0061560E">
        <w:t xml:space="preserve"> the investigated HERV loci are </w:t>
      </w:r>
      <w:r w:rsidR="007441F7">
        <w:t>marked by repressive histone methylations b</w:t>
      </w:r>
      <w:r w:rsidR="0061560E">
        <w:t xml:space="preserve">ut are not targeted by TRIM28 in human EC and ES cells. However, TRIM28 might be recruited to HERVs at other regions than the ones included in our analysis and it remains therefore </w:t>
      </w:r>
      <w:r w:rsidR="008D2052">
        <w:t>unknown</w:t>
      </w:r>
      <w:r w:rsidR="0061560E">
        <w:t xml:space="preserve"> whether KRAB-ZFP and TRIM28 play a role in HERV silencing. Nevertheless, our results suggest that the lysine and histidin</w:t>
      </w:r>
      <w:r w:rsidR="00C11F63">
        <w:t>e</w:t>
      </w:r>
      <w:r w:rsidR="0061560E">
        <w:t xml:space="preserve"> PBS sequences of HERV-K and HERV-H elements, respectively, as well as the 5’UTR of HERV-Fc1 are not TRIM28 targets in human EC and ES cells. </w:t>
      </w:r>
    </w:p>
    <w:p w:rsidR="00855478" w:rsidRDefault="00ED217B" w:rsidP="003920E2">
      <w:r>
        <w:t xml:space="preserve">Our ChIP analysis of T-cell lymphomas confirmed </w:t>
      </w:r>
      <w:r w:rsidR="0049139B">
        <w:t xml:space="preserve">preliminary results </w:t>
      </w:r>
      <w:r w:rsidR="00C11F63">
        <w:t>showing</w:t>
      </w:r>
      <w:r w:rsidR="0049139B">
        <w:t xml:space="preserve"> that the non-canonical </w:t>
      </w:r>
      <w:r w:rsidR="0049139B" w:rsidRPr="00C11F63">
        <w:rPr>
          <w:i/>
        </w:rPr>
        <w:t>CSF1R</w:t>
      </w:r>
      <w:r w:rsidR="0049139B">
        <w:t xml:space="preserve"> transcript is expressed in T-cell lymphomas and </w:t>
      </w:r>
      <w:r w:rsidR="00C11F63">
        <w:t>indicate</w:t>
      </w:r>
      <w:r w:rsidR="003A06AD">
        <w:t>s</w:t>
      </w:r>
      <w:r w:rsidR="0049139B">
        <w:t xml:space="preserve"> that LTR derepression </w:t>
      </w:r>
      <w:r w:rsidR="00C11F63">
        <w:t xml:space="preserve">in these cells </w:t>
      </w:r>
      <w:r w:rsidR="0049139B">
        <w:t xml:space="preserve">is accompanied by </w:t>
      </w:r>
      <w:r w:rsidR="00B16B4A">
        <w:t>H3K9</w:t>
      </w:r>
      <w:r w:rsidR="0049139B">
        <w:t xml:space="preserve"> acetylation</w:t>
      </w:r>
      <w:r w:rsidR="00B16B4A">
        <w:t xml:space="preserve"> but not necessarily </w:t>
      </w:r>
      <w:r w:rsidR="00C11F63">
        <w:t xml:space="preserve">chromatin relaxation and </w:t>
      </w:r>
      <w:r w:rsidR="00B16B4A">
        <w:t>H3K9 demethylation</w:t>
      </w:r>
      <w:r w:rsidR="006039C2">
        <w:t>.</w:t>
      </w:r>
      <w:r w:rsidR="00B673B3">
        <w:t xml:space="preserve"> </w:t>
      </w:r>
      <w:r w:rsidR="00FB0DE5">
        <w:t xml:space="preserve">It remains unclear whether the observed H3K9 acetylation at the </w:t>
      </w:r>
      <w:r w:rsidR="00FB0DE5" w:rsidRPr="00C11F63">
        <w:rPr>
          <w:i/>
        </w:rPr>
        <w:t>CSF1R</w:t>
      </w:r>
      <w:r w:rsidR="00FB0DE5">
        <w:t xml:space="preserve"> THE1B LTR is a result of the loss of DNA methylation or vice </w:t>
      </w:r>
      <w:r w:rsidR="00FB0DE5">
        <w:lastRenderedPageBreak/>
        <w:t xml:space="preserve">versa. </w:t>
      </w:r>
      <w:r w:rsidR="00C11F63">
        <w:t>Notably</w:t>
      </w:r>
      <w:r w:rsidR="00B03FA6">
        <w:t xml:space="preserve">, repressive histone methylations were entirely absent at the 3’end of the CSF1R THE1B LTR in human ES cells, indicating that this LTR may </w:t>
      </w:r>
      <w:r w:rsidR="00C11F63">
        <w:t xml:space="preserve">generally </w:t>
      </w:r>
      <w:r w:rsidR="00B03FA6">
        <w:t xml:space="preserve">escape repression </w:t>
      </w:r>
      <w:r w:rsidR="00C11F63">
        <w:t xml:space="preserve">and therefore </w:t>
      </w:r>
      <w:r w:rsidR="0052688B">
        <w:t xml:space="preserve">be </w:t>
      </w:r>
      <w:r w:rsidR="00C11F63">
        <w:t>prone to transcriptional activation in certain lymphomas.</w:t>
      </w:r>
      <w:r w:rsidR="00B673B3">
        <w:t xml:space="preserve"> </w:t>
      </w:r>
      <w:r w:rsidR="00494721">
        <w:t xml:space="preserve">Interestingly, we detected H3K9 acetylation at the </w:t>
      </w:r>
      <w:r w:rsidR="00494721" w:rsidRPr="00494721">
        <w:rPr>
          <w:i/>
        </w:rPr>
        <w:t>CSF1R</w:t>
      </w:r>
      <w:r w:rsidR="00494721">
        <w:t xml:space="preserve"> promoter in T-cell lymphomas and HL-60 cells but not in KM-H2 cells, indicating that </w:t>
      </w:r>
      <w:r w:rsidR="00C11F63">
        <w:t xml:space="preserve">THE1B LTR derepression in T-cell lymphomas may also </w:t>
      </w:r>
      <w:r w:rsidR="00855478">
        <w:t>be correlated with</w:t>
      </w:r>
      <w:r w:rsidR="00C11F63">
        <w:t xml:space="preserve"> transcriptional activation of the </w:t>
      </w:r>
      <w:r w:rsidR="00C11F63" w:rsidRPr="00494721">
        <w:rPr>
          <w:i/>
        </w:rPr>
        <w:t>CSF1R</w:t>
      </w:r>
      <w:r w:rsidR="00C11F63">
        <w:t xml:space="preserve"> promoter. </w:t>
      </w:r>
      <w:r w:rsidR="00855478" w:rsidRPr="00855478">
        <w:rPr>
          <w:i/>
        </w:rPr>
        <w:t>CSF1R</w:t>
      </w:r>
      <w:r w:rsidR="00855478">
        <w:t xml:space="preserve"> upregulation in HRS cells and T-cell lymphomas may therefore be mediated by different mechanisms.</w:t>
      </w:r>
    </w:p>
    <w:p w:rsidR="00A63EF0" w:rsidRDefault="005149BB" w:rsidP="003920E2">
      <w:r>
        <w:t xml:space="preserve">Although preliminary results indicated that the non-canonical </w:t>
      </w:r>
      <w:r w:rsidRPr="00855478">
        <w:rPr>
          <w:i/>
        </w:rPr>
        <w:t>CSF1R</w:t>
      </w:r>
      <w:r>
        <w:t xml:space="preserve"> transcript is also expressed in two </w:t>
      </w:r>
      <w:proofErr w:type="spellStart"/>
      <w:r>
        <w:t>Burkitt’s</w:t>
      </w:r>
      <w:proofErr w:type="spellEnd"/>
      <w:r>
        <w:t xml:space="preserve"> lymphoma cell lines in which EBV was detected</w:t>
      </w:r>
      <w:r w:rsidR="00ED39A4">
        <w:t xml:space="preserve"> (S. Junker, personal communication), w</w:t>
      </w:r>
      <w:r>
        <w:t xml:space="preserve">e did not detect significant levels of H3K9 acetylation at the CSF1R THE1B LTR in any of the four tested </w:t>
      </w:r>
      <w:proofErr w:type="spellStart"/>
      <w:r w:rsidR="00B16B4A">
        <w:t>Burkitt’s</w:t>
      </w:r>
      <w:proofErr w:type="spellEnd"/>
      <w:r w:rsidR="00B16B4A">
        <w:t xml:space="preserve"> lymphomas</w:t>
      </w:r>
      <w:r w:rsidR="00ED39A4">
        <w:t xml:space="preserve">. However, concerns about the assays that have been used to detect the non-canonical CSF1R transcript in the </w:t>
      </w:r>
      <w:proofErr w:type="spellStart"/>
      <w:r w:rsidR="00ED39A4">
        <w:t>Burkitt’s</w:t>
      </w:r>
      <w:proofErr w:type="spellEnd"/>
      <w:r w:rsidR="00ED39A4">
        <w:t xml:space="preserve"> lymphoma cell lines were raised after this study was conducted and these assays are currently </w:t>
      </w:r>
      <w:r w:rsidR="00437D25">
        <w:t xml:space="preserve">being </w:t>
      </w:r>
      <w:r w:rsidR="00ED39A4">
        <w:t>repeated (S. Junker, personal communication).</w:t>
      </w:r>
    </w:p>
    <w:p w:rsidR="00C51438" w:rsidRDefault="00855478" w:rsidP="003920E2">
      <w:r>
        <w:t>Research on e</w:t>
      </w:r>
      <w:r w:rsidR="00FC04A9">
        <w:t xml:space="preserve">pigenetic </w:t>
      </w:r>
      <w:r>
        <w:t>repression</w:t>
      </w:r>
      <w:r w:rsidR="00FC04A9">
        <w:t xml:space="preserve"> of HERVs </w:t>
      </w:r>
      <w:r>
        <w:t xml:space="preserve">has so far almost exclusively focused on DNA methylation. Since </w:t>
      </w:r>
      <w:r w:rsidR="00C51438">
        <w:t>ERV repression</w:t>
      </w:r>
      <w:r>
        <w:t xml:space="preserve"> in murine ES cells</w:t>
      </w:r>
      <w:r w:rsidR="00C51438">
        <w:t xml:space="preserve"> was shown to be primarily mediated by histone methylations, this mechanism could be also relevant for several HERV associated diseases. The preliminary data presented in this chapter may inspire future studies aiming to evaluate </w:t>
      </w:r>
      <w:r w:rsidR="00C90818">
        <w:t>the role KRAB-ZFPs, TRIM28 and</w:t>
      </w:r>
      <w:r w:rsidR="00C51438">
        <w:t xml:space="preserve"> repressive histone methylations </w:t>
      </w:r>
      <w:r w:rsidR="00C90818">
        <w:t>in the epigenetic repression of HERVs.</w:t>
      </w:r>
    </w:p>
    <w:p w:rsidR="0099787C" w:rsidRDefault="006A2D38" w:rsidP="006A2D38">
      <w:pPr>
        <w:pStyle w:val="Heading2"/>
        <w:pageBreakBefore/>
        <w:jc w:val="left"/>
      </w:pPr>
      <w:bookmarkStart w:id="67" w:name="_Toc343249357"/>
      <w:r>
        <w:lastRenderedPageBreak/>
        <w:t>Supplementary data</w:t>
      </w:r>
      <w:r w:rsidR="003945A0">
        <w:t xml:space="preserve"> for chapter 5</w:t>
      </w:r>
      <w:bookmarkEnd w:id="67"/>
    </w:p>
    <w:p w:rsidR="006A2D38" w:rsidRDefault="006A2D38" w:rsidP="007441F7">
      <w:pPr>
        <w:jc w:val="left"/>
      </w:pPr>
      <w:r>
        <w:t>Supplementary T</w:t>
      </w:r>
      <w:r w:rsidR="003945A0">
        <w:t>able S5</w:t>
      </w:r>
      <w:r>
        <w:t>.1</w:t>
      </w:r>
      <w:r w:rsidR="00E3052D">
        <w:t>: Primer sequences</w:t>
      </w:r>
    </w:p>
    <w:tbl>
      <w:tblPr>
        <w:tblW w:w="9087" w:type="dxa"/>
        <w:tblInd w:w="93" w:type="dxa"/>
        <w:tblLook w:val="04A0" w:firstRow="1" w:lastRow="0" w:firstColumn="1" w:lastColumn="0" w:noHBand="0" w:noVBand="1"/>
      </w:tblPr>
      <w:tblGrid>
        <w:gridCol w:w="2560"/>
        <w:gridCol w:w="465"/>
        <w:gridCol w:w="3080"/>
        <w:gridCol w:w="1140"/>
        <w:gridCol w:w="1134"/>
        <w:gridCol w:w="708"/>
      </w:tblGrid>
      <w:tr w:rsidR="006A2D38" w:rsidRPr="006A2D38" w:rsidTr="00E3052D">
        <w:trPr>
          <w:trHeight w:val="570"/>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6A2D38" w:rsidRPr="007441F7" w:rsidRDefault="006A2D38" w:rsidP="007441F7">
            <w:pPr>
              <w:spacing w:after="0" w:line="240" w:lineRule="auto"/>
              <w:jc w:val="left"/>
              <w:rPr>
                <w:rFonts w:ascii="Arial" w:eastAsia="Times New Roman" w:hAnsi="Arial" w:cs="Arial"/>
                <w:color w:val="000000"/>
                <w:sz w:val="16"/>
                <w:szCs w:val="16"/>
                <w:lang w:eastAsia="en-GB"/>
              </w:rPr>
            </w:pPr>
            <w:r w:rsidRPr="007441F7">
              <w:rPr>
                <w:rFonts w:ascii="Arial" w:eastAsia="Times New Roman" w:hAnsi="Arial" w:cs="Arial"/>
                <w:color w:val="000000"/>
                <w:sz w:val="16"/>
                <w:szCs w:val="16"/>
                <w:lang w:eastAsia="en-GB"/>
              </w:rPr>
              <w:t>Primer target</w:t>
            </w:r>
          </w:p>
        </w:tc>
        <w:tc>
          <w:tcPr>
            <w:tcW w:w="465"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6A2D38" w:rsidRPr="007441F7" w:rsidRDefault="006A2D38" w:rsidP="007441F7">
            <w:pPr>
              <w:spacing w:after="0" w:line="240" w:lineRule="auto"/>
              <w:jc w:val="left"/>
              <w:rPr>
                <w:rFonts w:ascii="Arial" w:eastAsia="Times New Roman" w:hAnsi="Arial" w:cs="Arial"/>
                <w:color w:val="000000"/>
                <w:sz w:val="16"/>
                <w:szCs w:val="16"/>
                <w:lang w:eastAsia="en-GB"/>
              </w:rPr>
            </w:pPr>
          </w:p>
        </w:tc>
        <w:tc>
          <w:tcPr>
            <w:tcW w:w="3080"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6A2D38" w:rsidRPr="007441F7" w:rsidRDefault="006A2D38" w:rsidP="007441F7">
            <w:pPr>
              <w:spacing w:after="0" w:line="240" w:lineRule="auto"/>
              <w:jc w:val="left"/>
              <w:rPr>
                <w:rFonts w:ascii="Arial" w:eastAsia="Times New Roman" w:hAnsi="Arial" w:cs="Arial"/>
                <w:color w:val="000000"/>
                <w:sz w:val="16"/>
                <w:szCs w:val="16"/>
                <w:lang w:eastAsia="en-GB"/>
              </w:rPr>
            </w:pPr>
            <w:r w:rsidRPr="007441F7">
              <w:rPr>
                <w:rFonts w:ascii="Arial" w:eastAsia="Times New Roman" w:hAnsi="Arial" w:cs="Arial"/>
                <w:color w:val="000000"/>
                <w:sz w:val="16"/>
                <w:szCs w:val="16"/>
                <w:lang w:eastAsia="en-GB"/>
              </w:rPr>
              <w:t>sequence (5´to 3´)</w:t>
            </w:r>
          </w:p>
        </w:tc>
        <w:tc>
          <w:tcPr>
            <w:tcW w:w="1140"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6A2D38" w:rsidRPr="007441F7" w:rsidRDefault="006A2D38" w:rsidP="007441F7">
            <w:pPr>
              <w:pStyle w:val="NoSpacing"/>
              <w:jc w:val="left"/>
              <w:rPr>
                <w:rFonts w:ascii="Arial" w:hAnsi="Arial" w:cs="Arial"/>
                <w:sz w:val="16"/>
                <w:szCs w:val="16"/>
                <w:lang w:val="en-GB" w:eastAsia="en-GB"/>
              </w:rPr>
            </w:pPr>
            <w:r w:rsidRPr="007441F7">
              <w:rPr>
                <w:rFonts w:ascii="Arial" w:hAnsi="Arial" w:cs="Arial"/>
                <w:sz w:val="16"/>
                <w:szCs w:val="16"/>
                <w:lang w:val="en-GB" w:eastAsia="en-GB"/>
              </w:rPr>
              <w:t>Amplicon size (bp)</w:t>
            </w:r>
          </w:p>
        </w:tc>
        <w:tc>
          <w:tcPr>
            <w:tcW w:w="1134"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6A2D38" w:rsidRPr="007441F7" w:rsidRDefault="006A2D38" w:rsidP="007441F7">
            <w:pPr>
              <w:spacing w:after="0" w:line="240" w:lineRule="auto"/>
              <w:jc w:val="left"/>
              <w:rPr>
                <w:rFonts w:ascii="Arial" w:eastAsia="Times New Roman" w:hAnsi="Arial" w:cs="Arial"/>
                <w:color w:val="000000"/>
                <w:sz w:val="16"/>
                <w:szCs w:val="16"/>
                <w:lang w:eastAsia="en-GB"/>
              </w:rPr>
            </w:pPr>
            <w:r w:rsidRPr="007441F7">
              <w:rPr>
                <w:rFonts w:ascii="Arial" w:eastAsia="Times New Roman" w:hAnsi="Arial" w:cs="Arial"/>
                <w:color w:val="000000"/>
                <w:sz w:val="16"/>
                <w:szCs w:val="16"/>
                <w:lang w:eastAsia="en-GB"/>
              </w:rPr>
              <w:t>Target copy number</w:t>
            </w:r>
          </w:p>
        </w:tc>
        <w:tc>
          <w:tcPr>
            <w:tcW w:w="708"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6A2D38" w:rsidRPr="007441F7" w:rsidRDefault="006A2D38" w:rsidP="007441F7">
            <w:pPr>
              <w:spacing w:after="0" w:line="240" w:lineRule="auto"/>
              <w:jc w:val="left"/>
              <w:rPr>
                <w:rFonts w:ascii="Arial" w:eastAsia="Times New Roman" w:hAnsi="Arial" w:cs="Arial"/>
                <w:color w:val="000000"/>
                <w:sz w:val="16"/>
                <w:szCs w:val="16"/>
                <w:lang w:eastAsia="en-GB"/>
              </w:rPr>
            </w:pPr>
            <w:r w:rsidRPr="007441F7">
              <w:rPr>
                <w:rFonts w:ascii="Arial" w:eastAsia="Times New Roman" w:hAnsi="Arial" w:cs="Arial"/>
                <w:color w:val="000000"/>
                <w:sz w:val="16"/>
                <w:szCs w:val="16"/>
                <w:lang w:eastAsia="en-GB"/>
              </w:rPr>
              <w:t>Ref.</w:t>
            </w: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0B541D" w:rsidP="006A2D38">
            <w:pPr>
              <w:spacing w:after="0" w:line="240" w:lineRule="auto"/>
              <w:jc w:val="left"/>
              <w:rPr>
                <w:rFonts w:ascii="Arial" w:eastAsia="Times New Roman" w:hAnsi="Arial" w:cs="Arial"/>
                <w:color w:val="000000"/>
                <w:sz w:val="16"/>
                <w:szCs w:val="16"/>
                <w:lang w:eastAsia="en-GB"/>
              </w:rPr>
            </w:pPr>
            <w:r w:rsidRPr="000B541D">
              <w:rPr>
                <w:rFonts w:ascii="Arial" w:eastAsia="Times New Roman" w:hAnsi="Arial" w:cs="Arial"/>
                <w:color w:val="000000"/>
                <w:sz w:val="16"/>
                <w:szCs w:val="16"/>
                <w:lang w:eastAsia="en-GB"/>
              </w:rPr>
              <w:t>HERV-K (5'U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AACGTGGAGGCTTTTCTCTAG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34</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6</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TATCACCCTAGCTTCTTCCGAG</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0B541D" w:rsidP="006A2D3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HERV-H</w:t>
            </w:r>
            <w:r w:rsidRPr="000B541D">
              <w:rPr>
                <w:rFonts w:ascii="Arial" w:eastAsia="Times New Roman" w:hAnsi="Arial" w:cs="Arial"/>
                <w:color w:val="000000"/>
                <w:sz w:val="16"/>
                <w:szCs w:val="16"/>
                <w:lang w:eastAsia="en-GB"/>
              </w:rPr>
              <w:t xml:space="preserve"> (5'U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TGCCGTGACTCGGATCGG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15</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79</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GGCTGGTCGGTCTGAGGA</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0B541D" w:rsidP="006A2D38">
            <w:pPr>
              <w:spacing w:after="0" w:line="240" w:lineRule="auto"/>
              <w:jc w:val="left"/>
              <w:rPr>
                <w:rFonts w:ascii="Arial" w:eastAsia="Times New Roman" w:hAnsi="Arial" w:cs="Arial"/>
                <w:color w:val="000000"/>
                <w:sz w:val="16"/>
                <w:szCs w:val="16"/>
                <w:lang w:eastAsia="en-GB"/>
              </w:rPr>
            </w:pPr>
            <w:r w:rsidRPr="000B541D">
              <w:rPr>
                <w:rFonts w:ascii="Arial" w:eastAsia="Times New Roman" w:hAnsi="Arial" w:cs="Arial"/>
                <w:color w:val="000000"/>
                <w:sz w:val="16"/>
                <w:szCs w:val="16"/>
                <w:lang w:eastAsia="en-GB"/>
              </w:rPr>
              <w:t>HERV-Fc1 (5'U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AGCATCTCCTCTCCCTACCT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15</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ATTACAGACAGAGGTTCCCGG</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0B541D" w:rsidP="006A2D38">
            <w:pPr>
              <w:spacing w:after="0" w:line="240" w:lineRule="auto"/>
              <w:jc w:val="left"/>
              <w:rPr>
                <w:rFonts w:ascii="Arial" w:eastAsia="Times New Roman" w:hAnsi="Arial" w:cs="Arial"/>
                <w:color w:val="000000"/>
                <w:sz w:val="16"/>
                <w:szCs w:val="16"/>
                <w:lang w:eastAsia="en-GB"/>
              </w:rPr>
            </w:pPr>
            <w:r w:rsidRPr="000B541D">
              <w:rPr>
                <w:rFonts w:ascii="Arial" w:eastAsia="Times New Roman" w:hAnsi="Arial" w:cs="Arial"/>
                <w:color w:val="000000"/>
                <w:sz w:val="16"/>
                <w:szCs w:val="16"/>
                <w:lang w:eastAsia="en-GB"/>
              </w:rPr>
              <w:t>CSF1R THE1B LTR (5'end)</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ATCTCTTACTTTGCCTAACT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50</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CCCCCATGATTCAATTATCT</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HERVK-101 LTR</w:t>
            </w:r>
            <w:r w:rsidR="000B541D">
              <w:rPr>
                <w:rFonts w:ascii="Arial" w:eastAsia="Times New Roman" w:hAnsi="Arial" w:cs="Arial"/>
                <w:color w:val="000000"/>
                <w:sz w:val="16"/>
                <w:szCs w:val="16"/>
                <w:lang w:eastAsia="en-GB"/>
              </w:rPr>
              <w:t xml:space="preserve"> (5’L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TTTGTGGAGACAGGGTCTG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75</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GGGTTGGGGGTAAGGTTATAG</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HERVK-109 LTR</w:t>
            </w:r>
            <w:r w:rsidR="000B541D">
              <w:rPr>
                <w:rFonts w:ascii="Arial" w:eastAsia="Times New Roman" w:hAnsi="Arial" w:cs="Arial"/>
                <w:color w:val="000000"/>
                <w:sz w:val="16"/>
                <w:szCs w:val="16"/>
                <w:lang w:eastAsia="en-GB"/>
              </w:rPr>
              <w:t xml:space="preserve"> (5’L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CTCAGGTGTTTGGATCTTCC</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62</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TGGGGGTAAGGTCACAGAAT</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APDH promote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ACTAGCGGTTTTACGGGC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66</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CGAACAGGAGGAGCAGAGA</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0B541D" w:rsidP="006A2D38">
            <w:pPr>
              <w:spacing w:after="0" w:line="240" w:lineRule="auto"/>
              <w:jc w:val="left"/>
              <w:rPr>
                <w:rFonts w:ascii="Arial" w:eastAsia="Times New Roman" w:hAnsi="Arial" w:cs="Arial"/>
                <w:color w:val="000000"/>
                <w:sz w:val="16"/>
                <w:szCs w:val="16"/>
                <w:lang w:eastAsia="en-GB"/>
              </w:rPr>
            </w:pPr>
            <w:r w:rsidRPr="000B541D">
              <w:rPr>
                <w:rFonts w:ascii="Arial" w:eastAsia="Times New Roman" w:hAnsi="Arial" w:cs="Arial"/>
                <w:color w:val="000000"/>
                <w:sz w:val="16"/>
                <w:szCs w:val="16"/>
                <w:lang w:eastAsia="en-GB"/>
              </w:rPr>
              <w:t>ZNF77 (3'coding exon)</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GGAAAACCTTCAGGTATCTCG</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06</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TTACGGTTGAACACTCTCCCAG</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xml:space="preserve">ZNF180 </w:t>
            </w:r>
            <w:r w:rsidR="000B541D" w:rsidRPr="000B541D">
              <w:rPr>
                <w:rFonts w:ascii="Arial" w:eastAsia="Times New Roman" w:hAnsi="Arial" w:cs="Arial"/>
                <w:color w:val="000000"/>
                <w:sz w:val="16"/>
                <w:szCs w:val="16"/>
                <w:lang w:eastAsia="en-GB"/>
              </w:rPr>
              <w:t>(3'coding exon)</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ATGCACAATAAGTCGAGCA</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37</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CAGTCAATGTGGGAAGTC</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0B541D" w:rsidP="006A2D3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CSF1R THE1B LTR (3</w:t>
            </w:r>
            <w:r w:rsidRPr="000B541D">
              <w:rPr>
                <w:rFonts w:ascii="Arial" w:eastAsia="Times New Roman" w:hAnsi="Arial" w:cs="Arial"/>
                <w:color w:val="000000"/>
                <w:sz w:val="16"/>
                <w:szCs w:val="16"/>
                <w:lang w:eastAsia="en-GB"/>
              </w:rPr>
              <w:t>'end)</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GCCTTCCACTATGATTCTGA</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67</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ACTAAACCCTGTATATGCCA</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CSF1R promote</w:t>
            </w:r>
            <w:r w:rsidRPr="006A2D38">
              <w:rPr>
                <w:rFonts w:ascii="Arial" w:eastAsia="Times New Roman" w:hAnsi="Arial" w:cs="Arial"/>
                <w:color w:val="000000"/>
                <w:sz w:val="16"/>
                <w:szCs w:val="16"/>
                <w:lang w:eastAsia="en-GB"/>
              </w:rPr>
              <w: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AGAAGAGGATCAGCCCAAGGA</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91</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87135A" w:rsidRDefault="006A2D38" w:rsidP="006A2D38">
            <w:pPr>
              <w:spacing w:after="0" w:line="240" w:lineRule="auto"/>
              <w:jc w:val="center"/>
              <w:rPr>
                <w:rFonts w:ascii="Arial" w:eastAsia="Times New Roman" w:hAnsi="Arial" w:cs="Arial"/>
                <w:color w:val="000000"/>
                <w:sz w:val="16"/>
                <w:szCs w:val="16"/>
                <w:lang w:eastAsia="en-GB"/>
              </w:rPr>
            </w:pPr>
            <w:r w:rsidRPr="0087135A">
              <w:rPr>
                <w:rFonts w:ascii="Arial" w:eastAsia="Times New Roman" w:hAnsi="Arial" w:cs="Arial"/>
                <w:color w:val="000000"/>
                <w:sz w:val="16"/>
                <w:szCs w:val="16"/>
                <w:lang w:eastAsia="en-GB"/>
              </w:rPr>
              <w:t>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87135A" w:rsidRDefault="006A2D38" w:rsidP="001526E9">
            <w:pPr>
              <w:spacing w:after="0" w:line="240" w:lineRule="auto"/>
              <w:jc w:val="center"/>
              <w:rPr>
                <w:rFonts w:ascii="Arial" w:eastAsia="Times New Roman" w:hAnsi="Arial" w:cs="Arial"/>
                <w:color w:val="000000"/>
                <w:sz w:val="16"/>
                <w:szCs w:val="16"/>
                <w:lang w:eastAsia="en-GB"/>
              </w:rPr>
            </w:pPr>
            <w:r w:rsidRPr="0087135A">
              <w:rPr>
                <w:rFonts w:ascii="Arial" w:eastAsia="Times New Roman" w:hAnsi="Arial" w:cs="Arial"/>
                <w:color w:val="000000"/>
                <w:sz w:val="16"/>
                <w:szCs w:val="16"/>
                <w:lang w:eastAsia="en-GB"/>
              </w:rPr>
              <w:t> </w:t>
            </w:r>
            <w:r w:rsidR="0087135A" w:rsidRPr="0087135A">
              <w:rPr>
                <w:sz w:val="16"/>
                <w:szCs w:val="16"/>
              </w:rPr>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rPr>
                <w:sz w:val="16"/>
                <w:szCs w:val="16"/>
              </w:rPr>
              <w:instrText xml:space="preserve"> ADDIN EN.CITE </w:instrText>
            </w:r>
            <w:r w:rsidR="009646ED">
              <w:rPr>
                <w:sz w:val="16"/>
                <w:szCs w:val="16"/>
              </w:rPr>
              <w:fldChar w:fldCharType="begin">
                <w:fldData xml:space="preserve">PEVuZE5vdGU+PENpdGU+PEF1dGhvcj5MYW1wcmVjaHQ8L0F1dGhvcj48WWVhcj4yMDEwPC9ZZWFy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</w:fldData>
              </w:fldChar>
            </w:r>
            <w:r w:rsidR="009646ED">
              <w:rPr>
                <w:sz w:val="16"/>
                <w:szCs w:val="16"/>
              </w:rPr>
              <w:instrText xml:space="preserve"> ADDIN EN.CITE.DATA </w:instrText>
            </w:r>
            <w:r w:rsidR="009646ED">
              <w:rPr>
                <w:sz w:val="16"/>
                <w:szCs w:val="16"/>
              </w:rPr>
            </w:r>
            <w:r w:rsidR="009646ED">
              <w:rPr>
                <w:sz w:val="16"/>
                <w:szCs w:val="16"/>
              </w:rPr>
              <w:fldChar w:fldCharType="end"/>
            </w:r>
            <w:r w:rsidR="0087135A" w:rsidRPr="0087135A">
              <w:rPr>
                <w:sz w:val="16"/>
                <w:szCs w:val="16"/>
              </w:rPr>
            </w:r>
            <w:r w:rsidR="0087135A" w:rsidRPr="0087135A">
              <w:rPr>
                <w:sz w:val="16"/>
                <w:szCs w:val="16"/>
              </w:rPr>
              <w:fldChar w:fldCharType="separate"/>
            </w:r>
            <w:r w:rsidR="00A531C3">
              <w:rPr>
                <w:noProof/>
                <w:sz w:val="16"/>
                <w:szCs w:val="16"/>
              </w:rPr>
              <w:t>[</w:t>
            </w:r>
            <w:hyperlink w:anchor="_ENREF_25" w:tooltip="Lamprecht, 2010 #169" w:history="1">
              <w:r w:rsidR="001526E9">
                <w:rPr>
                  <w:noProof/>
                  <w:sz w:val="16"/>
                  <w:szCs w:val="16"/>
                </w:rPr>
                <w:t>25</w:t>
              </w:r>
            </w:hyperlink>
            <w:r w:rsidR="00A531C3">
              <w:rPr>
                <w:noProof/>
                <w:sz w:val="16"/>
                <w:szCs w:val="16"/>
              </w:rPr>
              <w:t>]</w:t>
            </w:r>
            <w:r w:rsidR="0087135A" w:rsidRPr="0087135A">
              <w:rPr>
                <w:sz w:val="16"/>
                <w:szCs w:val="16"/>
              </w:rPr>
              <w:fldChar w:fldCharType="end"/>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AGGGATCGGGACACTGGAC</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HE1B consensus LTR</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TGGAACTGTGAGTCCATTA</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92</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71</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TGTATTAGTCTGTTCTCACGC</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r w:rsidR="006A2D38" w:rsidRPr="006A2D38" w:rsidTr="007441F7">
        <w:trPr>
          <w:trHeight w:val="300"/>
        </w:trPr>
        <w:tc>
          <w:tcPr>
            <w:tcW w:w="25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9F7648" w:rsidP="006A2D38">
            <w:pPr>
              <w:spacing w:after="0" w:line="240" w:lineRule="auto"/>
              <w:jc w:val="lef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SAT2</w:t>
            </w: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FW</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CATCGAATGGAAATGAAAGGAGTC</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160</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6A2D38">
            <w:pPr>
              <w:spacing w:after="0" w:line="240" w:lineRule="auto"/>
              <w:jc w:val="center"/>
              <w:rPr>
                <w:rFonts w:ascii="Arial" w:eastAsia="Times New Roman" w:hAnsi="Arial" w:cs="Arial"/>
                <w:color w:val="000000"/>
                <w:sz w:val="16"/>
                <w:szCs w:val="16"/>
                <w:lang w:eastAsia="en-GB"/>
              </w:rPr>
            </w:pPr>
            <w:proofErr w:type="spellStart"/>
            <w:r w:rsidRPr="006A2D38">
              <w:rPr>
                <w:rFonts w:ascii="Arial" w:eastAsia="Times New Roman" w:hAnsi="Arial" w:cs="Arial"/>
                <w:color w:val="000000"/>
                <w:sz w:val="16"/>
                <w:szCs w:val="16"/>
                <w:lang w:eastAsia="en-GB"/>
              </w:rPr>
              <w:t>nd</w:t>
            </w:r>
            <w:proofErr w:type="spellEnd"/>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D38" w:rsidRPr="006A2D38" w:rsidRDefault="006A2D38" w:rsidP="001526E9">
            <w:pPr>
              <w:spacing w:after="0" w:line="240" w:lineRule="auto"/>
              <w:jc w:val="center"/>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 </w:t>
            </w:r>
            <w:r w:rsidR="009F7648">
              <w:rPr>
                <w:rFonts w:ascii="Arial" w:eastAsia="Times New Roman" w:hAnsi="Arial" w:cs="Arial"/>
                <w:color w:val="000000"/>
                <w:sz w:val="16"/>
                <w:szCs w:val="16"/>
                <w:lang w:eastAsia="en-GB"/>
              </w:rPr>
              <w:fldChar w:fldCharType="begin"/>
            </w:r>
            <w:r w:rsidR="001526E9">
              <w:rPr>
                <w:rFonts w:ascii="Arial" w:eastAsia="Times New Roman" w:hAnsi="Arial" w:cs="Arial"/>
                <w:color w:val="000000"/>
                <w:sz w:val="16"/>
                <w:szCs w:val="16"/>
                <w:lang w:eastAsia="en-GB"/>
              </w:rPr>
              <w:instrText xml:space="preserve"> ADDIN EN.CITE &lt;EndNote&gt;&lt;Cite&gt;&lt;Author&gt;Alexiadis&lt;/Author&gt;&lt;Year&gt;2007&lt;/Year&gt;&lt;RecNum&gt;190&lt;/RecNum&gt;&lt;DisplayText&gt;[189]&lt;/DisplayText&gt;&lt;record&gt;&lt;rec-number&gt;190&lt;/rec-number&gt;&lt;foreign-keys&gt;&lt;key app="EN" db-id="tzfp5vpxsp522xeefx3xp5rdz9ar9fwxdeax"&gt;190&lt;/key&gt;&lt;/foreign-keys&gt;&lt;ref-type name="Journal Article"&gt;17&lt;/ref-type&gt;&lt;contributors&gt;&lt;authors&gt;&lt;author&gt;Alexiadis, V.&lt;/author&gt;&lt;author&gt;Ballestas, M. E.&lt;/author&gt;&lt;author&gt;Sanchez, C.&lt;/author&gt;&lt;author&gt;Winokur, S.&lt;/author&gt;&lt;author&gt;Vedanarayanan, V.&lt;/author&gt;&lt;author&gt;Warren, M.&lt;/author&gt;&lt;author&gt;Ehrlich, M.&lt;/author&gt;&lt;/authors&gt;&lt;/contributors&gt;&lt;auth-address&gt;Genpathway, Inc., San Diego, CA 92121, USA.&lt;/auth-address&gt;&lt;titles&gt;&lt;title&gt;RNAPol-ChIP analysis of transcription from FSHD-linked tandem repeats and satellite DNA&lt;/title&gt;&lt;secondary-title&gt;Biochim Biophys Acta&lt;/secondary-title&gt;&lt;/titles&gt;&lt;periodical&gt;&lt;full-title&gt;Biochim Biophys Acta&lt;/full-title&gt;&lt;/periodical&gt;&lt;pages&gt;29-40&lt;/pages&gt;&lt;volume&gt;1769&lt;/volume&gt;&lt;number&gt;1&lt;/number&gt;&lt;edition&gt;2007/01/24&lt;/edition&gt;&lt;keywords&gt;&lt;keyword&gt;Animals&lt;/keyword&gt;&lt;keyword&gt;Cells, Cultured&lt;/keyword&gt;&lt;keyword&gt;*DNA, Satellite&lt;/keyword&gt;&lt;keyword&gt;Humans&lt;/keyword&gt;&lt;keyword&gt;Hybrid Cells&lt;/keyword&gt;&lt;keyword&gt;Mice&lt;/keyword&gt;&lt;keyword&gt;Muscular Dystrophy, Facioscapulohumeral/*genetics&lt;/keyword&gt;&lt;keyword&gt;Myoblasts&lt;/keyword&gt;&lt;keyword&gt;RNA Polymerase II&lt;/keyword&gt;&lt;keyword&gt;*Tandem Repeat Sequences&lt;/keyword&gt;&lt;keyword&gt;*Transcription, Genetic&lt;/keyword&gt;&lt;/keywords&gt;&lt;dates&gt;&lt;year&gt;2007&lt;/year&gt;&lt;pub-dates&gt;&lt;date&gt;Jan&lt;/date&gt;&lt;/pub-dates&gt;&lt;/dates&gt;&lt;isbn&gt;0006-3002 (Print)&amp;#xD;0006-3002 (Linking)&lt;/isbn&gt;&lt;accession-num&gt;17239456&lt;/accession-num&gt;&lt;urls&gt;&lt;related-urls&gt;&lt;url&gt;http://www.ncbi.nlm.nih.gov/pubmed/17239456&lt;/url&gt;&lt;/related-urls&gt;&lt;/urls&gt;&lt;custom2&gt;1802126&lt;/custom2&gt;&lt;electronic-resource-num&gt;S0167-4781(06)00204-1 [pii]&amp;#xD;10.1016/j.bbaexp.2006.11.006&lt;/electronic-resource-num&gt;&lt;language&gt;eng&lt;/language&gt;&lt;/record&gt;&lt;/Cite&gt;&lt;/EndNote&gt;</w:instrText>
            </w:r>
            <w:r w:rsidR="009F7648">
              <w:rPr>
                <w:rFonts w:ascii="Arial" w:eastAsia="Times New Roman" w:hAnsi="Arial" w:cs="Arial"/>
                <w:color w:val="000000"/>
                <w:sz w:val="16"/>
                <w:szCs w:val="16"/>
                <w:lang w:eastAsia="en-GB"/>
              </w:rPr>
              <w:fldChar w:fldCharType="separate"/>
            </w:r>
            <w:r w:rsidR="001526E9">
              <w:rPr>
                <w:rFonts w:ascii="Arial" w:eastAsia="Times New Roman" w:hAnsi="Arial" w:cs="Arial"/>
                <w:noProof/>
                <w:color w:val="000000"/>
                <w:sz w:val="16"/>
                <w:szCs w:val="16"/>
                <w:lang w:eastAsia="en-GB"/>
              </w:rPr>
              <w:t>[</w:t>
            </w:r>
            <w:hyperlink w:anchor="_ENREF_189" w:tooltip="Alexiadis, 2007 #190" w:history="1">
              <w:r w:rsidR="001526E9">
                <w:rPr>
                  <w:rFonts w:ascii="Arial" w:eastAsia="Times New Roman" w:hAnsi="Arial" w:cs="Arial"/>
                  <w:noProof/>
                  <w:color w:val="000000"/>
                  <w:sz w:val="16"/>
                  <w:szCs w:val="16"/>
                  <w:lang w:eastAsia="en-GB"/>
                </w:rPr>
                <w:t>189</w:t>
              </w:r>
            </w:hyperlink>
            <w:r w:rsidR="001526E9">
              <w:rPr>
                <w:rFonts w:ascii="Arial" w:eastAsia="Times New Roman" w:hAnsi="Arial" w:cs="Arial"/>
                <w:noProof/>
                <w:color w:val="000000"/>
                <w:sz w:val="16"/>
                <w:szCs w:val="16"/>
                <w:lang w:eastAsia="en-GB"/>
              </w:rPr>
              <w:t>]</w:t>
            </w:r>
            <w:r w:rsidR="009F7648">
              <w:rPr>
                <w:rFonts w:ascii="Arial" w:eastAsia="Times New Roman" w:hAnsi="Arial" w:cs="Arial"/>
                <w:color w:val="000000"/>
                <w:sz w:val="16"/>
                <w:szCs w:val="16"/>
                <w:lang w:eastAsia="en-GB"/>
              </w:rPr>
              <w:fldChar w:fldCharType="end"/>
            </w:r>
          </w:p>
        </w:tc>
      </w:tr>
      <w:tr w:rsidR="006A2D38" w:rsidRPr="006A2D38" w:rsidTr="007441F7">
        <w:trPr>
          <w:trHeight w:val="300"/>
        </w:trPr>
        <w:tc>
          <w:tcPr>
            <w:tcW w:w="256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465"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RV</w:t>
            </w:r>
          </w:p>
        </w:tc>
        <w:tc>
          <w:tcPr>
            <w:tcW w:w="3080" w:type="dxa"/>
            <w:tcBorders>
              <w:top w:val="nil"/>
              <w:left w:val="nil"/>
              <w:bottom w:val="single" w:sz="4" w:space="0" w:color="auto"/>
              <w:right w:val="single" w:sz="4" w:space="0" w:color="auto"/>
            </w:tcBorders>
            <w:shd w:val="clear" w:color="auto" w:fill="auto"/>
            <w:noWrap/>
            <w:vAlign w:val="bottom"/>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r w:rsidRPr="006A2D38">
              <w:rPr>
                <w:rFonts w:ascii="Arial" w:eastAsia="Times New Roman" w:hAnsi="Arial" w:cs="Arial"/>
                <w:color w:val="000000"/>
                <w:sz w:val="16"/>
                <w:szCs w:val="16"/>
                <w:lang w:eastAsia="en-GB"/>
              </w:rPr>
              <w:t>ACCATTGGATGATTGCAGTCAA</w:t>
            </w:r>
          </w:p>
        </w:tc>
        <w:tc>
          <w:tcPr>
            <w:tcW w:w="1140"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c>
          <w:tcPr>
            <w:tcW w:w="708" w:type="dxa"/>
            <w:vMerge/>
            <w:tcBorders>
              <w:top w:val="nil"/>
              <w:left w:val="single" w:sz="4" w:space="0" w:color="auto"/>
              <w:bottom w:val="single" w:sz="4" w:space="0" w:color="auto"/>
              <w:right w:val="single" w:sz="4" w:space="0" w:color="auto"/>
            </w:tcBorders>
            <w:vAlign w:val="center"/>
            <w:hideMark/>
          </w:tcPr>
          <w:p w:rsidR="006A2D38" w:rsidRPr="006A2D38" w:rsidRDefault="006A2D38" w:rsidP="006A2D38">
            <w:pPr>
              <w:spacing w:after="0" w:line="240" w:lineRule="auto"/>
              <w:jc w:val="left"/>
              <w:rPr>
                <w:rFonts w:ascii="Arial" w:eastAsia="Times New Roman" w:hAnsi="Arial" w:cs="Arial"/>
                <w:color w:val="000000"/>
                <w:sz w:val="16"/>
                <w:szCs w:val="16"/>
                <w:lang w:eastAsia="en-GB"/>
              </w:rPr>
            </w:pPr>
          </w:p>
        </w:tc>
      </w:tr>
    </w:tbl>
    <w:p w:rsidR="006A2D38" w:rsidRDefault="006A2D38" w:rsidP="006A2D38"/>
    <w:p w:rsidR="006A2D38" w:rsidRDefault="006A2D38" w:rsidP="006A2D38"/>
    <w:p w:rsidR="006A2D38" w:rsidRPr="006A2D38" w:rsidRDefault="006A2D38" w:rsidP="006A2D38">
      <w:pPr>
        <w:sectPr w:rsidR="006A2D38" w:rsidRPr="006A2D38" w:rsidSect="00164CBF">
          <w:headerReference w:type="even" r:id="rId122"/>
          <w:headerReference w:type="default" r:id="rId123"/>
          <w:pgSz w:w="11906" w:h="16838"/>
          <w:pgMar w:top="1417" w:right="1417" w:bottom="1134" w:left="1417" w:header="708" w:footer="283" w:gutter="0"/>
          <w:cols w:space="708"/>
          <w:docGrid w:linePitch="360"/>
        </w:sectPr>
      </w:pPr>
    </w:p>
    <w:p w:rsidR="002D27AA" w:rsidRDefault="00476CA9" w:rsidP="003920E2">
      <w:pPr>
        <w:pStyle w:val="Heading1"/>
        <w:pageBreakBefore/>
      </w:pPr>
      <w:bookmarkStart w:id="68" w:name="_Toc343249358"/>
      <w:r>
        <w:lastRenderedPageBreak/>
        <w:t>Concluding remarks and further perspectives</w:t>
      </w:r>
      <w:bookmarkEnd w:id="68"/>
    </w:p>
    <w:p w:rsidR="0084087A" w:rsidRDefault="00116563" w:rsidP="00924032">
      <w:r>
        <w:t xml:space="preserve">The study of KRAB-ZFP/TRIM28 mediated ERV silencing in species other than mice is highly interesting yet challenging due to </w:t>
      </w:r>
      <w:r w:rsidR="00140F4C">
        <w:t xml:space="preserve">the </w:t>
      </w:r>
      <w:r>
        <w:t xml:space="preserve">limited availability of suitable non-murine ES cell. </w:t>
      </w:r>
      <w:r w:rsidR="00A1213F">
        <w:t xml:space="preserve">In consideration of the enormous number of potential </w:t>
      </w:r>
      <w:r w:rsidR="002C2E51">
        <w:t>KRAB-</w:t>
      </w:r>
      <w:r w:rsidR="00A1213F">
        <w:t xml:space="preserve">ZFP target sites in ERVs, the successful identification of such sequences </w:t>
      </w:r>
      <w:r w:rsidR="00924032">
        <w:t xml:space="preserve">is </w:t>
      </w:r>
      <w:r w:rsidR="00A1213F">
        <w:t>difficult</w:t>
      </w:r>
      <w:r w:rsidR="002C2E51">
        <w:t>,</w:t>
      </w:r>
      <w:r w:rsidR="00A1213F">
        <w:t xml:space="preserve"> even if a proper ES cell line is available.</w:t>
      </w:r>
      <w:r w:rsidR="00F665E5">
        <w:t xml:space="preserve"> </w:t>
      </w:r>
      <w:r w:rsidR="00A1213F">
        <w:t>Knock</w:t>
      </w:r>
      <w:r w:rsidR="00140F4C">
        <w:t>-</w:t>
      </w:r>
      <w:r w:rsidR="0052688B">
        <w:t>down of evolutionarily</w:t>
      </w:r>
      <w:r w:rsidR="00A1213F">
        <w:t xml:space="preserve"> conserved components of the ERV silencing machinery, such as TRIM28 or SETDB1, </w:t>
      </w:r>
      <w:r w:rsidR="008A21A9">
        <w:t xml:space="preserve">by </w:t>
      </w:r>
      <w:proofErr w:type="spellStart"/>
      <w:r w:rsidR="008A21A9">
        <w:t>RNAi</w:t>
      </w:r>
      <w:proofErr w:type="spellEnd"/>
      <w:r w:rsidR="008A21A9">
        <w:t xml:space="preserve"> in non-murine ES cells</w:t>
      </w:r>
      <w:r w:rsidR="00924032">
        <w:t xml:space="preserve"> followed by RNA sequencing</w:t>
      </w:r>
      <w:r w:rsidR="008A21A9">
        <w:t xml:space="preserve"> </w:t>
      </w:r>
      <w:r w:rsidR="00924032">
        <w:t>appear</w:t>
      </w:r>
      <w:r w:rsidR="00C90818">
        <w:t>s</w:t>
      </w:r>
      <w:r w:rsidR="008A21A9">
        <w:t xml:space="preserve"> promising but </w:t>
      </w:r>
      <w:r w:rsidR="00B673B3">
        <w:t xml:space="preserve">is </w:t>
      </w:r>
      <w:r w:rsidR="008A21A9">
        <w:t>demanding since non-murine ES cells are difficult to maintain</w:t>
      </w:r>
      <w:r w:rsidR="00BA50BA">
        <w:t xml:space="preserve"> in culture</w:t>
      </w:r>
      <w:r w:rsidR="008A21A9">
        <w:t xml:space="preserve"> </w:t>
      </w:r>
      <w:r w:rsidR="00C90818">
        <w:t>without differentiation</w:t>
      </w:r>
      <w:r w:rsidR="008A21A9">
        <w:t xml:space="preserve">. </w:t>
      </w:r>
      <w:r w:rsidR="00140F4C">
        <w:t>Furthermore</w:t>
      </w:r>
      <w:r w:rsidR="00924032">
        <w:t xml:space="preserve">, such studies would fail to detect ERVs that are targeted by </w:t>
      </w:r>
      <w:r w:rsidR="00140F4C">
        <w:t xml:space="preserve">KRAB-ZFPs and other target-specific repressor proteins, </w:t>
      </w:r>
      <w:r w:rsidR="00924032">
        <w:t>but have already lost their transcriptional activity or are lacking the necessary transcription factors in the investigated cell types.</w:t>
      </w:r>
      <w:r w:rsidR="001830E5">
        <w:t xml:space="preserve"> </w:t>
      </w:r>
      <w:r w:rsidR="00140F4C">
        <w:t>Moreover</w:t>
      </w:r>
      <w:r w:rsidR="001830E5">
        <w:t xml:space="preserve">, </w:t>
      </w:r>
      <w:r w:rsidR="0084087A">
        <w:t>ERV upregulation upon knock-down of TRIM28 or SETDB1 might be due to secondary effects and does not easily lead to the identification of target-specific repressor proteins</w:t>
      </w:r>
      <w:r w:rsidR="001830E5">
        <w:t xml:space="preserve">. </w:t>
      </w:r>
      <w:r w:rsidR="00683E12">
        <w:t>Also</w:t>
      </w:r>
      <w:r w:rsidR="00140F4C">
        <w:t xml:space="preserve"> k</w:t>
      </w:r>
      <w:r w:rsidR="00683E12">
        <w:t>nock-down of KRAB-ZFPs may not be</w:t>
      </w:r>
      <w:r w:rsidR="0084087A">
        <w:t xml:space="preserve"> a</w:t>
      </w:r>
      <w:r w:rsidR="00683E12">
        <w:t xml:space="preserve"> </w:t>
      </w:r>
      <w:r w:rsidR="00140F4C">
        <w:t>promising</w:t>
      </w:r>
      <w:r w:rsidR="00683E12">
        <w:t xml:space="preserve"> approach to determine whether these proteins are involved in ERV silencing.</w:t>
      </w:r>
      <w:r w:rsidR="00F665E5">
        <w:t xml:space="preserve"> </w:t>
      </w:r>
      <w:r w:rsidR="00683E12">
        <w:t xml:space="preserve">As we have shown, </w:t>
      </w:r>
      <w:proofErr w:type="spellStart"/>
      <w:r w:rsidR="00683E12">
        <w:t>RNAi</w:t>
      </w:r>
      <w:proofErr w:type="spellEnd"/>
      <w:r w:rsidR="00683E12">
        <w:t xml:space="preserve"> knock</w:t>
      </w:r>
      <w:r w:rsidR="00140F4C">
        <w:t>-</w:t>
      </w:r>
      <w:r w:rsidR="00683E12">
        <w:t xml:space="preserve">down of ZFP809 in EC cells and even a </w:t>
      </w:r>
      <w:r w:rsidR="00140F4C">
        <w:t>complete</w:t>
      </w:r>
      <w:r w:rsidR="00683E12">
        <w:t xml:space="preserve"> ZFP809 knock</w:t>
      </w:r>
      <w:r w:rsidR="00140F4C">
        <w:t>-</w:t>
      </w:r>
      <w:r w:rsidR="00683E12">
        <w:t>out in ES cells did not reveal that this protein is involved in silencing</w:t>
      </w:r>
      <w:r w:rsidR="00140F4C">
        <w:t xml:space="preserve"> of VL30-Pro elements</w:t>
      </w:r>
      <w:r w:rsidR="00683E12">
        <w:t xml:space="preserve">. </w:t>
      </w:r>
      <w:r w:rsidR="00140F4C">
        <w:t>Many ERV</w:t>
      </w:r>
      <w:r w:rsidR="00683E12">
        <w:t xml:space="preserve"> groups may be</w:t>
      </w:r>
      <w:r w:rsidR="0084087A">
        <w:t xml:space="preserve"> repressed simultaneously by multiple mechanisms or</w:t>
      </w:r>
      <w:r w:rsidR="00683E12">
        <w:t xml:space="preserve"> </w:t>
      </w:r>
      <w:r w:rsidR="0084087A">
        <w:t>lack essential transcription factors in</w:t>
      </w:r>
      <w:r w:rsidR="00683E12">
        <w:t xml:space="preserve"> </w:t>
      </w:r>
      <w:r w:rsidR="008E6D5B">
        <w:t>the investigated cell type.</w:t>
      </w:r>
    </w:p>
    <w:p w:rsidR="00F665E5" w:rsidRDefault="00924032" w:rsidP="00B46E0D">
      <w:r>
        <w:t xml:space="preserve">We have shown that overexpression of a FLAG-tagged KRAB-ZFP in F9 cells allows the identification of </w:t>
      </w:r>
      <w:r w:rsidR="00140F4C">
        <w:t>its</w:t>
      </w:r>
      <w:r>
        <w:t xml:space="preserve"> genome-wide binding sites in repetitive and non-repetitive genomic regions. </w:t>
      </w:r>
      <w:r w:rsidR="00683E12">
        <w:t xml:space="preserve">We believe </w:t>
      </w:r>
      <w:r>
        <w:t xml:space="preserve">this could be a promising approach to identify </w:t>
      </w:r>
      <w:r w:rsidR="00683E12">
        <w:t xml:space="preserve">novel </w:t>
      </w:r>
      <w:r w:rsidR="001830E5">
        <w:t xml:space="preserve">ERV sequences that are targeted by </w:t>
      </w:r>
      <w:r w:rsidR="00683E12">
        <w:t>KRAB-ZFP in mice and possibly other mammals</w:t>
      </w:r>
      <w:r>
        <w:t>. The approach has several advantages: In contrast to knock-down st</w:t>
      </w:r>
      <w:r w:rsidR="00140F4C">
        <w:t>udies in combination with large-</w:t>
      </w:r>
      <w:r>
        <w:t>scale RNA sequencing, ChIP-seq does not depend on the transcriptional activity of targeted elements</w:t>
      </w:r>
      <w:r w:rsidR="001830E5">
        <w:t xml:space="preserve"> to identify repressor binding</w:t>
      </w:r>
      <w:r>
        <w:t xml:space="preserve">. Furthermore, some ERV targeting KRAB-ZFPs may not be expressed in </w:t>
      </w:r>
      <w:r w:rsidR="001830E5">
        <w:t>a given cell type</w:t>
      </w:r>
      <w:r w:rsidR="00AE49CF">
        <w:t xml:space="preserve">. Overexpression of </w:t>
      </w:r>
      <w:r>
        <w:t xml:space="preserve">FLAG-tagged KRAB-ZFPs can overcome this obstacle and also </w:t>
      </w:r>
      <w:r w:rsidR="00AE49CF">
        <w:t>circumvent</w:t>
      </w:r>
      <w:r>
        <w:t xml:space="preserve"> the production of KRAB-ZFP specific antibodies</w:t>
      </w:r>
      <w:r w:rsidR="003D2129">
        <w:t>,</w:t>
      </w:r>
      <w:r>
        <w:t xml:space="preserve"> which is costly, time consuming and technically challenging due to</w:t>
      </w:r>
      <w:r w:rsidR="003D2129">
        <w:t xml:space="preserve"> </w:t>
      </w:r>
      <w:r>
        <w:t xml:space="preserve">homologies that are shared by many KRAB-ZFPs. </w:t>
      </w:r>
      <w:r w:rsidR="00683E12">
        <w:t xml:space="preserve">Furthermore, it is reasonable to speculate that the binding specificity of most KRAB-ZFPs is independent of the cell type. Therefore, our approach might also be successful </w:t>
      </w:r>
      <w:r w:rsidR="00683E12">
        <w:lastRenderedPageBreak/>
        <w:t xml:space="preserve">in differentiated cell types </w:t>
      </w:r>
      <w:r w:rsidR="00CF5A78">
        <w:t xml:space="preserve">that are available for a species of interest. However, although the costs </w:t>
      </w:r>
      <w:r w:rsidR="003D2129">
        <w:t>for</w:t>
      </w:r>
      <w:r w:rsidR="00CF5A78">
        <w:t xml:space="preserve"> a single ChIP-seq</w:t>
      </w:r>
      <w:r w:rsidR="00AE49CF">
        <w:t>,</w:t>
      </w:r>
      <w:r w:rsidR="00CF5A78">
        <w:t xml:space="preserve"> as it has been performed in this study</w:t>
      </w:r>
      <w:r w:rsidR="00AE49CF">
        <w:t>,</w:t>
      </w:r>
      <w:r w:rsidR="00CF5A78">
        <w:t xml:space="preserve"> is relatively low and will </w:t>
      </w:r>
      <w:r w:rsidR="003D2129">
        <w:t xml:space="preserve">probably </w:t>
      </w:r>
      <w:r w:rsidR="00CF5A78">
        <w:t xml:space="preserve">further decrease in the near future, the ChIP-seq screen of all KRAB-ZFPs that are present in a given mammalian species would be too costly and demanding to be conducted by a single research group. </w:t>
      </w:r>
      <w:r w:rsidR="003D2129">
        <w:t>Nevertheless, a</w:t>
      </w:r>
      <w:r w:rsidR="00CF5A78">
        <w:t>lthough possibly only very few of the several hundreds of KRAB-ZFPs</w:t>
      </w:r>
      <w:r w:rsidR="008E6D5B">
        <w:t xml:space="preserve"> in pigs, mice and humans</w:t>
      </w:r>
      <w:r w:rsidR="00CF5A78">
        <w:t xml:space="preserve"> may target ERVs, the results </w:t>
      </w:r>
      <w:r w:rsidR="00F665E5">
        <w:t xml:space="preserve">of such screens </w:t>
      </w:r>
      <w:r w:rsidR="00CF5A78">
        <w:t>would be also useful in the general study of KRAB-ZFPs and their genomic target sites.</w:t>
      </w:r>
    </w:p>
    <w:p w:rsidR="00751C1B" w:rsidRDefault="00924032" w:rsidP="00B46E0D">
      <w:r>
        <w:t xml:space="preserve">Host factors restricting microbial infection are known to undergo rapid evolution to match the high mutation rate of microbial genomes. </w:t>
      </w:r>
      <w:r w:rsidR="005A52BE">
        <w:t>In this study</w:t>
      </w:r>
      <w:r>
        <w:t xml:space="preserve">, we addressed if this principle applies to the repression of </w:t>
      </w:r>
      <w:r w:rsidR="005A52BE">
        <w:t>ERVs</w:t>
      </w:r>
      <w:r>
        <w:t xml:space="preserve"> through sequence-specific recognition</w:t>
      </w:r>
      <w:r w:rsidR="003D2129">
        <w:t xml:space="preserve"> of integrated retroviral DNA. </w:t>
      </w:r>
      <w:r w:rsidR="008A21A9">
        <w:t>Surprisingly, o</w:t>
      </w:r>
      <w:r w:rsidR="00B46E0D">
        <w:t xml:space="preserve">ur results indicate that the recognition specificity of </w:t>
      </w:r>
      <w:r w:rsidR="006D7F9B">
        <w:t>ZFP809</w:t>
      </w:r>
      <w:r w:rsidR="00B46E0D">
        <w:t xml:space="preserve"> is conserved in mice, hamsters and blind mole rats, which have separated about 25 million years</w:t>
      </w:r>
      <w:r w:rsidR="00FB1CE7">
        <w:t xml:space="preserve"> ago and have since been colonis</w:t>
      </w:r>
      <w:r w:rsidR="00B46E0D">
        <w:t>ed by distinct ERV families of which the majority does not contain the repressor target sequence. Moreover, two closely related subgroups of a relatively young family of ERVs were equally efficient in colonizing the mouse genome even though only one of them was targeted by the sequence-specific repressor.</w:t>
      </w:r>
      <w:r w:rsidR="00AE49CF">
        <w:t xml:space="preserve"> </w:t>
      </w:r>
      <w:r w:rsidR="00880BC6">
        <w:t xml:space="preserve">Our evolutionary analysis of ZFP809 and its genomic ERV targets </w:t>
      </w:r>
      <w:r w:rsidR="00AE49CF">
        <w:t xml:space="preserve">therefore </w:t>
      </w:r>
      <w:r w:rsidR="00880BC6">
        <w:t>does not support a model of an on-going arms race in which the DNA-target specificity of a transcriptional repressor protein adapts to ERVs that, in turn, evolve to escape repression</w:t>
      </w:r>
      <w:r w:rsidR="00AE49CF">
        <w:t>. I</w:t>
      </w:r>
      <w:r w:rsidR="00CB590D">
        <w:t xml:space="preserve">t remains unknown whether also other ERV targeting KRAB-ZFPs are </w:t>
      </w:r>
      <w:r w:rsidR="00AE49CF">
        <w:t>similarly</w:t>
      </w:r>
      <w:r w:rsidR="00CB590D">
        <w:t xml:space="preserve"> conserved or whether ZFP809 represents an exception of an otherwise evolutionary dynamic and adaptive set of </w:t>
      </w:r>
      <w:r w:rsidR="00AE49CF">
        <w:t>ERV repressing KRAB-ZFPs.</w:t>
      </w:r>
      <w:r w:rsidR="003A3CEB">
        <w:t xml:space="preserve"> </w:t>
      </w:r>
      <w:r w:rsidR="003D2129">
        <w:t xml:space="preserve">Assuming that the observed transcriptional repression of the </w:t>
      </w:r>
      <w:r w:rsidR="003D2129" w:rsidRPr="003D2129">
        <w:rPr>
          <w:i/>
        </w:rPr>
        <w:t>Gm9705</w:t>
      </w:r>
      <w:r w:rsidR="003D2129">
        <w:t xml:space="preserve"> gene is beneficial for </w:t>
      </w:r>
      <w:r w:rsidR="00AE49CF">
        <w:t>mice</w:t>
      </w:r>
      <w:r w:rsidR="003D2129">
        <w:t xml:space="preserve">, one might speculate that this, and possibly other ZFP809 functions that are not related to ERV silencing, prevented a specificity shift or degeneration of ZFP809, even during periods in which no selective pressure was exerted by potentially hazardous exogenous and/or endogenous retroviruses </w:t>
      </w:r>
      <w:r w:rsidR="009416D0">
        <w:t>with</w:t>
      </w:r>
      <w:r w:rsidR="003D2129">
        <w:t xml:space="preserve"> Pro-PBS sequences.</w:t>
      </w:r>
      <w:r w:rsidR="006D0F5C">
        <w:t xml:space="preserve"> </w:t>
      </w:r>
      <w:r w:rsidR="00AE49CF">
        <w:t>E</w:t>
      </w:r>
      <w:r w:rsidR="00751C1B">
        <w:t xml:space="preserve">xpression of host protein encoding chimeric transcripts initiated from ERV LTRs and other TEs has been described before and it has also been speculated that heterochromatin spreading from TEs into cellular promoters may suppress gene expression. Although awaiting further studies, our results suggest that a KRAB-ZFP that had evolved to repress ERVs has been later utilised as transcriptional repressor by the introduction of a retrovirus derived binding site close to a </w:t>
      </w:r>
      <w:r w:rsidR="00751C1B">
        <w:lastRenderedPageBreak/>
        <w:t xml:space="preserve">cellular promoter. Since ZFP809 might have controlled gene expression before it adapted its binding specificity to a retroviral sequence, this may represent </w:t>
      </w:r>
      <w:r w:rsidR="009416D0">
        <w:t>a functional</w:t>
      </w:r>
      <w:r w:rsidR="00751C1B">
        <w:t xml:space="preserve"> cycle that </w:t>
      </w:r>
      <w:r w:rsidR="003A3CEB">
        <w:t>could</w:t>
      </w:r>
      <w:r w:rsidR="00751C1B">
        <w:t xml:space="preserve"> </w:t>
      </w:r>
      <w:r w:rsidR="003A3CEB">
        <w:t>help to</w:t>
      </w:r>
      <w:r w:rsidR="00751C1B">
        <w:t xml:space="preserve"> </w:t>
      </w:r>
      <w:r w:rsidR="003A3CEB">
        <w:t>understand</w:t>
      </w:r>
      <w:r w:rsidR="00751C1B">
        <w:t xml:space="preserve"> the evolutionary dynamic of </w:t>
      </w:r>
      <w:r w:rsidR="003A3CEB">
        <w:t>KRAB-ZFPs.</w:t>
      </w:r>
    </w:p>
    <w:p w:rsidR="003D2129" w:rsidRDefault="006D0F5C" w:rsidP="00B46E0D">
      <w:r>
        <w:t xml:space="preserve">However, further studies will be required to substantiate these speculations. Most importantly, expression levels of both the ZFP809 targeted </w:t>
      </w:r>
      <w:r w:rsidRPr="006D0F5C">
        <w:rPr>
          <w:i/>
        </w:rPr>
        <w:t>Gm9705</w:t>
      </w:r>
      <w:r>
        <w:t xml:space="preserve"> as well as its duplicated counterpart </w:t>
      </w:r>
      <w:r w:rsidRPr="006D0F5C">
        <w:rPr>
          <w:i/>
        </w:rPr>
        <w:t>Cyp4f16</w:t>
      </w:r>
      <w:r>
        <w:t xml:space="preserve"> should be analysed in organs that are commonly associated with CYP enzymes. It also needs to be determined whether </w:t>
      </w:r>
      <w:r w:rsidRPr="006D0F5C">
        <w:rPr>
          <w:i/>
        </w:rPr>
        <w:t>Gm9705</w:t>
      </w:r>
      <w:r>
        <w:t xml:space="preserve"> mRNA is indeed translated into a protein product in these organs and which reactions are catalysed b</w:t>
      </w:r>
      <w:r w:rsidR="009416D0">
        <w:t xml:space="preserve">y this protein. It will be also </w:t>
      </w:r>
      <w:r>
        <w:t xml:space="preserve">highly interesting to compare </w:t>
      </w:r>
      <w:r w:rsidR="00F57055">
        <w:t>the substrate specificities</w:t>
      </w:r>
      <w:r w:rsidR="002225DC">
        <w:t xml:space="preserve"> and catalytic </w:t>
      </w:r>
      <w:r w:rsidR="00F57055">
        <w:t>activities</w:t>
      </w:r>
      <w:r w:rsidR="002225DC">
        <w:t xml:space="preserve"> of the </w:t>
      </w:r>
      <w:r w:rsidR="002225DC" w:rsidRPr="002225DC">
        <w:rPr>
          <w:i/>
        </w:rPr>
        <w:t>Gm9705</w:t>
      </w:r>
      <w:r w:rsidR="002225DC">
        <w:t xml:space="preserve"> encoded protein </w:t>
      </w:r>
      <w:r w:rsidR="00F57055">
        <w:t>and</w:t>
      </w:r>
      <w:r w:rsidR="002225DC">
        <w:t xml:space="preserve"> its homologue CYP4f16 to determine whether these two proteins may have adapted to different biological functions</w:t>
      </w:r>
      <w:r w:rsidR="00F57055">
        <w:t>.</w:t>
      </w:r>
    </w:p>
    <w:p w:rsidR="00C977A3" w:rsidRDefault="00055E76" w:rsidP="00B46E0D">
      <w:r>
        <w:t>Our ZFP809 knock</w:t>
      </w:r>
      <w:r w:rsidR="00CB590D">
        <w:t>-</w:t>
      </w:r>
      <w:r>
        <w:t xml:space="preserve">out mouse model should serve </w:t>
      </w:r>
      <w:r w:rsidR="00CB590D">
        <w:t xml:space="preserve">well to investigate the biological relevance of the transcriptional repression of </w:t>
      </w:r>
      <w:r w:rsidR="00CB590D" w:rsidRPr="00CB590D">
        <w:rPr>
          <w:i/>
        </w:rPr>
        <w:t>Gm9705</w:t>
      </w:r>
      <w:r w:rsidR="00CB590D">
        <w:t xml:space="preserve"> by ZFP809. Moreover, this model represents </w:t>
      </w:r>
      <w:r>
        <w:t>an interesting opportunity to study KRAB-ZFP/TRIM28 mediated ERV silencing. In contrast to TRIM28 or SET1DB knock</w:t>
      </w:r>
      <w:r w:rsidR="00CB590D">
        <w:t>-</w:t>
      </w:r>
      <w:r>
        <w:t xml:space="preserve">out, the depletion of ZFP809 does not lead to prenatal death of mouse embryos and therefore allows </w:t>
      </w:r>
      <w:r w:rsidR="00CB5BB4">
        <w:t>studying</w:t>
      </w:r>
      <w:r>
        <w:t xml:space="preserve"> the function of KRAB-ZFP silencing in adult animals and virtually all tissues of interest. This may be of special importance since our results indicate that KRAB-ZFPs is not restricted to ES and EC cells, which were the </w:t>
      </w:r>
      <w:r w:rsidR="00CB590D">
        <w:t xml:space="preserve">main </w:t>
      </w:r>
      <w:r>
        <w:t>focus of previous studie</w:t>
      </w:r>
      <w:r w:rsidR="00AA2409">
        <w:t xml:space="preserve">s related to TRIM28-dependent ERV silencing. </w:t>
      </w:r>
    </w:p>
    <w:p w:rsidR="003A3CEB" w:rsidRDefault="00F57055" w:rsidP="00B46E0D">
      <w:r>
        <w:t xml:space="preserve">In </w:t>
      </w:r>
      <w:r w:rsidR="00AE49CF">
        <w:t>summary</w:t>
      </w:r>
      <w:r>
        <w:t xml:space="preserve">, we have </w:t>
      </w:r>
      <w:r w:rsidR="007607C2">
        <w:t xml:space="preserve">conducted the first study investigating epigenetic </w:t>
      </w:r>
      <w:r w:rsidR="00880BC6">
        <w:t xml:space="preserve">repression of PERVs by histone modifications </w:t>
      </w:r>
      <w:r w:rsidR="007607C2">
        <w:t>and provide preliminary data indicating that repressive histone methylations of HERVs may be a key factor in HERV associated diseases.</w:t>
      </w:r>
      <w:r w:rsidR="00751C1B">
        <w:t xml:space="preserve"> </w:t>
      </w:r>
      <w:r w:rsidR="00B81B12">
        <w:t xml:space="preserve">The genome-wide binding analysis of ZFP809 in combination with the generation a ZFP809 knock-out mouse model confirmed a </w:t>
      </w:r>
      <w:r w:rsidR="009416D0">
        <w:t xml:space="preserve">speculated </w:t>
      </w:r>
      <w:r w:rsidR="00B81B12">
        <w:t xml:space="preserve">function of ZFP809 in ERV repression but also identified ZFP809 binding sites at gene promoter regions of which at least one seems to serve as a control element for gene expression. </w:t>
      </w:r>
      <w:r w:rsidR="00880BC6">
        <w:t xml:space="preserve">Altogether, this study brings new insights into </w:t>
      </w:r>
      <w:r w:rsidR="00B81B12">
        <w:t xml:space="preserve">the recently emerged field of target-specific </w:t>
      </w:r>
      <w:r w:rsidR="003A3CEB">
        <w:t>ERV</w:t>
      </w:r>
      <w:r w:rsidR="00B81B12">
        <w:t xml:space="preserve"> silencing </w:t>
      </w:r>
      <w:r w:rsidR="00880BC6">
        <w:t>and</w:t>
      </w:r>
      <w:r w:rsidR="00B81B12">
        <w:t xml:space="preserve"> </w:t>
      </w:r>
      <w:r w:rsidR="003A3CEB">
        <w:t>highlights the evolutionary</w:t>
      </w:r>
      <w:r w:rsidR="004736D5">
        <w:t xml:space="preserve"> and epigenetic</w:t>
      </w:r>
      <w:r w:rsidR="003A3CEB">
        <w:t xml:space="preserve"> interplay between ERVs, retroviral </w:t>
      </w:r>
      <w:r w:rsidR="009964DC">
        <w:t>repressors</w:t>
      </w:r>
      <w:r w:rsidR="003A3CEB">
        <w:t xml:space="preserve"> and host </w:t>
      </w:r>
      <w:r w:rsidR="004736D5">
        <w:t>genes</w:t>
      </w:r>
      <w:r w:rsidR="003A3CEB">
        <w:t>.</w:t>
      </w:r>
      <w:bookmarkStart w:id="69" w:name="_GoBack"/>
      <w:bookmarkEnd w:id="69"/>
    </w:p>
    <w:p w:rsidR="002D27AA" w:rsidRPr="002B10D0" w:rsidRDefault="002D27AA" w:rsidP="00FC0D5C">
      <w:pPr>
        <w:pStyle w:val="Heading1"/>
        <w:pageBreakBefore/>
      </w:pPr>
      <w:bookmarkStart w:id="70" w:name="_Toc343249359"/>
      <w:r w:rsidRPr="002B10D0">
        <w:lastRenderedPageBreak/>
        <w:t>References</w:t>
      </w:r>
      <w:bookmarkEnd w:id="70"/>
    </w:p>
    <w:p w:rsidR="001526E9" w:rsidRPr="001526E9" w:rsidRDefault="002D27AA" w:rsidP="001526E9">
      <w:pPr>
        <w:spacing w:after="240" w:line="240" w:lineRule="auto"/>
        <w:ind w:left="720" w:hanging="720"/>
        <w:rPr>
          <w:rFonts w:ascii="Calibri" w:hAnsi="Calibri"/>
          <w:noProof/>
        </w:rPr>
      </w:pPr>
      <w:r>
        <w:rPr>
          <w:lang w:val="da-DK"/>
        </w:rPr>
        <w:fldChar w:fldCharType="begin"/>
      </w:r>
      <w:r w:rsidRPr="005C0C94">
        <w:instrText xml:space="preserve"> ADDIN EN.REFLIST </w:instrText>
      </w:r>
      <w:r>
        <w:rPr>
          <w:lang w:val="da-DK"/>
        </w:rPr>
        <w:fldChar w:fldCharType="separate"/>
      </w:r>
      <w:bookmarkStart w:id="71" w:name="_ENREF_1"/>
      <w:r w:rsidR="001526E9" w:rsidRPr="001526E9">
        <w:rPr>
          <w:rFonts w:ascii="Calibri" w:hAnsi="Calibri"/>
          <w:noProof/>
        </w:rPr>
        <w:t>1. Modin C, Pedersen FS, Duch M (2000) Lack of shielding of primer binding site silencer-mediated repression of an internal promoter in a retrovirus vector by the putative insulators scs, BEAD-1, and HS4. J Virol 74: 11697-11707.</w:t>
      </w:r>
      <w:bookmarkEnd w:id="71"/>
    </w:p>
    <w:p w:rsidR="001526E9" w:rsidRPr="001526E9" w:rsidRDefault="001526E9" w:rsidP="001526E9">
      <w:pPr>
        <w:spacing w:after="240" w:line="240" w:lineRule="auto"/>
        <w:ind w:left="720" w:hanging="720"/>
        <w:rPr>
          <w:rFonts w:ascii="Calibri" w:hAnsi="Calibri"/>
          <w:noProof/>
        </w:rPr>
      </w:pPr>
      <w:bookmarkStart w:id="72" w:name="_ENREF_2"/>
      <w:r w:rsidRPr="001526E9">
        <w:rPr>
          <w:rFonts w:ascii="Calibri" w:hAnsi="Calibri"/>
          <w:noProof/>
        </w:rPr>
        <w:t>2. Weiss RA (2006) The discovery of endogenous retroviruses. Retrovirology 3: 67.</w:t>
      </w:r>
      <w:bookmarkEnd w:id="72"/>
    </w:p>
    <w:p w:rsidR="001526E9" w:rsidRPr="001526E9" w:rsidRDefault="001526E9" w:rsidP="001526E9">
      <w:pPr>
        <w:spacing w:after="240" w:line="240" w:lineRule="auto"/>
        <w:ind w:left="720" w:hanging="720"/>
        <w:rPr>
          <w:rFonts w:ascii="Calibri" w:hAnsi="Calibri"/>
          <w:noProof/>
        </w:rPr>
      </w:pPr>
      <w:bookmarkStart w:id="73" w:name="_ENREF_3"/>
      <w:r w:rsidRPr="001526E9">
        <w:rPr>
          <w:rFonts w:ascii="Calibri" w:hAnsi="Calibri"/>
          <w:noProof/>
        </w:rPr>
        <w:t>3. Katzourakis A, Tristem M, Pybus OG, Gifford RJ (2007) Discovery and analysis of the first endogenous lentivirus. Proc Natl Acad Sci U S A 104: 6261-6265.</w:t>
      </w:r>
      <w:bookmarkEnd w:id="73"/>
    </w:p>
    <w:p w:rsidR="001526E9" w:rsidRPr="001526E9" w:rsidRDefault="001526E9" w:rsidP="001526E9">
      <w:pPr>
        <w:spacing w:after="240" w:line="240" w:lineRule="auto"/>
        <w:ind w:left="720" w:hanging="720"/>
        <w:rPr>
          <w:rFonts w:ascii="Calibri" w:hAnsi="Calibri"/>
          <w:noProof/>
        </w:rPr>
      </w:pPr>
      <w:bookmarkStart w:id="74" w:name="_ENREF_4"/>
      <w:r w:rsidRPr="001526E9">
        <w:rPr>
          <w:rFonts w:ascii="Calibri" w:hAnsi="Calibri"/>
          <w:noProof/>
        </w:rPr>
        <w:t>4. Gifford R, Tristem M (2003) The evolution, distribution and diversity of endogenous retroviruses. Virus Genes 26: 291-315.</w:t>
      </w:r>
      <w:bookmarkEnd w:id="74"/>
    </w:p>
    <w:p w:rsidR="001526E9" w:rsidRPr="001526E9" w:rsidRDefault="001526E9" w:rsidP="001526E9">
      <w:pPr>
        <w:spacing w:after="240" w:line="240" w:lineRule="auto"/>
        <w:ind w:left="720" w:hanging="720"/>
        <w:rPr>
          <w:rFonts w:ascii="Calibri" w:hAnsi="Calibri"/>
          <w:noProof/>
        </w:rPr>
      </w:pPr>
      <w:bookmarkStart w:id="75" w:name="_ENREF_5"/>
      <w:r w:rsidRPr="001526E9">
        <w:rPr>
          <w:rFonts w:ascii="Calibri" w:hAnsi="Calibri"/>
          <w:noProof/>
        </w:rPr>
        <w:t>5. Lander ES, Linton LM, Birren B, Nusbaum C, Zody MC, et al. (2001) Initial sequencing and analysis of the human genome. Nature 409: 860-921.</w:t>
      </w:r>
      <w:bookmarkEnd w:id="75"/>
    </w:p>
    <w:p w:rsidR="001526E9" w:rsidRPr="001526E9" w:rsidRDefault="001526E9" w:rsidP="001526E9">
      <w:pPr>
        <w:spacing w:after="240" w:line="240" w:lineRule="auto"/>
        <w:ind w:left="720" w:hanging="720"/>
        <w:rPr>
          <w:rFonts w:ascii="Calibri" w:hAnsi="Calibri"/>
          <w:noProof/>
        </w:rPr>
      </w:pPr>
      <w:bookmarkStart w:id="76" w:name="_ENREF_6"/>
      <w:r w:rsidRPr="001526E9">
        <w:rPr>
          <w:rFonts w:ascii="Calibri" w:hAnsi="Calibri"/>
          <w:noProof/>
        </w:rPr>
        <w:t>6. Turner G, Barbulescu M, Su M, Jensen-Seaman MI, Kidd KK, et al. (2001) Insertional polymorphisms of full-length endogenous retroviruses in humans. Curr Biol 11: 1531-1535.</w:t>
      </w:r>
      <w:bookmarkEnd w:id="76"/>
    </w:p>
    <w:p w:rsidR="001526E9" w:rsidRPr="001526E9" w:rsidRDefault="001526E9" w:rsidP="001526E9">
      <w:pPr>
        <w:spacing w:after="240" w:line="240" w:lineRule="auto"/>
        <w:ind w:left="720" w:hanging="720"/>
        <w:rPr>
          <w:rFonts w:ascii="Calibri" w:hAnsi="Calibri"/>
          <w:noProof/>
        </w:rPr>
      </w:pPr>
      <w:bookmarkStart w:id="77" w:name="_ENREF_7"/>
      <w:r w:rsidRPr="001526E9">
        <w:rPr>
          <w:rFonts w:ascii="Calibri" w:hAnsi="Calibri"/>
          <w:noProof/>
        </w:rPr>
        <w:t>7. Jha AR, Nixon DF, Rosenberg MG, Martin JN, Deeks SG, et al. (2011) Human endogenous retrovirus K106 (HERV-K106) was infectious after the emergence of anatomically modern humans. PLoS One 6: e20234.</w:t>
      </w:r>
      <w:bookmarkEnd w:id="77"/>
    </w:p>
    <w:p w:rsidR="001526E9" w:rsidRPr="001526E9" w:rsidRDefault="001526E9" w:rsidP="001526E9">
      <w:pPr>
        <w:spacing w:after="240" w:line="240" w:lineRule="auto"/>
        <w:ind w:left="720" w:hanging="720"/>
        <w:rPr>
          <w:rFonts w:ascii="Calibri" w:hAnsi="Calibri"/>
          <w:noProof/>
        </w:rPr>
      </w:pPr>
      <w:bookmarkStart w:id="78" w:name="_ENREF_8"/>
      <w:r w:rsidRPr="001526E9">
        <w:rPr>
          <w:rFonts w:ascii="Calibri" w:hAnsi="Calibri"/>
          <w:noProof/>
        </w:rPr>
        <w:t>8. Stocking C, Kozak CA (2008) Murine endogenous retroviruses. Cell Mol Life Sci 65: 3383-3398.</w:t>
      </w:r>
      <w:bookmarkEnd w:id="78"/>
    </w:p>
    <w:p w:rsidR="001526E9" w:rsidRPr="001526E9" w:rsidRDefault="001526E9" w:rsidP="001526E9">
      <w:pPr>
        <w:spacing w:after="240" w:line="240" w:lineRule="auto"/>
        <w:ind w:left="720" w:hanging="720"/>
        <w:rPr>
          <w:rFonts w:ascii="Calibri" w:hAnsi="Calibri"/>
          <w:noProof/>
        </w:rPr>
      </w:pPr>
      <w:bookmarkStart w:id="79" w:name="_ENREF_9"/>
      <w:r w:rsidRPr="001526E9">
        <w:rPr>
          <w:rFonts w:ascii="Calibri" w:hAnsi="Calibri"/>
          <w:noProof/>
        </w:rPr>
        <w:t>9. Le Tissier P, Stoye JP, Takeuchi Y, Patience C, Weiss RA (1997) Two sets of human-tropic pig retrovirus. Nature 389: 681-682.</w:t>
      </w:r>
      <w:bookmarkEnd w:id="79"/>
    </w:p>
    <w:p w:rsidR="001526E9" w:rsidRPr="001526E9" w:rsidRDefault="001526E9" w:rsidP="001526E9">
      <w:pPr>
        <w:spacing w:after="240" w:line="240" w:lineRule="auto"/>
        <w:ind w:left="720" w:hanging="720"/>
        <w:rPr>
          <w:rFonts w:ascii="Calibri" w:hAnsi="Calibri"/>
          <w:noProof/>
        </w:rPr>
      </w:pPr>
      <w:bookmarkStart w:id="80" w:name="_ENREF_10"/>
      <w:r w:rsidRPr="001526E9">
        <w:rPr>
          <w:rFonts w:ascii="Calibri" w:hAnsi="Calibri"/>
          <w:noProof/>
        </w:rPr>
        <w:t>10. Patience C, Takeuchi Y, Weiss RA (1997) Infection of human cells by an endogenous retrovirus of pigs. Nat Med 3: 282-286.</w:t>
      </w:r>
      <w:bookmarkEnd w:id="80"/>
    </w:p>
    <w:p w:rsidR="001526E9" w:rsidRPr="001526E9" w:rsidRDefault="001526E9" w:rsidP="001526E9">
      <w:pPr>
        <w:spacing w:after="240" w:line="240" w:lineRule="auto"/>
        <w:ind w:left="720" w:hanging="720"/>
        <w:rPr>
          <w:rFonts w:ascii="Calibri" w:hAnsi="Calibri"/>
          <w:noProof/>
        </w:rPr>
      </w:pPr>
      <w:bookmarkStart w:id="81" w:name="_ENREF_11"/>
      <w:r w:rsidRPr="001526E9">
        <w:rPr>
          <w:rFonts w:ascii="Calibri" w:hAnsi="Calibri"/>
          <w:noProof/>
        </w:rPr>
        <w:t>11. Tarlinton R, Meers J, Young P (2008) Biology and evolution of the endogenous koala retrovirus. Cell Mol Life Sci 65: 3413-3421.</w:t>
      </w:r>
      <w:bookmarkEnd w:id="81"/>
    </w:p>
    <w:p w:rsidR="001526E9" w:rsidRPr="001526E9" w:rsidRDefault="001526E9" w:rsidP="001526E9">
      <w:pPr>
        <w:spacing w:after="240" w:line="240" w:lineRule="auto"/>
        <w:ind w:left="720" w:hanging="720"/>
        <w:rPr>
          <w:rFonts w:ascii="Calibri" w:hAnsi="Calibri"/>
          <w:noProof/>
        </w:rPr>
      </w:pPr>
      <w:bookmarkStart w:id="82" w:name="_ENREF_12"/>
      <w:r w:rsidRPr="001526E9">
        <w:rPr>
          <w:rFonts w:ascii="Calibri" w:hAnsi="Calibri"/>
          <w:noProof/>
        </w:rPr>
        <w:t>12. Katzourakis A, Rambaut A, Pybus OG (2005) The evolutionary dynamics of endogenous retroviruses. Trends Microbiol 13: 463-468.</w:t>
      </w:r>
      <w:bookmarkEnd w:id="82"/>
    </w:p>
    <w:p w:rsidR="001526E9" w:rsidRPr="001526E9" w:rsidRDefault="001526E9" w:rsidP="001526E9">
      <w:pPr>
        <w:spacing w:after="240" w:line="240" w:lineRule="auto"/>
        <w:ind w:left="720" w:hanging="720"/>
        <w:rPr>
          <w:rFonts w:ascii="Calibri" w:hAnsi="Calibri"/>
          <w:noProof/>
        </w:rPr>
      </w:pPr>
      <w:bookmarkStart w:id="83" w:name="_ENREF_13"/>
      <w:r w:rsidRPr="001526E9">
        <w:rPr>
          <w:rFonts w:ascii="Calibri" w:hAnsi="Calibri"/>
          <w:noProof/>
        </w:rPr>
        <w:t>13. Dewannieux M, Dupressoir A, Harper F, Pierron G, Heidmann T (2004) Identification of autonomous IAP LTR retrotransposons mobile in mammalian cells. Nat Genet 36: 534-539.</w:t>
      </w:r>
      <w:bookmarkEnd w:id="83"/>
    </w:p>
    <w:p w:rsidR="001526E9" w:rsidRPr="001526E9" w:rsidRDefault="001526E9" w:rsidP="001526E9">
      <w:pPr>
        <w:spacing w:after="240" w:line="240" w:lineRule="auto"/>
        <w:ind w:left="720" w:hanging="720"/>
        <w:rPr>
          <w:rFonts w:ascii="Calibri" w:hAnsi="Calibri"/>
          <w:noProof/>
        </w:rPr>
      </w:pPr>
      <w:bookmarkStart w:id="84" w:name="_ENREF_14"/>
      <w:r w:rsidRPr="001526E9">
        <w:rPr>
          <w:rFonts w:ascii="Calibri" w:hAnsi="Calibri"/>
          <w:noProof/>
        </w:rPr>
        <w:t>14. Ribet D, Dewannieux M, Heidmann T (2004) An active murine transposon family pair: retrotransposition of "master" MusD copies and ETn trans-mobilization. Genome Res 14: 2261-2267.</w:t>
      </w:r>
      <w:bookmarkEnd w:id="84"/>
    </w:p>
    <w:p w:rsidR="001526E9" w:rsidRPr="001526E9" w:rsidRDefault="001526E9" w:rsidP="001526E9">
      <w:pPr>
        <w:spacing w:after="240" w:line="240" w:lineRule="auto"/>
        <w:ind w:left="720" w:hanging="720"/>
        <w:rPr>
          <w:rFonts w:ascii="Calibri" w:hAnsi="Calibri"/>
          <w:noProof/>
        </w:rPr>
      </w:pPr>
      <w:bookmarkStart w:id="85" w:name="_ENREF_15"/>
      <w:r w:rsidRPr="001526E9">
        <w:rPr>
          <w:rFonts w:ascii="Calibri" w:hAnsi="Calibri"/>
          <w:noProof/>
        </w:rPr>
        <w:lastRenderedPageBreak/>
        <w:t>15. French NS, Norton JD (1997) Structure and functional properties of mouse VL30 retrotransposons. Biochim Biophys Acta 1352: 33-47.</w:t>
      </w:r>
      <w:bookmarkEnd w:id="85"/>
    </w:p>
    <w:p w:rsidR="001526E9" w:rsidRPr="001526E9" w:rsidRDefault="001526E9" w:rsidP="001526E9">
      <w:pPr>
        <w:spacing w:after="240" w:line="240" w:lineRule="auto"/>
        <w:ind w:left="720" w:hanging="720"/>
        <w:rPr>
          <w:rFonts w:ascii="Calibri" w:hAnsi="Calibri"/>
          <w:noProof/>
        </w:rPr>
      </w:pPr>
      <w:bookmarkStart w:id="86" w:name="_ENREF_16"/>
      <w:r w:rsidRPr="001526E9">
        <w:rPr>
          <w:rFonts w:ascii="Calibri" w:hAnsi="Calibri"/>
          <w:noProof/>
        </w:rPr>
        <w:t>16. Maksakova IA, Romanish MT, Gagnier L, Dunn CA, van de Lagemaat LN, et al. (2006) Retroviral elements and their hosts: insertional mutagenesis in the mouse germ line. PLoS Genet 2: e2.</w:t>
      </w:r>
      <w:bookmarkEnd w:id="86"/>
    </w:p>
    <w:p w:rsidR="001526E9" w:rsidRPr="001526E9" w:rsidRDefault="001526E9" w:rsidP="001526E9">
      <w:pPr>
        <w:spacing w:after="240" w:line="240" w:lineRule="auto"/>
        <w:ind w:left="720" w:hanging="720"/>
        <w:rPr>
          <w:rFonts w:ascii="Calibri" w:hAnsi="Calibri"/>
          <w:noProof/>
        </w:rPr>
      </w:pPr>
      <w:bookmarkStart w:id="87" w:name="_ENREF_17"/>
      <w:r w:rsidRPr="001526E9">
        <w:rPr>
          <w:rFonts w:ascii="Calibri" w:hAnsi="Calibri"/>
          <w:noProof/>
        </w:rPr>
        <w:t>17. Mi S, Lee X, Li X, Veldman GM, Finnerty H, et al. (2000) Syncytin is a captive retroviral envelope protein involved in human placental morphogenesis. Nature 403: 785-789.</w:t>
      </w:r>
      <w:bookmarkEnd w:id="87"/>
    </w:p>
    <w:p w:rsidR="001526E9" w:rsidRPr="001526E9" w:rsidRDefault="001526E9" w:rsidP="001526E9">
      <w:pPr>
        <w:spacing w:after="240" w:line="240" w:lineRule="auto"/>
        <w:ind w:left="720" w:hanging="720"/>
        <w:rPr>
          <w:rFonts w:ascii="Calibri" w:hAnsi="Calibri"/>
          <w:noProof/>
        </w:rPr>
      </w:pPr>
      <w:bookmarkStart w:id="88" w:name="_ENREF_18"/>
      <w:r w:rsidRPr="001526E9">
        <w:rPr>
          <w:rFonts w:ascii="Calibri" w:hAnsi="Calibri"/>
          <w:noProof/>
        </w:rPr>
        <w:t>18. Blaise S, de Parseval N, Benit L, Heidmann T (2003) Genomewide screening for fusogenic human endogenous retrovirus envelopes identifies syncytin 2, a gene conserved on primate evolution. Proc Natl Acad Sci U S A 100: 13013-13018.</w:t>
      </w:r>
      <w:bookmarkEnd w:id="88"/>
    </w:p>
    <w:p w:rsidR="001526E9" w:rsidRPr="001526E9" w:rsidRDefault="001526E9" w:rsidP="001526E9">
      <w:pPr>
        <w:spacing w:after="240" w:line="240" w:lineRule="auto"/>
        <w:ind w:left="720" w:hanging="720"/>
        <w:rPr>
          <w:rFonts w:ascii="Calibri" w:hAnsi="Calibri"/>
          <w:noProof/>
        </w:rPr>
      </w:pPr>
      <w:bookmarkStart w:id="89" w:name="_ENREF_19"/>
      <w:r w:rsidRPr="001526E9">
        <w:rPr>
          <w:rFonts w:ascii="Calibri" w:hAnsi="Calibri"/>
          <w:noProof/>
        </w:rPr>
        <w:t>19. Dupressoir A, Marceau G, Vernochet C, Benit L, Kanellopoulos C, et al. (2005) Syncytin-A and syncytin-B, two fusogenic placenta-specific murine envelope genes of retroviral origin conserved in Muridae. Proc Natl Acad Sci U S A 102: 725-730.</w:t>
      </w:r>
      <w:bookmarkEnd w:id="89"/>
    </w:p>
    <w:p w:rsidR="001526E9" w:rsidRPr="001526E9" w:rsidRDefault="001526E9" w:rsidP="001526E9">
      <w:pPr>
        <w:spacing w:after="240" w:line="240" w:lineRule="auto"/>
        <w:ind w:left="720" w:hanging="720"/>
        <w:rPr>
          <w:rFonts w:ascii="Calibri" w:hAnsi="Calibri"/>
          <w:noProof/>
        </w:rPr>
      </w:pPr>
      <w:bookmarkStart w:id="90" w:name="_ENREF_20"/>
      <w:r w:rsidRPr="001526E9">
        <w:rPr>
          <w:rFonts w:ascii="Calibri" w:hAnsi="Calibri"/>
          <w:noProof/>
        </w:rPr>
        <w:t>20. Jern P, Coffin JM (2008) Effects of retroviruses on host genome function. Annu Rev Genet 42: 709-732.</w:t>
      </w:r>
      <w:bookmarkEnd w:id="90"/>
    </w:p>
    <w:p w:rsidR="001526E9" w:rsidRPr="001526E9" w:rsidRDefault="001526E9" w:rsidP="001526E9">
      <w:pPr>
        <w:spacing w:after="240" w:line="240" w:lineRule="auto"/>
        <w:ind w:left="720" w:hanging="720"/>
        <w:rPr>
          <w:rFonts w:ascii="Calibri" w:hAnsi="Calibri"/>
          <w:noProof/>
        </w:rPr>
      </w:pPr>
      <w:bookmarkStart w:id="91" w:name="_ENREF_21"/>
      <w:r w:rsidRPr="001526E9">
        <w:rPr>
          <w:rFonts w:ascii="Calibri" w:hAnsi="Calibri"/>
          <w:noProof/>
        </w:rPr>
        <w:t>21. Beyer U, Moll-Rocek J, Moll UM, Dobbelstein M (2011) Endogenous retrovirus drives hitherto unknown proapoptotic p63 isoforms in the male germ line of humans and great apes. Proc Natl Acad Sci U S A 108: 3624-3629.</w:t>
      </w:r>
      <w:bookmarkEnd w:id="91"/>
    </w:p>
    <w:p w:rsidR="001526E9" w:rsidRPr="001526E9" w:rsidRDefault="001526E9" w:rsidP="001526E9">
      <w:pPr>
        <w:spacing w:after="240" w:line="240" w:lineRule="auto"/>
        <w:ind w:left="720" w:hanging="720"/>
        <w:rPr>
          <w:rFonts w:ascii="Calibri" w:hAnsi="Calibri"/>
          <w:noProof/>
        </w:rPr>
      </w:pPr>
      <w:bookmarkStart w:id="92" w:name="_ENREF_22"/>
      <w:r w:rsidRPr="001526E9">
        <w:rPr>
          <w:rFonts w:ascii="Calibri" w:hAnsi="Calibri"/>
          <w:noProof/>
        </w:rPr>
        <w:t>22. Song X, Sui A, Garen A (2004) Binding of mouse VL30 retrotransposon RNA to PSF protein induces genes repressed by PSF: effects on steroidogenesis and oncogenesis. Proc Natl Acad Sci U S A 101: 621-626.</w:t>
      </w:r>
      <w:bookmarkEnd w:id="92"/>
    </w:p>
    <w:p w:rsidR="001526E9" w:rsidRPr="001526E9" w:rsidRDefault="001526E9" w:rsidP="001526E9">
      <w:pPr>
        <w:spacing w:after="240" w:line="240" w:lineRule="auto"/>
        <w:ind w:left="720" w:hanging="720"/>
        <w:rPr>
          <w:rFonts w:ascii="Calibri" w:hAnsi="Calibri"/>
          <w:noProof/>
        </w:rPr>
      </w:pPr>
      <w:bookmarkStart w:id="93" w:name="_ENREF_23"/>
      <w:r w:rsidRPr="001526E9">
        <w:rPr>
          <w:rFonts w:ascii="Calibri" w:hAnsi="Calibri"/>
          <w:noProof/>
        </w:rPr>
        <w:t>23. Murchison EP, Stein P, Xuan Z, Pan H, Zhang MQ, et al. (2007) Critical roles for Dicer in the female germline. Genes Dev 21: 682-693.</w:t>
      </w:r>
      <w:bookmarkEnd w:id="93"/>
    </w:p>
    <w:p w:rsidR="001526E9" w:rsidRPr="001526E9" w:rsidRDefault="001526E9" w:rsidP="001526E9">
      <w:pPr>
        <w:spacing w:after="240" w:line="240" w:lineRule="auto"/>
        <w:ind w:left="720" w:hanging="720"/>
        <w:rPr>
          <w:rFonts w:ascii="Calibri" w:hAnsi="Calibri"/>
          <w:noProof/>
        </w:rPr>
      </w:pPr>
      <w:bookmarkStart w:id="94" w:name="_ENREF_24"/>
      <w:r w:rsidRPr="001526E9">
        <w:rPr>
          <w:rFonts w:ascii="Calibri" w:hAnsi="Calibri"/>
          <w:noProof/>
        </w:rPr>
        <w:t>24. Piriyapongsa J, Marino-Ramirez L, Jordan IK (2007) Origin and evolution of human microRNAs from transposable elements. Genetics 176: 1323-1337.</w:t>
      </w:r>
      <w:bookmarkEnd w:id="94"/>
    </w:p>
    <w:p w:rsidR="001526E9" w:rsidRPr="001526E9" w:rsidRDefault="001526E9" w:rsidP="001526E9">
      <w:pPr>
        <w:spacing w:after="240" w:line="240" w:lineRule="auto"/>
        <w:ind w:left="720" w:hanging="720"/>
        <w:rPr>
          <w:rFonts w:ascii="Calibri" w:hAnsi="Calibri"/>
          <w:noProof/>
        </w:rPr>
      </w:pPr>
      <w:bookmarkStart w:id="95" w:name="_ENREF_25"/>
      <w:r w:rsidRPr="001526E9">
        <w:rPr>
          <w:rFonts w:ascii="Calibri" w:hAnsi="Calibri"/>
          <w:noProof/>
        </w:rPr>
        <w:t>25. Lamprecht B, Walter K, Kreher S, Kumar R, Hummel M, et al. (2010) Derepression of an endogenous long terminal repeat activates the CSF1R proto-oncogene in human lymphoma. Nat Med 16: 571-579, 571p following 579.</w:t>
      </w:r>
      <w:bookmarkEnd w:id="95"/>
    </w:p>
    <w:p w:rsidR="001526E9" w:rsidRPr="001526E9" w:rsidRDefault="001526E9" w:rsidP="001526E9">
      <w:pPr>
        <w:spacing w:after="240" w:line="240" w:lineRule="auto"/>
        <w:ind w:left="720" w:hanging="720"/>
        <w:rPr>
          <w:rFonts w:ascii="Calibri" w:hAnsi="Calibri"/>
          <w:noProof/>
        </w:rPr>
      </w:pPr>
      <w:bookmarkStart w:id="96" w:name="_ENREF_26"/>
      <w:r w:rsidRPr="001526E9">
        <w:rPr>
          <w:rFonts w:ascii="Calibri" w:hAnsi="Calibri"/>
          <w:noProof/>
        </w:rPr>
        <w:t>26. Young GR, Eksmond U, Salcedo R, Alexopoulou L, Stoye JP, et al. (2012) Resurrection of endogenous retroviruses in antibody-deficient mice. Nature.</w:t>
      </w:r>
      <w:bookmarkEnd w:id="96"/>
    </w:p>
    <w:p w:rsidR="001526E9" w:rsidRPr="001526E9" w:rsidRDefault="001526E9" w:rsidP="001526E9">
      <w:pPr>
        <w:spacing w:after="240" w:line="240" w:lineRule="auto"/>
        <w:ind w:left="720" w:hanging="720"/>
        <w:rPr>
          <w:rFonts w:ascii="Calibri" w:hAnsi="Calibri"/>
          <w:noProof/>
        </w:rPr>
      </w:pPr>
      <w:bookmarkStart w:id="97" w:name="_ENREF_27"/>
      <w:r w:rsidRPr="001526E9">
        <w:rPr>
          <w:rFonts w:ascii="Calibri" w:hAnsi="Calibri"/>
          <w:noProof/>
        </w:rPr>
        <w:t>27. Ikeda H, Sugimura H (1989) Fv-4 resistance gene: a truncated endogenous murine leukemia virus with ecotropic interference properties. J Virol 63: 5405-5412.</w:t>
      </w:r>
      <w:bookmarkEnd w:id="97"/>
    </w:p>
    <w:p w:rsidR="001526E9" w:rsidRPr="001526E9" w:rsidRDefault="001526E9" w:rsidP="001526E9">
      <w:pPr>
        <w:spacing w:after="240" w:line="240" w:lineRule="auto"/>
        <w:ind w:left="720" w:hanging="720"/>
        <w:rPr>
          <w:rFonts w:ascii="Calibri" w:hAnsi="Calibri"/>
          <w:noProof/>
        </w:rPr>
      </w:pPr>
      <w:bookmarkStart w:id="98" w:name="_ENREF_28"/>
      <w:r w:rsidRPr="001526E9">
        <w:rPr>
          <w:rFonts w:ascii="Calibri" w:hAnsi="Calibri"/>
          <w:noProof/>
        </w:rPr>
        <w:t>28. Benit L, De Parseval N, Casella JF, Callebaut I, Cordonnier A, et al. (1997) Cloning of a new murine endogenous retrovirus, MuERV-L, with strong similarity to the human HERV-L element and with a gag coding sequence closely related to the Fv1 restriction gene. J Virol 71: 5652-5657.</w:t>
      </w:r>
      <w:bookmarkEnd w:id="98"/>
    </w:p>
    <w:p w:rsidR="001526E9" w:rsidRPr="001526E9" w:rsidRDefault="001526E9" w:rsidP="001526E9">
      <w:pPr>
        <w:spacing w:after="240" w:line="240" w:lineRule="auto"/>
        <w:ind w:left="720" w:hanging="720"/>
        <w:rPr>
          <w:rFonts w:ascii="Calibri" w:hAnsi="Calibri"/>
          <w:noProof/>
        </w:rPr>
      </w:pPr>
      <w:bookmarkStart w:id="99" w:name="_ENREF_29"/>
      <w:r w:rsidRPr="001526E9">
        <w:rPr>
          <w:rFonts w:ascii="Calibri" w:hAnsi="Calibri"/>
          <w:noProof/>
        </w:rPr>
        <w:lastRenderedPageBreak/>
        <w:t>29. Pryciak PM, Varmus HE (1992) Fv-1 restriction and its effects on murine leukemia virus integration in vivo and in vitro. J Virol 66: 5959-5966.</w:t>
      </w:r>
      <w:bookmarkEnd w:id="99"/>
    </w:p>
    <w:p w:rsidR="001526E9" w:rsidRPr="001526E9" w:rsidRDefault="001526E9" w:rsidP="001526E9">
      <w:pPr>
        <w:spacing w:after="240" w:line="240" w:lineRule="auto"/>
        <w:ind w:left="720" w:hanging="720"/>
        <w:rPr>
          <w:rFonts w:ascii="Calibri" w:hAnsi="Calibri"/>
          <w:noProof/>
        </w:rPr>
      </w:pPr>
      <w:bookmarkStart w:id="100" w:name="_ENREF_30"/>
      <w:r w:rsidRPr="001526E9">
        <w:rPr>
          <w:rFonts w:ascii="Calibri" w:hAnsi="Calibri"/>
          <w:noProof/>
        </w:rPr>
        <w:t>30. Stremlau M, Owens CM, Perron MJ, Kiessling M, Autissier P, et al. (2004) The cytoplasmic body component TRIM5alpha restricts HIV-1 infection in Old World monkeys. Nature 427: 848-853.</w:t>
      </w:r>
      <w:bookmarkEnd w:id="100"/>
    </w:p>
    <w:p w:rsidR="001526E9" w:rsidRPr="001526E9" w:rsidRDefault="001526E9" w:rsidP="001526E9">
      <w:pPr>
        <w:spacing w:after="240" w:line="240" w:lineRule="auto"/>
        <w:ind w:left="720" w:hanging="720"/>
        <w:rPr>
          <w:rFonts w:ascii="Calibri" w:hAnsi="Calibri"/>
          <w:noProof/>
        </w:rPr>
      </w:pPr>
      <w:bookmarkStart w:id="101" w:name="_ENREF_31"/>
      <w:r w:rsidRPr="001526E9">
        <w:rPr>
          <w:rFonts w:ascii="Calibri" w:hAnsi="Calibri"/>
          <w:noProof/>
        </w:rPr>
        <w:t>31. Towers GJ (2007) The control of viral infection by tripartite motif proteins and cyclophilin A. Retrovirology 4: 40.</w:t>
      </w:r>
      <w:bookmarkEnd w:id="101"/>
    </w:p>
    <w:p w:rsidR="001526E9" w:rsidRPr="001526E9" w:rsidRDefault="001526E9" w:rsidP="001526E9">
      <w:pPr>
        <w:spacing w:after="240" w:line="240" w:lineRule="auto"/>
        <w:ind w:left="720" w:hanging="720"/>
        <w:rPr>
          <w:rFonts w:ascii="Calibri" w:hAnsi="Calibri"/>
          <w:noProof/>
        </w:rPr>
      </w:pPr>
      <w:bookmarkStart w:id="102" w:name="_ENREF_32"/>
      <w:r w:rsidRPr="001526E9">
        <w:rPr>
          <w:rFonts w:ascii="Calibri" w:hAnsi="Calibri"/>
          <w:noProof/>
        </w:rPr>
        <w:t>32. Kaiser SM, Malik HS, Emerman M (2007) Restriction of an extinct retrovirus by the human TRIM5alpha antiviral protein. Science 316: 1756-1758.</w:t>
      </w:r>
      <w:bookmarkEnd w:id="102"/>
    </w:p>
    <w:p w:rsidR="001526E9" w:rsidRPr="001526E9" w:rsidRDefault="001526E9" w:rsidP="001526E9">
      <w:pPr>
        <w:spacing w:after="240" w:line="240" w:lineRule="auto"/>
        <w:ind w:left="720" w:hanging="720"/>
        <w:rPr>
          <w:rFonts w:ascii="Calibri" w:hAnsi="Calibri"/>
          <w:noProof/>
        </w:rPr>
      </w:pPr>
      <w:bookmarkStart w:id="103" w:name="_ENREF_33"/>
      <w:r w:rsidRPr="001526E9">
        <w:rPr>
          <w:rFonts w:ascii="Calibri" w:hAnsi="Calibri"/>
          <w:noProof/>
        </w:rPr>
        <w:t>33. Harris RS, Bishop KN, Sheehy AM, Craig HM, Petersen-Mahrt SK, et al. (2003) DNA deamination mediates innate immunity to retroviral infection. Cell 113: 803-809.</w:t>
      </w:r>
      <w:bookmarkEnd w:id="103"/>
    </w:p>
    <w:p w:rsidR="001526E9" w:rsidRPr="001526E9" w:rsidRDefault="001526E9" w:rsidP="001526E9">
      <w:pPr>
        <w:spacing w:after="240" w:line="240" w:lineRule="auto"/>
        <w:ind w:left="720" w:hanging="720"/>
        <w:rPr>
          <w:rFonts w:ascii="Calibri" w:hAnsi="Calibri"/>
          <w:noProof/>
        </w:rPr>
      </w:pPr>
      <w:bookmarkStart w:id="104" w:name="_ENREF_34"/>
      <w:r w:rsidRPr="001526E9">
        <w:rPr>
          <w:rFonts w:ascii="Calibri" w:hAnsi="Calibri"/>
          <w:noProof/>
        </w:rPr>
        <w:t>34. Esnault C, Heidmann O, Delebecque F, Dewannieux M, Ribet D, et al. (2005) APOBEC3G cytidine deaminase inhibits retrotransposition of endogenous retroviruses. Nature 433: 430-433.</w:t>
      </w:r>
      <w:bookmarkEnd w:id="104"/>
    </w:p>
    <w:p w:rsidR="001526E9" w:rsidRPr="001526E9" w:rsidRDefault="001526E9" w:rsidP="001526E9">
      <w:pPr>
        <w:spacing w:after="240" w:line="240" w:lineRule="auto"/>
        <w:ind w:left="720" w:hanging="720"/>
        <w:rPr>
          <w:rFonts w:ascii="Calibri" w:hAnsi="Calibri"/>
          <w:noProof/>
        </w:rPr>
      </w:pPr>
      <w:bookmarkStart w:id="105" w:name="_ENREF_35"/>
      <w:r w:rsidRPr="001526E9">
        <w:rPr>
          <w:rFonts w:ascii="Calibri" w:hAnsi="Calibri"/>
          <w:noProof/>
        </w:rPr>
        <w:t>35. Okeoma CM, Lovsin N, Peterlin BM, Ross SR (2007) APOBEC3 inhibits mouse mammary tumour virus replication in vivo. Nature 445: 927-930.</w:t>
      </w:r>
      <w:bookmarkEnd w:id="105"/>
    </w:p>
    <w:p w:rsidR="001526E9" w:rsidRPr="001526E9" w:rsidRDefault="001526E9" w:rsidP="001526E9">
      <w:pPr>
        <w:spacing w:after="240" w:line="240" w:lineRule="auto"/>
        <w:ind w:left="720" w:hanging="720"/>
        <w:rPr>
          <w:rFonts w:ascii="Calibri" w:hAnsi="Calibri"/>
          <w:noProof/>
        </w:rPr>
      </w:pPr>
      <w:bookmarkStart w:id="106" w:name="_ENREF_36"/>
      <w:r w:rsidRPr="001526E9">
        <w:rPr>
          <w:rFonts w:ascii="Calibri" w:hAnsi="Calibri"/>
          <w:noProof/>
        </w:rPr>
        <w:t>36. Sanville B, Dolan MA, Wollenberg K, Yan Y, Martin C, et al. (2010) Adaptive evolution of Mus Apobec3 includes retroviral insertion and positive selection at two clusters of residues flanking the substrate groove. PLoS Pathog 6: e1000974.</w:t>
      </w:r>
      <w:bookmarkEnd w:id="106"/>
    </w:p>
    <w:p w:rsidR="001526E9" w:rsidRPr="001526E9" w:rsidRDefault="001526E9" w:rsidP="001526E9">
      <w:pPr>
        <w:spacing w:after="240" w:line="240" w:lineRule="auto"/>
        <w:ind w:left="720" w:hanging="720"/>
        <w:rPr>
          <w:rFonts w:ascii="Calibri" w:hAnsi="Calibri"/>
          <w:noProof/>
        </w:rPr>
      </w:pPr>
      <w:bookmarkStart w:id="107" w:name="_ENREF_37"/>
      <w:r w:rsidRPr="001526E9">
        <w:rPr>
          <w:rFonts w:ascii="Calibri" w:hAnsi="Calibri"/>
          <w:noProof/>
        </w:rPr>
        <w:t>37. Gao G, Guo X, Goff SP (2002) Inhibition of retroviral RNA production by ZAP, a CCCH-type zinc finger protein. Science 297: 1703-1706.</w:t>
      </w:r>
      <w:bookmarkEnd w:id="107"/>
    </w:p>
    <w:p w:rsidR="001526E9" w:rsidRPr="001526E9" w:rsidRDefault="001526E9" w:rsidP="001526E9">
      <w:pPr>
        <w:spacing w:after="240" w:line="240" w:lineRule="auto"/>
        <w:ind w:left="720" w:hanging="720"/>
        <w:rPr>
          <w:rFonts w:ascii="Calibri" w:hAnsi="Calibri"/>
          <w:noProof/>
        </w:rPr>
      </w:pPr>
      <w:bookmarkStart w:id="108" w:name="_ENREF_38"/>
      <w:r w:rsidRPr="001526E9">
        <w:rPr>
          <w:rFonts w:ascii="Calibri" w:hAnsi="Calibri"/>
          <w:noProof/>
        </w:rPr>
        <w:t>38. Guo X, Ma J, Sun J, Gao G (2007) The zinc-finger antiviral protein recruits the RNA processing exosome to degrade the target mRNA. Proc Natl Acad Sci U S A 104: 151-156.</w:t>
      </w:r>
      <w:bookmarkEnd w:id="108"/>
    </w:p>
    <w:p w:rsidR="001526E9" w:rsidRPr="001526E9" w:rsidRDefault="001526E9" w:rsidP="001526E9">
      <w:pPr>
        <w:spacing w:after="240" w:line="240" w:lineRule="auto"/>
        <w:ind w:left="720" w:hanging="720"/>
        <w:rPr>
          <w:rFonts w:ascii="Calibri" w:hAnsi="Calibri"/>
          <w:noProof/>
        </w:rPr>
      </w:pPr>
      <w:bookmarkStart w:id="109" w:name="_ENREF_39"/>
      <w:r w:rsidRPr="001526E9">
        <w:rPr>
          <w:rFonts w:ascii="Calibri" w:hAnsi="Calibri"/>
          <w:noProof/>
        </w:rPr>
        <w:t>39. Neil SJ, Zang T, Bieniasz PD (2008) Tetherin inhibits retrovirus release and is antagonized by HIV-1 Vpu. Nature 451: 425-430.</w:t>
      </w:r>
      <w:bookmarkEnd w:id="109"/>
    </w:p>
    <w:p w:rsidR="001526E9" w:rsidRPr="001526E9" w:rsidRDefault="001526E9" w:rsidP="001526E9">
      <w:pPr>
        <w:spacing w:after="240" w:line="240" w:lineRule="auto"/>
        <w:ind w:left="720" w:hanging="720"/>
        <w:rPr>
          <w:rFonts w:ascii="Calibri" w:hAnsi="Calibri"/>
          <w:noProof/>
        </w:rPr>
      </w:pPr>
      <w:bookmarkStart w:id="110" w:name="_ENREF_40"/>
      <w:r w:rsidRPr="001526E9">
        <w:rPr>
          <w:rFonts w:ascii="Calibri" w:hAnsi="Calibri"/>
          <w:noProof/>
        </w:rPr>
        <w:t>40. Liu J, Chen K, Wang JH, Zhang C (2010) Molecular evolution of the primate antiviral restriction factor tetherin. PLoS One 5: e11904.</w:t>
      </w:r>
      <w:bookmarkEnd w:id="110"/>
    </w:p>
    <w:p w:rsidR="001526E9" w:rsidRPr="001526E9" w:rsidRDefault="001526E9" w:rsidP="001526E9">
      <w:pPr>
        <w:spacing w:after="240" w:line="240" w:lineRule="auto"/>
        <w:ind w:left="720" w:hanging="720"/>
        <w:rPr>
          <w:rFonts w:ascii="Calibri" w:hAnsi="Calibri"/>
          <w:noProof/>
        </w:rPr>
      </w:pPr>
      <w:bookmarkStart w:id="111" w:name="_ENREF_41"/>
      <w:r w:rsidRPr="001526E9">
        <w:rPr>
          <w:rFonts w:ascii="Calibri" w:hAnsi="Calibri"/>
          <w:noProof/>
        </w:rPr>
        <w:t>41. Iguchi-Ariga SM, Schaffner W (1989) CpG methylation of the cAMP-responsive enhancer/promoter sequence TGACGTCA abolishes specific factor binding as well as transcriptional activation. Genes Dev 3: 612-619.</w:t>
      </w:r>
      <w:bookmarkEnd w:id="111"/>
    </w:p>
    <w:p w:rsidR="001526E9" w:rsidRPr="001526E9" w:rsidRDefault="001526E9" w:rsidP="001526E9">
      <w:pPr>
        <w:spacing w:after="240" w:line="240" w:lineRule="auto"/>
        <w:ind w:left="720" w:hanging="720"/>
        <w:rPr>
          <w:rFonts w:ascii="Calibri" w:hAnsi="Calibri"/>
          <w:noProof/>
        </w:rPr>
      </w:pPr>
      <w:bookmarkStart w:id="112" w:name="_ENREF_42"/>
      <w:r w:rsidRPr="001526E9">
        <w:rPr>
          <w:rFonts w:ascii="Calibri" w:hAnsi="Calibri"/>
          <w:noProof/>
        </w:rPr>
        <w:t>42. Hendrich B, Bird A (1998) Identification and characterization of a family of mammalian methyl-CpG binding proteins. Mol Cell Biol 18: 6538-6547.</w:t>
      </w:r>
      <w:bookmarkEnd w:id="112"/>
    </w:p>
    <w:p w:rsidR="001526E9" w:rsidRPr="001526E9" w:rsidRDefault="001526E9" w:rsidP="001526E9">
      <w:pPr>
        <w:spacing w:after="240" w:line="240" w:lineRule="auto"/>
        <w:ind w:left="720" w:hanging="720"/>
        <w:rPr>
          <w:rFonts w:ascii="Calibri" w:hAnsi="Calibri"/>
          <w:noProof/>
        </w:rPr>
      </w:pPr>
      <w:bookmarkStart w:id="113" w:name="_ENREF_43"/>
      <w:r w:rsidRPr="001526E9">
        <w:rPr>
          <w:rFonts w:ascii="Calibri" w:hAnsi="Calibri"/>
          <w:noProof/>
        </w:rPr>
        <w:t>43. Leonhardt H, Page AW, Weier HU, Bestor TH (1992) A targeting sequence directs DNA methyltransferase to sites of DNA replication in mammalian nuclei. Cell 71: 865-873.</w:t>
      </w:r>
      <w:bookmarkEnd w:id="113"/>
    </w:p>
    <w:p w:rsidR="001526E9" w:rsidRPr="001526E9" w:rsidRDefault="001526E9" w:rsidP="001526E9">
      <w:pPr>
        <w:spacing w:after="240" w:line="240" w:lineRule="auto"/>
        <w:ind w:left="720" w:hanging="720"/>
        <w:rPr>
          <w:rFonts w:ascii="Calibri" w:hAnsi="Calibri"/>
          <w:noProof/>
        </w:rPr>
      </w:pPr>
      <w:bookmarkStart w:id="114" w:name="_ENREF_44"/>
      <w:r w:rsidRPr="001526E9">
        <w:rPr>
          <w:rFonts w:ascii="Calibri" w:hAnsi="Calibri"/>
          <w:noProof/>
        </w:rPr>
        <w:lastRenderedPageBreak/>
        <w:t>44. Ooi SK, Bestor TH (2008) Cytosine methylation: remaining faithful. Curr Biol 18: R174-176.</w:t>
      </w:r>
      <w:bookmarkEnd w:id="114"/>
    </w:p>
    <w:p w:rsidR="001526E9" w:rsidRPr="001526E9" w:rsidRDefault="001526E9" w:rsidP="001526E9">
      <w:pPr>
        <w:spacing w:after="240" w:line="240" w:lineRule="auto"/>
        <w:ind w:left="720" w:hanging="720"/>
        <w:rPr>
          <w:rFonts w:ascii="Calibri" w:hAnsi="Calibri"/>
          <w:noProof/>
        </w:rPr>
      </w:pPr>
      <w:bookmarkStart w:id="115" w:name="_ENREF_45"/>
      <w:r w:rsidRPr="001526E9">
        <w:rPr>
          <w:rFonts w:ascii="Calibri" w:hAnsi="Calibri"/>
          <w:noProof/>
        </w:rPr>
        <w:t>45. Gowher H, Liebert K, Hermann A, Xu G, Jeltsch A (2005) Mechanism of stimulation of catalytic activity of Dnmt3A and Dnmt3B DNA-(cytosine-C5)-methyltransferases by Dnmt3L. J Biol Chem 280: 13341-13348.</w:t>
      </w:r>
      <w:bookmarkEnd w:id="115"/>
    </w:p>
    <w:p w:rsidR="001526E9" w:rsidRPr="001526E9" w:rsidRDefault="001526E9" w:rsidP="001526E9">
      <w:pPr>
        <w:spacing w:after="240" w:line="240" w:lineRule="auto"/>
        <w:ind w:left="720" w:hanging="720"/>
        <w:rPr>
          <w:rFonts w:ascii="Calibri" w:hAnsi="Calibri"/>
          <w:noProof/>
        </w:rPr>
      </w:pPr>
      <w:bookmarkStart w:id="116" w:name="_ENREF_46"/>
      <w:r w:rsidRPr="001526E9">
        <w:rPr>
          <w:rFonts w:ascii="Calibri" w:hAnsi="Calibri"/>
          <w:noProof/>
        </w:rPr>
        <w:t>46. Yoder JA, Walsh CP, Bestor TH (1997) Cytosine methylation and the ecology of intragenomic parasites. Trends Genet 13: 335-340.</w:t>
      </w:r>
      <w:bookmarkEnd w:id="116"/>
    </w:p>
    <w:p w:rsidR="001526E9" w:rsidRPr="001526E9" w:rsidRDefault="001526E9" w:rsidP="001526E9">
      <w:pPr>
        <w:spacing w:after="240" w:line="240" w:lineRule="auto"/>
        <w:ind w:left="720" w:hanging="720"/>
        <w:rPr>
          <w:rFonts w:ascii="Calibri" w:hAnsi="Calibri"/>
          <w:noProof/>
        </w:rPr>
      </w:pPr>
      <w:bookmarkStart w:id="117" w:name="_ENREF_47"/>
      <w:r w:rsidRPr="001526E9">
        <w:rPr>
          <w:rFonts w:ascii="Calibri" w:hAnsi="Calibri"/>
          <w:noProof/>
        </w:rPr>
        <w:t>47. Jaenisch R, Schnieke A, Harbers K (1985) Treatment of mice with 5-azacytidine efficiently activates silent retroviral genomes in different tissues. Proc Natl Acad Sci U S A 82: 1451-1455.</w:t>
      </w:r>
      <w:bookmarkEnd w:id="117"/>
    </w:p>
    <w:p w:rsidR="001526E9" w:rsidRPr="001526E9" w:rsidRDefault="001526E9" w:rsidP="001526E9">
      <w:pPr>
        <w:spacing w:after="240" w:line="240" w:lineRule="auto"/>
        <w:ind w:left="720" w:hanging="720"/>
        <w:rPr>
          <w:rFonts w:ascii="Calibri" w:hAnsi="Calibri"/>
          <w:noProof/>
        </w:rPr>
      </w:pPr>
      <w:bookmarkStart w:id="118" w:name="_ENREF_48"/>
      <w:r w:rsidRPr="001526E9">
        <w:rPr>
          <w:rFonts w:ascii="Calibri" w:hAnsi="Calibri"/>
          <w:noProof/>
        </w:rPr>
        <w:t>48. Brunmeir R, Lagger S, Simboeck E, Sawicka A, Egger G, et al. (2010) Epigenetic regulation of a murine retrotransposon by a dual histone modification mark. PLoS Genet 6: e1000927.</w:t>
      </w:r>
      <w:bookmarkEnd w:id="118"/>
    </w:p>
    <w:p w:rsidR="001526E9" w:rsidRPr="001526E9" w:rsidRDefault="001526E9" w:rsidP="001526E9">
      <w:pPr>
        <w:spacing w:after="240" w:line="240" w:lineRule="auto"/>
        <w:ind w:left="720" w:hanging="720"/>
        <w:rPr>
          <w:rFonts w:ascii="Calibri" w:hAnsi="Calibri"/>
          <w:noProof/>
        </w:rPr>
      </w:pPr>
      <w:bookmarkStart w:id="119" w:name="_ENREF_49"/>
      <w:r w:rsidRPr="001526E9">
        <w:rPr>
          <w:rFonts w:ascii="Calibri" w:hAnsi="Calibri"/>
          <w:noProof/>
        </w:rPr>
        <w:t>49. Walsh CP, Chaillet JR, Bestor TH (1998) Transcription of IAP endogenous retroviruses is constrained by cytosine methylation. Nat Genet 20: 116-117.</w:t>
      </w:r>
      <w:bookmarkEnd w:id="119"/>
    </w:p>
    <w:p w:rsidR="001526E9" w:rsidRPr="001526E9" w:rsidRDefault="001526E9" w:rsidP="001526E9">
      <w:pPr>
        <w:spacing w:after="240" w:line="240" w:lineRule="auto"/>
        <w:ind w:left="720" w:hanging="720"/>
        <w:rPr>
          <w:rFonts w:ascii="Calibri" w:hAnsi="Calibri"/>
          <w:noProof/>
        </w:rPr>
      </w:pPr>
      <w:bookmarkStart w:id="120" w:name="_ENREF_50"/>
      <w:r w:rsidRPr="001526E9">
        <w:rPr>
          <w:rFonts w:ascii="Calibri" w:hAnsi="Calibri"/>
          <w:noProof/>
        </w:rPr>
        <w:t>50. Bourc'his D, Bestor TH (2004) Meiotic catastrophe and retrotransposon reactivation in male germ cells lacking Dnmt3L. Nature 431: 96-99.</w:t>
      </w:r>
      <w:bookmarkEnd w:id="120"/>
    </w:p>
    <w:p w:rsidR="001526E9" w:rsidRPr="001526E9" w:rsidRDefault="001526E9" w:rsidP="001526E9">
      <w:pPr>
        <w:spacing w:after="240" w:line="240" w:lineRule="auto"/>
        <w:ind w:left="720" w:hanging="720"/>
        <w:rPr>
          <w:rFonts w:ascii="Calibri" w:hAnsi="Calibri"/>
          <w:noProof/>
        </w:rPr>
      </w:pPr>
      <w:bookmarkStart w:id="121" w:name="_ENREF_51"/>
      <w:r w:rsidRPr="001526E9">
        <w:rPr>
          <w:rFonts w:ascii="Calibri" w:hAnsi="Calibri"/>
          <w:noProof/>
        </w:rPr>
        <w:t>51. Jahner D, Stuhlmann H, Stewart CL, Harbers K, Lohler J, et al. (1982) De novo methylation and expression of retroviral genomes during mouse embryogenesis. Nature 298: 623-628.</w:t>
      </w:r>
      <w:bookmarkEnd w:id="121"/>
    </w:p>
    <w:p w:rsidR="001526E9" w:rsidRPr="001526E9" w:rsidRDefault="001526E9" w:rsidP="001526E9">
      <w:pPr>
        <w:spacing w:after="240" w:line="240" w:lineRule="auto"/>
        <w:ind w:left="720" w:hanging="720"/>
        <w:rPr>
          <w:rFonts w:ascii="Calibri" w:hAnsi="Calibri"/>
          <w:noProof/>
        </w:rPr>
      </w:pPr>
      <w:bookmarkStart w:id="122" w:name="_ENREF_52"/>
      <w:r w:rsidRPr="001526E9">
        <w:rPr>
          <w:rFonts w:ascii="Calibri" w:hAnsi="Calibri"/>
          <w:noProof/>
        </w:rPr>
        <w:t>52. Okano M, Bell DW, Haber DA, Li E (1999) DNA methyltransferases Dnmt3a and Dnmt3b are essential for de novo methylation and mammalian development. Cell 99: 247-257.</w:t>
      </w:r>
      <w:bookmarkEnd w:id="122"/>
    </w:p>
    <w:p w:rsidR="001526E9" w:rsidRPr="001526E9" w:rsidRDefault="001526E9" w:rsidP="001526E9">
      <w:pPr>
        <w:spacing w:after="240" w:line="240" w:lineRule="auto"/>
        <w:ind w:left="720" w:hanging="720"/>
        <w:rPr>
          <w:rFonts w:ascii="Calibri" w:hAnsi="Calibri"/>
          <w:noProof/>
        </w:rPr>
      </w:pPr>
      <w:bookmarkStart w:id="123" w:name="_ENREF_53"/>
      <w:r w:rsidRPr="001526E9">
        <w:rPr>
          <w:rFonts w:ascii="Calibri" w:hAnsi="Calibri"/>
          <w:noProof/>
        </w:rPr>
        <w:t>53. Cooper DN, Krawczak M (1989) Cytosine methylation and the fate of CpG dinucleotides in vertebrate genomes. Hum Genet 83: 181-188.</w:t>
      </w:r>
      <w:bookmarkEnd w:id="123"/>
    </w:p>
    <w:p w:rsidR="001526E9" w:rsidRPr="001526E9" w:rsidRDefault="001526E9" w:rsidP="001526E9">
      <w:pPr>
        <w:spacing w:after="240" w:line="240" w:lineRule="auto"/>
        <w:ind w:left="720" w:hanging="720"/>
        <w:rPr>
          <w:rFonts w:ascii="Calibri" w:hAnsi="Calibri"/>
          <w:noProof/>
        </w:rPr>
      </w:pPr>
      <w:bookmarkStart w:id="124" w:name="_ENREF_54"/>
      <w:r w:rsidRPr="001526E9">
        <w:rPr>
          <w:rFonts w:ascii="Calibri" w:hAnsi="Calibri"/>
          <w:noProof/>
        </w:rPr>
        <w:t>54. Brennecke J, Aravin AA, Stark A, Dus M, Kellis M, et al. (2007) Discrete small RNA-generating loci as master regulators of transposon activity in Drosophila. Cell 128: 1089-1103.</w:t>
      </w:r>
      <w:bookmarkEnd w:id="124"/>
    </w:p>
    <w:p w:rsidR="001526E9" w:rsidRPr="001526E9" w:rsidRDefault="001526E9" w:rsidP="001526E9">
      <w:pPr>
        <w:spacing w:after="240" w:line="240" w:lineRule="auto"/>
        <w:ind w:left="720" w:hanging="720"/>
        <w:rPr>
          <w:rFonts w:ascii="Calibri" w:hAnsi="Calibri"/>
          <w:noProof/>
        </w:rPr>
      </w:pPr>
      <w:bookmarkStart w:id="125" w:name="_ENREF_55"/>
      <w:r w:rsidRPr="001526E9">
        <w:rPr>
          <w:rFonts w:ascii="Calibri" w:hAnsi="Calibri"/>
          <w:noProof/>
        </w:rPr>
        <w:t>55. Aravin AA, Sachidanandam R, Girard A, Fejes-Toth K, Hannon GJ (2007) Developmentally regulated piRNA clusters implicate MILI in transposon control. Science 316: 744-747.</w:t>
      </w:r>
      <w:bookmarkEnd w:id="125"/>
    </w:p>
    <w:p w:rsidR="001526E9" w:rsidRPr="001526E9" w:rsidRDefault="001526E9" w:rsidP="001526E9">
      <w:pPr>
        <w:spacing w:after="240" w:line="240" w:lineRule="auto"/>
        <w:ind w:left="720" w:hanging="720"/>
        <w:rPr>
          <w:rFonts w:ascii="Calibri" w:hAnsi="Calibri"/>
          <w:noProof/>
        </w:rPr>
      </w:pPr>
      <w:bookmarkStart w:id="126" w:name="_ENREF_56"/>
      <w:r w:rsidRPr="001526E9">
        <w:rPr>
          <w:rFonts w:ascii="Calibri" w:hAnsi="Calibri"/>
          <w:noProof/>
        </w:rPr>
        <w:t>56. Kuramochi-Miyagawa S, Watanabe T, Gotoh K, Totoki Y, Toyoda A, et al. (2008) DNA methylation of retrotransposon genes is regulated by Piwi family members MILI and MIWI2 in murine fetal testes. Genes Dev 22: 908-917.</w:t>
      </w:r>
      <w:bookmarkEnd w:id="126"/>
    </w:p>
    <w:p w:rsidR="001526E9" w:rsidRPr="001526E9" w:rsidRDefault="001526E9" w:rsidP="001526E9">
      <w:pPr>
        <w:spacing w:after="240" w:line="240" w:lineRule="auto"/>
        <w:ind w:left="720" w:hanging="720"/>
        <w:rPr>
          <w:rFonts w:ascii="Calibri" w:hAnsi="Calibri"/>
          <w:noProof/>
        </w:rPr>
      </w:pPr>
      <w:bookmarkStart w:id="127" w:name="_ENREF_57"/>
      <w:r w:rsidRPr="001526E9">
        <w:rPr>
          <w:rFonts w:ascii="Calibri" w:hAnsi="Calibri"/>
          <w:noProof/>
        </w:rPr>
        <w:t>57. Aravin AA, Sachidanandam R, Bourc'his D, Schaefer C, Pezic D, et al. (2008) A piRNA pathway primed by individual transposons is linked to de novo DNA methylation in mice. Mol Cell 31: 785-799.</w:t>
      </w:r>
      <w:bookmarkEnd w:id="127"/>
    </w:p>
    <w:p w:rsidR="001526E9" w:rsidRPr="001526E9" w:rsidRDefault="001526E9" w:rsidP="001526E9">
      <w:pPr>
        <w:spacing w:after="240" w:line="240" w:lineRule="auto"/>
        <w:ind w:left="720" w:hanging="720"/>
        <w:rPr>
          <w:rFonts w:ascii="Calibri" w:hAnsi="Calibri"/>
          <w:noProof/>
        </w:rPr>
      </w:pPr>
      <w:bookmarkStart w:id="128" w:name="_ENREF_58"/>
      <w:r w:rsidRPr="001526E9">
        <w:rPr>
          <w:rFonts w:ascii="Calibri" w:hAnsi="Calibri"/>
          <w:noProof/>
        </w:rPr>
        <w:lastRenderedPageBreak/>
        <w:t>58. Maksakova IA, Mager DL, Reiss D (2008) Keeping active endogenous retroviral-like elements in check: the epigenetic perspective. Cell Mol Life Sci 65: 3329-3347.</w:t>
      </w:r>
      <w:bookmarkEnd w:id="128"/>
    </w:p>
    <w:p w:rsidR="001526E9" w:rsidRPr="001526E9" w:rsidRDefault="001526E9" w:rsidP="001526E9">
      <w:pPr>
        <w:spacing w:after="240" w:line="240" w:lineRule="auto"/>
        <w:ind w:left="720" w:hanging="720"/>
        <w:rPr>
          <w:rFonts w:ascii="Calibri" w:hAnsi="Calibri"/>
          <w:noProof/>
        </w:rPr>
      </w:pPr>
      <w:bookmarkStart w:id="129" w:name="_ENREF_59"/>
      <w:r w:rsidRPr="001526E9">
        <w:rPr>
          <w:rFonts w:ascii="Calibri" w:hAnsi="Calibri"/>
          <w:noProof/>
        </w:rPr>
        <w:t>59. Leung DC, Lorincz MC (2012) Silencing of endogenous retroviruses: when and why do histone marks predominate? Trends Biochem Sci 37: 127-133.</w:t>
      </w:r>
      <w:bookmarkEnd w:id="129"/>
    </w:p>
    <w:p w:rsidR="001526E9" w:rsidRPr="001526E9" w:rsidRDefault="001526E9" w:rsidP="001526E9">
      <w:pPr>
        <w:spacing w:after="240" w:line="240" w:lineRule="auto"/>
        <w:ind w:left="720" w:hanging="720"/>
        <w:rPr>
          <w:rFonts w:ascii="Calibri" w:hAnsi="Calibri"/>
          <w:noProof/>
        </w:rPr>
      </w:pPr>
      <w:bookmarkStart w:id="130" w:name="_ENREF_60"/>
      <w:r w:rsidRPr="001526E9">
        <w:rPr>
          <w:rFonts w:ascii="Calibri" w:hAnsi="Calibri"/>
          <w:noProof/>
        </w:rPr>
        <w:t>60. Williams K, Christensen J, Pedersen MT, Johansen JV, Cloos PA, et al. (2011) TET1 and hydroxymethylcytosine in transcription and DNA methylation fidelity. Nature 473: 343-348.</w:t>
      </w:r>
      <w:bookmarkEnd w:id="130"/>
    </w:p>
    <w:p w:rsidR="001526E9" w:rsidRPr="001526E9" w:rsidRDefault="001526E9" w:rsidP="001526E9">
      <w:pPr>
        <w:spacing w:after="240" w:line="240" w:lineRule="auto"/>
        <w:ind w:left="720" w:hanging="720"/>
        <w:rPr>
          <w:rFonts w:ascii="Calibri" w:hAnsi="Calibri"/>
          <w:noProof/>
        </w:rPr>
      </w:pPr>
      <w:bookmarkStart w:id="131" w:name="_ENREF_61"/>
      <w:r w:rsidRPr="001526E9">
        <w:rPr>
          <w:rFonts w:ascii="Calibri" w:hAnsi="Calibri"/>
          <w:noProof/>
        </w:rPr>
        <w:t>61. Hutnick LK, Huang X, Loo TC, Ma Z, Fan G (2010) Repression of retrotransposal elements in mouse embryonic stem cells is primarily mediated by a DNA methylation-independent mechanism. J Biol Chem 285: 21082-21091.</w:t>
      </w:r>
      <w:bookmarkEnd w:id="131"/>
    </w:p>
    <w:p w:rsidR="001526E9" w:rsidRPr="001526E9" w:rsidRDefault="001526E9" w:rsidP="001526E9">
      <w:pPr>
        <w:spacing w:after="240" w:line="240" w:lineRule="auto"/>
        <w:ind w:left="720" w:hanging="720"/>
        <w:rPr>
          <w:rFonts w:ascii="Calibri" w:hAnsi="Calibri"/>
          <w:noProof/>
        </w:rPr>
      </w:pPr>
      <w:bookmarkStart w:id="132" w:name="_ENREF_62"/>
      <w:r w:rsidRPr="001526E9">
        <w:rPr>
          <w:rFonts w:ascii="Calibri" w:hAnsi="Calibri"/>
          <w:noProof/>
        </w:rPr>
        <w:t>62. Karimi MM, Goyal P, Maksakova IA, Bilenky M, Leung D, et al. (2011) DNA methylation and SETDB1/H3K9me3 regulate predominantly distinct sets of genes, retroelements, and chimeric transcripts in mESCs. Cell Stem Cell 8: 676-687.</w:t>
      </w:r>
      <w:bookmarkEnd w:id="132"/>
    </w:p>
    <w:p w:rsidR="001526E9" w:rsidRPr="001526E9" w:rsidRDefault="001526E9" w:rsidP="001526E9">
      <w:pPr>
        <w:spacing w:after="240" w:line="240" w:lineRule="auto"/>
        <w:ind w:left="720" w:hanging="720"/>
        <w:rPr>
          <w:rFonts w:ascii="Calibri" w:hAnsi="Calibri"/>
          <w:noProof/>
        </w:rPr>
      </w:pPr>
      <w:bookmarkStart w:id="133" w:name="_ENREF_63"/>
      <w:r w:rsidRPr="001526E9">
        <w:rPr>
          <w:rFonts w:ascii="Calibri" w:hAnsi="Calibri"/>
          <w:noProof/>
        </w:rPr>
        <w:t>63. Luger K, Mader AW, Richmond RK, Sargent DF, Richmond TJ (1997) Crystal structure of the nucleosome core particle at 2.8 A resolution. Nature 389: 251-260.</w:t>
      </w:r>
      <w:bookmarkEnd w:id="133"/>
    </w:p>
    <w:p w:rsidR="001526E9" w:rsidRPr="001526E9" w:rsidRDefault="001526E9" w:rsidP="001526E9">
      <w:pPr>
        <w:spacing w:after="240" w:line="240" w:lineRule="auto"/>
        <w:ind w:left="720" w:hanging="720"/>
        <w:rPr>
          <w:rFonts w:ascii="Calibri" w:hAnsi="Calibri"/>
          <w:noProof/>
        </w:rPr>
      </w:pPr>
      <w:bookmarkStart w:id="134" w:name="_ENREF_64"/>
      <w:r w:rsidRPr="001526E9">
        <w:rPr>
          <w:rFonts w:ascii="Calibri" w:hAnsi="Calibri"/>
          <w:noProof/>
        </w:rPr>
        <w:t>64. Kouzarides T (2007) Chromatin modifications and their function. Cell 128: 693-705.</w:t>
      </w:r>
      <w:bookmarkEnd w:id="134"/>
    </w:p>
    <w:p w:rsidR="001526E9" w:rsidRPr="001526E9" w:rsidRDefault="001526E9" w:rsidP="001526E9">
      <w:pPr>
        <w:spacing w:after="240" w:line="240" w:lineRule="auto"/>
        <w:ind w:left="720" w:hanging="720"/>
        <w:rPr>
          <w:rFonts w:ascii="Calibri" w:hAnsi="Calibri"/>
          <w:noProof/>
        </w:rPr>
      </w:pPr>
      <w:bookmarkStart w:id="135" w:name="_ENREF_65"/>
      <w:r w:rsidRPr="001526E9">
        <w:rPr>
          <w:rFonts w:ascii="Calibri" w:hAnsi="Calibri"/>
          <w:noProof/>
        </w:rPr>
        <w:t>65. Tse C, Sera T, Wolffe AP, Hansen JC (1998) Disruption of higher-order folding by core histone acetylation dramatically enhances transcription of nucleosomal arrays by RNA polymerase III. Mol Cell Biol 18: 4629-4638.</w:t>
      </w:r>
      <w:bookmarkEnd w:id="135"/>
    </w:p>
    <w:p w:rsidR="001526E9" w:rsidRPr="001526E9" w:rsidRDefault="001526E9" w:rsidP="001526E9">
      <w:pPr>
        <w:spacing w:after="240" w:line="240" w:lineRule="auto"/>
        <w:ind w:left="720" w:hanging="720"/>
        <w:rPr>
          <w:rFonts w:ascii="Calibri" w:hAnsi="Calibri"/>
          <w:noProof/>
        </w:rPr>
      </w:pPr>
      <w:bookmarkStart w:id="136" w:name="_ENREF_66"/>
      <w:r w:rsidRPr="001526E9">
        <w:rPr>
          <w:rFonts w:ascii="Calibri" w:hAnsi="Calibri"/>
          <w:noProof/>
        </w:rPr>
        <w:t>66. Shi Y, Lan F, Matson C, Mulligan P, Whetstine JR, et al. (2004) Histone demethylation mediated by the nuclear amine oxidase homolog LSD1. Cell 119: 941-953.</w:t>
      </w:r>
      <w:bookmarkEnd w:id="136"/>
    </w:p>
    <w:p w:rsidR="001526E9" w:rsidRPr="001526E9" w:rsidRDefault="001526E9" w:rsidP="001526E9">
      <w:pPr>
        <w:spacing w:after="240" w:line="240" w:lineRule="auto"/>
        <w:ind w:left="720" w:hanging="720"/>
        <w:rPr>
          <w:rFonts w:ascii="Calibri" w:hAnsi="Calibri"/>
          <w:noProof/>
        </w:rPr>
      </w:pPr>
      <w:bookmarkStart w:id="137" w:name="_ENREF_67"/>
      <w:r w:rsidRPr="001526E9">
        <w:rPr>
          <w:rFonts w:ascii="Calibri" w:hAnsi="Calibri"/>
          <w:noProof/>
        </w:rPr>
        <w:t>67. Metzger E, Wissmann M, Yin N, Muller JM, Schneider R, et al. (2005) LSD1 demethylates repressive histone marks to promote androgen-receptor-dependent transcription. Nature 437: 436-439.</w:t>
      </w:r>
      <w:bookmarkEnd w:id="137"/>
    </w:p>
    <w:p w:rsidR="001526E9" w:rsidRPr="001526E9" w:rsidRDefault="001526E9" w:rsidP="001526E9">
      <w:pPr>
        <w:spacing w:after="240" w:line="240" w:lineRule="auto"/>
        <w:ind w:left="720" w:hanging="720"/>
        <w:rPr>
          <w:rFonts w:ascii="Calibri" w:hAnsi="Calibri"/>
          <w:noProof/>
        </w:rPr>
      </w:pPr>
      <w:bookmarkStart w:id="138" w:name="_ENREF_68"/>
      <w:r w:rsidRPr="001526E9">
        <w:rPr>
          <w:rFonts w:ascii="Calibri" w:hAnsi="Calibri"/>
          <w:noProof/>
        </w:rPr>
        <w:t>68. Macfarlan TS, Gifford WD, Agarwal S, Driscoll S, Lettieri K, et al. (2011) Endogenous retroviruses and neighboring genes are coordinately repressed by LSD1/KDM1A. Genes Dev 25: 594-607.</w:t>
      </w:r>
      <w:bookmarkEnd w:id="138"/>
    </w:p>
    <w:p w:rsidR="001526E9" w:rsidRPr="001526E9" w:rsidRDefault="001526E9" w:rsidP="001526E9">
      <w:pPr>
        <w:spacing w:after="240" w:line="240" w:lineRule="auto"/>
        <w:ind w:left="720" w:hanging="720"/>
        <w:rPr>
          <w:rFonts w:ascii="Calibri" w:hAnsi="Calibri"/>
          <w:noProof/>
        </w:rPr>
      </w:pPr>
      <w:bookmarkStart w:id="139" w:name="_ENREF_69"/>
      <w:r w:rsidRPr="001526E9">
        <w:rPr>
          <w:rFonts w:ascii="Calibri" w:hAnsi="Calibri"/>
          <w:noProof/>
        </w:rPr>
        <w:t>69. Grewal SI, Jia S (2007) Heterochromatin revisited. Nat Rev Genet 8: 35-46.</w:t>
      </w:r>
      <w:bookmarkEnd w:id="139"/>
    </w:p>
    <w:p w:rsidR="001526E9" w:rsidRPr="001526E9" w:rsidRDefault="001526E9" w:rsidP="001526E9">
      <w:pPr>
        <w:spacing w:after="240" w:line="240" w:lineRule="auto"/>
        <w:ind w:left="720" w:hanging="720"/>
        <w:rPr>
          <w:rFonts w:ascii="Calibri" w:hAnsi="Calibri"/>
          <w:noProof/>
        </w:rPr>
      </w:pPr>
      <w:bookmarkStart w:id="140" w:name="_ENREF_70"/>
      <w:r w:rsidRPr="001526E9">
        <w:rPr>
          <w:rFonts w:ascii="Calibri" w:hAnsi="Calibri"/>
          <w:noProof/>
        </w:rPr>
        <w:t>70. Martens JH, O'Sullivan RJ, Braunschweig U, Opravil S, Radolf M, et al. (2005) The profile of repeat-associated histone lysine methylation states in the mouse epigenome. EMBO J 24: 800-812.</w:t>
      </w:r>
      <w:bookmarkEnd w:id="140"/>
    </w:p>
    <w:p w:rsidR="001526E9" w:rsidRPr="001526E9" w:rsidRDefault="001526E9" w:rsidP="001526E9">
      <w:pPr>
        <w:spacing w:after="240" w:line="240" w:lineRule="auto"/>
        <w:ind w:left="720" w:hanging="720"/>
        <w:rPr>
          <w:rFonts w:ascii="Calibri" w:hAnsi="Calibri"/>
          <w:noProof/>
        </w:rPr>
      </w:pPr>
      <w:bookmarkStart w:id="141" w:name="_ENREF_71"/>
      <w:r w:rsidRPr="001526E9">
        <w:rPr>
          <w:rFonts w:ascii="Calibri" w:hAnsi="Calibri"/>
          <w:noProof/>
        </w:rPr>
        <w:t>71. Mikkelsen TS, Ku M, Jaffe DB, Issac B, Lieberman E, et al. (2007) Genome-wide maps of chromatin state in pluripotent and lineage-committed cells. Nature 448: 553-560.</w:t>
      </w:r>
      <w:bookmarkEnd w:id="141"/>
    </w:p>
    <w:p w:rsidR="001526E9" w:rsidRPr="001526E9" w:rsidRDefault="001526E9" w:rsidP="001526E9">
      <w:pPr>
        <w:spacing w:after="240" w:line="240" w:lineRule="auto"/>
        <w:ind w:left="720" w:hanging="720"/>
        <w:rPr>
          <w:rFonts w:ascii="Calibri" w:hAnsi="Calibri"/>
          <w:noProof/>
        </w:rPr>
      </w:pPr>
      <w:bookmarkStart w:id="142" w:name="_ENREF_72"/>
      <w:r w:rsidRPr="001526E9">
        <w:rPr>
          <w:rFonts w:ascii="Calibri" w:hAnsi="Calibri"/>
          <w:noProof/>
        </w:rPr>
        <w:t>72. Day DS, Luquette LJ, Park PJ, Kharchenko PV (2010) Estimating enrichment of repetitive elements from high-throughput sequence data. Genome Biol 11: R69.</w:t>
      </w:r>
      <w:bookmarkEnd w:id="142"/>
    </w:p>
    <w:p w:rsidR="001526E9" w:rsidRPr="001526E9" w:rsidRDefault="001526E9" w:rsidP="001526E9">
      <w:pPr>
        <w:spacing w:after="240" w:line="240" w:lineRule="auto"/>
        <w:ind w:left="720" w:hanging="720"/>
        <w:rPr>
          <w:rFonts w:ascii="Calibri" w:hAnsi="Calibri"/>
          <w:noProof/>
        </w:rPr>
      </w:pPr>
      <w:bookmarkStart w:id="143" w:name="_ENREF_73"/>
      <w:r w:rsidRPr="001526E9">
        <w:rPr>
          <w:rFonts w:ascii="Calibri" w:hAnsi="Calibri"/>
          <w:noProof/>
        </w:rPr>
        <w:lastRenderedPageBreak/>
        <w:t>73. Lee TI, Jenner RG, Boyer LA, Guenther MG, Levine SS, et al. (2006) Control of developmental regulators by Polycomb in human embryonic stem cells. Cell 125: 301-313.</w:t>
      </w:r>
      <w:bookmarkEnd w:id="143"/>
    </w:p>
    <w:p w:rsidR="001526E9" w:rsidRPr="001526E9" w:rsidRDefault="001526E9" w:rsidP="001526E9">
      <w:pPr>
        <w:spacing w:after="240" w:line="240" w:lineRule="auto"/>
        <w:ind w:left="720" w:hanging="720"/>
        <w:rPr>
          <w:rFonts w:ascii="Calibri" w:hAnsi="Calibri"/>
          <w:noProof/>
        </w:rPr>
      </w:pPr>
      <w:bookmarkStart w:id="144" w:name="_ENREF_74"/>
      <w:r w:rsidRPr="001526E9">
        <w:rPr>
          <w:rFonts w:ascii="Calibri" w:hAnsi="Calibri"/>
          <w:noProof/>
        </w:rPr>
        <w:t>74. Boyer LA, Plath K, Zeitlinger J, Brambrink T, Medeiros LA, et al. (2006) Polycomb complexes repress developmental regulators in murine embryonic stem cells. Nature 441: 349-353.</w:t>
      </w:r>
      <w:bookmarkEnd w:id="144"/>
    </w:p>
    <w:p w:rsidR="001526E9" w:rsidRPr="001526E9" w:rsidRDefault="001526E9" w:rsidP="001526E9">
      <w:pPr>
        <w:spacing w:after="240" w:line="240" w:lineRule="auto"/>
        <w:ind w:left="720" w:hanging="720"/>
        <w:rPr>
          <w:rFonts w:ascii="Calibri" w:hAnsi="Calibri"/>
          <w:noProof/>
        </w:rPr>
      </w:pPr>
      <w:bookmarkStart w:id="145" w:name="_ENREF_75"/>
      <w:r w:rsidRPr="001526E9">
        <w:rPr>
          <w:rFonts w:ascii="Calibri" w:hAnsi="Calibri"/>
          <w:noProof/>
        </w:rPr>
        <w:t>75. Leeb M, Pasini D, Novatchkova M, Jaritz M, Helin K, et al. (2010) Polycomb complexes act redundantly to repress genomic repeats and genes. Genes Dev 24: 265-276.</w:t>
      </w:r>
      <w:bookmarkEnd w:id="145"/>
    </w:p>
    <w:p w:rsidR="001526E9" w:rsidRPr="001526E9" w:rsidRDefault="001526E9" w:rsidP="001526E9">
      <w:pPr>
        <w:spacing w:after="240" w:line="240" w:lineRule="auto"/>
        <w:ind w:left="720" w:hanging="720"/>
        <w:rPr>
          <w:rFonts w:ascii="Calibri" w:hAnsi="Calibri"/>
          <w:noProof/>
        </w:rPr>
      </w:pPr>
      <w:bookmarkStart w:id="146" w:name="_ENREF_76"/>
      <w:r w:rsidRPr="001526E9">
        <w:rPr>
          <w:rFonts w:ascii="Calibri" w:hAnsi="Calibri"/>
          <w:noProof/>
        </w:rPr>
        <w:t>76. Lehnertz B, Ueda Y, Derijck AA, Braunschweig U, Perez-Burgos L, et al. (2003) Suv39h-mediated histone H3 lysine 9 methylation directs DNA methylation to major satellite repeats at pericentric heterochromatin. Curr Biol 13: 1192-1200.</w:t>
      </w:r>
      <w:bookmarkEnd w:id="146"/>
    </w:p>
    <w:p w:rsidR="001526E9" w:rsidRPr="001526E9" w:rsidRDefault="001526E9" w:rsidP="001526E9">
      <w:pPr>
        <w:spacing w:after="240" w:line="240" w:lineRule="auto"/>
        <w:ind w:left="720" w:hanging="720"/>
        <w:rPr>
          <w:rFonts w:ascii="Calibri" w:hAnsi="Calibri"/>
          <w:noProof/>
        </w:rPr>
      </w:pPr>
      <w:bookmarkStart w:id="147" w:name="_ENREF_77"/>
      <w:r w:rsidRPr="001526E9">
        <w:rPr>
          <w:rFonts w:ascii="Calibri" w:hAnsi="Calibri"/>
          <w:noProof/>
        </w:rPr>
        <w:t>77. Matsui T, Leung D, Miyashita H, Maksakova IA, Miyachi H, et al. (2010) Proviral silencing in embryonic stem cells requires the histone methyltransferase ESET. Nature 464: 927-931.</w:t>
      </w:r>
      <w:bookmarkEnd w:id="147"/>
    </w:p>
    <w:p w:rsidR="001526E9" w:rsidRPr="001526E9" w:rsidRDefault="001526E9" w:rsidP="001526E9">
      <w:pPr>
        <w:spacing w:after="240" w:line="240" w:lineRule="auto"/>
        <w:ind w:left="720" w:hanging="720"/>
        <w:rPr>
          <w:rFonts w:ascii="Calibri" w:hAnsi="Calibri"/>
          <w:noProof/>
        </w:rPr>
      </w:pPr>
      <w:bookmarkStart w:id="148" w:name="_ENREF_78"/>
      <w:r w:rsidRPr="001526E9">
        <w:rPr>
          <w:rFonts w:ascii="Calibri" w:hAnsi="Calibri"/>
          <w:noProof/>
        </w:rPr>
        <w:t>78. Maksakova IA, Goyal P, Bullwinkel J, Brown JP, Bilenky M, et al. (2011) H3K9me3-binding proteins are dispensable for SETDB1/H3K9me3-dependent retroviral silencing. Epigenetics Chromatin 4: 12.</w:t>
      </w:r>
      <w:bookmarkEnd w:id="148"/>
    </w:p>
    <w:p w:rsidR="001526E9" w:rsidRPr="001526E9" w:rsidRDefault="001526E9" w:rsidP="001526E9">
      <w:pPr>
        <w:spacing w:after="240" w:line="240" w:lineRule="auto"/>
        <w:ind w:left="720" w:hanging="720"/>
        <w:rPr>
          <w:rFonts w:ascii="Calibri" w:hAnsi="Calibri"/>
          <w:noProof/>
        </w:rPr>
      </w:pPr>
      <w:bookmarkStart w:id="149" w:name="_ENREF_79"/>
      <w:r w:rsidRPr="001526E9">
        <w:rPr>
          <w:rFonts w:ascii="Calibri" w:hAnsi="Calibri"/>
          <w:noProof/>
        </w:rPr>
        <w:t>79. Dexter TM, Scott D, Teich NM (1977) Infection of bone marrow cells in vitro with FLV: effects on stem cell proliferation, differentiation and leukemogenic capacity. Cell 12: 355-364.</w:t>
      </w:r>
      <w:bookmarkEnd w:id="149"/>
    </w:p>
    <w:p w:rsidR="001526E9" w:rsidRPr="001526E9" w:rsidRDefault="001526E9" w:rsidP="001526E9">
      <w:pPr>
        <w:spacing w:after="240" w:line="240" w:lineRule="auto"/>
        <w:ind w:left="720" w:hanging="720"/>
        <w:rPr>
          <w:rFonts w:ascii="Calibri" w:hAnsi="Calibri"/>
          <w:noProof/>
        </w:rPr>
      </w:pPr>
      <w:bookmarkStart w:id="150" w:name="_ENREF_80"/>
      <w:r w:rsidRPr="001526E9">
        <w:rPr>
          <w:rFonts w:ascii="Calibri" w:hAnsi="Calibri"/>
          <w:noProof/>
        </w:rPr>
        <w:t>80. Linney E, Davis B, Overhauser J, Chao E, Fan H (1984) Non-function of a Moloney murine leukaemia virus regulatory sequence in F9 embryonal carcinoma cells. Nature 308: 470-472.</w:t>
      </w:r>
      <w:bookmarkEnd w:id="150"/>
    </w:p>
    <w:p w:rsidR="001526E9" w:rsidRPr="001526E9" w:rsidRDefault="001526E9" w:rsidP="001526E9">
      <w:pPr>
        <w:spacing w:after="240" w:line="240" w:lineRule="auto"/>
        <w:ind w:left="720" w:hanging="720"/>
        <w:rPr>
          <w:rFonts w:ascii="Calibri" w:hAnsi="Calibri"/>
          <w:noProof/>
        </w:rPr>
      </w:pPr>
      <w:bookmarkStart w:id="151" w:name="_ENREF_81"/>
      <w:r w:rsidRPr="001526E9">
        <w:rPr>
          <w:rFonts w:ascii="Calibri" w:hAnsi="Calibri"/>
          <w:noProof/>
        </w:rPr>
        <w:t>81. Barklis E, Mulligan RC, Jaenisch R (1986) Chromosomal position or virus mutation permits retrovirus expression in embryonal carcinoma cells. Cell 47: 391-399.</w:t>
      </w:r>
      <w:bookmarkEnd w:id="151"/>
    </w:p>
    <w:p w:rsidR="001526E9" w:rsidRPr="001526E9" w:rsidRDefault="001526E9" w:rsidP="001526E9">
      <w:pPr>
        <w:spacing w:after="240" w:line="240" w:lineRule="auto"/>
        <w:ind w:left="720" w:hanging="720"/>
        <w:rPr>
          <w:rFonts w:ascii="Calibri" w:hAnsi="Calibri"/>
          <w:noProof/>
        </w:rPr>
      </w:pPr>
      <w:bookmarkStart w:id="152" w:name="_ENREF_82"/>
      <w:r w:rsidRPr="001526E9">
        <w:rPr>
          <w:rFonts w:ascii="Calibri" w:hAnsi="Calibri"/>
          <w:noProof/>
        </w:rPr>
        <w:t>82. Loh TP, Sievert LL, Scott RW (1987) Proviral sequences that restrict retroviral expression in mouse embryonal carcinoma cells. Mol Cell Biol 7: 3775-3784.</w:t>
      </w:r>
      <w:bookmarkEnd w:id="152"/>
    </w:p>
    <w:p w:rsidR="001526E9" w:rsidRPr="001526E9" w:rsidRDefault="001526E9" w:rsidP="001526E9">
      <w:pPr>
        <w:spacing w:after="240" w:line="240" w:lineRule="auto"/>
        <w:ind w:left="720" w:hanging="720"/>
        <w:rPr>
          <w:rFonts w:ascii="Calibri" w:hAnsi="Calibri"/>
          <w:noProof/>
        </w:rPr>
      </w:pPr>
      <w:bookmarkStart w:id="153" w:name="_ENREF_83"/>
      <w:r w:rsidRPr="001526E9">
        <w:rPr>
          <w:rFonts w:ascii="Calibri" w:hAnsi="Calibri"/>
          <w:noProof/>
        </w:rPr>
        <w:t>83. Loh TP, Sievert LL, Scott RW (1990) Evidence for a stem cell-specific repressor of Moloney murine leukemia virus expression in embryonal carcinoma cells. Mol Cell Biol 10: 4045-4057.</w:t>
      </w:r>
      <w:bookmarkEnd w:id="153"/>
    </w:p>
    <w:p w:rsidR="001526E9" w:rsidRPr="001526E9" w:rsidRDefault="001526E9" w:rsidP="001526E9">
      <w:pPr>
        <w:spacing w:after="240" w:line="240" w:lineRule="auto"/>
        <w:ind w:left="720" w:hanging="720"/>
        <w:rPr>
          <w:rFonts w:ascii="Calibri" w:hAnsi="Calibri"/>
          <w:noProof/>
        </w:rPr>
      </w:pPr>
      <w:bookmarkStart w:id="154" w:name="_ENREF_84"/>
      <w:r w:rsidRPr="001526E9">
        <w:rPr>
          <w:rFonts w:ascii="Calibri" w:hAnsi="Calibri"/>
          <w:noProof/>
        </w:rPr>
        <w:t>84. Yamauchi M, Freitag B, Khan C, Berwin B, Barklis E (1995) Stem cell factor binding to retrovirus primer binding site silencers. J Virol 69: 1142-1149.</w:t>
      </w:r>
      <w:bookmarkEnd w:id="154"/>
    </w:p>
    <w:p w:rsidR="001526E9" w:rsidRPr="001526E9" w:rsidRDefault="001526E9" w:rsidP="001526E9">
      <w:pPr>
        <w:spacing w:after="240" w:line="240" w:lineRule="auto"/>
        <w:ind w:left="720" w:hanging="720"/>
        <w:rPr>
          <w:rFonts w:ascii="Calibri" w:hAnsi="Calibri"/>
          <w:noProof/>
        </w:rPr>
      </w:pPr>
      <w:bookmarkStart w:id="155" w:name="_ENREF_85"/>
      <w:r w:rsidRPr="001526E9">
        <w:rPr>
          <w:rFonts w:ascii="Calibri" w:hAnsi="Calibri"/>
          <w:noProof/>
        </w:rPr>
        <w:t>85. Haas DL, Lutzko C, Logan AC, Cho GJ, Skelton D, et al. (2003) The Moloney murine leukemia virus repressor binding site represses expression in murine and human hematopoietic stem cells. J Virol 77: 9439-9450.</w:t>
      </w:r>
      <w:bookmarkEnd w:id="155"/>
    </w:p>
    <w:p w:rsidR="001526E9" w:rsidRPr="001526E9" w:rsidRDefault="001526E9" w:rsidP="001526E9">
      <w:pPr>
        <w:spacing w:after="240" w:line="240" w:lineRule="auto"/>
        <w:ind w:left="720" w:hanging="720"/>
        <w:rPr>
          <w:rFonts w:ascii="Calibri" w:hAnsi="Calibri"/>
          <w:noProof/>
        </w:rPr>
      </w:pPr>
      <w:bookmarkStart w:id="156" w:name="_ENREF_86"/>
      <w:r w:rsidRPr="001526E9">
        <w:rPr>
          <w:rFonts w:ascii="Calibri" w:hAnsi="Calibri"/>
          <w:noProof/>
        </w:rPr>
        <w:t>86. Wolf D, Goff SP (2007) TRIM28 mediates primer binding site-targeted silencing of murine leukemia virus in embryonic cells. Cell 131: 46-57.</w:t>
      </w:r>
      <w:bookmarkEnd w:id="156"/>
    </w:p>
    <w:p w:rsidR="001526E9" w:rsidRPr="001526E9" w:rsidRDefault="001526E9" w:rsidP="001526E9">
      <w:pPr>
        <w:spacing w:after="240" w:line="240" w:lineRule="auto"/>
        <w:ind w:left="720" w:hanging="720"/>
        <w:rPr>
          <w:rFonts w:ascii="Calibri" w:hAnsi="Calibri"/>
          <w:noProof/>
        </w:rPr>
      </w:pPr>
      <w:bookmarkStart w:id="157" w:name="_ENREF_87"/>
      <w:r w:rsidRPr="001526E9">
        <w:rPr>
          <w:rFonts w:ascii="Calibri" w:hAnsi="Calibri"/>
          <w:noProof/>
        </w:rPr>
        <w:lastRenderedPageBreak/>
        <w:t>87. Wolf D, Hug K, Goff SP (2008) TRIM28 mediates primer binding site-targeted silencing of Lys1,2 tRNA-utilizing retroviruses in embryonic cells. Proc Natl Acad Sci U S A 105: 12521-12526.</w:t>
      </w:r>
      <w:bookmarkEnd w:id="157"/>
    </w:p>
    <w:p w:rsidR="001526E9" w:rsidRPr="001526E9" w:rsidRDefault="001526E9" w:rsidP="001526E9">
      <w:pPr>
        <w:spacing w:after="240" w:line="240" w:lineRule="auto"/>
        <w:ind w:left="720" w:hanging="720"/>
        <w:rPr>
          <w:rFonts w:ascii="Calibri" w:hAnsi="Calibri"/>
          <w:noProof/>
        </w:rPr>
      </w:pPr>
      <w:bookmarkStart w:id="158" w:name="_ENREF_88"/>
      <w:r w:rsidRPr="001526E9">
        <w:rPr>
          <w:rFonts w:ascii="Calibri" w:hAnsi="Calibri"/>
          <w:noProof/>
        </w:rPr>
        <w:t>88. Schultz DC, Friedman JR, Rauscher FJ, 3rd (2001) Targeting histone deacetylase complexes via KRAB-zinc finger proteins: the PHD and bromodomains of KAP-1 form a cooperative unit that recruits a novel isoform of the Mi-2alpha subunit of NuRD. Genes Dev 15: 428-443.</w:t>
      </w:r>
      <w:bookmarkEnd w:id="158"/>
    </w:p>
    <w:p w:rsidR="001526E9" w:rsidRPr="001526E9" w:rsidRDefault="001526E9" w:rsidP="001526E9">
      <w:pPr>
        <w:spacing w:after="240" w:line="240" w:lineRule="auto"/>
        <w:ind w:left="720" w:hanging="720"/>
        <w:rPr>
          <w:rFonts w:ascii="Calibri" w:hAnsi="Calibri"/>
          <w:noProof/>
        </w:rPr>
      </w:pPr>
      <w:bookmarkStart w:id="159" w:name="_ENREF_89"/>
      <w:r w:rsidRPr="001526E9">
        <w:rPr>
          <w:rFonts w:ascii="Calibri" w:hAnsi="Calibri"/>
          <w:noProof/>
        </w:rPr>
        <w:t>89. Schultz DC, Ayyanathan K, Negorev D, Maul GG, Rauscher FJ, 3rd (2002) SETDB1: a novel KAP-1-associated histone H3, lysine 9-specific methyltransferase that contributes to HP1-mediated silencing of euchromatic genes by KRAB zinc-finger proteins. Genes Dev 16: 919-932.</w:t>
      </w:r>
      <w:bookmarkEnd w:id="159"/>
    </w:p>
    <w:p w:rsidR="001526E9" w:rsidRPr="001526E9" w:rsidRDefault="001526E9" w:rsidP="001526E9">
      <w:pPr>
        <w:spacing w:after="240" w:line="240" w:lineRule="auto"/>
        <w:ind w:left="720" w:hanging="720"/>
        <w:rPr>
          <w:rFonts w:ascii="Calibri" w:hAnsi="Calibri"/>
          <w:noProof/>
        </w:rPr>
      </w:pPr>
      <w:bookmarkStart w:id="160" w:name="_ENREF_90"/>
      <w:r w:rsidRPr="001526E9">
        <w:rPr>
          <w:rFonts w:ascii="Calibri" w:hAnsi="Calibri"/>
          <w:noProof/>
        </w:rPr>
        <w:t>90. Lechner MS, Begg GE, Speicher DW, Rauscher FJ, 3rd (2000) Molecular determinants for targeting heterochromatin protein 1-mediated gene silencing: direct chromoshadow domain-KAP-1 corepressor interaction is essential. Mol Cell Biol 20: 6449-6465.</w:t>
      </w:r>
      <w:bookmarkEnd w:id="160"/>
    </w:p>
    <w:p w:rsidR="001526E9" w:rsidRPr="001526E9" w:rsidRDefault="001526E9" w:rsidP="001526E9">
      <w:pPr>
        <w:spacing w:after="240" w:line="240" w:lineRule="auto"/>
        <w:ind w:left="720" w:hanging="720"/>
        <w:rPr>
          <w:rFonts w:ascii="Calibri" w:hAnsi="Calibri"/>
          <w:noProof/>
        </w:rPr>
      </w:pPr>
      <w:bookmarkStart w:id="161" w:name="_ENREF_91"/>
      <w:r w:rsidRPr="001526E9">
        <w:rPr>
          <w:rFonts w:ascii="Calibri" w:hAnsi="Calibri"/>
          <w:noProof/>
        </w:rPr>
        <w:t>91. Wolf D, Cammas F, Losson R, Goff SP (2008) Primer binding site-dependent restriction of murine leukemia virus requires HP1 binding by TRIM28. J Virol 82: 4675-4679.</w:t>
      </w:r>
      <w:bookmarkEnd w:id="161"/>
    </w:p>
    <w:p w:rsidR="001526E9" w:rsidRPr="001526E9" w:rsidRDefault="001526E9" w:rsidP="001526E9">
      <w:pPr>
        <w:spacing w:after="240" w:line="240" w:lineRule="auto"/>
        <w:ind w:left="720" w:hanging="720"/>
        <w:rPr>
          <w:rFonts w:ascii="Calibri" w:hAnsi="Calibri"/>
          <w:noProof/>
        </w:rPr>
      </w:pPr>
      <w:bookmarkStart w:id="162" w:name="_ENREF_92"/>
      <w:r w:rsidRPr="001526E9">
        <w:rPr>
          <w:rFonts w:ascii="Calibri" w:hAnsi="Calibri"/>
          <w:noProof/>
        </w:rPr>
        <w:t>92. Urrutia R (2003) KRAB-containing zinc-finger repressor proteins. Genome Biol 4: 231.</w:t>
      </w:r>
      <w:bookmarkEnd w:id="162"/>
    </w:p>
    <w:p w:rsidR="001526E9" w:rsidRPr="001526E9" w:rsidRDefault="001526E9" w:rsidP="001526E9">
      <w:pPr>
        <w:spacing w:after="240" w:line="240" w:lineRule="auto"/>
        <w:ind w:left="720" w:hanging="720"/>
        <w:rPr>
          <w:rFonts w:ascii="Calibri" w:hAnsi="Calibri"/>
          <w:noProof/>
        </w:rPr>
      </w:pPr>
      <w:bookmarkStart w:id="163" w:name="_ENREF_93"/>
      <w:r w:rsidRPr="001526E9">
        <w:rPr>
          <w:rFonts w:ascii="Calibri" w:hAnsi="Calibri"/>
          <w:noProof/>
        </w:rPr>
        <w:t>93. Emerson RO, Thomas JH (2009) Adaptive evolution in zinc finger transcription factors. PLoS Genet 5: e1000325.</w:t>
      </w:r>
      <w:bookmarkEnd w:id="163"/>
    </w:p>
    <w:p w:rsidR="001526E9" w:rsidRPr="001526E9" w:rsidRDefault="001526E9" w:rsidP="001526E9">
      <w:pPr>
        <w:spacing w:after="240" w:line="240" w:lineRule="auto"/>
        <w:ind w:left="720" w:hanging="720"/>
        <w:rPr>
          <w:rFonts w:ascii="Calibri" w:hAnsi="Calibri"/>
          <w:noProof/>
        </w:rPr>
      </w:pPr>
      <w:bookmarkStart w:id="164" w:name="_ENREF_94"/>
      <w:r w:rsidRPr="001526E9">
        <w:rPr>
          <w:rFonts w:ascii="Calibri" w:hAnsi="Calibri"/>
          <w:noProof/>
        </w:rPr>
        <w:t>94. Wolf D, Goff SP (2009) Embryonic stem cells use ZFP809 to silence retroviral DNAs. Nature 458: 1201-1204.</w:t>
      </w:r>
      <w:bookmarkEnd w:id="164"/>
    </w:p>
    <w:p w:rsidR="001526E9" w:rsidRPr="001526E9" w:rsidRDefault="001526E9" w:rsidP="001526E9">
      <w:pPr>
        <w:spacing w:after="240" w:line="240" w:lineRule="auto"/>
        <w:ind w:left="720" w:hanging="720"/>
        <w:rPr>
          <w:rFonts w:ascii="Calibri" w:hAnsi="Calibri"/>
          <w:noProof/>
        </w:rPr>
      </w:pPr>
      <w:bookmarkStart w:id="165" w:name="_ENREF_95"/>
      <w:r w:rsidRPr="001526E9">
        <w:rPr>
          <w:rFonts w:ascii="Calibri" w:hAnsi="Calibri"/>
          <w:noProof/>
        </w:rPr>
        <w:t>95. Rowe HM, Jakobsson J, Mesnard D, Rougemont J, Reynard S, et al. (2010) KAP1 controls endogenous retroviruses in embryonic stem cells. Nature 463: 237-240.</w:t>
      </w:r>
      <w:bookmarkEnd w:id="165"/>
    </w:p>
    <w:p w:rsidR="001526E9" w:rsidRPr="001526E9" w:rsidRDefault="001526E9" w:rsidP="001526E9">
      <w:pPr>
        <w:spacing w:after="240" w:line="240" w:lineRule="auto"/>
        <w:ind w:left="720" w:hanging="720"/>
        <w:rPr>
          <w:rFonts w:ascii="Calibri" w:hAnsi="Calibri"/>
          <w:noProof/>
        </w:rPr>
      </w:pPr>
      <w:bookmarkStart w:id="166" w:name="_ENREF_96"/>
      <w:r w:rsidRPr="001526E9">
        <w:rPr>
          <w:rFonts w:ascii="Calibri" w:hAnsi="Calibri"/>
          <w:noProof/>
        </w:rPr>
        <w:t>96. Modin C, Lund AH, Schmitz A, Duch M, Pedersen FS (2000) Alleviation of murine leukemia virus repression in embryonic carcinoma cells by genetically engineered primer binding sites and artificial tRNA primers. Virology 278: 368-379.</w:t>
      </w:r>
      <w:bookmarkEnd w:id="166"/>
    </w:p>
    <w:p w:rsidR="001526E9" w:rsidRPr="001526E9" w:rsidRDefault="001526E9" w:rsidP="001526E9">
      <w:pPr>
        <w:spacing w:after="240" w:line="240" w:lineRule="auto"/>
        <w:ind w:left="720" w:hanging="720"/>
        <w:rPr>
          <w:rFonts w:ascii="Calibri" w:hAnsi="Calibri"/>
          <w:noProof/>
        </w:rPr>
      </w:pPr>
      <w:bookmarkStart w:id="167" w:name="_ENREF_97"/>
      <w:r w:rsidRPr="001526E9">
        <w:rPr>
          <w:rFonts w:ascii="Calibri" w:hAnsi="Calibri"/>
          <w:noProof/>
        </w:rPr>
        <w:t>97. Groner AC, Meylan S, Ciuffi A, Zangger N, Ambrosini G, et al. (2010) KRAB-zinc finger proteins and KAP1 can mediate long-range transcriptional repression through heterochromatin spreading. PLoS Genet 6: e1000869.</w:t>
      </w:r>
      <w:bookmarkEnd w:id="167"/>
    </w:p>
    <w:p w:rsidR="001526E9" w:rsidRPr="001526E9" w:rsidRDefault="001526E9" w:rsidP="001526E9">
      <w:pPr>
        <w:spacing w:after="240" w:line="240" w:lineRule="auto"/>
        <w:ind w:left="720" w:hanging="720"/>
        <w:rPr>
          <w:rFonts w:ascii="Calibri" w:hAnsi="Calibri"/>
          <w:noProof/>
        </w:rPr>
      </w:pPr>
      <w:bookmarkStart w:id="168" w:name="_ENREF_98"/>
      <w:r w:rsidRPr="001526E9">
        <w:rPr>
          <w:rFonts w:ascii="Calibri" w:hAnsi="Calibri"/>
          <w:noProof/>
        </w:rPr>
        <w:t>98. Lachner M, O'Carroll D, Rea S, Mechtler K, Jenuwein T (2001) Methylation of histone H3 lysine 9 creates a binding site for HP1 proteins. Nature 410: 116-120.</w:t>
      </w:r>
      <w:bookmarkEnd w:id="168"/>
    </w:p>
    <w:p w:rsidR="001526E9" w:rsidRPr="001526E9" w:rsidRDefault="001526E9" w:rsidP="001526E9">
      <w:pPr>
        <w:spacing w:after="240" w:line="240" w:lineRule="auto"/>
        <w:ind w:left="720" w:hanging="720"/>
        <w:rPr>
          <w:rFonts w:ascii="Calibri" w:hAnsi="Calibri"/>
          <w:noProof/>
        </w:rPr>
      </w:pPr>
      <w:bookmarkStart w:id="169" w:name="_ENREF_99"/>
      <w:r w:rsidRPr="001526E9">
        <w:rPr>
          <w:rFonts w:ascii="Calibri" w:hAnsi="Calibri"/>
          <w:noProof/>
        </w:rPr>
        <w:t>99. Stewart MD, Li J, Wong J (2005) Relationship between histone H3 lysine 9 methylation, transcription repression, and heterochromatin protein 1 recruitment. Mol Cell Biol 25: 2525-2538.</w:t>
      </w:r>
      <w:bookmarkEnd w:id="169"/>
    </w:p>
    <w:p w:rsidR="001526E9" w:rsidRPr="001526E9" w:rsidRDefault="001526E9" w:rsidP="001526E9">
      <w:pPr>
        <w:spacing w:after="240" w:line="240" w:lineRule="auto"/>
        <w:ind w:left="720" w:hanging="720"/>
        <w:rPr>
          <w:rFonts w:ascii="Calibri" w:hAnsi="Calibri"/>
          <w:noProof/>
        </w:rPr>
      </w:pPr>
      <w:bookmarkStart w:id="170" w:name="_ENREF_100"/>
      <w:r w:rsidRPr="001526E9">
        <w:rPr>
          <w:rFonts w:ascii="Calibri" w:hAnsi="Calibri"/>
          <w:noProof/>
        </w:rPr>
        <w:t>100. Fuks F, Hurd PJ, Deplus R, Kouzarides T (2003) The DNA methyltransferases associate with HP1 and the SUV39H1 histone methyltransferase. Nucleic Acids Res 31: 2305-2312.</w:t>
      </w:r>
      <w:bookmarkEnd w:id="170"/>
    </w:p>
    <w:p w:rsidR="001526E9" w:rsidRPr="001526E9" w:rsidRDefault="001526E9" w:rsidP="001526E9">
      <w:pPr>
        <w:spacing w:after="240" w:line="240" w:lineRule="auto"/>
        <w:ind w:left="720" w:hanging="720"/>
        <w:rPr>
          <w:rFonts w:ascii="Calibri" w:hAnsi="Calibri"/>
          <w:noProof/>
        </w:rPr>
      </w:pPr>
      <w:bookmarkStart w:id="171" w:name="_ENREF_101"/>
      <w:r w:rsidRPr="001526E9">
        <w:rPr>
          <w:rFonts w:ascii="Calibri" w:hAnsi="Calibri"/>
          <w:noProof/>
        </w:rPr>
        <w:lastRenderedPageBreak/>
        <w:t>101. Honda S, Selker EU (2008) Direct interaction between DNA methyltransferase DIM-2 and HP1 is required for DNA methylation in Neurospora crassa. Mol Cell Biol 28: 6044-6055.</w:t>
      </w:r>
      <w:bookmarkEnd w:id="171"/>
    </w:p>
    <w:p w:rsidR="001526E9" w:rsidRPr="001526E9" w:rsidRDefault="001526E9" w:rsidP="001526E9">
      <w:pPr>
        <w:spacing w:after="240" w:line="240" w:lineRule="auto"/>
        <w:ind w:left="720" w:hanging="720"/>
        <w:rPr>
          <w:rFonts w:ascii="Calibri" w:hAnsi="Calibri"/>
          <w:noProof/>
        </w:rPr>
      </w:pPr>
      <w:bookmarkStart w:id="172" w:name="_ENREF_102"/>
      <w:r w:rsidRPr="001526E9">
        <w:rPr>
          <w:rFonts w:ascii="Calibri" w:hAnsi="Calibri"/>
          <w:noProof/>
        </w:rPr>
        <w:t>102. Lorincz MC, Schubeler D, Groudine M (2001) Methylation-mediated proviral silencing is associated with MeCP2 recruitment and localized histone H3 deacetylation. Mol Cell Biol 21: 7913-7922.</w:t>
      </w:r>
      <w:bookmarkEnd w:id="172"/>
    </w:p>
    <w:p w:rsidR="001526E9" w:rsidRPr="001526E9" w:rsidRDefault="001526E9" w:rsidP="001526E9">
      <w:pPr>
        <w:spacing w:after="240" w:line="240" w:lineRule="auto"/>
        <w:ind w:left="720" w:hanging="720"/>
        <w:rPr>
          <w:rFonts w:ascii="Calibri" w:hAnsi="Calibri"/>
          <w:noProof/>
        </w:rPr>
      </w:pPr>
      <w:bookmarkStart w:id="173" w:name="_ENREF_103"/>
      <w:r w:rsidRPr="001526E9">
        <w:rPr>
          <w:rFonts w:ascii="Calibri" w:hAnsi="Calibri"/>
          <w:noProof/>
        </w:rPr>
        <w:t>103. Schlesinger S, Goff SP (2012) Silencing of proviruses in embryonic cells: efficiency, stability and chromatin modifications. EMBO Rep.</w:t>
      </w:r>
      <w:bookmarkEnd w:id="173"/>
    </w:p>
    <w:p w:rsidR="001526E9" w:rsidRPr="001526E9" w:rsidRDefault="001526E9" w:rsidP="001526E9">
      <w:pPr>
        <w:spacing w:after="240" w:line="240" w:lineRule="auto"/>
        <w:ind w:left="720" w:hanging="720"/>
        <w:rPr>
          <w:rFonts w:ascii="Calibri" w:hAnsi="Calibri"/>
          <w:noProof/>
        </w:rPr>
      </w:pPr>
      <w:bookmarkStart w:id="174" w:name="_ENREF_104"/>
      <w:r w:rsidRPr="001526E9">
        <w:rPr>
          <w:rFonts w:ascii="Calibri" w:hAnsi="Calibri"/>
          <w:noProof/>
        </w:rPr>
        <w:t>104. Thomas JH, Schneider S (2011) Coevolution of retroelements and tandem zinc finger genes. Genome Res 21: 1800-1812.</w:t>
      </w:r>
      <w:bookmarkEnd w:id="174"/>
    </w:p>
    <w:p w:rsidR="001526E9" w:rsidRPr="001526E9" w:rsidRDefault="001526E9" w:rsidP="001526E9">
      <w:pPr>
        <w:spacing w:after="240" w:line="240" w:lineRule="auto"/>
        <w:ind w:left="720" w:hanging="720"/>
        <w:rPr>
          <w:rFonts w:ascii="Calibri" w:hAnsi="Calibri"/>
          <w:noProof/>
        </w:rPr>
      </w:pPr>
      <w:bookmarkStart w:id="175" w:name="_ENREF_105"/>
      <w:r w:rsidRPr="001526E9">
        <w:rPr>
          <w:rFonts w:ascii="Calibri" w:hAnsi="Calibri"/>
          <w:noProof/>
        </w:rPr>
        <w:t>105. Lund AH, Schmidt J, Luz A, Sorensen AB, Duch M, et al. (1999) Replication and pathogenicity of primer binding site mutants of SL3-3 murine leukemia viruses. J Virol 73: 6117-6122.</w:t>
      </w:r>
      <w:bookmarkEnd w:id="175"/>
    </w:p>
    <w:p w:rsidR="001526E9" w:rsidRPr="001526E9" w:rsidRDefault="001526E9" w:rsidP="001526E9">
      <w:pPr>
        <w:spacing w:after="240" w:line="240" w:lineRule="auto"/>
        <w:ind w:left="720" w:hanging="720"/>
        <w:rPr>
          <w:rFonts w:ascii="Calibri" w:hAnsi="Calibri"/>
          <w:noProof/>
        </w:rPr>
      </w:pPr>
      <w:bookmarkStart w:id="176" w:name="_ENREF_106"/>
      <w:r w:rsidRPr="001526E9">
        <w:rPr>
          <w:rFonts w:ascii="Calibri" w:hAnsi="Calibri"/>
          <w:noProof/>
        </w:rPr>
        <w:t>106. Lund AH, Duch M, Pedersen FS (2000) Selection of functional tRNA primers and primer binding site sequences from a retroviral combinatorial library: identification of new functional tRNA primers in murine leukemia virus replication. Nucleic Acids Res 28: 791-799.</w:t>
      </w:r>
      <w:bookmarkEnd w:id="176"/>
    </w:p>
    <w:p w:rsidR="001526E9" w:rsidRPr="001526E9" w:rsidRDefault="001526E9" w:rsidP="001526E9">
      <w:pPr>
        <w:spacing w:after="240" w:line="240" w:lineRule="auto"/>
        <w:ind w:left="720" w:hanging="720"/>
        <w:rPr>
          <w:rFonts w:ascii="Calibri" w:hAnsi="Calibri"/>
          <w:noProof/>
        </w:rPr>
      </w:pPr>
      <w:bookmarkStart w:id="177" w:name="_ENREF_107"/>
      <w:r w:rsidRPr="001526E9">
        <w:rPr>
          <w:rFonts w:ascii="Calibri" w:hAnsi="Calibri"/>
          <w:noProof/>
        </w:rPr>
        <w:t>107. Czauderna F, Fischer N, Boller K, Kurth R, Tonjes RR (2000) Establishment and characterization of molecular clones of porcine endogenous retroviruses replicating on human cells. J Virol 74: 4028-4038.</w:t>
      </w:r>
      <w:bookmarkEnd w:id="177"/>
    </w:p>
    <w:p w:rsidR="001526E9" w:rsidRPr="001526E9" w:rsidRDefault="001526E9" w:rsidP="001526E9">
      <w:pPr>
        <w:spacing w:after="240" w:line="240" w:lineRule="auto"/>
        <w:ind w:left="720" w:hanging="720"/>
        <w:rPr>
          <w:rFonts w:ascii="Calibri" w:hAnsi="Calibri"/>
          <w:noProof/>
        </w:rPr>
      </w:pPr>
      <w:bookmarkStart w:id="178" w:name="_ENREF_108"/>
      <w:r w:rsidRPr="001526E9">
        <w:rPr>
          <w:rFonts w:ascii="Calibri" w:hAnsi="Calibri"/>
          <w:noProof/>
        </w:rPr>
        <w:t>108. Deng YM, Tuch BE, Rawlinson WD (2000) Transmission of porcine endogenous retroviruses in severe combined immunodeficient mice xenotransplanted with fetal porcine pancreatic cells. Transplantation 70: 1010-1016.</w:t>
      </w:r>
      <w:bookmarkEnd w:id="178"/>
    </w:p>
    <w:p w:rsidR="001526E9" w:rsidRPr="001526E9" w:rsidRDefault="001526E9" w:rsidP="001526E9">
      <w:pPr>
        <w:spacing w:after="240" w:line="240" w:lineRule="auto"/>
        <w:ind w:left="720" w:hanging="720"/>
        <w:rPr>
          <w:rFonts w:ascii="Calibri" w:hAnsi="Calibri"/>
          <w:noProof/>
        </w:rPr>
      </w:pPr>
      <w:bookmarkStart w:id="179" w:name="_ENREF_109"/>
      <w:r w:rsidRPr="001526E9">
        <w:rPr>
          <w:rFonts w:ascii="Calibri" w:hAnsi="Calibri"/>
          <w:noProof/>
        </w:rPr>
        <w:t>109. Boneva RS, Folks TM (2004) Xenotransplantation and risks of zoonotic infections. Ann Med 36: 504-517.</w:t>
      </w:r>
      <w:bookmarkEnd w:id="179"/>
    </w:p>
    <w:p w:rsidR="001526E9" w:rsidRPr="001526E9" w:rsidRDefault="001526E9" w:rsidP="001526E9">
      <w:pPr>
        <w:spacing w:after="240" w:line="240" w:lineRule="auto"/>
        <w:ind w:left="720" w:hanging="720"/>
        <w:rPr>
          <w:rFonts w:ascii="Calibri" w:hAnsi="Calibri"/>
          <w:noProof/>
        </w:rPr>
      </w:pPr>
      <w:bookmarkStart w:id="180" w:name="_ENREF_110"/>
      <w:r w:rsidRPr="001526E9">
        <w:rPr>
          <w:rFonts w:ascii="Calibri" w:hAnsi="Calibri"/>
          <w:noProof/>
        </w:rPr>
        <w:t>110. Paradis K, Langford G, Long Z, Heneine W, Sandstrom P, et al. (1999) Search for cross-species transmission of porcine endogenous retrovirus in patients treated with living pig tissue. The XEN 111 Study Group. Science 285: 1236-1241.</w:t>
      </w:r>
      <w:bookmarkEnd w:id="180"/>
    </w:p>
    <w:p w:rsidR="001526E9" w:rsidRPr="001526E9" w:rsidRDefault="001526E9" w:rsidP="001526E9">
      <w:pPr>
        <w:spacing w:after="240" w:line="240" w:lineRule="auto"/>
        <w:ind w:left="720" w:hanging="720"/>
        <w:rPr>
          <w:rFonts w:ascii="Calibri" w:hAnsi="Calibri"/>
          <w:noProof/>
        </w:rPr>
      </w:pPr>
      <w:bookmarkStart w:id="181" w:name="_ENREF_111"/>
      <w:r w:rsidRPr="001526E9">
        <w:rPr>
          <w:rFonts w:ascii="Calibri" w:hAnsi="Calibri"/>
          <w:noProof/>
        </w:rPr>
        <w:t>111. Meije Y, Tonjes RR, Fishman JA (2010) Retroviral restriction factors and infectious risk in xenotransplantation. Am J Transplant 10: 1511-1516.</w:t>
      </w:r>
      <w:bookmarkEnd w:id="181"/>
    </w:p>
    <w:p w:rsidR="001526E9" w:rsidRPr="001526E9" w:rsidRDefault="001526E9" w:rsidP="001526E9">
      <w:pPr>
        <w:spacing w:after="240" w:line="240" w:lineRule="auto"/>
        <w:ind w:left="720" w:hanging="720"/>
        <w:rPr>
          <w:rFonts w:ascii="Calibri" w:hAnsi="Calibri"/>
          <w:noProof/>
        </w:rPr>
      </w:pPr>
      <w:bookmarkStart w:id="182" w:name="_ENREF_112"/>
      <w:r w:rsidRPr="001526E9">
        <w:rPr>
          <w:rFonts w:ascii="Calibri" w:hAnsi="Calibri"/>
          <w:noProof/>
        </w:rPr>
        <w:t>112. Petkov SG, Marks H, Klein T, Garcia RS, Gao Y, et al. (2011) In vitro culture and characterization of putative porcine embryonic germ cells derived from domestic breeds and Yucatan mini pig embryos at Days 20-24 of gestation. Stem Cell Res 6: 226-237.</w:t>
      </w:r>
      <w:bookmarkEnd w:id="182"/>
    </w:p>
    <w:p w:rsidR="001526E9" w:rsidRPr="001526E9" w:rsidRDefault="001526E9" w:rsidP="001526E9">
      <w:pPr>
        <w:spacing w:after="240" w:line="240" w:lineRule="auto"/>
        <w:ind w:left="720" w:hanging="720"/>
        <w:rPr>
          <w:rFonts w:ascii="Calibri" w:hAnsi="Calibri"/>
          <w:noProof/>
        </w:rPr>
      </w:pPr>
      <w:bookmarkStart w:id="183" w:name="_ENREF_113"/>
      <w:r w:rsidRPr="001526E9">
        <w:rPr>
          <w:rFonts w:ascii="Calibri" w:hAnsi="Calibri"/>
          <w:noProof/>
        </w:rPr>
        <w:t>113. Fujimura T, Miyagawa S, Takahagi Y, Shigehisa T, Murakami H (2008) Prevalence of porcine endogenous retroviruses in domestic, minature, and genetically modified pigs in Japan. Transplant Proc 40: 594-595.</w:t>
      </w:r>
      <w:bookmarkEnd w:id="183"/>
    </w:p>
    <w:p w:rsidR="001526E9" w:rsidRPr="001526E9" w:rsidRDefault="001526E9" w:rsidP="001526E9">
      <w:pPr>
        <w:spacing w:after="240" w:line="240" w:lineRule="auto"/>
        <w:ind w:left="720" w:hanging="720"/>
        <w:rPr>
          <w:rFonts w:ascii="Calibri" w:hAnsi="Calibri"/>
          <w:noProof/>
        </w:rPr>
      </w:pPr>
      <w:bookmarkStart w:id="184" w:name="_ENREF_114"/>
      <w:r w:rsidRPr="001526E9">
        <w:rPr>
          <w:rFonts w:ascii="Calibri" w:hAnsi="Calibri"/>
          <w:noProof/>
        </w:rPr>
        <w:lastRenderedPageBreak/>
        <w:t>114. Mang R, Maas J, Chen X, Goudsmit J, van Der Kuyl AC (2001) Identification of a novel type C porcine endogenous retrovirus: evidence that copy number of endogenous retroviruses increases during host inbreeding. J Gen Virol 82: 1829-1834.</w:t>
      </w:r>
      <w:bookmarkEnd w:id="184"/>
    </w:p>
    <w:p w:rsidR="001526E9" w:rsidRPr="001526E9" w:rsidRDefault="001526E9" w:rsidP="001526E9">
      <w:pPr>
        <w:spacing w:after="240" w:line="240" w:lineRule="auto"/>
        <w:ind w:left="720" w:hanging="720"/>
        <w:rPr>
          <w:rFonts w:ascii="Calibri" w:hAnsi="Calibri"/>
          <w:noProof/>
        </w:rPr>
      </w:pPr>
      <w:bookmarkStart w:id="185" w:name="_ENREF_115"/>
      <w:r w:rsidRPr="001526E9">
        <w:rPr>
          <w:rFonts w:ascii="Calibri" w:hAnsi="Calibri"/>
          <w:noProof/>
        </w:rPr>
        <w:t>115. Patience C, Switzer WM, Takeuchi Y, Griffiths DJ, Goward ME, et al. (2001) Multiple groups of novel retroviral genomes in pigs and related species. J Virol 75: 2771-2775.</w:t>
      </w:r>
      <w:bookmarkEnd w:id="185"/>
    </w:p>
    <w:p w:rsidR="001526E9" w:rsidRPr="001526E9" w:rsidRDefault="001526E9" w:rsidP="001526E9">
      <w:pPr>
        <w:spacing w:after="240" w:line="240" w:lineRule="auto"/>
        <w:ind w:left="720" w:hanging="720"/>
        <w:rPr>
          <w:rFonts w:ascii="Calibri" w:hAnsi="Calibri"/>
          <w:noProof/>
        </w:rPr>
      </w:pPr>
      <w:bookmarkStart w:id="186" w:name="_ENREF_116"/>
      <w:r w:rsidRPr="001526E9">
        <w:rPr>
          <w:rFonts w:ascii="Calibri" w:hAnsi="Calibri"/>
          <w:noProof/>
        </w:rPr>
        <w:t>116. Tonjes RR, Niebert M (2003) Relative age of proviral porcine endogenous retrovirus sequences in Sus scrofa based on the molecular clock hypothesis. J Virol 77: 12363-12368.</w:t>
      </w:r>
      <w:bookmarkEnd w:id="186"/>
    </w:p>
    <w:p w:rsidR="001526E9" w:rsidRPr="001526E9" w:rsidRDefault="001526E9" w:rsidP="001526E9">
      <w:pPr>
        <w:spacing w:after="240" w:line="240" w:lineRule="auto"/>
        <w:ind w:left="720" w:hanging="720"/>
        <w:rPr>
          <w:rFonts w:ascii="Calibri" w:hAnsi="Calibri"/>
          <w:noProof/>
        </w:rPr>
      </w:pPr>
      <w:bookmarkStart w:id="187" w:name="_ENREF_117"/>
      <w:r w:rsidRPr="001526E9">
        <w:rPr>
          <w:rFonts w:ascii="Calibri" w:hAnsi="Calibri"/>
          <w:noProof/>
        </w:rPr>
        <w:t>117. Morita S, Kojima T, Kitamura T (2000) Plat-E: an efficient and stable system for transient packaging of retroviruses. Gene Ther 7: 1063-1066.</w:t>
      </w:r>
      <w:bookmarkEnd w:id="187"/>
    </w:p>
    <w:p w:rsidR="001526E9" w:rsidRPr="001526E9" w:rsidRDefault="001526E9" w:rsidP="001526E9">
      <w:pPr>
        <w:spacing w:after="240" w:line="240" w:lineRule="auto"/>
        <w:ind w:left="720" w:hanging="720"/>
        <w:rPr>
          <w:rFonts w:ascii="Calibri" w:hAnsi="Calibri"/>
          <w:noProof/>
        </w:rPr>
      </w:pPr>
      <w:bookmarkStart w:id="188" w:name="_ENREF_118"/>
      <w:r w:rsidRPr="001526E9">
        <w:rPr>
          <w:rFonts w:ascii="Calibri" w:hAnsi="Calibri"/>
          <w:noProof/>
        </w:rPr>
        <w:t>118. Markert LD, Lovmand J, Foss M, Lauridsen RH, Lovmand M, et al. (2009) Identification of distinct topographical surface microstructures favoring either undifferentiated expansion or differentiation of murine embryonic stem cells. Stem Cells Dev 18: 1331-1342.</w:t>
      </w:r>
      <w:bookmarkEnd w:id="188"/>
    </w:p>
    <w:p w:rsidR="001526E9" w:rsidRPr="001526E9" w:rsidRDefault="001526E9" w:rsidP="001526E9">
      <w:pPr>
        <w:spacing w:after="240" w:line="240" w:lineRule="auto"/>
        <w:ind w:left="720" w:hanging="720"/>
        <w:rPr>
          <w:rFonts w:ascii="Calibri" w:hAnsi="Calibri"/>
          <w:noProof/>
        </w:rPr>
      </w:pPr>
      <w:bookmarkStart w:id="189" w:name="_ENREF_119"/>
      <w:r w:rsidRPr="001526E9">
        <w:rPr>
          <w:rFonts w:ascii="Calibri" w:hAnsi="Calibri"/>
          <w:noProof/>
        </w:rPr>
        <w:t>119. Dalsgaard T, Moldt B, Sharma N, Wolf G, Schmitz A, et al. (2009) Shielding of sleeping beauty DNA transposon-delivered transgene cassettes by heterologous insulators in early embryonal cells. Mol Ther 17: 121-130.</w:t>
      </w:r>
      <w:bookmarkEnd w:id="189"/>
    </w:p>
    <w:p w:rsidR="001526E9" w:rsidRPr="001526E9" w:rsidRDefault="001526E9" w:rsidP="001526E9">
      <w:pPr>
        <w:spacing w:after="240" w:line="240" w:lineRule="auto"/>
        <w:ind w:left="720" w:hanging="720"/>
        <w:rPr>
          <w:rFonts w:ascii="Calibri" w:hAnsi="Calibri"/>
          <w:noProof/>
        </w:rPr>
      </w:pPr>
      <w:bookmarkStart w:id="190" w:name="_ENREF_120"/>
      <w:r w:rsidRPr="001526E9">
        <w:rPr>
          <w:rFonts w:ascii="Calibri" w:hAnsi="Calibri"/>
          <w:noProof/>
        </w:rPr>
        <w:t>120. Xue X, Huang X, Nodland SE, Mates L, Ma L, et al. (2009) Stable gene transfer and expression in cord blood-derived CD34+ hematopoietic stem and progenitor cells by a hyperactive Sleeping Beauty transposon system. Blood 114: 1319-1330.</w:t>
      </w:r>
      <w:bookmarkEnd w:id="190"/>
    </w:p>
    <w:p w:rsidR="001526E9" w:rsidRPr="001526E9" w:rsidRDefault="001526E9" w:rsidP="001526E9">
      <w:pPr>
        <w:spacing w:after="240" w:line="240" w:lineRule="auto"/>
        <w:ind w:left="720" w:hanging="720"/>
        <w:rPr>
          <w:rFonts w:ascii="Calibri" w:hAnsi="Calibri"/>
          <w:noProof/>
        </w:rPr>
      </w:pPr>
      <w:bookmarkStart w:id="191" w:name="_ENREF_121"/>
      <w:r w:rsidRPr="001526E9">
        <w:rPr>
          <w:rFonts w:ascii="Calibri" w:hAnsi="Calibri"/>
          <w:noProof/>
        </w:rPr>
        <w:t>121. Nielsen AL, Ortiz JA, You J, Oulad-Abdelghani M, Khechumian R, et al. (1999) Interaction with members of the heterochromatin protein 1 (HP1) family and histone deacetylation are differentially involved in transcriptional silencing by members of the TIF1 family. EMBO J 18: 6385-6395.</w:t>
      </w:r>
      <w:bookmarkEnd w:id="191"/>
    </w:p>
    <w:p w:rsidR="001526E9" w:rsidRPr="001526E9" w:rsidRDefault="001526E9" w:rsidP="001526E9">
      <w:pPr>
        <w:spacing w:after="240" w:line="240" w:lineRule="auto"/>
        <w:ind w:left="720" w:hanging="720"/>
        <w:rPr>
          <w:rFonts w:ascii="Calibri" w:hAnsi="Calibri"/>
          <w:noProof/>
        </w:rPr>
      </w:pPr>
      <w:bookmarkStart w:id="192" w:name="_ENREF_122"/>
      <w:r w:rsidRPr="001526E9">
        <w:rPr>
          <w:rFonts w:ascii="Calibri" w:hAnsi="Calibri"/>
          <w:noProof/>
        </w:rPr>
        <w:t>122. Bromham L, Clark F, McKee JJ (2001) Discovery of a novel murine type C retrovirus by data mining. J Virol 75: 3053-3057.</w:t>
      </w:r>
      <w:bookmarkEnd w:id="192"/>
    </w:p>
    <w:p w:rsidR="001526E9" w:rsidRPr="001526E9" w:rsidRDefault="001526E9" w:rsidP="001526E9">
      <w:pPr>
        <w:spacing w:after="240" w:line="240" w:lineRule="auto"/>
        <w:ind w:left="720" w:hanging="720"/>
        <w:rPr>
          <w:rFonts w:ascii="Calibri" w:hAnsi="Calibri"/>
          <w:noProof/>
        </w:rPr>
      </w:pPr>
      <w:bookmarkStart w:id="193" w:name="_ENREF_123"/>
      <w:r w:rsidRPr="001526E9">
        <w:rPr>
          <w:rFonts w:ascii="Calibri" w:hAnsi="Calibri"/>
          <w:noProof/>
        </w:rPr>
        <w:t>123. Guenet JL, Bonhomme F (2003) Wild mice: an ever-increasing contribution to a popular mammalian model. Trends Genet 19: 24-31.</w:t>
      </w:r>
      <w:bookmarkEnd w:id="193"/>
    </w:p>
    <w:p w:rsidR="001526E9" w:rsidRPr="001526E9" w:rsidRDefault="001526E9" w:rsidP="001526E9">
      <w:pPr>
        <w:spacing w:after="240" w:line="240" w:lineRule="auto"/>
        <w:ind w:left="720" w:hanging="720"/>
        <w:rPr>
          <w:rFonts w:ascii="Calibri" w:hAnsi="Calibri"/>
          <w:noProof/>
        </w:rPr>
      </w:pPr>
      <w:bookmarkStart w:id="194" w:name="_ENREF_124"/>
      <w:r w:rsidRPr="001526E9">
        <w:rPr>
          <w:rFonts w:ascii="Calibri" w:hAnsi="Calibri"/>
          <w:noProof/>
        </w:rPr>
        <w:t>124. Belshaw R, Katzourakis A, Paces J, Burt A, Tristem M (2005) High copy number in human endogenous retrovirus families is associated with copying mechanisms in addition to reinfection. Mol Biol Evol 22: 814-817.</w:t>
      </w:r>
      <w:bookmarkEnd w:id="194"/>
    </w:p>
    <w:p w:rsidR="001526E9" w:rsidRPr="001526E9" w:rsidRDefault="001526E9" w:rsidP="001526E9">
      <w:pPr>
        <w:spacing w:after="240" w:line="240" w:lineRule="auto"/>
        <w:ind w:left="720" w:hanging="720"/>
        <w:rPr>
          <w:rFonts w:ascii="Calibri" w:hAnsi="Calibri"/>
          <w:noProof/>
        </w:rPr>
      </w:pPr>
      <w:bookmarkStart w:id="195" w:name="_ENREF_125"/>
      <w:r w:rsidRPr="001526E9">
        <w:rPr>
          <w:rFonts w:ascii="Calibri" w:hAnsi="Calibri"/>
          <w:noProof/>
        </w:rPr>
        <w:t>125. Sripathy SP, Stevens J, Schultz DC (2006) The KAP1 corepressor functions to coordinate the assembly of de novo HP1-demarcated microenvironments of heterochromatin required for KRAB zinc finger protein-mediated transcriptional repression. Mol Cell Biol 26: 8623-8638.</w:t>
      </w:r>
      <w:bookmarkEnd w:id="195"/>
    </w:p>
    <w:p w:rsidR="001526E9" w:rsidRPr="001526E9" w:rsidRDefault="001526E9" w:rsidP="001526E9">
      <w:pPr>
        <w:spacing w:after="240" w:line="240" w:lineRule="auto"/>
        <w:ind w:left="720" w:hanging="720"/>
        <w:rPr>
          <w:rFonts w:ascii="Calibri" w:hAnsi="Calibri"/>
          <w:noProof/>
        </w:rPr>
      </w:pPr>
      <w:bookmarkStart w:id="196" w:name="_ENREF_126"/>
      <w:r w:rsidRPr="001526E9">
        <w:rPr>
          <w:rFonts w:ascii="Calibri" w:hAnsi="Calibri"/>
          <w:noProof/>
        </w:rPr>
        <w:t>126. Talbert PB, Henikoff S (2006) Spreading of silent chromatin: inaction at a distance. Nat Rev Genet 7: 793-803.</w:t>
      </w:r>
      <w:bookmarkEnd w:id="196"/>
    </w:p>
    <w:p w:rsidR="001526E9" w:rsidRPr="001526E9" w:rsidRDefault="001526E9" w:rsidP="001526E9">
      <w:pPr>
        <w:spacing w:after="240" w:line="240" w:lineRule="auto"/>
        <w:ind w:left="720" w:hanging="720"/>
        <w:rPr>
          <w:rFonts w:ascii="Calibri" w:hAnsi="Calibri"/>
          <w:noProof/>
        </w:rPr>
      </w:pPr>
      <w:bookmarkStart w:id="197" w:name="_ENREF_127"/>
      <w:r w:rsidRPr="001526E9">
        <w:rPr>
          <w:rFonts w:ascii="Calibri" w:hAnsi="Calibri"/>
          <w:noProof/>
        </w:rPr>
        <w:lastRenderedPageBreak/>
        <w:t>127. Delson E (2006) Mammal species of the world: a taxonomic and geographic reference. Choice: Current Reviews for Academic Libraries 44: 456-456.</w:t>
      </w:r>
      <w:bookmarkEnd w:id="197"/>
    </w:p>
    <w:p w:rsidR="001526E9" w:rsidRPr="001526E9" w:rsidRDefault="001526E9" w:rsidP="001526E9">
      <w:pPr>
        <w:spacing w:after="240" w:line="240" w:lineRule="auto"/>
        <w:ind w:left="720" w:hanging="720"/>
        <w:rPr>
          <w:rFonts w:ascii="Calibri" w:hAnsi="Calibri"/>
          <w:noProof/>
        </w:rPr>
      </w:pPr>
      <w:bookmarkStart w:id="198" w:name="_ENREF_128"/>
      <w:r w:rsidRPr="001526E9">
        <w:rPr>
          <w:rFonts w:ascii="Calibri" w:hAnsi="Calibri"/>
          <w:noProof/>
        </w:rPr>
        <w:t>128. Steppan S, Adkins R, Anderson J (2004) Phylogeny and divergence-date estimates of rapid radiations in muroid rodents based on multiple nuclear genes. Syst Biol 53: 533-553.</w:t>
      </w:r>
      <w:bookmarkEnd w:id="198"/>
    </w:p>
    <w:p w:rsidR="001526E9" w:rsidRPr="001526E9" w:rsidRDefault="001526E9" w:rsidP="001526E9">
      <w:pPr>
        <w:spacing w:after="240" w:line="240" w:lineRule="auto"/>
        <w:ind w:left="720" w:hanging="720"/>
        <w:rPr>
          <w:rFonts w:ascii="Calibri" w:hAnsi="Calibri"/>
          <w:noProof/>
        </w:rPr>
      </w:pPr>
      <w:bookmarkStart w:id="199" w:name="_ENREF_129"/>
      <w:r w:rsidRPr="001526E9">
        <w:rPr>
          <w:rFonts w:ascii="Calibri" w:hAnsi="Calibri"/>
          <w:noProof/>
        </w:rPr>
        <w:t>129. Jansa SA, Weksler M (2004) Phylogeny of muroid rodents: relationships within and among major lineages as determined by IRBP gene sequences. Mol Phylogenet Evol 31: 256-276.</w:t>
      </w:r>
      <w:bookmarkEnd w:id="199"/>
    </w:p>
    <w:p w:rsidR="001526E9" w:rsidRPr="001526E9" w:rsidRDefault="001526E9" w:rsidP="001526E9">
      <w:pPr>
        <w:spacing w:after="240" w:line="240" w:lineRule="auto"/>
        <w:ind w:left="720" w:hanging="720"/>
        <w:rPr>
          <w:rFonts w:ascii="Calibri" w:hAnsi="Calibri"/>
          <w:noProof/>
        </w:rPr>
      </w:pPr>
      <w:bookmarkStart w:id="200" w:name="_ENREF_130"/>
      <w:r w:rsidRPr="001526E9">
        <w:rPr>
          <w:rFonts w:ascii="Calibri" w:hAnsi="Calibri"/>
          <w:noProof/>
        </w:rPr>
        <w:t>130. Maksakova IA, Zhang Y, Mager DL (2009) Preferential epigenetic suppression of the autonomous MusD over the nonautonomous ETn mouse retrotransposons. Mol Cell Biol 29: 2456-2468.</w:t>
      </w:r>
      <w:bookmarkEnd w:id="200"/>
    </w:p>
    <w:p w:rsidR="001526E9" w:rsidRPr="001526E9" w:rsidRDefault="001526E9" w:rsidP="001526E9">
      <w:pPr>
        <w:spacing w:after="240" w:line="240" w:lineRule="auto"/>
        <w:ind w:left="720" w:hanging="720"/>
        <w:rPr>
          <w:rFonts w:ascii="Calibri" w:hAnsi="Calibri"/>
          <w:noProof/>
        </w:rPr>
      </w:pPr>
      <w:bookmarkStart w:id="201" w:name="_ENREF_131"/>
      <w:r w:rsidRPr="001526E9">
        <w:rPr>
          <w:rFonts w:ascii="Calibri" w:hAnsi="Calibri"/>
          <w:noProof/>
        </w:rPr>
        <w:t>131. Rogers SL, Rouhi A, Takei F, Mager DL (2006) A role for DNA hypomethylation and histone acetylation in maintaining allele-specific expression of mouse NKG2A in developing and mature NK cells. J Immunol 177: 414-421.</w:t>
      </w:r>
      <w:bookmarkEnd w:id="201"/>
    </w:p>
    <w:p w:rsidR="001526E9" w:rsidRPr="001526E9" w:rsidRDefault="001526E9" w:rsidP="001526E9">
      <w:pPr>
        <w:spacing w:after="240" w:line="240" w:lineRule="auto"/>
        <w:ind w:left="720" w:hanging="720"/>
        <w:rPr>
          <w:rFonts w:ascii="Calibri" w:hAnsi="Calibri"/>
          <w:noProof/>
        </w:rPr>
      </w:pPr>
      <w:bookmarkStart w:id="202" w:name="_ENREF_132"/>
      <w:r w:rsidRPr="001526E9">
        <w:rPr>
          <w:rFonts w:ascii="Calibri" w:hAnsi="Calibri"/>
          <w:noProof/>
        </w:rPr>
        <w:t>132. Kosir R, Acimovic J, Golicnik M, Perse M, Majdic G, et al. (2010) Determination of reference genes for circadian studies in different tissues and mouse strains. BMC Mol Biol 11: 60.</w:t>
      </w:r>
      <w:bookmarkEnd w:id="202"/>
    </w:p>
    <w:p w:rsidR="001526E9" w:rsidRPr="001526E9" w:rsidRDefault="001526E9" w:rsidP="001526E9">
      <w:pPr>
        <w:spacing w:after="240" w:line="240" w:lineRule="auto"/>
        <w:ind w:left="720" w:hanging="720"/>
        <w:rPr>
          <w:rFonts w:ascii="Calibri" w:hAnsi="Calibri"/>
          <w:noProof/>
        </w:rPr>
      </w:pPr>
      <w:bookmarkStart w:id="203" w:name="_ENREF_133"/>
      <w:r w:rsidRPr="001526E9">
        <w:rPr>
          <w:rFonts w:ascii="Calibri" w:hAnsi="Calibri"/>
          <w:noProof/>
        </w:rPr>
        <w:t>133. Ayyanathan K, Lechner MS, Bell P, Maul GG, Schultz DC, et al. (2003) Regulated recruitment of HP1 to a euchromatic gene induces mitotically heritable, epigenetic gene silencing: a mammalian cell culture model of gene variegation. Genes Dev 17: 1855-1869.</w:t>
      </w:r>
      <w:bookmarkEnd w:id="203"/>
    </w:p>
    <w:p w:rsidR="001526E9" w:rsidRPr="001526E9" w:rsidRDefault="001526E9" w:rsidP="001526E9">
      <w:pPr>
        <w:spacing w:after="240" w:line="240" w:lineRule="auto"/>
        <w:ind w:left="720" w:hanging="720"/>
        <w:rPr>
          <w:rFonts w:ascii="Calibri" w:hAnsi="Calibri"/>
          <w:noProof/>
        </w:rPr>
      </w:pPr>
      <w:bookmarkStart w:id="204" w:name="_ENREF_134"/>
      <w:r w:rsidRPr="001526E9">
        <w:rPr>
          <w:rFonts w:ascii="Calibri" w:hAnsi="Calibri"/>
          <w:noProof/>
        </w:rPr>
        <w:t>134. O'Geen H, Squazzo SL, Iyengar S, Blahnik K, Rinn JL, et al. (2007) Genome-wide analysis of KAP1 binding suggests autoregulation of KRAB-ZNFs. PLoS Genet 3: e89.</w:t>
      </w:r>
      <w:bookmarkEnd w:id="204"/>
    </w:p>
    <w:p w:rsidR="001526E9" w:rsidRPr="001526E9" w:rsidRDefault="001526E9" w:rsidP="001526E9">
      <w:pPr>
        <w:spacing w:after="240" w:line="240" w:lineRule="auto"/>
        <w:ind w:left="720" w:hanging="720"/>
        <w:rPr>
          <w:rFonts w:ascii="Calibri" w:hAnsi="Calibri"/>
          <w:noProof/>
        </w:rPr>
      </w:pPr>
      <w:bookmarkStart w:id="205" w:name="_ENREF_135"/>
      <w:r w:rsidRPr="001526E9">
        <w:rPr>
          <w:rFonts w:ascii="Calibri" w:hAnsi="Calibri"/>
          <w:noProof/>
        </w:rPr>
        <w:t>135. Iyengar S, Ivanov AV, Jin VX, Rauscher FJ, 3rd, Farnham PJ (2011) Functional analysis of KAP1 genomic recruitment. Mol Cell Biol 31: 1833-1847.</w:t>
      </w:r>
      <w:bookmarkEnd w:id="205"/>
    </w:p>
    <w:p w:rsidR="001526E9" w:rsidRPr="001526E9" w:rsidRDefault="001526E9" w:rsidP="001526E9">
      <w:pPr>
        <w:spacing w:after="240" w:line="240" w:lineRule="auto"/>
        <w:ind w:left="720" w:hanging="720"/>
        <w:rPr>
          <w:rFonts w:ascii="Calibri" w:hAnsi="Calibri"/>
          <w:noProof/>
        </w:rPr>
      </w:pPr>
      <w:bookmarkStart w:id="206" w:name="_ENREF_136"/>
      <w:r w:rsidRPr="001526E9">
        <w:rPr>
          <w:rFonts w:ascii="Calibri" w:hAnsi="Calibri"/>
          <w:noProof/>
        </w:rPr>
        <w:t>136. Frietze S, O'Geen H, Blahnik KR, Jin VX, Farnham PJ (2010) ZNF274 recruits the histone methyltransferase SETDB1 to the 3' ends of ZNF genes. PLoS One 5: e15082.</w:t>
      </w:r>
      <w:bookmarkEnd w:id="206"/>
    </w:p>
    <w:p w:rsidR="001526E9" w:rsidRPr="001526E9" w:rsidRDefault="001526E9" w:rsidP="001526E9">
      <w:pPr>
        <w:spacing w:after="240" w:line="240" w:lineRule="auto"/>
        <w:ind w:left="720" w:hanging="720"/>
        <w:rPr>
          <w:rFonts w:ascii="Calibri" w:hAnsi="Calibri"/>
          <w:noProof/>
        </w:rPr>
      </w:pPr>
      <w:bookmarkStart w:id="207" w:name="_ENREF_137"/>
      <w:r w:rsidRPr="001526E9">
        <w:rPr>
          <w:rFonts w:ascii="Calibri" w:hAnsi="Calibri"/>
          <w:noProof/>
        </w:rPr>
        <w:t>137. Frietze S, Lan X, Jin VX, Farnham PJ (2010) Genomic targets of the KRAB and SCAN domain-containing zinc finger protein 263. J Biol Chem 285: 1393-1403.</w:t>
      </w:r>
      <w:bookmarkEnd w:id="207"/>
    </w:p>
    <w:p w:rsidR="001526E9" w:rsidRPr="001526E9" w:rsidRDefault="001526E9" w:rsidP="001526E9">
      <w:pPr>
        <w:spacing w:after="240" w:line="240" w:lineRule="auto"/>
        <w:ind w:left="720" w:hanging="720"/>
        <w:rPr>
          <w:rFonts w:ascii="Calibri" w:hAnsi="Calibri"/>
          <w:noProof/>
        </w:rPr>
      </w:pPr>
      <w:bookmarkStart w:id="208" w:name="_ENREF_138"/>
      <w:r w:rsidRPr="001526E9">
        <w:rPr>
          <w:rFonts w:ascii="Calibri" w:hAnsi="Calibri"/>
          <w:noProof/>
        </w:rPr>
        <w:t>138. Iyengar S, Farnham PJ (2011) KAP1 protein: an enigmatic master regulator of the genome. J Biol Chem 286: 26267-26276.</w:t>
      </w:r>
      <w:bookmarkEnd w:id="208"/>
    </w:p>
    <w:p w:rsidR="001526E9" w:rsidRPr="001526E9" w:rsidRDefault="001526E9" w:rsidP="001526E9">
      <w:pPr>
        <w:spacing w:after="240" w:line="240" w:lineRule="auto"/>
        <w:ind w:left="720" w:hanging="720"/>
        <w:rPr>
          <w:rFonts w:ascii="Calibri" w:hAnsi="Calibri"/>
          <w:noProof/>
        </w:rPr>
      </w:pPr>
      <w:bookmarkStart w:id="209" w:name="_ENREF_139"/>
      <w:r w:rsidRPr="001526E9">
        <w:rPr>
          <w:rFonts w:ascii="Calibri" w:hAnsi="Calibri"/>
          <w:noProof/>
        </w:rPr>
        <w:t>139. O'Geen H, Frietze S, Farnham PJ (2010) Using ChIP-seq technology to identify targets of zinc finger transcription factors. Methods Mol Biol 649: 437-455.</w:t>
      </w:r>
      <w:bookmarkEnd w:id="209"/>
    </w:p>
    <w:p w:rsidR="001526E9" w:rsidRPr="001526E9" w:rsidRDefault="001526E9" w:rsidP="001526E9">
      <w:pPr>
        <w:spacing w:after="240" w:line="240" w:lineRule="auto"/>
        <w:ind w:left="720" w:hanging="720"/>
        <w:rPr>
          <w:rFonts w:ascii="Calibri" w:hAnsi="Calibri"/>
          <w:noProof/>
        </w:rPr>
      </w:pPr>
      <w:bookmarkStart w:id="210" w:name="_ENREF_140"/>
      <w:r w:rsidRPr="001526E9">
        <w:rPr>
          <w:rFonts w:ascii="Calibri" w:hAnsi="Calibri"/>
          <w:noProof/>
        </w:rPr>
        <w:t>140. Zhang Y, Liu T, Meyer CA, Eeckhoute J, Johnson DS, et al. (2008) Model-based analysis of ChIP-Seq (MACS). Genome Biol 9: R137.</w:t>
      </w:r>
      <w:bookmarkEnd w:id="210"/>
    </w:p>
    <w:p w:rsidR="001526E9" w:rsidRPr="001526E9" w:rsidRDefault="001526E9" w:rsidP="001526E9">
      <w:pPr>
        <w:spacing w:after="240" w:line="240" w:lineRule="auto"/>
        <w:ind w:left="720" w:hanging="720"/>
        <w:rPr>
          <w:rFonts w:ascii="Calibri" w:hAnsi="Calibri"/>
          <w:noProof/>
        </w:rPr>
      </w:pPr>
      <w:bookmarkStart w:id="211" w:name="_ENREF_141"/>
      <w:r w:rsidRPr="001526E9">
        <w:rPr>
          <w:rFonts w:ascii="Calibri" w:hAnsi="Calibri"/>
          <w:noProof/>
        </w:rPr>
        <w:t>141. McLean CY, Bristor D, Hiller M, Clarke SL, Schaar BT, et al. (2010) GREAT improves functional interpretation of cis-regulatory regions. Nat Biotechnol 28: 495-501.</w:t>
      </w:r>
      <w:bookmarkEnd w:id="211"/>
    </w:p>
    <w:p w:rsidR="001526E9" w:rsidRPr="001526E9" w:rsidRDefault="001526E9" w:rsidP="001526E9">
      <w:pPr>
        <w:spacing w:after="240" w:line="240" w:lineRule="auto"/>
        <w:ind w:left="720" w:hanging="720"/>
        <w:rPr>
          <w:rFonts w:ascii="Calibri" w:hAnsi="Calibri"/>
          <w:noProof/>
        </w:rPr>
      </w:pPr>
      <w:bookmarkStart w:id="212" w:name="_ENREF_142"/>
      <w:r w:rsidRPr="001526E9">
        <w:rPr>
          <w:rFonts w:ascii="Calibri" w:hAnsi="Calibri"/>
          <w:noProof/>
        </w:rPr>
        <w:lastRenderedPageBreak/>
        <w:t>142. Barski A, Cuddapah S, Cui K, Roh TY, Schones DE, et al. (2007) High-resolution profiling of histone methylations in the human genome. Cell 129: 823-837.</w:t>
      </w:r>
      <w:bookmarkEnd w:id="212"/>
    </w:p>
    <w:p w:rsidR="001526E9" w:rsidRPr="001526E9" w:rsidRDefault="001526E9" w:rsidP="001526E9">
      <w:pPr>
        <w:spacing w:after="240" w:line="240" w:lineRule="auto"/>
        <w:ind w:left="720" w:hanging="720"/>
        <w:rPr>
          <w:rFonts w:ascii="Calibri" w:hAnsi="Calibri"/>
          <w:noProof/>
        </w:rPr>
      </w:pPr>
      <w:bookmarkStart w:id="213" w:name="_ENREF_143"/>
      <w:r w:rsidRPr="001526E9">
        <w:rPr>
          <w:rFonts w:ascii="Calibri" w:hAnsi="Calibri"/>
          <w:noProof/>
        </w:rPr>
        <w:t>143. Hawkins RD, Hon GC, Yang C, Antosiewicz-Bourget JE, Lee LK, et al. (2011) Dynamic chromatin states in human ES cells reveal potential regulatory sequences and genes involved in pluripotency. Cell Res 21: 1393-1409.</w:t>
      </w:r>
      <w:bookmarkEnd w:id="213"/>
    </w:p>
    <w:p w:rsidR="001526E9" w:rsidRPr="001526E9" w:rsidRDefault="001526E9" w:rsidP="001526E9">
      <w:pPr>
        <w:spacing w:after="240" w:line="240" w:lineRule="auto"/>
        <w:ind w:left="720" w:hanging="720"/>
        <w:rPr>
          <w:rFonts w:ascii="Calibri" w:hAnsi="Calibri"/>
          <w:noProof/>
        </w:rPr>
      </w:pPr>
      <w:bookmarkStart w:id="214" w:name="_ENREF_144"/>
      <w:r w:rsidRPr="001526E9">
        <w:rPr>
          <w:rFonts w:ascii="Calibri" w:hAnsi="Calibri"/>
          <w:noProof/>
        </w:rPr>
        <w:t>144. Rosenbloom KR, Dreszer TR, Long JC, Malladi VS, Sloan CA, et al. (2012) ENCODE whole-genome data in the UCSC Genome Browser: update 2012. Nucleic Acids Res 40: D912-917.</w:t>
      </w:r>
      <w:bookmarkEnd w:id="214"/>
    </w:p>
    <w:p w:rsidR="001526E9" w:rsidRPr="001526E9" w:rsidRDefault="001526E9" w:rsidP="001526E9">
      <w:pPr>
        <w:spacing w:after="240" w:line="240" w:lineRule="auto"/>
        <w:ind w:left="720" w:hanging="720"/>
        <w:rPr>
          <w:rFonts w:ascii="Calibri" w:hAnsi="Calibri"/>
          <w:noProof/>
        </w:rPr>
      </w:pPr>
      <w:bookmarkStart w:id="215" w:name="_ENREF_145"/>
      <w:r w:rsidRPr="001526E9">
        <w:rPr>
          <w:rFonts w:ascii="Calibri" w:hAnsi="Calibri"/>
          <w:noProof/>
        </w:rPr>
        <w:t>145. Kempler G, Freitag B, Berwin B, Nanassy O, Barklis E (1993) Characterization of the Moloney murine leukemia virus stem cell-specific repressor binding site. Virology 193: 690-699.</w:t>
      </w:r>
      <w:bookmarkEnd w:id="215"/>
    </w:p>
    <w:p w:rsidR="001526E9" w:rsidRPr="001526E9" w:rsidRDefault="001526E9" w:rsidP="001526E9">
      <w:pPr>
        <w:spacing w:after="240" w:line="240" w:lineRule="auto"/>
        <w:ind w:left="720" w:hanging="720"/>
        <w:rPr>
          <w:rFonts w:ascii="Calibri" w:hAnsi="Calibri"/>
          <w:noProof/>
        </w:rPr>
      </w:pPr>
      <w:bookmarkStart w:id="216" w:name="_ENREF_146"/>
      <w:r w:rsidRPr="001526E9">
        <w:rPr>
          <w:rFonts w:ascii="Calibri" w:hAnsi="Calibri"/>
          <w:noProof/>
        </w:rPr>
        <w:t>146. Quenneville S, Turelli P, Bojkowska K, Raclot C, Offner S, et al. (2012) The KRAB-ZFP/KAP1 System Contributes to the Early Embryonic Establishment of Site-Specific DNA Methylation Patterns Maintained during Development. Cell Rep 2: 766-773.</w:t>
      </w:r>
      <w:bookmarkEnd w:id="216"/>
    </w:p>
    <w:p w:rsidR="001526E9" w:rsidRPr="001526E9" w:rsidRDefault="001526E9" w:rsidP="001526E9">
      <w:pPr>
        <w:spacing w:after="240" w:line="240" w:lineRule="auto"/>
        <w:ind w:left="720" w:hanging="720"/>
        <w:rPr>
          <w:rFonts w:ascii="Calibri" w:hAnsi="Calibri"/>
          <w:noProof/>
        </w:rPr>
      </w:pPr>
      <w:bookmarkStart w:id="217" w:name="_ENREF_147"/>
      <w:r w:rsidRPr="001526E9">
        <w:rPr>
          <w:rFonts w:ascii="Calibri" w:hAnsi="Calibri"/>
          <w:noProof/>
        </w:rPr>
        <w:t>147. Santoni de Sio FR, Massacand J, Barde I, Offner S, Corsinotti A, et al. (2012) KAP1 regulates gene networks controlling mouse B-lymphoid cell differentiation and function. Blood 119: 4675-4685.</w:t>
      </w:r>
      <w:bookmarkEnd w:id="217"/>
    </w:p>
    <w:p w:rsidR="001526E9" w:rsidRPr="001526E9" w:rsidRDefault="001526E9" w:rsidP="001526E9">
      <w:pPr>
        <w:spacing w:after="240" w:line="240" w:lineRule="auto"/>
        <w:ind w:left="720" w:hanging="720"/>
        <w:rPr>
          <w:rFonts w:ascii="Calibri" w:hAnsi="Calibri"/>
          <w:noProof/>
        </w:rPr>
      </w:pPr>
      <w:bookmarkStart w:id="218" w:name="_ENREF_148"/>
      <w:r w:rsidRPr="001526E9">
        <w:rPr>
          <w:rFonts w:ascii="Calibri" w:hAnsi="Calibri"/>
          <w:noProof/>
        </w:rPr>
        <w:t>148. Peng H, Begg GE, Schultz DC, Friedman JR, Jensen DE, et al. (2000) Reconstitution of the KRAB-KAP-1 repressor complex: a model system for defining the molecular anatomy of RING-B box-coiled-coil domain-mediated protein-protein interactions. J Mol Biol 295: 1139-1162.</w:t>
      </w:r>
      <w:bookmarkEnd w:id="218"/>
    </w:p>
    <w:p w:rsidR="001526E9" w:rsidRPr="001526E9" w:rsidRDefault="001526E9" w:rsidP="001526E9">
      <w:pPr>
        <w:spacing w:after="240" w:line="240" w:lineRule="auto"/>
        <w:ind w:left="720" w:hanging="720"/>
        <w:rPr>
          <w:rFonts w:ascii="Calibri" w:hAnsi="Calibri"/>
          <w:noProof/>
        </w:rPr>
      </w:pPr>
      <w:bookmarkStart w:id="219" w:name="_ENREF_149"/>
      <w:r w:rsidRPr="001526E9">
        <w:rPr>
          <w:rFonts w:ascii="Calibri" w:hAnsi="Calibri"/>
          <w:noProof/>
        </w:rPr>
        <w:t>149. Yokoyama A, Okuno Y, Chikanishi T, Hashiba W, Sekine H, et al. (2010) KIAA1718 is a histone demethylase that erases repressive histone methyl marks. Genes Cells 15: 867-873.</w:t>
      </w:r>
      <w:bookmarkEnd w:id="219"/>
    </w:p>
    <w:p w:rsidR="001526E9" w:rsidRPr="001526E9" w:rsidRDefault="001526E9" w:rsidP="001526E9">
      <w:pPr>
        <w:spacing w:after="240" w:line="240" w:lineRule="auto"/>
        <w:ind w:left="720" w:hanging="720"/>
        <w:rPr>
          <w:rFonts w:ascii="Calibri" w:hAnsi="Calibri"/>
          <w:noProof/>
        </w:rPr>
      </w:pPr>
      <w:bookmarkStart w:id="220" w:name="_ENREF_150"/>
      <w:r w:rsidRPr="001526E9">
        <w:rPr>
          <w:rFonts w:ascii="Calibri" w:hAnsi="Calibri"/>
          <w:noProof/>
        </w:rPr>
        <w:t>150. Lai WS, Thompson MJ, Taylor GA, Liu Y, Blackshear PJ (1995) Promoter analysis of Zfp-36, the mitogen-inducible gene encoding the zinc finger protein tristetraprolin. J Biol Chem 270: 25266-25272.</w:t>
      </w:r>
      <w:bookmarkEnd w:id="220"/>
    </w:p>
    <w:p w:rsidR="001526E9" w:rsidRPr="001526E9" w:rsidRDefault="001526E9" w:rsidP="001526E9">
      <w:pPr>
        <w:spacing w:after="240" w:line="240" w:lineRule="auto"/>
        <w:ind w:left="720" w:hanging="720"/>
        <w:rPr>
          <w:rFonts w:ascii="Calibri" w:hAnsi="Calibri"/>
          <w:noProof/>
        </w:rPr>
      </w:pPr>
      <w:bookmarkStart w:id="221" w:name="_ENREF_151"/>
      <w:r w:rsidRPr="001526E9">
        <w:rPr>
          <w:rFonts w:ascii="Calibri" w:hAnsi="Calibri"/>
          <w:noProof/>
        </w:rPr>
        <w:t>151. Blackshear PJ (2002) Tristetraprolin and other CCCH tandem zinc-finger proteins in the regulation of mRNA turnover. Biochem Soc Trans 30: 945-952.</w:t>
      </w:r>
      <w:bookmarkEnd w:id="221"/>
    </w:p>
    <w:p w:rsidR="001526E9" w:rsidRPr="001526E9" w:rsidRDefault="001526E9" w:rsidP="001526E9">
      <w:pPr>
        <w:spacing w:after="240" w:line="240" w:lineRule="auto"/>
        <w:ind w:left="720" w:hanging="720"/>
        <w:rPr>
          <w:rFonts w:ascii="Calibri" w:hAnsi="Calibri"/>
          <w:noProof/>
        </w:rPr>
      </w:pPr>
      <w:bookmarkStart w:id="222" w:name="_ENREF_152"/>
      <w:r w:rsidRPr="001526E9">
        <w:rPr>
          <w:rFonts w:ascii="Calibri" w:hAnsi="Calibri"/>
          <w:noProof/>
        </w:rPr>
        <w:t>152. Sanduja S, Blanco FF, Young LE, Kaza V, Dixon DA (2012) The role of tristetraprolin in cancer and inflammation. Front Biosci 17: 174-188.</w:t>
      </w:r>
      <w:bookmarkEnd w:id="222"/>
    </w:p>
    <w:p w:rsidR="001526E9" w:rsidRPr="001526E9" w:rsidRDefault="001526E9" w:rsidP="001526E9">
      <w:pPr>
        <w:spacing w:after="240" w:line="240" w:lineRule="auto"/>
        <w:ind w:left="720" w:hanging="720"/>
        <w:rPr>
          <w:rFonts w:ascii="Calibri" w:hAnsi="Calibri"/>
          <w:noProof/>
        </w:rPr>
      </w:pPr>
      <w:bookmarkStart w:id="223" w:name="_ENREF_153"/>
      <w:r w:rsidRPr="001526E9">
        <w:rPr>
          <w:rFonts w:ascii="Calibri" w:hAnsi="Calibri"/>
          <w:noProof/>
        </w:rPr>
        <w:t>153. Rebollo R, Karimi MM, Bilenky M, Gagnier L, Miceli-Royer K, et al. (2011) Retrotransposon-induced heterochromatin spreading in the mouse revealed by insertional polymorphisms. PLoS Genet 7: e1002301.</w:t>
      </w:r>
      <w:bookmarkEnd w:id="223"/>
    </w:p>
    <w:p w:rsidR="001526E9" w:rsidRPr="001526E9" w:rsidRDefault="001526E9" w:rsidP="001526E9">
      <w:pPr>
        <w:spacing w:after="240" w:line="240" w:lineRule="auto"/>
        <w:ind w:left="720" w:hanging="720"/>
        <w:rPr>
          <w:rFonts w:ascii="Calibri" w:hAnsi="Calibri"/>
          <w:noProof/>
        </w:rPr>
      </w:pPr>
      <w:bookmarkStart w:id="224" w:name="_ENREF_154"/>
      <w:r w:rsidRPr="001526E9">
        <w:rPr>
          <w:rFonts w:ascii="Calibri" w:hAnsi="Calibri"/>
          <w:noProof/>
        </w:rPr>
        <w:t>154. Nelson DR, Zeldin DC, Hoffman SM, Maltais LJ, Wain HM, et al. (2004) Comparison of cytochrome P450 (CYP) genes from the mouse and human genomes, including nomenclature recommendations for genes, pseudogenes and alternative-splice variants. Pharmacogenetics 14: 1-18.</w:t>
      </w:r>
      <w:bookmarkEnd w:id="224"/>
    </w:p>
    <w:p w:rsidR="001526E9" w:rsidRPr="001526E9" w:rsidRDefault="001526E9" w:rsidP="001526E9">
      <w:pPr>
        <w:spacing w:after="240" w:line="240" w:lineRule="auto"/>
        <w:ind w:left="720" w:hanging="720"/>
        <w:rPr>
          <w:rFonts w:ascii="Calibri" w:hAnsi="Calibri"/>
          <w:noProof/>
        </w:rPr>
      </w:pPr>
      <w:bookmarkStart w:id="225" w:name="_ENREF_155"/>
      <w:r w:rsidRPr="001526E9">
        <w:rPr>
          <w:rFonts w:ascii="Calibri" w:hAnsi="Calibri"/>
          <w:noProof/>
        </w:rPr>
        <w:lastRenderedPageBreak/>
        <w:t>155. Thomas JH (2007) Rapid birth-death evolution specific to xenobiotic cytochrome P450 genes in vertebrates. PLoS Genet 3: e67.</w:t>
      </w:r>
      <w:bookmarkEnd w:id="225"/>
    </w:p>
    <w:p w:rsidR="001526E9" w:rsidRPr="001526E9" w:rsidRDefault="001526E9" w:rsidP="001526E9">
      <w:pPr>
        <w:spacing w:after="240" w:line="240" w:lineRule="auto"/>
        <w:ind w:left="720" w:hanging="720"/>
        <w:rPr>
          <w:rFonts w:ascii="Calibri" w:hAnsi="Calibri"/>
          <w:noProof/>
        </w:rPr>
      </w:pPr>
      <w:bookmarkStart w:id="226" w:name="_ENREF_156"/>
      <w:r w:rsidRPr="001526E9">
        <w:rPr>
          <w:rFonts w:ascii="Calibri" w:hAnsi="Calibri"/>
          <w:noProof/>
        </w:rPr>
        <w:t>156. Villesen P, Aagaard L, Wiuf C, Pedersen FS (2004) Identification of endogenous retroviral reading frames in the human genome. Retrovirology 1: 32.</w:t>
      </w:r>
      <w:bookmarkEnd w:id="226"/>
    </w:p>
    <w:p w:rsidR="001526E9" w:rsidRPr="001526E9" w:rsidRDefault="001526E9" w:rsidP="001526E9">
      <w:pPr>
        <w:spacing w:after="240" w:line="240" w:lineRule="auto"/>
        <w:ind w:left="720" w:hanging="720"/>
        <w:rPr>
          <w:rFonts w:ascii="Calibri" w:hAnsi="Calibri"/>
          <w:noProof/>
        </w:rPr>
      </w:pPr>
      <w:bookmarkStart w:id="227" w:name="_ENREF_157"/>
      <w:r w:rsidRPr="001526E9">
        <w:rPr>
          <w:rFonts w:ascii="Calibri" w:hAnsi="Calibri"/>
          <w:noProof/>
        </w:rPr>
        <w:t>157. Jha AR, Pillai SK, York VA, Sharp ER, Storm EC, et al. (2009) Cross-sectional dating of novel haplotypes of HERV-K 113 and HERV-K 115 indicate these proviruses originated in Africa before Homo sapiens. Mol Biol Evol 26: 2617-2626.</w:t>
      </w:r>
      <w:bookmarkEnd w:id="227"/>
    </w:p>
    <w:p w:rsidR="001526E9" w:rsidRPr="001526E9" w:rsidRDefault="001526E9" w:rsidP="001526E9">
      <w:pPr>
        <w:spacing w:after="240" w:line="240" w:lineRule="auto"/>
        <w:ind w:left="720" w:hanging="720"/>
        <w:rPr>
          <w:rFonts w:ascii="Calibri" w:hAnsi="Calibri"/>
          <w:noProof/>
        </w:rPr>
      </w:pPr>
      <w:bookmarkStart w:id="228" w:name="_ENREF_158"/>
      <w:r w:rsidRPr="001526E9">
        <w:rPr>
          <w:rFonts w:ascii="Calibri" w:hAnsi="Calibri"/>
          <w:noProof/>
        </w:rPr>
        <w:t>158. Dewannieux M, Harper F, Richaud A, Letzelter C, Ribet D, et al. (2006) Identification of an infectious progenitor for the multiple-copy HERV-K human endogenous retroelements. Genome Res 16: 1548-1556.</w:t>
      </w:r>
      <w:bookmarkEnd w:id="228"/>
    </w:p>
    <w:p w:rsidR="001526E9" w:rsidRPr="001526E9" w:rsidRDefault="001526E9" w:rsidP="001526E9">
      <w:pPr>
        <w:spacing w:after="240" w:line="240" w:lineRule="auto"/>
        <w:ind w:left="720" w:hanging="720"/>
        <w:rPr>
          <w:rFonts w:ascii="Calibri" w:hAnsi="Calibri"/>
          <w:noProof/>
        </w:rPr>
      </w:pPr>
      <w:bookmarkStart w:id="229" w:name="_ENREF_159"/>
      <w:r w:rsidRPr="001526E9">
        <w:rPr>
          <w:rFonts w:ascii="Calibri" w:hAnsi="Calibri"/>
          <w:noProof/>
        </w:rPr>
        <w:t>159. Ruprecht K, Ferreira H, Flockerzi A, Wahl S, Sauter M, et al. (2008) Human endogenous retrovirus family HERV-K(HML-2) RNA transcripts are selectively packaged into retroviral particles produced by the human germ cell tumor line Tera-1 and originate mainly from a provirus on chromosome 22q11.21. J Virol 82: 10008-10016.</w:t>
      </w:r>
      <w:bookmarkEnd w:id="229"/>
    </w:p>
    <w:p w:rsidR="001526E9" w:rsidRPr="001526E9" w:rsidRDefault="001526E9" w:rsidP="001526E9">
      <w:pPr>
        <w:spacing w:after="240" w:line="240" w:lineRule="auto"/>
        <w:ind w:left="720" w:hanging="720"/>
        <w:rPr>
          <w:rFonts w:ascii="Calibri" w:hAnsi="Calibri"/>
          <w:noProof/>
        </w:rPr>
      </w:pPr>
      <w:bookmarkStart w:id="230" w:name="_ENREF_160"/>
      <w:r w:rsidRPr="001526E9">
        <w:rPr>
          <w:rFonts w:ascii="Calibri" w:hAnsi="Calibri"/>
          <w:noProof/>
        </w:rPr>
        <w:t>160. Flockerzi A, Ruggieri A, Frank O, Sauter M, Maldener E, et al. (2008) Expression patterns of transcribed human endogenous retrovirus HERV-K(HML-2) loci in human tissues and the need for a HERV Transcriptome Project. BMC Genomics 9: 354.</w:t>
      </w:r>
      <w:bookmarkEnd w:id="230"/>
    </w:p>
    <w:p w:rsidR="001526E9" w:rsidRPr="001526E9" w:rsidRDefault="001526E9" w:rsidP="001526E9">
      <w:pPr>
        <w:spacing w:after="240" w:line="240" w:lineRule="auto"/>
        <w:ind w:left="720" w:hanging="720"/>
        <w:rPr>
          <w:rFonts w:ascii="Calibri" w:hAnsi="Calibri"/>
          <w:noProof/>
        </w:rPr>
      </w:pPr>
      <w:bookmarkStart w:id="231" w:name="_ENREF_161"/>
      <w:r w:rsidRPr="001526E9">
        <w:rPr>
          <w:rFonts w:ascii="Calibri" w:hAnsi="Calibri"/>
          <w:noProof/>
        </w:rPr>
        <w:t>161. Galli UM, Sauter M, Lecher B, Maurer S, Herbst H, et al. (2005) Human endogenous retrovirus rec interferes with germ cell development in mice and may cause carcinoma in situ, the predecessor lesion of germ cell tumors. Oncogene 24: 3223-3228.</w:t>
      </w:r>
      <w:bookmarkEnd w:id="231"/>
    </w:p>
    <w:p w:rsidR="001526E9" w:rsidRPr="001526E9" w:rsidRDefault="001526E9" w:rsidP="001526E9">
      <w:pPr>
        <w:spacing w:after="240" w:line="240" w:lineRule="auto"/>
        <w:ind w:left="720" w:hanging="720"/>
        <w:rPr>
          <w:rFonts w:ascii="Calibri" w:hAnsi="Calibri"/>
          <w:noProof/>
        </w:rPr>
      </w:pPr>
      <w:bookmarkStart w:id="232" w:name="_ENREF_162"/>
      <w:r w:rsidRPr="001526E9">
        <w:rPr>
          <w:rFonts w:ascii="Calibri" w:hAnsi="Calibri"/>
          <w:noProof/>
        </w:rPr>
        <w:t>162. Denne M, Sauter M, Armbruester V, Licht JD, Roemer K, et al. (2007) Physical and functional interactions of human endogenous retrovirus proteins Np9 and rec with the promyelocytic leukemia zinc finger protein. J Virol 81: 5607-5616.</w:t>
      </w:r>
      <w:bookmarkEnd w:id="232"/>
    </w:p>
    <w:p w:rsidR="001526E9" w:rsidRPr="001526E9" w:rsidRDefault="001526E9" w:rsidP="001526E9">
      <w:pPr>
        <w:spacing w:after="240" w:line="240" w:lineRule="auto"/>
        <w:ind w:left="720" w:hanging="720"/>
        <w:rPr>
          <w:rFonts w:ascii="Calibri" w:hAnsi="Calibri"/>
          <w:noProof/>
        </w:rPr>
      </w:pPr>
      <w:bookmarkStart w:id="233" w:name="_ENREF_163"/>
      <w:r w:rsidRPr="001526E9">
        <w:rPr>
          <w:rFonts w:ascii="Calibri" w:hAnsi="Calibri"/>
          <w:noProof/>
        </w:rPr>
        <w:t>163. Douville R, Liu J, Rothstein J, Nath A (2011) Identification of active loci of a human endogenous retrovirus in neurons of patients with amyotrophic lateral sclerosis. Ann Neurol 69: 141-151.</w:t>
      </w:r>
      <w:bookmarkEnd w:id="233"/>
    </w:p>
    <w:p w:rsidR="001526E9" w:rsidRPr="001526E9" w:rsidRDefault="001526E9" w:rsidP="001526E9">
      <w:pPr>
        <w:spacing w:after="240" w:line="240" w:lineRule="auto"/>
        <w:ind w:left="720" w:hanging="720"/>
        <w:rPr>
          <w:rFonts w:ascii="Calibri" w:hAnsi="Calibri"/>
          <w:noProof/>
        </w:rPr>
      </w:pPr>
      <w:bookmarkStart w:id="234" w:name="_ENREF_164"/>
      <w:r w:rsidRPr="001526E9">
        <w:rPr>
          <w:rFonts w:ascii="Calibri" w:hAnsi="Calibri"/>
          <w:noProof/>
        </w:rPr>
        <w:t>164. Brudek T, Christensen T, Aagaard L, Petersen T, Hansen HJ, et al. (2009) B cells and monocytes from patients with active multiple sclerosis exhibit increased surface expression of both HERV-H Env and HERV-W Env, accompanied by increased seroreactivity. Retrovirology 6: 104.</w:t>
      </w:r>
      <w:bookmarkEnd w:id="234"/>
    </w:p>
    <w:p w:rsidR="001526E9" w:rsidRPr="001526E9" w:rsidRDefault="001526E9" w:rsidP="001526E9">
      <w:pPr>
        <w:spacing w:after="240" w:line="240" w:lineRule="auto"/>
        <w:ind w:left="720" w:hanging="720"/>
        <w:rPr>
          <w:rFonts w:ascii="Calibri" w:hAnsi="Calibri"/>
          <w:noProof/>
        </w:rPr>
      </w:pPr>
      <w:bookmarkStart w:id="235" w:name="_ENREF_165"/>
      <w:r w:rsidRPr="001526E9">
        <w:rPr>
          <w:rFonts w:ascii="Calibri" w:hAnsi="Calibri"/>
          <w:noProof/>
        </w:rPr>
        <w:t>165. Antony JM, Deslauriers AM, Bhat RK, Ellestad KK, Power C (2011) Human endogenous retroviruses and multiple sclerosis: innocent bystanders or disease determinants? Biochim Biophys Acta 1812: 162-176.</w:t>
      </w:r>
      <w:bookmarkEnd w:id="235"/>
    </w:p>
    <w:p w:rsidR="001526E9" w:rsidRPr="001526E9" w:rsidRDefault="001526E9" w:rsidP="001526E9">
      <w:pPr>
        <w:spacing w:after="240" w:line="240" w:lineRule="auto"/>
        <w:ind w:left="720" w:hanging="720"/>
        <w:rPr>
          <w:rFonts w:ascii="Calibri" w:hAnsi="Calibri"/>
          <w:noProof/>
        </w:rPr>
      </w:pPr>
      <w:bookmarkStart w:id="236" w:name="_ENREF_166"/>
      <w:r w:rsidRPr="001526E9">
        <w:rPr>
          <w:rFonts w:ascii="Calibri" w:hAnsi="Calibri"/>
          <w:noProof/>
        </w:rPr>
        <w:t>166. Nexo BA, Christensen T, Frederiksen J, Moller-Larsen A, Oturai AB, et al. (2011) The etiology of multiple sclerosis: genetic evidence for the involvement of the human endogenous retrovirus HERV-Fc1. PLoS One 6: e16652.</w:t>
      </w:r>
      <w:bookmarkEnd w:id="236"/>
    </w:p>
    <w:p w:rsidR="001526E9" w:rsidRPr="001526E9" w:rsidRDefault="001526E9" w:rsidP="001526E9">
      <w:pPr>
        <w:spacing w:after="240" w:line="240" w:lineRule="auto"/>
        <w:ind w:left="720" w:hanging="720"/>
        <w:rPr>
          <w:rFonts w:ascii="Calibri" w:hAnsi="Calibri"/>
          <w:noProof/>
        </w:rPr>
      </w:pPr>
      <w:bookmarkStart w:id="237" w:name="_ENREF_167"/>
      <w:r w:rsidRPr="001526E9">
        <w:rPr>
          <w:rFonts w:ascii="Calibri" w:hAnsi="Calibri"/>
          <w:noProof/>
        </w:rPr>
        <w:lastRenderedPageBreak/>
        <w:t>167. Laska MJ, Brudek T, Nissen KK, Christensen T, Moller-Larsen A, et al. (2012) Expression of HERV-Fc1, a human endogenous retrovirus, is increased in patients with active multiple sclerosis. J Virol 86: 3713-3722.</w:t>
      </w:r>
      <w:bookmarkEnd w:id="237"/>
    </w:p>
    <w:p w:rsidR="001526E9" w:rsidRPr="001526E9" w:rsidRDefault="001526E9" w:rsidP="001526E9">
      <w:pPr>
        <w:spacing w:after="240" w:line="240" w:lineRule="auto"/>
        <w:ind w:left="720" w:hanging="720"/>
        <w:rPr>
          <w:rFonts w:ascii="Calibri" w:hAnsi="Calibri"/>
          <w:noProof/>
        </w:rPr>
      </w:pPr>
      <w:bookmarkStart w:id="238" w:name="_ENREF_168"/>
      <w:r w:rsidRPr="001526E9">
        <w:rPr>
          <w:rFonts w:ascii="Calibri" w:hAnsi="Calibri"/>
          <w:noProof/>
        </w:rPr>
        <w:t>168. Kuppers R (2009) The biology of Hodgkin's lymphoma. Nat Rev Cancer 9: 15-27.</w:t>
      </w:r>
      <w:bookmarkEnd w:id="238"/>
    </w:p>
    <w:p w:rsidR="001526E9" w:rsidRPr="001526E9" w:rsidRDefault="001526E9" w:rsidP="001526E9">
      <w:pPr>
        <w:spacing w:after="240" w:line="240" w:lineRule="auto"/>
        <w:ind w:left="720" w:hanging="720"/>
        <w:rPr>
          <w:rFonts w:ascii="Calibri" w:hAnsi="Calibri"/>
          <w:noProof/>
        </w:rPr>
      </w:pPr>
      <w:bookmarkStart w:id="239" w:name="_ENREF_169"/>
      <w:r w:rsidRPr="001526E9">
        <w:rPr>
          <w:rFonts w:ascii="Calibri" w:hAnsi="Calibri"/>
          <w:noProof/>
        </w:rPr>
        <w:t>169. Gotzinger N, Sauter M, Roemer K, Mueller-Lantzsch N (1996) Regulation of human endogenous retrovirus-K Gag expression in teratocarcinoma cell lines and human tumours. J Gen Virol 77 ( Pt 12): 2983-2990.</w:t>
      </w:r>
      <w:bookmarkEnd w:id="239"/>
    </w:p>
    <w:p w:rsidR="001526E9" w:rsidRPr="001526E9" w:rsidRDefault="001526E9" w:rsidP="001526E9">
      <w:pPr>
        <w:spacing w:after="240" w:line="240" w:lineRule="auto"/>
        <w:ind w:left="720" w:hanging="720"/>
        <w:rPr>
          <w:rFonts w:ascii="Calibri" w:hAnsi="Calibri"/>
          <w:noProof/>
        </w:rPr>
      </w:pPr>
      <w:bookmarkStart w:id="240" w:name="_ENREF_170"/>
      <w:r w:rsidRPr="001526E9">
        <w:rPr>
          <w:rFonts w:ascii="Calibri" w:hAnsi="Calibri"/>
          <w:noProof/>
        </w:rPr>
        <w:t>170. Stengel S, Fiebig U, Kurth R, Denner J (2010) Regulation of human endogenous retrovirus-K expression in melanomas by CpG methylation. Genes Chromosomes Cancer 49: 401-411.</w:t>
      </w:r>
      <w:bookmarkEnd w:id="240"/>
    </w:p>
    <w:p w:rsidR="001526E9" w:rsidRPr="001526E9" w:rsidRDefault="001526E9" w:rsidP="001526E9">
      <w:pPr>
        <w:spacing w:after="240" w:line="240" w:lineRule="auto"/>
        <w:ind w:left="720" w:hanging="720"/>
        <w:rPr>
          <w:rFonts w:ascii="Calibri" w:hAnsi="Calibri"/>
          <w:noProof/>
        </w:rPr>
      </w:pPr>
      <w:bookmarkStart w:id="241" w:name="_ENREF_171"/>
      <w:r w:rsidRPr="001526E9">
        <w:rPr>
          <w:rFonts w:ascii="Calibri" w:hAnsi="Calibri"/>
          <w:noProof/>
        </w:rPr>
        <w:t>171. Lavie L, Kitova M, Maldener E, Meese E, Mayer J (2005) CpG methylation directly regulates transcriptional activity of the human endogenous retrovirus family HERV-K(HML-2). J Virol 79: 876-883.</w:t>
      </w:r>
      <w:bookmarkEnd w:id="241"/>
    </w:p>
    <w:p w:rsidR="001526E9" w:rsidRPr="001526E9" w:rsidRDefault="001526E9" w:rsidP="001526E9">
      <w:pPr>
        <w:spacing w:after="240" w:line="240" w:lineRule="auto"/>
        <w:ind w:left="720" w:hanging="720"/>
        <w:rPr>
          <w:rFonts w:ascii="Calibri" w:hAnsi="Calibri"/>
          <w:noProof/>
        </w:rPr>
      </w:pPr>
      <w:bookmarkStart w:id="242" w:name="_ENREF_172"/>
      <w:r w:rsidRPr="001526E9">
        <w:rPr>
          <w:rFonts w:ascii="Calibri" w:hAnsi="Calibri"/>
          <w:noProof/>
        </w:rPr>
        <w:t>172. Huda A, Marino-Ramirez L, Jordan IK (2010) Epigenetic histone modifications of human transposable elements: genome defense versus exaptation. Mob DNA 1: 2.</w:t>
      </w:r>
      <w:bookmarkEnd w:id="242"/>
    </w:p>
    <w:p w:rsidR="001526E9" w:rsidRPr="001526E9" w:rsidRDefault="001526E9" w:rsidP="001526E9">
      <w:pPr>
        <w:spacing w:after="240" w:line="240" w:lineRule="auto"/>
        <w:ind w:left="720" w:hanging="720"/>
        <w:rPr>
          <w:rFonts w:ascii="Calibri" w:hAnsi="Calibri"/>
          <w:noProof/>
        </w:rPr>
      </w:pPr>
      <w:bookmarkStart w:id="243" w:name="_ENREF_173"/>
      <w:r w:rsidRPr="001526E9">
        <w:rPr>
          <w:rFonts w:ascii="Calibri" w:hAnsi="Calibri"/>
          <w:noProof/>
        </w:rPr>
        <w:t>173. Ram O, Goren A, Amit I, Shoresh N, Yosef N, et al. (2011) Combinatorial patterning of chromatin regulators uncovered by genome-wide location analysis in human cells. Cell 147: 1628-1639.</w:t>
      </w:r>
      <w:bookmarkEnd w:id="243"/>
    </w:p>
    <w:p w:rsidR="001526E9" w:rsidRPr="001526E9" w:rsidRDefault="001526E9" w:rsidP="001526E9">
      <w:pPr>
        <w:spacing w:after="240" w:line="240" w:lineRule="auto"/>
        <w:ind w:left="720" w:hanging="720"/>
        <w:rPr>
          <w:rFonts w:ascii="Calibri" w:hAnsi="Calibri"/>
          <w:noProof/>
        </w:rPr>
      </w:pPr>
      <w:bookmarkStart w:id="244" w:name="_ENREF_174"/>
      <w:r w:rsidRPr="001526E9">
        <w:rPr>
          <w:rFonts w:ascii="Calibri" w:hAnsi="Calibri"/>
          <w:noProof/>
        </w:rPr>
        <w:t>174. Kayibanda B, Rosenfeld C, Goutner A, Bornkamm GW (1978) A new lymphoid cell line, Reh 6, with characteristics of non-T and non-B cells, lacking the Epstein-Barr virus genome and derived from human acute lymphoblastic leukemia. Intervirology 9: 316-320.</w:t>
      </w:r>
      <w:bookmarkEnd w:id="244"/>
    </w:p>
    <w:p w:rsidR="001526E9" w:rsidRPr="001526E9" w:rsidRDefault="001526E9" w:rsidP="001526E9">
      <w:pPr>
        <w:spacing w:after="240" w:line="240" w:lineRule="auto"/>
        <w:ind w:left="720" w:hanging="720"/>
        <w:rPr>
          <w:rFonts w:ascii="Calibri" w:hAnsi="Calibri"/>
          <w:noProof/>
        </w:rPr>
      </w:pPr>
      <w:bookmarkStart w:id="245" w:name="_ENREF_175"/>
      <w:r w:rsidRPr="001526E9">
        <w:rPr>
          <w:rFonts w:ascii="Calibri" w:hAnsi="Calibri"/>
          <w:noProof/>
        </w:rPr>
        <w:t>175. Gallagher R, Collins S, Trujillo J, McCredie K, Ahearn M, et al. (1979) Characterization of the continuous, differentiating myeloid cell line (HL-60) from a patient with acute promyelocytic leukemia. Blood 54: 713-733.</w:t>
      </w:r>
      <w:bookmarkEnd w:id="245"/>
    </w:p>
    <w:p w:rsidR="001526E9" w:rsidRPr="001526E9" w:rsidRDefault="001526E9" w:rsidP="001526E9">
      <w:pPr>
        <w:spacing w:after="240" w:line="240" w:lineRule="auto"/>
        <w:ind w:left="720" w:hanging="720"/>
        <w:rPr>
          <w:rFonts w:ascii="Calibri" w:hAnsi="Calibri"/>
          <w:noProof/>
        </w:rPr>
      </w:pPr>
      <w:bookmarkStart w:id="246" w:name="_ENREF_176"/>
      <w:r w:rsidRPr="001526E9">
        <w:rPr>
          <w:rFonts w:ascii="Calibri" w:hAnsi="Calibri"/>
          <w:noProof/>
        </w:rPr>
        <w:t>176. Kamesaki H, Fukuhara S, Tatsumi E, Uchino H, Yamabe H, et al. (1986) Cytochemical, immunologic, chromosomal, and molecular genetic analysis of a novel cell line derived from Hodgkin's disease. Blood 68: 285-292.</w:t>
      </w:r>
      <w:bookmarkEnd w:id="246"/>
    </w:p>
    <w:p w:rsidR="001526E9" w:rsidRPr="001526E9" w:rsidRDefault="001526E9" w:rsidP="001526E9">
      <w:pPr>
        <w:spacing w:after="240" w:line="240" w:lineRule="auto"/>
        <w:ind w:left="720" w:hanging="720"/>
        <w:rPr>
          <w:rFonts w:ascii="Calibri" w:hAnsi="Calibri"/>
          <w:noProof/>
        </w:rPr>
      </w:pPr>
      <w:bookmarkStart w:id="247" w:name="_ENREF_177"/>
      <w:r w:rsidRPr="001526E9">
        <w:rPr>
          <w:rFonts w:ascii="Calibri" w:hAnsi="Calibri"/>
          <w:noProof/>
        </w:rPr>
        <w:t>177. Kaltoft K, Thestrup-Pedersen K, Jensen JR, Bisballe S, Zachariae H (1984) Establishment of T and B cell lines from patients with mycosis fungoides. Br J Dermatol 111: 303-308.</w:t>
      </w:r>
      <w:bookmarkEnd w:id="247"/>
    </w:p>
    <w:p w:rsidR="001526E9" w:rsidRPr="001526E9" w:rsidRDefault="001526E9" w:rsidP="001526E9">
      <w:pPr>
        <w:spacing w:after="240" w:line="240" w:lineRule="auto"/>
        <w:ind w:left="720" w:hanging="720"/>
        <w:rPr>
          <w:rFonts w:ascii="Calibri" w:hAnsi="Calibri"/>
          <w:noProof/>
        </w:rPr>
      </w:pPr>
      <w:bookmarkStart w:id="248" w:name="_ENREF_178"/>
      <w:r w:rsidRPr="001526E9">
        <w:rPr>
          <w:rFonts w:ascii="Calibri" w:hAnsi="Calibri"/>
          <w:noProof/>
        </w:rPr>
        <w:t>178. Kaltoft K, Bisballe S, Dyrberg T, Boel E, Rasmussen PB, et al. (1992) Establishment of two continuous T-cell strains from a single plaque of a patient with mycosis fungoides. In Vitro Cell Dev Biol 28A: 161-167.</w:t>
      </w:r>
      <w:bookmarkEnd w:id="248"/>
    </w:p>
    <w:p w:rsidR="001526E9" w:rsidRPr="001526E9" w:rsidRDefault="001526E9" w:rsidP="001526E9">
      <w:pPr>
        <w:spacing w:after="240" w:line="240" w:lineRule="auto"/>
        <w:ind w:left="720" w:hanging="720"/>
        <w:rPr>
          <w:rFonts w:ascii="Calibri" w:hAnsi="Calibri"/>
          <w:noProof/>
        </w:rPr>
      </w:pPr>
      <w:bookmarkStart w:id="249" w:name="_ENREF_179"/>
      <w:r w:rsidRPr="001526E9">
        <w:rPr>
          <w:rFonts w:ascii="Calibri" w:hAnsi="Calibri"/>
          <w:noProof/>
        </w:rPr>
        <w:t>179. Kaltoft K, Bisballe S, Rasmussen HF, Thestrup-Pedersen K, Thomsen K, et al. (1987) A continuous T-cell line from a patient with Sezary syndrome. Arch Dermatol Res 279: 293-298.</w:t>
      </w:r>
      <w:bookmarkEnd w:id="249"/>
    </w:p>
    <w:p w:rsidR="001526E9" w:rsidRPr="001526E9" w:rsidRDefault="001526E9" w:rsidP="001526E9">
      <w:pPr>
        <w:spacing w:after="240" w:line="240" w:lineRule="auto"/>
        <w:ind w:left="720" w:hanging="720"/>
        <w:rPr>
          <w:rFonts w:ascii="Calibri" w:hAnsi="Calibri"/>
          <w:noProof/>
        </w:rPr>
      </w:pPr>
      <w:bookmarkStart w:id="250" w:name="_ENREF_180"/>
      <w:r w:rsidRPr="001526E9">
        <w:rPr>
          <w:rFonts w:ascii="Calibri" w:hAnsi="Calibri"/>
          <w:noProof/>
        </w:rPr>
        <w:lastRenderedPageBreak/>
        <w:t>180. Klein E, Klein G, Nadkarni JS, Nadkarni JJ, Wigzell H, et al. (1968) Surface IgM-kappa specificity on a Burkitt lymphoma cell in vivo and in derived culture lines. Cancer Res 28: 1300-1310.</w:t>
      </w:r>
      <w:bookmarkEnd w:id="250"/>
    </w:p>
    <w:p w:rsidR="001526E9" w:rsidRPr="001526E9" w:rsidRDefault="001526E9" w:rsidP="001526E9">
      <w:pPr>
        <w:spacing w:after="240" w:line="240" w:lineRule="auto"/>
        <w:ind w:left="720" w:hanging="720"/>
        <w:rPr>
          <w:rFonts w:ascii="Calibri" w:hAnsi="Calibri"/>
          <w:noProof/>
        </w:rPr>
      </w:pPr>
      <w:bookmarkStart w:id="251" w:name="_ENREF_181"/>
      <w:r w:rsidRPr="001526E9">
        <w:rPr>
          <w:rFonts w:ascii="Calibri" w:hAnsi="Calibri"/>
          <w:noProof/>
        </w:rPr>
        <w:t>181. Ben-Bassat H, Goldblum N, Mitrani S, Goldblum T, Yoffey JM, et al. (1977) Establishment in continuous culture of a new type of lymphocyte from a "Burkitt like" malignant lymphoma (line D.G.-75). Int J Cancer 19: 27-33.</w:t>
      </w:r>
      <w:bookmarkEnd w:id="251"/>
    </w:p>
    <w:p w:rsidR="001526E9" w:rsidRPr="001526E9" w:rsidRDefault="001526E9" w:rsidP="001526E9">
      <w:pPr>
        <w:spacing w:after="240" w:line="240" w:lineRule="auto"/>
        <w:ind w:left="720" w:hanging="720"/>
        <w:rPr>
          <w:rFonts w:ascii="Calibri" w:hAnsi="Calibri"/>
          <w:noProof/>
        </w:rPr>
      </w:pPr>
      <w:bookmarkStart w:id="252" w:name="_ENREF_182"/>
      <w:r w:rsidRPr="001526E9">
        <w:rPr>
          <w:rFonts w:ascii="Calibri" w:hAnsi="Calibri"/>
          <w:noProof/>
        </w:rPr>
        <w:t>182. Menezes J, Leibold W, Klein G, Clements G (1975) Establishment and characterization of an Epstein-Barr virus (EBC)-negative lymphoblastoid B cell line (BJA-B) from an exceptional, EBV-genome-negative African Burkitt's lymphoma. Biomedicine 22: 276-284.</w:t>
      </w:r>
      <w:bookmarkEnd w:id="252"/>
    </w:p>
    <w:p w:rsidR="001526E9" w:rsidRPr="001526E9" w:rsidRDefault="001526E9" w:rsidP="001526E9">
      <w:pPr>
        <w:spacing w:after="240" w:line="240" w:lineRule="auto"/>
        <w:ind w:left="720" w:hanging="720"/>
        <w:rPr>
          <w:rFonts w:ascii="Calibri" w:hAnsi="Calibri"/>
          <w:noProof/>
        </w:rPr>
      </w:pPr>
      <w:bookmarkStart w:id="253" w:name="_ENREF_183"/>
      <w:r w:rsidRPr="001526E9">
        <w:rPr>
          <w:rFonts w:ascii="Calibri" w:hAnsi="Calibri"/>
          <w:noProof/>
        </w:rPr>
        <w:t>183. Lidin B, Adams A (1975) Spontaneous interferon production and Epstein-barr virus antigen expression in two human lymphoid cell lines and their somatic cell hybrids. Intervirology 5: 205-215.</w:t>
      </w:r>
      <w:bookmarkEnd w:id="253"/>
    </w:p>
    <w:p w:rsidR="001526E9" w:rsidRPr="001526E9" w:rsidRDefault="001526E9" w:rsidP="001526E9">
      <w:pPr>
        <w:spacing w:after="240" w:line="240" w:lineRule="auto"/>
        <w:ind w:left="720" w:hanging="720"/>
        <w:rPr>
          <w:rFonts w:ascii="Calibri" w:hAnsi="Calibri"/>
          <w:noProof/>
        </w:rPr>
      </w:pPr>
      <w:bookmarkStart w:id="254" w:name="_ENREF_184"/>
      <w:r w:rsidRPr="001526E9">
        <w:rPr>
          <w:rFonts w:ascii="Calibri" w:hAnsi="Calibri"/>
          <w:noProof/>
        </w:rPr>
        <w:t>184. Liu J, Jones KL, Sumer H, Verma PJ (2009) Stable transgene expression in human embryonic stem cells after simple chemical transfection. Mol Reprod Dev 76: 580-586.</w:t>
      </w:r>
      <w:bookmarkEnd w:id="254"/>
    </w:p>
    <w:p w:rsidR="001526E9" w:rsidRPr="001526E9" w:rsidRDefault="001526E9" w:rsidP="001526E9">
      <w:pPr>
        <w:spacing w:after="240" w:line="240" w:lineRule="auto"/>
        <w:ind w:left="720" w:hanging="720"/>
        <w:rPr>
          <w:rFonts w:ascii="Calibri" w:hAnsi="Calibri"/>
          <w:noProof/>
        </w:rPr>
      </w:pPr>
      <w:bookmarkStart w:id="255" w:name="_ENREF_185"/>
      <w:r w:rsidRPr="001526E9">
        <w:rPr>
          <w:rFonts w:ascii="Calibri" w:hAnsi="Calibri"/>
          <w:noProof/>
        </w:rPr>
        <w:t>185. Pal R, Ravindran G (2006) Assessment of pluripotency and multilineage differentiation potential of NTERA-2 cells as a model for studying human embryonic stem cells. Cell Prolif 39: 585-598.</w:t>
      </w:r>
      <w:bookmarkEnd w:id="255"/>
    </w:p>
    <w:p w:rsidR="001526E9" w:rsidRPr="001526E9" w:rsidRDefault="001526E9" w:rsidP="001526E9">
      <w:pPr>
        <w:spacing w:after="240" w:line="240" w:lineRule="auto"/>
        <w:ind w:left="720" w:hanging="720"/>
        <w:rPr>
          <w:rFonts w:ascii="Calibri" w:hAnsi="Calibri"/>
          <w:noProof/>
        </w:rPr>
      </w:pPr>
      <w:bookmarkStart w:id="256" w:name="_ENREF_186"/>
      <w:r w:rsidRPr="001526E9">
        <w:rPr>
          <w:rFonts w:ascii="Calibri" w:hAnsi="Calibri"/>
          <w:noProof/>
        </w:rPr>
        <w:t>186. Fuchs NV, Kraft M, Tondera C, Hanschmann KM, Lower J, et al. (2011) Expression of the human endogenous retrovirus (HERV) group HML-2/HERV-K does not depend on canonical promoter elements but is regulated by transcription factors Sp1 and Sp3. J Virol 85: 3436-3448.</w:t>
      </w:r>
      <w:bookmarkEnd w:id="256"/>
    </w:p>
    <w:p w:rsidR="001526E9" w:rsidRPr="001526E9" w:rsidRDefault="001526E9" w:rsidP="001526E9">
      <w:pPr>
        <w:spacing w:after="240" w:line="240" w:lineRule="auto"/>
        <w:ind w:left="720" w:hanging="720"/>
        <w:rPr>
          <w:rFonts w:ascii="Calibri" w:hAnsi="Calibri"/>
          <w:noProof/>
        </w:rPr>
      </w:pPr>
      <w:bookmarkStart w:id="257" w:name="_ENREF_187"/>
      <w:r w:rsidRPr="001526E9">
        <w:rPr>
          <w:rFonts w:ascii="Calibri" w:hAnsi="Calibri"/>
          <w:noProof/>
        </w:rPr>
        <w:t>187. Rebollo R, Miceli-Royer K, Zhang Y, Farivar S, Gagnier L, et al. (2012) Epigenetic interplay between mouse endogenous retroviruses and host genes. Genome Biol 13: R89.</w:t>
      </w:r>
      <w:bookmarkEnd w:id="257"/>
    </w:p>
    <w:p w:rsidR="001526E9" w:rsidRPr="001526E9" w:rsidRDefault="001526E9" w:rsidP="001526E9">
      <w:pPr>
        <w:spacing w:after="240" w:line="240" w:lineRule="auto"/>
        <w:ind w:left="720" w:hanging="720"/>
        <w:rPr>
          <w:rFonts w:ascii="Calibri" w:hAnsi="Calibri"/>
          <w:noProof/>
        </w:rPr>
      </w:pPr>
      <w:bookmarkStart w:id="258" w:name="_ENREF_188"/>
      <w:r w:rsidRPr="001526E9">
        <w:rPr>
          <w:rFonts w:ascii="Calibri" w:hAnsi="Calibri"/>
          <w:noProof/>
        </w:rPr>
        <w:t>188. Buzdin A, Kovalskaya-Alexandrova E, Gogvadze E, Sverdlov E (2006) At least 50% of human-specific HERV-K (HML-2) long terminal repeats serve in vivo as active promoters for host nonrepetitive DNA transcription. J Virol 80: 10752-10762.</w:t>
      </w:r>
      <w:bookmarkEnd w:id="258"/>
    </w:p>
    <w:p w:rsidR="001526E9" w:rsidRPr="001526E9" w:rsidRDefault="001526E9" w:rsidP="001526E9">
      <w:pPr>
        <w:spacing w:line="240" w:lineRule="auto"/>
        <w:ind w:left="720" w:hanging="720"/>
        <w:rPr>
          <w:rFonts w:ascii="Calibri" w:hAnsi="Calibri"/>
          <w:noProof/>
        </w:rPr>
      </w:pPr>
      <w:bookmarkStart w:id="259" w:name="_ENREF_189"/>
      <w:r w:rsidRPr="001526E9">
        <w:rPr>
          <w:rFonts w:ascii="Calibri" w:hAnsi="Calibri"/>
          <w:noProof/>
        </w:rPr>
        <w:t>189. Alexiadis V, Ballestas ME, Sanchez C, Winokur S, Vedanarayanan V, et al. (2007) RNAPol-ChIP analysis of transcription from FSHD-linked tandem repeats and satellite DNA. Biochim Biophys Acta 1769: 29-40.</w:t>
      </w:r>
      <w:bookmarkEnd w:id="259"/>
    </w:p>
    <w:p w:rsidR="001526E9" w:rsidRDefault="001526E9" w:rsidP="001526E9">
      <w:pPr>
        <w:spacing w:line="240" w:lineRule="auto"/>
        <w:rPr>
          <w:rFonts w:ascii="Calibri" w:hAnsi="Calibri"/>
          <w:noProof/>
        </w:rPr>
      </w:pPr>
    </w:p>
    <w:p w:rsidR="00045551" w:rsidRDefault="002D27AA" w:rsidP="00FC0D5C">
      <w:pPr>
        <w:rPr>
          <w:lang w:val="da-DK"/>
        </w:rPr>
      </w:pPr>
      <w:r>
        <w:rPr>
          <w:lang w:val="da-DK"/>
        </w:rPr>
        <w:fldChar w:fldCharType="end"/>
      </w:r>
    </w:p>
    <w:p w:rsidR="00190703" w:rsidRPr="00190703" w:rsidRDefault="00861E73" w:rsidP="001F734A">
      <w:pPr>
        <w:pStyle w:val="Heading1"/>
        <w:pageBreakBefore/>
        <w:rPr>
          <w:lang w:val="da-DK"/>
        </w:rPr>
      </w:pPr>
      <w:bookmarkStart w:id="260" w:name="_Toc343249360"/>
      <w:r>
        <w:rPr>
          <w:lang w:val="da-DK"/>
        </w:rPr>
        <w:lastRenderedPageBreak/>
        <w:t xml:space="preserve">Appendix: </w:t>
      </w:r>
      <w:r w:rsidR="006C23CC">
        <w:t>m</w:t>
      </w:r>
      <w:r w:rsidR="006300F3">
        <w:t>anuscript</w:t>
      </w:r>
      <w:r w:rsidR="006C23CC">
        <w:t xml:space="preserve"> under submission</w:t>
      </w:r>
      <w:bookmarkEnd w:id="260"/>
    </w:p>
    <w:sectPr w:rsidR="00190703" w:rsidRPr="00190703" w:rsidSect="001F40D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5E8" w:rsidRDefault="008C75E8" w:rsidP="00102020">
      <w:pPr>
        <w:spacing w:after="0" w:line="240" w:lineRule="auto"/>
      </w:pPr>
      <w:r>
        <w:separator/>
      </w:r>
    </w:p>
  </w:endnote>
  <w:endnote w:type="continuationSeparator" w:id="0">
    <w:p w:rsidR="008C75E8" w:rsidRDefault="008C75E8" w:rsidP="00102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2A" w:rsidRDefault="00D96F2A">
    <w:pPr>
      <w:pStyle w:val="Footer"/>
      <w:jc w:val="right"/>
    </w:pPr>
  </w:p>
  <w:p w:rsidR="00D96F2A" w:rsidRDefault="00D96F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860418"/>
      <w:docPartObj>
        <w:docPartGallery w:val="Page Numbers (Bottom of Page)"/>
        <w:docPartUnique/>
      </w:docPartObj>
    </w:sdtPr>
    <w:sdtContent>
      <w:p w:rsidR="00D96F2A" w:rsidRDefault="00D96F2A">
        <w:pPr>
          <w:pStyle w:val="Footer"/>
        </w:pPr>
        <w:r>
          <w:rPr>
            <w:noProof/>
            <w:lang w:eastAsia="en-GB"/>
          </w:rPr>
          <mc:AlternateContent>
            <mc:Choice Requires="wpg">
              <w:drawing>
                <wp:anchor distT="0" distB="0" distL="114300" distR="114300" simplePos="0" relativeHeight="251667456" behindDoc="0" locked="0" layoutInCell="1" allowOverlap="1" wp14:anchorId="2AC88BE6" wp14:editId="6AABB5CB">
                  <wp:simplePos x="0" y="0"/>
                  <wp:positionH relativeFrom="page">
                    <wp:align>center</wp:align>
                  </wp:positionH>
                  <wp:positionV relativeFrom="bottomMargin">
                    <wp:align>center</wp:align>
                  </wp:positionV>
                  <wp:extent cx="7781925" cy="190500"/>
                  <wp:effectExtent l="9525" t="9525" r="9525" b="0"/>
                  <wp:wrapNone/>
                  <wp:docPr id="637"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38" cy="190500"/>
                            <a:chOff x="-8" y="14978"/>
                            <a:chExt cx="12255" cy="300"/>
                          </a:xfrm>
                        </wpg:grpSpPr>
                        <wps:wsp>
                          <wps:cNvPr id="638" name="Text Box 25"/>
                          <wps:cNvSpPr txBox="1">
                            <a:spLocks noChangeArrowheads="1"/>
                          </wps:cNvSpPr>
                          <wps:spPr bwMode="auto">
                            <a:xfrm>
                              <a:off x="782" y="14990"/>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6F2A" w:rsidRDefault="00D96F2A">
                                <w:pPr>
                                  <w:jc w:val="center"/>
                                </w:pPr>
                                <w:r>
                                  <w:fldChar w:fldCharType="begin"/>
                                </w:r>
                                <w:r>
                                  <w:instrText xml:space="preserve"> PAGE    \* MERGEFORMAT </w:instrText>
                                </w:r>
                                <w:r>
                                  <w:fldChar w:fldCharType="separate"/>
                                </w:r>
                                <w:r w:rsidR="00877D4E" w:rsidRPr="00877D4E">
                                  <w:rPr>
                                    <w:noProof/>
                                    <w:color w:val="8C8C8C" w:themeColor="background1" w:themeShade="8C"/>
                                  </w:rPr>
                                  <w:t>124</w:t>
                                </w:r>
                                <w:r>
                                  <w:rPr>
                                    <w:noProof/>
                                    <w:color w:val="8C8C8C" w:themeColor="background1" w:themeShade="8C"/>
                                  </w:rPr>
                                  <w:fldChar w:fldCharType="end"/>
                                </w:r>
                              </w:p>
                            </w:txbxContent>
                          </wps:txbx>
                          <wps:bodyPr rot="0" vert="horz" wrap="square" lIns="0" tIns="0" rIns="0" bIns="0" anchor="t" anchorCtr="0" upright="1">
                            <a:noAutofit/>
                          </wps:bodyPr>
                        </wps:wsp>
                        <wpg:grpSp>
                          <wpg:cNvPr id="639" name="Group 31"/>
                          <wpg:cNvGrpSpPr>
                            <a:grpSpLocks/>
                          </wpg:cNvGrpSpPr>
                          <wpg:grpSpPr bwMode="auto">
                            <a:xfrm>
                              <a:off x="-8" y="14978"/>
                              <a:ext cx="12255" cy="230"/>
                              <a:chOff x="-8" y="14978"/>
                              <a:chExt cx="12255" cy="230"/>
                            </a:xfrm>
                          </wpg:grpSpPr>
                          <wps:wsp>
                            <wps:cNvPr id="640"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41"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_x0000_s1211" style="position:absolute;left:0;text-align:left;margin-left:0;margin-top:0;width:612.75pt;height:15pt;z-index:251667456;mso-width-percent:1000;mso-position-horizontal:center;mso-position-horizontal-relative:page;mso-position-vertical:center;mso-position-vertical-relative:bottom-margin-area;mso-width-percent:1000" coordorigin="-8,14978"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">
                  <v:shapetype id="_x0000_t202" coordsize="21600,21600" o:spt="202" path="m,l,21600r21600,l21600,xe">
                    <v:stroke joinstyle="miter"/>
                    <v:path gradientshapeok="t" o:connecttype="rect"/>
                  </v:shapetype>
                  <v:shape id="Text Box 25" o:spid="_x0000_s1212" type="#_x0000_t202" style="position:absolute;left:782;top:14990;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5aMcIA&#10;AADcAAAADwAAAGRycy9kb3ducmV2LnhtbERPz2vCMBS+D/wfwhN2m6kblFlNRWQDYTCs9eDx2by2&#10;weala6J2//1yEHb8+H6v1qPtxI0GbxwrmM8SEMSV04YbBcfy8+UdhA/IGjvHpOCXPKzzydMKM+3u&#10;XNDtEBoRQ9hnqKANoc+k9FVLFv3M9cSRq91gMUQ4NFIPeI/htpOvSZJKi4ZjQ4s9bVuqLoerVbA5&#10;cfFhfr7P+6IuTFkuEv5KL0o9T8fNEkSgMfyLH+6dVpC+xbXxTDwCM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bloxwgAAANwAAAAPAAAAAAAAAAAAAAAAAJgCAABkcnMvZG93&#10;bnJldi54bWxQSwUGAAAAAAQABAD1AAAAhwMAAAAA&#10;" filled="f" stroked="f">
                    <v:textbox inset="0,0,0,0">
                      <w:txbxContent>
                        <w:p w:rsidR="00D96F2A" w:rsidRDefault="00D96F2A">
                          <w:pPr>
                            <w:jc w:val="center"/>
                          </w:pPr>
                          <w:r>
                            <w:fldChar w:fldCharType="begin"/>
                          </w:r>
                          <w:r>
                            <w:instrText xml:space="preserve"> PAGE    \* MERGEFORMAT </w:instrText>
                          </w:r>
                          <w:r>
                            <w:fldChar w:fldCharType="separate"/>
                          </w:r>
                          <w:r w:rsidR="00877D4E" w:rsidRPr="00877D4E">
                            <w:rPr>
                              <w:noProof/>
                              <w:color w:val="8C8C8C" w:themeColor="background1" w:themeShade="8C"/>
                            </w:rPr>
                            <w:t>124</w:t>
                          </w:r>
                          <w:r>
                            <w:rPr>
                              <w:noProof/>
                              <w:color w:val="8C8C8C" w:themeColor="background1" w:themeShade="8C"/>
                            </w:rPr>
                            <w:fldChar w:fldCharType="end"/>
                          </w:r>
                        </w:p>
                      </w:txbxContent>
                    </v:textbox>
                  </v:shape>
                  <v:group id="Group 31" o:spid="_x0000_s1213" style="position:absolute;left:-8;top:14978;width:12255;height:230"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g0GcUAAADcAAAADwAAAGRycy9kb3ducmV2LnhtbESPQYvCMBSE78L+h/CE&#10;vWnaFcWtRhFxlz2IoC6It0fzbIvNS2liW/+9EQSPw8x8w8yXnSlFQ7UrLCuIhxEI4tTqgjMF/8ef&#10;wRSE88gaS8uk4E4OlouP3hwTbVveU3PwmQgQdgkqyL2vEildmpNBN7QVcfAutjbog6wzqWtsA9yU&#10;8iuKJtJgwWEhx4rWOaXXw80o+G2xXY3iTbO9Xtb383G8O21jUuqz361mIDx1/h1+tf+0gsn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Q4NBnFAAAA3AAA&#10;AA8AAAAAAAAAAAAAAAAAqgIAAGRycy9kb3ducmV2LnhtbFBLBQYAAAAABAAEAPoAAACcAw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214" type="#_x0000_t34" style="position:absolute;left:-8;top:14978;width:1260;height: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oPucEAAADcAAAADwAAAGRycy9kb3ducmV2LnhtbERPy4rCMBTdC/5DuMJsRNMRFalGEWHo&#10;bFz4ApfX5toUm5vSRO3M15uF4PJw3otVayvxoMaXjhV8DxMQxLnTJRcKjoefwQyED8gaK8ek4I88&#10;rJbdzgJT7Z68o8c+FCKGsE9RgQmhTqX0uSGLfuhq4shdXWMxRNgUUjf4jOG2kqMkmUqLJccGgzVt&#10;DOW3/d0q6PtEnvLJ2WT9bHv51yc+rm2m1FevXc9BBGrDR/x2/2oF03GcH8/EIyC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Gg+5wQAAANwAAAAPAAAAAAAAAAAAAAAA&#10;AKECAABkcnMvZG93bnJldi54bWxQSwUGAAAAAAQABAD5AAAAjwMAAAAA&#10;" strokecolor="#a5a5a5"/>
                    <v:shape id="AutoShape 28" o:spid="_x0000_s1215" type="#_x0000_t34" style="position:absolute;left:1252;top:14978;width:10995;height:23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bw8cAAADcAAAADwAAAGRycy9kb3ducmV2LnhtbESPQWvCQBSE74X+h+UJvZS6MZRQ0mxE&#10;GpRCKaj14u2RfSbR7NuQXZP033cLgsdhZr5hsuVkWjFQ7xrLChbzCARxaXXDlYLDz/rlDYTzyBpb&#10;y6Tglxws88eHDFNtR97RsPeVCBB2KSqove9SKV1Zk0E3tx1x8E62N+iD7CupexwD3LQyjqJEGmw4&#10;LNTY0UdN5WV/NQq+d5vD5SivRTw1q+czfhXH87ZQ6mk2rd5BeJr8PXxrf2oFyesC/s+EIyD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X9vDxwAAANwAAAAPAAAAAAAA&#10;AAAAAAAAAKECAABkcnMvZG93bnJldi54bWxQSwUGAAAAAAQABAD5AAAAlQMAAAAA&#10;" adj="20904" strokecolor="#a5a5a5"/>
                  </v:group>
                  <w10:wrap anchorx="page" anchory="margin"/>
                </v:group>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7835013"/>
      <w:docPartObj>
        <w:docPartGallery w:val="Page Numbers (Bottom of Page)"/>
        <w:docPartUnique/>
      </w:docPartObj>
    </w:sdtPr>
    <w:sdtContent>
      <w:p w:rsidR="00D96F2A" w:rsidRDefault="00D96F2A">
        <w:pPr>
          <w:pStyle w:val="Footer"/>
        </w:pPr>
        <w:r>
          <w:rPr>
            <w:noProof/>
            <w:lang w:eastAsia="en-GB"/>
          </w:rPr>
          <mc:AlternateContent>
            <mc:Choice Requires="wpg">
              <w:drawing>
                <wp:anchor distT="0" distB="0" distL="114300" distR="114300" simplePos="0" relativeHeight="251665408" behindDoc="0" locked="0" layoutInCell="1" allowOverlap="1" wp14:anchorId="586A1246" wp14:editId="784BE5FC">
                  <wp:simplePos x="0" y="0"/>
                  <wp:positionH relativeFrom="page">
                    <wp:align>center</wp:align>
                  </wp:positionH>
                  <wp:positionV relativeFrom="bottomMargin">
                    <wp:align>center</wp:align>
                  </wp:positionV>
                  <wp:extent cx="7781925" cy="190500"/>
                  <wp:effectExtent l="9525" t="9525" r="9525" b="0"/>
                  <wp:wrapNone/>
                  <wp:docPr id="642"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38" cy="190500"/>
                            <a:chOff x="0" y="14970"/>
                            <a:chExt cx="12255" cy="300"/>
                          </a:xfrm>
                        </wpg:grpSpPr>
                        <wps:wsp>
                          <wps:cNvPr id="643" name="Text Box 25"/>
                          <wps:cNvSpPr txBox="1">
                            <a:spLocks noChangeArrowheads="1"/>
                          </wps:cNvSpPr>
                          <wps:spPr bwMode="auto">
                            <a:xfrm>
                              <a:off x="10803" y="14982"/>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6F2A" w:rsidRDefault="00D96F2A">
                                <w:pPr>
                                  <w:jc w:val="center"/>
                                </w:pPr>
                                <w:r>
                                  <w:fldChar w:fldCharType="begin"/>
                                </w:r>
                                <w:r>
                                  <w:instrText xml:space="preserve"> PAGE    \* MERGEFORMAT </w:instrText>
                                </w:r>
                                <w:r>
                                  <w:fldChar w:fldCharType="separate"/>
                                </w:r>
                                <w:r w:rsidR="00877D4E" w:rsidRPr="00877D4E">
                                  <w:rPr>
                                    <w:noProof/>
                                    <w:color w:val="8C8C8C" w:themeColor="background1" w:themeShade="8C"/>
                                  </w:rPr>
                                  <w:t>123</w:t>
                                </w:r>
                                <w:r>
                                  <w:rPr>
                                    <w:noProof/>
                                    <w:color w:val="8C8C8C" w:themeColor="background1" w:themeShade="8C"/>
                                  </w:rPr>
                                  <w:fldChar w:fldCharType="end"/>
                                </w:r>
                              </w:p>
                            </w:txbxContent>
                          </wps:txbx>
                          <wps:bodyPr rot="0" vert="horz" wrap="square" lIns="0" tIns="0" rIns="0" bIns="0" anchor="t" anchorCtr="0" upright="1">
                            <a:noAutofit/>
                          </wps:bodyPr>
                        </wps:wsp>
                        <wpg:grpSp>
                          <wpg:cNvPr id="644" name="Group 31"/>
                          <wpg:cNvGrpSpPr>
                            <a:grpSpLocks/>
                          </wpg:cNvGrpSpPr>
                          <wpg:grpSpPr bwMode="auto">
                            <a:xfrm flipH="1">
                              <a:off x="0" y="14970"/>
                              <a:ext cx="12255" cy="230"/>
                              <a:chOff x="-8" y="14978"/>
                              <a:chExt cx="12255" cy="230"/>
                            </a:xfrm>
                          </wpg:grpSpPr>
                          <wps:wsp>
                            <wps:cNvPr id="64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4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Group 33" o:spid="_x0000_s1216" style="position:absolute;left:0;text-align:left;margin-left:0;margin-top:0;width:612.75pt;height:15pt;z-index:251665408;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">
                  <v:shapetype id="_x0000_t202" coordsize="21600,21600" o:spt="202" path="m,l,21600r21600,l21600,xe">
                    <v:stroke joinstyle="miter"/>
                    <v:path gradientshapeok="t" o:connecttype="rect"/>
                  </v:shapetype>
                  <v:shape id="Text Box 25" o:spid="_x0000_s1217"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y7PcUA&#10;AADcAAAADwAAAGRycy9kb3ducmV2LnhtbESPQWvCQBSE7wX/w/IK3uqmVYKNriLSgiBIYzz0+Mw+&#10;k8Xs2zS7avrvu0LB4zAz3zDzZW8bcaXOG8cKXkcJCOLSacOVgkPx+TIF4QOyxsYxKfglD8vF4GmO&#10;mXY3zum6D5WIEPYZKqhDaDMpfVmTRT9yLXH0Tq6zGKLsKqk7vEW4beRbkqTSouG4UGNL65rK8/5i&#10;Fay+Of8wP7vjV37KTVG8J7xNz0oNn/vVDESgPjzC/+2NVpBOxnA/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Ls9xQAAANwAAAAPAAAAAAAAAAAAAAAAAJgCAABkcnMv&#10;ZG93bnJldi54bWxQSwUGAAAAAAQABAD1AAAAigMAAAAA&#10;" filled="f" stroked="f">
                    <v:textbox inset="0,0,0,0">
                      <w:txbxContent>
                        <w:p w:rsidR="00D96F2A" w:rsidRDefault="00D96F2A">
                          <w:pPr>
                            <w:jc w:val="center"/>
                          </w:pPr>
                          <w:r>
                            <w:fldChar w:fldCharType="begin"/>
                          </w:r>
                          <w:r>
                            <w:instrText xml:space="preserve"> PAGE    \* MERGEFORMAT </w:instrText>
                          </w:r>
                          <w:r>
                            <w:fldChar w:fldCharType="separate"/>
                          </w:r>
                          <w:r w:rsidR="00877D4E" w:rsidRPr="00877D4E">
                            <w:rPr>
                              <w:noProof/>
                              <w:color w:val="8C8C8C" w:themeColor="background1" w:themeShade="8C"/>
                            </w:rPr>
                            <w:t>123</w:t>
                          </w:r>
                          <w:r>
                            <w:rPr>
                              <w:noProof/>
                              <w:color w:val="8C8C8C" w:themeColor="background1" w:themeShade="8C"/>
                            </w:rPr>
                            <w:fldChar w:fldCharType="end"/>
                          </w:r>
                        </w:p>
                      </w:txbxContent>
                    </v:textbox>
                  </v:shape>
                  <v:group id="Group 31" o:spid="_x0000_s1218"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xmRrCwwAAANwAAAAP&#10;AAAAAAAAAAAAAAAAAKoCAABkcnMvZG93bnJldi54bWxQSwUGAAAAAAQABAD6AAAAmg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219" type="#_x0000_t34" style="position:absolute;left:-8;top:14978;width:1260;height: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2sIcQAAADcAAAADwAAAGRycy9kb3ducmV2LnhtbESPQYvCMBSE78L+h/AWvIimK6tINYos&#10;SL140FXY47N5NsXmpTRRq79+Iwgeh5n5hpktWluJKzW+dKzga5CAIM6dLrlQsP9d9ScgfEDWWDkm&#10;BXfysJh/dGaYanfjLV13oRARwj5FBSaEOpXS54Ys+oGriaN3co3FEGVTSN3gLcJtJYdJMpYWS44L&#10;Bmv6MZSfdxeroOcTechHfybrZZvjQx94v7SZUt3PdjkFEagN7/CrvdYKxt8jeJ6JR0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bawhxAAAANwAAAAPAAAAAAAAAAAA&#10;AAAAAKECAABkcnMvZG93bnJldi54bWxQSwUGAAAAAAQABAD5AAAAkgMAAAAA&#10;" strokecolor="#a5a5a5"/>
                    <v:shape id="AutoShape 28" o:spid="_x0000_s1220" type="#_x0000_t34" style="position:absolute;left:1252;top:14978;width:10995;height:23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ZDt8YAAADcAAAADwAAAGRycy9kb3ducmV2LnhtbESPQWvCQBSE70L/w/IKvUjdVEqQ6Cqh&#10;QSlIodpccntkn0k0+zZkNxr/fbdQ8DjMzDfMajOaVlypd41lBW+zCARxaXXDlYL8Z/u6AOE8ssbW&#10;Mim4k4PN+mmywkTbGx/oevSVCBB2CSqove8SKV1Zk0E3sx1x8E62N+iD7Cupe7wFuGnlPIpiabDh&#10;sFBjRx81lZfjYBR8HXb5pZBDNh+bdHrGfVacvzOlXp7HdAnC0+gf4f/2p1YQv8fwdyYcAb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2Q7fGAAAA3AAAAA8AAAAAAAAA&#10;AAAAAAAAoQIAAGRycy9kb3ducmV2LnhtbFBLBQYAAAAABAAEAPkAAACUAw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5E8" w:rsidRDefault="008C75E8" w:rsidP="00102020">
      <w:pPr>
        <w:spacing w:after="0" w:line="240" w:lineRule="auto"/>
      </w:pPr>
      <w:r>
        <w:separator/>
      </w:r>
    </w:p>
  </w:footnote>
  <w:footnote w:type="continuationSeparator" w:id="0">
    <w:p w:rsidR="008C75E8" w:rsidRDefault="008C75E8" w:rsidP="001020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2A" w:rsidRDefault="00D96F2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2A" w:rsidRDefault="00D96F2A">
    <w:pPr>
      <w:pStyle w:val="Header"/>
    </w:pPr>
    <w:r>
      <w:rPr>
        <w:noProof/>
        <w:lang w:eastAsia="en-GB"/>
      </w:rPr>
      <mc:AlternateContent>
        <mc:Choice Requires="wps">
          <w:drawing>
            <wp:anchor distT="0" distB="0" distL="114300" distR="114300" simplePos="0" relativeHeight="251674624" behindDoc="0" locked="0" layoutInCell="0" allowOverlap="1" wp14:anchorId="541645FE" wp14:editId="75880573">
              <wp:simplePos x="0" y="0"/>
              <wp:positionH relativeFrom="margin">
                <wp:posOffset>-102235</wp:posOffset>
              </wp:positionH>
              <wp:positionV relativeFrom="page">
                <wp:posOffset>392430</wp:posOffset>
              </wp:positionV>
              <wp:extent cx="5762846" cy="190800"/>
              <wp:effectExtent l="0" t="0" r="0"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846" cy="19080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6F2A" w:rsidRPr="00E73EC6" w:rsidRDefault="00D96F2A" w:rsidP="00DD31E9">
                          <w:pPr>
                            <w:spacing w:after="0"/>
                            <w:jc w:val="left"/>
                          </w:pPr>
                          <w:r w:rsidRPr="00E73EC6">
                            <w:fldChar w:fldCharType="begin"/>
                          </w:r>
                          <w:r w:rsidRPr="00E73EC6">
                            <w:instrText xml:space="preserve"> STYLEREF  "1" </w:instrText>
                          </w:r>
                          <w:r w:rsidRPr="00E73EC6">
                            <w:fldChar w:fldCharType="separate"/>
                          </w:r>
                          <w:r w:rsidR="00877D4E">
                            <w:rPr>
                              <w:noProof/>
                            </w:rPr>
                            <w:t>References</w:t>
                          </w:r>
                          <w:r w:rsidRPr="00E73EC6">
                            <w:rPr>
                              <w:noProof/>
                            </w:rPr>
                            <w:fldChar w:fldCharType="end"/>
                          </w:r>
                        </w:p>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9" o:spid="_x0000_s1221" type="#_x0000_t202" style="position:absolute;left:0;text-align:left;margin-left:-8.05pt;margin-top:30.9pt;width:453.75pt;height:15pt;z-index:25167462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" o:allowincell="f" filled="f" stroked="f">
              <v:textbox inset=",0,,0">
                <w:txbxContent>
                  <w:p w:rsidR="00D96F2A" w:rsidRPr="00E73EC6" w:rsidRDefault="00D96F2A" w:rsidP="00DD31E9">
                    <w:pPr>
                      <w:spacing w:after="0"/>
                      <w:jc w:val="left"/>
                    </w:pPr>
                    <w:r w:rsidRPr="00E73EC6">
                      <w:fldChar w:fldCharType="begin"/>
                    </w:r>
                    <w:r w:rsidRPr="00E73EC6">
                      <w:instrText xml:space="preserve"> STYLEREF  "1" </w:instrText>
                    </w:r>
                    <w:r w:rsidRPr="00E73EC6">
                      <w:fldChar w:fldCharType="separate"/>
                    </w:r>
                    <w:r w:rsidR="00877D4E">
                      <w:rPr>
                        <w:noProof/>
                      </w:rPr>
                      <w:t>References</w:t>
                    </w:r>
                    <w:r w:rsidRPr="00E73EC6">
                      <w:rPr>
                        <w:noProof/>
                      </w:rPr>
                      <w:fldChar w:fldCharType="end"/>
                    </w:r>
                  </w:p>
                </w:txbxContent>
              </v:textbox>
              <w10:wrap anchorx="margin" anchory="page"/>
            </v:shape>
          </w:pict>
        </mc:Fallback>
      </mc:AlternateContent>
    </w:r>
    <w:r>
      <w:rPr>
        <w:noProof/>
        <w:lang w:eastAsia="en-GB"/>
      </w:rPr>
      <mc:AlternateContent>
        <mc:Choice Requires="wps">
          <w:drawing>
            <wp:anchor distT="0" distB="0" distL="114300" distR="114300" simplePos="0" relativeHeight="251675648" behindDoc="0" locked="0" layoutInCell="1" allowOverlap="1" wp14:anchorId="7E46075B" wp14:editId="5F95348E">
              <wp:simplePos x="0" y="0"/>
              <wp:positionH relativeFrom="page">
                <wp:align>center</wp:align>
              </wp:positionH>
              <wp:positionV relativeFrom="page">
                <wp:posOffset>605155</wp:posOffset>
              </wp:positionV>
              <wp:extent cx="5760000" cy="0"/>
              <wp:effectExtent l="0" t="0" r="12700" b="19050"/>
              <wp:wrapNone/>
              <wp:docPr id="60" name="Straight Connector 60"/>
              <wp:cNvGraphicFramePr/>
              <a:graphic xmlns:a="http://schemas.openxmlformats.org/drawingml/2006/main">
                <a:graphicData uri="http://schemas.microsoft.com/office/word/2010/wordprocessingShape">
                  <wps:wsp>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60" o:spid="_x0000_s1026" style="position:absolute;z-index:251675648;visibility:visible;mso-wrap-style:square;mso-width-percent:0;mso-wrap-distance-left:9pt;mso-wrap-distance-top:0;mso-wrap-distance-right:9pt;mso-wrap-distance-bottom:0;mso-position-horizontal:center;mso-position-horizontal-relative:page;mso-position-vertical:absolute;mso-position-vertical-relative:page;mso-width-percent:0;mso-width-relative:margin" from="0,47.65pt" to="453.55pt,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" strokecolor="#4579b8 [3044]">
              <w10:wrap anchorx="page" anchory="page"/>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2A" w:rsidRDefault="00D96F2A">
    <w:pPr>
      <w:pStyle w:val="Header"/>
    </w:pPr>
    <w:r>
      <w:rPr>
        <w:noProof/>
        <w:lang w:eastAsia="en-GB"/>
      </w:rPr>
      <mc:AlternateContent>
        <mc:Choice Requires="wps">
          <w:drawing>
            <wp:anchor distT="0" distB="0" distL="114300" distR="114300" simplePos="0" relativeHeight="251662336" behindDoc="0" locked="0" layoutInCell="0" allowOverlap="1" wp14:anchorId="7A0E0738" wp14:editId="0737F52B">
              <wp:simplePos x="0" y="0"/>
              <wp:positionH relativeFrom="margin">
                <wp:posOffset>-419735</wp:posOffset>
              </wp:positionH>
              <wp:positionV relativeFrom="topMargin">
                <wp:posOffset>392268</wp:posOffset>
              </wp:positionV>
              <wp:extent cx="6271083" cy="170815"/>
              <wp:effectExtent l="0" t="0" r="0" b="0"/>
              <wp:wrapNone/>
              <wp:docPr id="453" name="Text Box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1083" cy="17081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D96F2A" w:rsidRPr="00E73EC6" w:rsidRDefault="00D96F2A">
                          <w:pPr>
                            <w:spacing w:after="0" w:line="240" w:lineRule="auto"/>
                            <w:jc w:val="right"/>
                          </w:pPr>
                          <w:r w:rsidRPr="00E73EC6">
                            <w:fldChar w:fldCharType="begin"/>
                          </w:r>
                          <w:r w:rsidRPr="00E73EC6">
                            <w:instrText xml:space="preserve"> STYLEREF  "1" </w:instrText>
                          </w:r>
                          <w:r w:rsidRPr="00E73EC6">
                            <w:fldChar w:fldCharType="separate"/>
                          </w:r>
                          <w:r w:rsidR="00877D4E">
                            <w:rPr>
                              <w:noProof/>
                            </w:rPr>
                            <w:t>Concluding remarks and further perspectives</w:t>
                          </w:r>
                          <w:r w:rsidRPr="00E73EC6">
                            <w:rPr>
                              <w:noProof/>
                            </w:rPr>
                            <w:fldChar w:fldCharType="end"/>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53" o:spid="_x0000_s1222" type="#_x0000_t202" style="position:absolute;left:0;text-align:left;margin-left:-33.05pt;margin-top:30.9pt;width:493.8pt;height:13.4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" o:allowincell="f" filled="f" stroked="f">
              <v:textbox style="mso-fit-shape-to-text:t" inset=",0,,0">
                <w:txbxContent>
                  <w:p w:rsidR="00D96F2A" w:rsidRPr="00E73EC6" w:rsidRDefault="00D96F2A">
                    <w:pPr>
                      <w:spacing w:after="0" w:line="240" w:lineRule="auto"/>
                      <w:jc w:val="right"/>
                    </w:pPr>
                    <w:r w:rsidRPr="00E73EC6">
                      <w:fldChar w:fldCharType="begin"/>
                    </w:r>
                    <w:r w:rsidRPr="00E73EC6">
                      <w:instrText xml:space="preserve"> STYLEREF  "1" </w:instrText>
                    </w:r>
                    <w:r w:rsidRPr="00E73EC6">
                      <w:fldChar w:fldCharType="separate"/>
                    </w:r>
                    <w:r w:rsidR="00877D4E">
                      <w:rPr>
                        <w:noProof/>
                      </w:rPr>
                      <w:t>Concluding remarks and further perspectives</w:t>
                    </w:r>
                    <w:r w:rsidRPr="00E73EC6">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77696" behindDoc="0" locked="0" layoutInCell="1" allowOverlap="1" wp14:anchorId="08C535D6" wp14:editId="10AF0399">
              <wp:simplePos x="0" y="0"/>
              <wp:positionH relativeFrom="page">
                <wp:align>center</wp:align>
              </wp:positionH>
              <wp:positionV relativeFrom="page">
                <wp:posOffset>605155</wp:posOffset>
              </wp:positionV>
              <wp:extent cx="5760000" cy="0"/>
              <wp:effectExtent l="0" t="0" r="12700" b="19050"/>
              <wp:wrapNone/>
              <wp:docPr id="672" name="Straight Connector 672"/>
              <wp:cNvGraphicFramePr/>
              <a:graphic xmlns:a="http://schemas.openxmlformats.org/drawingml/2006/main">
                <a:graphicData uri="http://schemas.microsoft.com/office/word/2010/wordprocessingShape">
                  <wps:wsp>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672" o:spid="_x0000_s1026" style="position:absolute;z-index:251677696;visibility:visible;mso-wrap-style:square;mso-width-percent:0;mso-wrap-distance-left:9pt;mso-wrap-distance-top:0;mso-wrap-distance-right:9pt;mso-wrap-distance-bottom:0;mso-position-horizontal:center;mso-position-horizontal-relative:page;mso-position-vertical:absolute;mso-position-vertical-relative:page;mso-width-percent:0;mso-width-relative:margin" from="0,47.65pt" to="453.55pt,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" strokecolor="#4579b8 [3044]">
              <w10:wrap anchorx="page" anchory="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B58B3"/>
    <w:multiLevelType w:val="hybridMultilevel"/>
    <w:tmpl w:val="18E8F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A25801"/>
    <w:multiLevelType w:val="multilevel"/>
    <w:tmpl w:val="6206D4D2"/>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30403192"/>
    <w:multiLevelType w:val="hybridMultilevel"/>
    <w:tmpl w:val="EEB08804"/>
    <w:lvl w:ilvl="0" w:tplc="2F507E0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1941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F837207"/>
    <w:multiLevelType w:val="hybridMultilevel"/>
    <w:tmpl w:val="90E88502"/>
    <w:lvl w:ilvl="0" w:tplc="DF3EE19A">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nsid w:val="7B3D3944"/>
    <w:multiLevelType w:val="hybridMultilevel"/>
    <w:tmpl w:val="53D0C6CA"/>
    <w:lvl w:ilvl="0" w:tplc="FD0200D6">
      <w:start w:val="1"/>
      <w:numFmt w:val="decimal"/>
      <w:lvlText w:val="%1."/>
      <w:lvlJc w:val="left"/>
      <w:pPr>
        <w:ind w:left="53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2"/>
    <w:lvlOverride w:ilvl="0">
      <w:startOverride w:val="1"/>
    </w:lvlOverride>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tzfp5vpxsp522xeefx3xp5rdz9ar9fwxdeax&quot;&gt;references_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4&lt;/item&gt;&lt;item&gt;201&lt;/item&gt;&lt;item&gt;202&lt;/item&gt;&lt;/record-ids&gt;&lt;/item&gt;&lt;/Libraries&gt;"/>
  </w:docVars>
  <w:rsids>
    <w:rsidRoot w:val="00E93F0E"/>
    <w:rsid w:val="000001ED"/>
    <w:rsid w:val="000012A3"/>
    <w:rsid w:val="00001922"/>
    <w:rsid w:val="0000232A"/>
    <w:rsid w:val="00002A84"/>
    <w:rsid w:val="00003D2B"/>
    <w:rsid w:val="00003D66"/>
    <w:rsid w:val="000058AA"/>
    <w:rsid w:val="00006211"/>
    <w:rsid w:val="00006253"/>
    <w:rsid w:val="0001268C"/>
    <w:rsid w:val="0001351F"/>
    <w:rsid w:val="000213A6"/>
    <w:rsid w:val="00021B89"/>
    <w:rsid w:val="000255CD"/>
    <w:rsid w:val="0002610A"/>
    <w:rsid w:val="00027556"/>
    <w:rsid w:val="00027A63"/>
    <w:rsid w:val="00031063"/>
    <w:rsid w:val="00031D89"/>
    <w:rsid w:val="00032709"/>
    <w:rsid w:val="000330D2"/>
    <w:rsid w:val="0003354E"/>
    <w:rsid w:val="000352CC"/>
    <w:rsid w:val="000361DB"/>
    <w:rsid w:val="0004050A"/>
    <w:rsid w:val="0004157D"/>
    <w:rsid w:val="00045551"/>
    <w:rsid w:val="00046B12"/>
    <w:rsid w:val="00047A69"/>
    <w:rsid w:val="000511E8"/>
    <w:rsid w:val="0005207C"/>
    <w:rsid w:val="00052255"/>
    <w:rsid w:val="00052F15"/>
    <w:rsid w:val="0005471A"/>
    <w:rsid w:val="00055508"/>
    <w:rsid w:val="00055E76"/>
    <w:rsid w:val="00055F74"/>
    <w:rsid w:val="0005744F"/>
    <w:rsid w:val="000602D7"/>
    <w:rsid w:val="00060AC4"/>
    <w:rsid w:val="00061AC8"/>
    <w:rsid w:val="00063219"/>
    <w:rsid w:val="00063F57"/>
    <w:rsid w:val="00063FD5"/>
    <w:rsid w:val="000701F7"/>
    <w:rsid w:val="00071E19"/>
    <w:rsid w:val="00077B49"/>
    <w:rsid w:val="00081AA8"/>
    <w:rsid w:val="00081E6C"/>
    <w:rsid w:val="00082F12"/>
    <w:rsid w:val="000840F0"/>
    <w:rsid w:val="00092BB2"/>
    <w:rsid w:val="000941D4"/>
    <w:rsid w:val="0009641D"/>
    <w:rsid w:val="00096D94"/>
    <w:rsid w:val="00097F66"/>
    <w:rsid w:val="000A0EBD"/>
    <w:rsid w:val="000A1F65"/>
    <w:rsid w:val="000A215F"/>
    <w:rsid w:val="000A3FFC"/>
    <w:rsid w:val="000A7197"/>
    <w:rsid w:val="000A7490"/>
    <w:rsid w:val="000B03B7"/>
    <w:rsid w:val="000B1A24"/>
    <w:rsid w:val="000B2670"/>
    <w:rsid w:val="000B5395"/>
    <w:rsid w:val="000B541D"/>
    <w:rsid w:val="000B5B56"/>
    <w:rsid w:val="000B72FB"/>
    <w:rsid w:val="000C1C87"/>
    <w:rsid w:val="000C35F3"/>
    <w:rsid w:val="000C48E8"/>
    <w:rsid w:val="000C510F"/>
    <w:rsid w:val="000C55F5"/>
    <w:rsid w:val="000C69EF"/>
    <w:rsid w:val="000D14BD"/>
    <w:rsid w:val="000D3DEC"/>
    <w:rsid w:val="000D50AA"/>
    <w:rsid w:val="000D664F"/>
    <w:rsid w:val="000D6653"/>
    <w:rsid w:val="000D7228"/>
    <w:rsid w:val="000E327C"/>
    <w:rsid w:val="000E7356"/>
    <w:rsid w:val="000F06BC"/>
    <w:rsid w:val="000F0971"/>
    <w:rsid w:val="000F27DC"/>
    <w:rsid w:val="000F31A4"/>
    <w:rsid w:val="000F50BB"/>
    <w:rsid w:val="000F5F75"/>
    <w:rsid w:val="000F7B4E"/>
    <w:rsid w:val="0010017B"/>
    <w:rsid w:val="00102020"/>
    <w:rsid w:val="00105B3D"/>
    <w:rsid w:val="00106CFB"/>
    <w:rsid w:val="00107B23"/>
    <w:rsid w:val="00110CA2"/>
    <w:rsid w:val="00116563"/>
    <w:rsid w:val="0011764A"/>
    <w:rsid w:val="00117A4B"/>
    <w:rsid w:val="00120CD1"/>
    <w:rsid w:val="00123F95"/>
    <w:rsid w:val="00126FC8"/>
    <w:rsid w:val="00127D47"/>
    <w:rsid w:val="001309A5"/>
    <w:rsid w:val="001326D1"/>
    <w:rsid w:val="00136B16"/>
    <w:rsid w:val="00137B4C"/>
    <w:rsid w:val="00140F4C"/>
    <w:rsid w:val="001427BE"/>
    <w:rsid w:val="00144DE0"/>
    <w:rsid w:val="00145588"/>
    <w:rsid w:val="00145EA5"/>
    <w:rsid w:val="001468FD"/>
    <w:rsid w:val="00146ED7"/>
    <w:rsid w:val="001526E9"/>
    <w:rsid w:val="00152F56"/>
    <w:rsid w:val="00155B86"/>
    <w:rsid w:val="001570D2"/>
    <w:rsid w:val="001602C4"/>
    <w:rsid w:val="00164CBF"/>
    <w:rsid w:val="001701DE"/>
    <w:rsid w:val="00173971"/>
    <w:rsid w:val="00173A8A"/>
    <w:rsid w:val="00174D6D"/>
    <w:rsid w:val="00174D7E"/>
    <w:rsid w:val="00176A5F"/>
    <w:rsid w:val="00180310"/>
    <w:rsid w:val="00181B21"/>
    <w:rsid w:val="001830E5"/>
    <w:rsid w:val="00185D91"/>
    <w:rsid w:val="00185D9A"/>
    <w:rsid w:val="00190703"/>
    <w:rsid w:val="00190FF7"/>
    <w:rsid w:val="00191025"/>
    <w:rsid w:val="00191980"/>
    <w:rsid w:val="00196F34"/>
    <w:rsid w:val="0019745C"/>
    <w:rsid w:val="001A135D"/>
    <w:rsid w:val="001B2D0C"/>
    <w:rsid w:val="001B344A"/>
    <w:rsid w:val="001C0878"/>
    <w:rsid w:val="001C2C89"/>
    <w:rsid w:val="001C38B3"/>
    <w:rsid w:val="001C4273"/>
    <w:rsid w:val="001C5734"/>
    <w:rsid w:val="001C5FC1"/>
    <w:rsid w:val="001D00DA"/>
    <w:rsid w:val="001D16D6"/>
    <w:rsid w:val="001D40AA"/>
    <w:rsid w:val="001D556D"/>
    <w:rsid w:val="001D650A"/>
    <w:rsid w:val="001E23C4"/>
    <w:rsid w:val="001E3A07"/>
    <w:rsid w:val="001E3A88"/>
    <w:rsid w:val="001E52A0"/>
    <w:rsid w:val="001F29F5"/>
    <w:rsid w:val="001F2E8D"/>
    <w:rsid w:val="001F40D5"/>
    <w:rsid w:val="001F43D9"/>
    <w:rsid w:val="001F5CDD"/>
    <w:rsid w:val="001F734A"/>
    <w:rsid w:val="00201912"/>
    <w:rsid w:val="00201A74"/>
    <w:rsid w:val="00204C9A"/>
    <w:rsid w:val="00205FE8"/>
    <w:rsid w:val="00210505"/>
    <w:rsid w:val="00210CE7"/>
    <w:rsid w:val="00210DBF"/>
    <w:rsid w:val="00210E16"/>
    <w:rsid w:val="002118AA"/>
    <w:rsid w:val="002121DA"/>
    <w:rsid w:val="00220A7B"/>
    <w:rsid w:val="002225DC"/>
    <w:rsid w:val="002228E9"/>
    <w:rsid w:val="00230630"/>
    <w:rsid w:val="00231931"/>
    <w:rsid w:val="00235583"/>
    <w:rsid w:val="00235FF4"/>
    <w:rsid w:val="00240E42"/>
    <w:rsid w:val="00243059"/>
    <w:rsid w:val="00244380"/>
    <w:rsid w:val="00246D6E"/>
    <w:rsid w:val="002501DA"/>
    <w:rsid w:val="00251B20"/>
    <w:rsid w:val="00252A21"/>
    <w:rsid w:val="002532D8"/>
    <w:rsid w:val="00253BBA"/>
    <w:rsid w:val="00254A40"/>
    <w:rsid w:val="00254D13"/>
    <w:rsid w:val="00255280"/>
    <w:rsid w:val="0025777D"/>
    <w:rsid w:val="002609B4"/>
    <w:rsid w:val="00262440"/>
    <w:rsid w:val="002640D5"/>
    <w:rsid w:val="0026611F"/>
    <w:rsid w:val="0027100A"/>
    <w:rsid w:val="00272F6A"/>
    <w:rsid w:val="00275223"/>
    <w:rsid w:val="00275545"/>
    <w:rsid w:val="002758F8"/>
    <w:rsid w:val="00277F4C"/>
    <w:rsid w:val="00280CDA"/>
    <w:rsid w:val="00280DB3"/>
    <w:rsid w:val="0028289D"/>
    <w:rsid w:val="00283207"/>
    <w:rsid w:val="00283A97"/>
    <w:rsid w:val="00284CA5"/>
    <w:rsid w:val="00287B1E"/>
    <w:rsid w:val="00292274"/>
    <w:rsid w:val="0029247C"/>
    <w:rsid w:val="00297168"/>
    <w:rsid w:val="002979C5"/>
    <w:rsid w:val="00297BD8"/>
    <w:rsid w:val="002A1B27"/>
    <w:rsid w:val="002A1E47"/>
    <w:rsid w:val="002A4CE1"/>
    <w:rsid w:val="002B1017"/>
    <w:rsid w:val="002B10D0"/>
    <w:rsid w:val="002B187A"/>
    <w:rsid w:val="002B1BEA"/>
    <w:rsid w:val="002B2EFE"/>
    <w:rsid w:val="002B3366"/>
    <w:rsid w:val="002B5090"/>
    <w:rsid w:val="002B64B2"/>
    <w:rsid w:val="002B73EC"/>
    <w:rsid w:val="002C2E51"/>
    <w:rsid w:val="002C508A"/>
    <w:rsid w:val="002C5AE8"/>
    <w:rsid w:val="002C74E7"/>
    <w:rsid w:val="002D0463"/>
    <w:rsid w:val="002D150C"/>
    <w:rsid w:val="002D27AA"/>
    <w:rsid w:val="002D2A0D"/>
    <w:rsid w:val="002D3125"/>
    <w:rsid w:val="002D4151"/>
    <w:rsid w:val="002D4636"/>
    <w:rsid w:val="002E0553"/>
    <w:rsid w:val="002E1CA1"/>
    <w:rsid w:val="002E28BA"/>
    <w:rsid w:val="002E350A"/>
    <w:rsid w:val="002E4186"/>
    <w:rsid w:val="002E58AE"/>
    <w:rsid w:val="002E73B8"/>
    <w:rsid w:val="002E73CA"/>
    <w:rsid w:val="002E75A6"/>
    <w:rsid w:val="002F1090"/>
    <w:rsid w:val="002F11ED"/>
    <w:rsid w:val="002F27F1"/>
    <w:rsid w:val="002F3130"/>
    <w:rsid w:val="002F3443"/>
    <w:rsid w:val="002F7D8F"/>
    <w:rsid w:val="003012F8"/>
    <w:rsid w:val="00304EFF"/>
    <w:rsid w:val="00305A2E"/>
    <w:rsid w:val="003071BA"/>
    <w:rsid w:val="00312612"/>
    <w:rsid w:val="00316A23"/>
    <w:rsid w:val="00316D27"/>
    <w:rsid w:val="003244C3"/>
    <w:rsid w:val="003245EB"/>
    <w:rsid w:val="00325724"/>
    <w:rsid w:val="00330222"/>
    <w:rsid w:val="00330BC5"/>
    <w:rsid w:val="00332085"/>
    <w:rsid w:val="0033289E"/>
    <w:rsid w:val="00335B6A"/>
    <w:rsid w:val="003377D7"/>
    <w:rsid w:val="00340FF3"/>
    <w:rsid w:val="00341BE4"/>
    <w:rsid w:val="00343EAF"/>
    <w:rsid w:val="0034614B"/>
    <w:rsid w:val="0035144D"/>
    <w:rsid w:val="0035193F"/>
    <w:rsid w:val="0035380F"/>
    <w:rsid w:val="00353D29"/>
    <w:rsid w:val="0035474D"/>
    <w:rsid w:val="00355ECD"/>
    <w:rsid w:val="00357A0B"/>
    <w:rsid w:val="00361D0F"/>
    <w:rsid w:val="0036398D"/>
    <w:rsid w:val="0036666E"/>
    <w:rsid w:val="00366875"/>
    <w:rsid w:val="00370D31"/>
    <w:rsid w:val="00370F3E"/>
    <w:rsid w:val="003809E2"/>
    <w:rsid w:val="00380CA7"/>
    <w:rsid w:val="00380EE7"/>
    <w:rsid w:val="003821F4"/>
    <w:rsid w:val="00382356"/>
    <w:rsid w:val="00382709"/>
    <w:rsid w:val="00383278"/>
    <w:rsid w:val="0038329E"/>
    <w:rsid w:val="00383B0B"/>
    <w:rsid w:val="0038604E"/>
    <w:rsid w:val="003905EF"/>
    <w:rsid w:val="003920E2"/>
    <w:rsid w:val="003924A5"/>
    <w:rsid w:val="00393643"/>
    <w:rsid w:val="003945A0"/>
    <w:rsid w:val="00396BA8"/>
    <w:rsid w:val="003975EC"/>
    <w:rsid w:val="003976CD"/>
    <w:rsid w:val="003A05D7"/>
    <w:rsid w:val="003A06AD"/>
    <w:rsid w:val="003A351A"/>
    <w:rsid w:val="003A3540"/>
    <w:rsid w:val="003A3CEB"/>
    <w:rsid w:val="003A522F"/>
    <w:rsid w:val="003B0009"/>
    <w:rsid w:val="003B4824"/>
    <w:rsid w:val="003B4981"/>
    <w:rsid w:val="003B526C"/>
    <w:rsid w:val="003B6238"/>
    <w:rsid w:val="003B64AA"/>
    <w:rsid w:val="003B774B"/>
    <w:rsid w:val="003C3741"/>
    <w:rsid w:val="003C4B83"/>
    <w:rsid w:val="003C4CEE"/>
    <w:rsid w:val="003C5628"/>
    <w:rsid w:val="003C5F4C"/>
    <w:rsid w:val="003C6BEA"/>
    <w:rsid w:val="003D078B"/>
    <w:rsid w:val="003D1704"/>
    <w:rsid w:val="003D2129"/>
    <w:rsid w:val="003D21AD"/>
    <w:rsid w:val="003D2EDC"/>
    <w:rsid w:val="003D322A"/>
    <w:rsid w:val="003D5814"/>
    <w:rsid w:val="003D7D1F"/>
    <w:rsid w:val="003E00B6"/>
    <w:rsid w:val="003E3CCD"/>
    <w:rsid w:val="003E4555"/>
    <w:rsid w:val="003E4655"/>
    <w:rsid w:val="003E6791"/>
    <w:rsid w:val="003E6D3A"/>
    <w:rsid w:val="003E7C15"/>
    <w:rsid w:val="003F46BB"/>
    <w:rsid w:val="00400FDD"/>
    <w:rsid w:val="004054DD"/>
    <w:rsid w:val="004064C9"/>
    <w:rsid w:val="0040769A"/>
    <w:rsid w:val="00407760"/>
    <w:rsid w:val="00407E01"/>
    <w:rsid w:val="00412397"/>
    <w:rsid w:val="00417DE6"/>
    <w:rsid w:val="00425B78"/>
    <w:rsid w:val="00426F9D"/>
    <w:rsid w:val="004330D8"/>
    <w:rsid w:val="00433AD7"/>
    <w:rsid w:val="00433D09"/>
    <w:rsid w:val="004352F6"/>
    <w:rsid w:val="004353BF"/>
    <w:rsid w:val="00435BE3"/>
    <w:rsid w:val="004362BE"/>
    <w:rsid w:val="00437248"/>
    <w:rsid w:val="00437D25"/>
    <w:rsid w:val="004414B8"/>
    <w:rsid w:val="00444328"/>
    <w:rsid w:val="004506F4"/>
    <w:rsid w:val="00451D0A"/>
    <w:rsid w:val="00454A28"/>
    <w:rsid w:val="00455454"/>
    <w:rsid w:val="00462573"/>
    <w:rsid w:val="00462C95"/>
    <w:rsid w:val="00463585"/>
    <w:rsid w:val="004637C6"/>
    <w:rsid w:val="004661FA"/>
    <w:rsid w:val="00467AFB"/>
    <w:rsid w:val="00470F92"/>
    <w:rsid w:val="004716DA"/>
    <w:rsid w:val="00472D9E"/>
    <w:rsid w:val="004736D5"/>
    <w:rsid w:val="00476CA9"/>
    <w:rsid w:val="004778D5"/>
    <w:rsid w:val="0048245D"/>
    <w:rsid w:val="00482E75"/>
    <w:rsid w:val="0048304C"/>
    <w:rsid w:val="00484BEC"/>
    <w:rsid w:val="00485682"/>
    <w:rsid w:val="004869ED"/>
    <w:rsid w:val="00486A54"/>
    <w:rsid w:val="00487822"/>
    <w:rsid w:val="0049139B"/>
    <w:rsid w:val="00492501"/>
    <w:rsid w:val="00492597"/>
    <w:rsid w:val="00493876"/>
    <w:rsid w:val="00494721"/>
    <w:rsid w:val="004A126A"/>
    <w:rsid w:val="004A1577"/>
    <w:rsid w:val="004A2562"/>
    <w:rsid w:val="004A6F9C"/>
    <w:rsid w:val="004A7CDF"/>
    <w:rsid w:val="004B0BDD"/>
    <w:rsid w:val="004B1F10"/>
    <w:rsid w:val="004B2987"/>
    <w:rsid w:val="004B2FCA"/>
    <w:rsid w:val="004B3764"/>
    <w:rsid w:val="004B38BC"/>
    <w:rsid w:val="004B42F9"/>
    <w:rsid w:val="004B4381"/>
    <w:rsid w:val="004B5F33"/>
    <w:rsid w:val="004C0CD4"/>
    <w:rsid w:val="004C2298"/>
    <w:rsid w:val="004C262E"/>
    <w:rsid w:val="004C3802"/>
    <w:rsid w:val="004C41B7"/>
    <w:rsid w:val="004C4EEC"/>
    <w:rsid w:val="004C563D"/>
    <w:rsid w:val="004C5BBA"/>
    <w:rsid w:val="004D1D64"/>
    <w:rsid w:val="004D31D3"/>
    <w:rsid w:val="004D4139"/>
    <w:rsid w:val="004E0166"/>
    <w:rsid w:val="004E1C1F"/>
    <w:rsid w:val="004E1E82"/>
    <w:rsid w:val="004E442A"/>
    <w:rsid w:val="004E5276"/>
    <w:rsid w:val="004E5DE9"/>
    <w:rsid w:val="004E7918"/>
    <w:rsid w:val="004F085D"/>
    <w:rsid w:val="004F30B9"/>
    <w:rsid w:val="004F394E"/>
    <w:rsid w:val="004F4E4A"/>
    <w:rsid w:val="004F5273"/>
    <w:rsid w:val="00503B2F"/>
    <w:rsid w:val="005045B8"/>
    <w:rsid w:val="00506C73"/>
    <w:rsid w:val="00506CE1"/>
    <w:rsid w:val="00511049"/>
    <w:rsid w:val="005110A8"/>
    <w:rsid w:val="00512D75"/>
    <w:rsid w:val="005149BB"/>
    <w:rsid w:val="00515E01"/>
    <w:rsid w:val="005165F7"/>
    <w:rsid w:val="005169C8"/>
    <w:rsid w:val="00517BDA"/>
    <w:rsid w:val="00522A92"/>
    <w:rsid w:val="00522B04"/>
    <w:rsid w:val="00522DCC"/>
    <w:rsid w:val="005252E0"/>
    <w:rsid w:val="00525C87"/>
    <w:rsid w:val="0052688B"/>
    <w:rsid w:val="005315CB"/>
    <w:rsid w:val="00535706"/>
    <w:rsid w:val="005371C5"/>
    <w:rsid w:val="005374E4"/>
    <w:rsid w:val="00541C55"/>
    <w:rsid w:val="00541D99"/>
    <w:rsid w:val="00542636"/>
    <w:rsid w:val="00545DBD"/>
    <w:rsid w:val="00547566"/>
    <w:rsid w:val="00550416"/>
    <w:rsid w:val="005530D4"/>
    <w:rsid w:val="00553C2E"/>
    <w:rsid w:val="00554CBD"/>
    <w:rsid w:val="005571D0"/>
    <w:rsid w:val="0055786A"/>
    <w:rsid w:val="005631BA"/>
    <w:rsid w:val="00563F16"/>
    <w:rsid w:val="00565689"/>
    <w:rsid w:val="0056569E"/>
    <w:rsid w:val="00565F20"/>
    <w:rsid w:val="0056766A"/>
    <w:rsid w:val="00571C79"/>
    <w:rsid w:val="00571CD7"/>
    <w:rsid w:val="00572B83"/>
    <w:rsid w:val="00576AD1"/>
    <w:rsid w:val="005801CE"/>
    <w:rsid w:val="00580719"/>
    <w:rsid w:val="00587E23"/>
    <w:rsid w:val="00590A69"/>
    <w:rsid w:val="005922AD"/>
    <w:rsid w:val="005947AC"/>
    <w:rsid w:val="00594801"/>
    <w:rsid w:val="00597A27"/>
    <w:rsid w:val="005A0017"/>
    <w:rsid w:val="005A12AC"/>
    <w:rsid w:val="005A156E"/>
    <w:rsid w:val="005A3FD7"/>
    <w:rsid w:val="005A421C"/>
    <w:rsid w:val="005A4E3B"/>
    <w:rsid w:val="005A5266"/>
    <w:rsid w:val="005A52BE"/>
    <w:rsid w:val="005A5736"/>
    <w:rsid w:val="005B10DC"/>
    <w:rsid w:val="005B3B21"/>
    <w:rsid w:val="005C0C94"/>
    <w:rsid w:val="005C5023"/>
    <w:rsid w:val="005C6493"/>
    <w:rsid w:val="005C6820"/>
    <w:rsid w:val="005C6886"/>
    <w:rsid w:val="005D1E42"/>
    <w:rsid w:val="005D3F64"/>
    <w:rsid w:val="005D48D1"/>
    <w:rsid w:val="005D4AD2"/>
    <w:rsid w:val="005D503B"/>
    <w:rsid w:val="005E1791"/>
    <w:rsid w:val="005E6897"/>
    <w:rsid w:val="005E68A9"/>
    <w:rsid w:val="005E7B67"/>
    <w:rsid w:val="005F02DC"/>
    <w:rsid w:val="005F1CE2"/>
    <w:rsid w:val="005F5080"/>
    <w:rsid w:val="005F6409"/>
    <w:rsid w:val="005F651B"/>
    <w:rsid w:val="005F6656"/>
    <w:rsid w:val="005F7BFA"/>
    <w:rsid w:val="00602288"/>
    <w:rsid w:val="006039C2"/>
    <w:rsid w:val="006057F4"/>
    <w:rsid w:val="00605D7E"/>
    <w:rsid w:val="006102D9"/>
    <w:rsid w:val="00610F96"/>
    <w:rsid w:val="0061130D"/>
    <w:rsid w:val="0061192D"/>
    <w:rsid w:val="00611C79"/>
    <w:rsid w:val="00613A7C"/>
    <w:rsid w:val="0061560E"/>
    <w:rsid w:val="006164C6"/>
    <w:rsid w:val="00616C98"/>
    <w:rsid w:val="00617930"/>
    <w:rsid w:val="006252F0"/>
    <w:rsid w:val="006300F3"/>
    <w:rsid w:val="00630A86"/>
    <w:rsid w:val="0063345C"/>
    <w:rsid w:val="00634499"/>
    <w:rsid w:val="00634825"/>
    <w:rsid w:val="00634DE5"/>
    <w:rsid w:val="006407E2"/>
    <w:rsid w:val="00646D02"/>
    <w:rsid w:val="00647EC9"/>
    <w:rsid w:val="006521F5"/>
    <w:rsid w:val="006522FD"/>
    <w:rsid w:val="00655673"/>
    <w:rsid w:val="0065664A"/>
    <w:rsid w:val="00662EDE"/>
    <w:rsid w:val="006654F5"/>
    <w:rsid w:val="00666079"/>
    <w:rsid w:val="00666A98"/>
    <w:rsid w:val="00667B77"/>
    <w:rsid w:val="00670C12"/>
    <w:rsid w:val="00670F6F"/>
    <w:rsid w:val="006711CD"/>
    <w:rsid w:val="006729D9"/>
    <w:rsid w:val="00673EFB"/>
    <w:rsid w:val="00682846"/>
    <w:rsid w:val="00682BF9"/>
    <w:rsid w:val="00682DB9"/>
    <w:rsid w:val="00683E12"/>
    <w:rsid w:val="00687169"/>
    <w:rsid w:val="00687863"/>
    <w:rsid w:val="00694B69"/>
    <w:rsid w:val="00694DF8"/>
    <w:rsid w:val="0069713F"/>
    <w:rsid w:val="006A2D38"/>
    <w:rsid w:val="006A5B67"/>
    <w:rsid w:val="006A7705"/>
    <w:rsid w:val="006B3354"/>
    <w:rsid w:val="006B653F"/>
    <w:rsid w:val="006B75DC"/>
    <w:rsid w:val="006C2374"/>
    <w:rsid w:val="006C23CC"/>
    <w:rsid w:val="006C472C"/>
    <w:rsid w:val="006C4EA1"/>
    <w:rsid w:val="006C5B29"/>
    <w:rsid w:val="006D0D78"/>
    <w:rsid w:val="006D0F5C"/>
    <w:rsid w:val="006D39F4"/>
    <w:rsid w:val="006D44A6"/>
    <w:rsid w:val="006D7F9B"/>
    <w:rsid w:val="006E0C18"/>
    <w:rsid w:val="006E26AF"/>
    <w:rsid w:val="006E2C3A"/>
    <w:rsid w:val="006E3BC2"/>
    <w:rsid w:val="006E42F0"/>
    <w:rsid w:val="006E4449"/>
    <w:rsid w:val="006E44EB"/>
    <w:rsid w:val="006E75C9"/>
    <w:rsid w:val="006E786A"/>
    <w:rsid w:val="006E7D24"/>
    <w:rsid w:val="006F0BBE"/>
    <w:rsid w:val="006F0C67"/>
    <w:rsid w:val="006F4BDB"/>
    <w:rsid w:val="006F4EA7"/>
    <w:rsid w:val="006F667D"/>
    <w:rsid w:val="006F776C"/>
    <w:rsid w:val="00700AD6"/>
    <w:rsid w:val="00702016"/>
    <w:rsid w:val="007045F1"/>
    <w:rsid w:val="00704D89"/>
    <w:rsid w:val="007061C7"/>
    <w:rsid w:val="007069BD"/>
    <w:rsid w:val="007111B0"/>
    <w:rsid w:val="0071248C"/>
    <w:rsid w:val="00715243"/>
    <w:rsid w:val="00715D71"/>
    <w:rsid w:val="0071659E"/>
    <w:rsid w:val="007204A0"/>
    <w:rsid w:val="007221DD"/>
    <w:rsid w:val="0072402E"/>
    <w:rsid w:val="0072432C"/>
    <w:rsid w:val="00724AA1"/>
    <w:rsid w:val="00727161"/>
    <w:rsid w:val="00732570"/>
    <w:rsid w:val="00732F00"/>
    <w:rsid w:val="00735C1E"/>
    <w:rsid w:val="007378FF"/>
    <w:rsid w:val="007441F7"/>
    <w:rsid w:val="007478AF"/>
    <w:rsid w:val="00747D41"/>
    <w:rsid w:val="00751C1B"/>
    <w:rsid w:val="0075242C"/>
    <w:rsid w:val="00753386"/>
    <w:rsid w:val="00754172"/>
    <w:rsid w:val="007567E3"/>
    <w:rsid w:val="007607C2"/>
    <w:rsid w:val="00760976"/>
    <w:rsid w:val="00764125"/>
    <w:rsid w:val="00767EE9"/>
    <w:rsid w:val="0077039A"/>
    <w:rsid w:val="00771F4B"/>
    <w:rsid w:val="0077380B"/>
    <w:rsid w:val="00774C7F"/>
    <w:rsid w:val="00775AA5"/>
    <w:rsid w:val="007809D8"/>
    <w:rsid w:val="00780EBE"/>
    <w:rsid w:val="007835AF"/>
    <w:rsid w:val="007846BD"/>
    <w:rsid w:val="007846F7"/>
    <w:rsid w:val="00786E33"/>
    <w:rsid w:val="0079498D"/>
    <w:rsid w:val="00794E50"/>
    <w:rsid w:val="00795623"/>
    <w:rsid w:val="007A0611"/>
    <w:rsid w:val="007A1973"/>
    <w:rsid w:val="007A3E4C"/>
    <w:rsid w:val="007A7A78"/>
    <w:rsid w:val="007B069A"/>
    <w:rsid w:val="007B1E86"/>
    <w:rsid w:val="007B4331"/>
    <w:rsid w:val="007C0F17"/>
    <w:rsid w:val="007C18A2"/>
    <w:rsid w:val="007C3F1B"/>
    <w:rsid w:val="007C5A35"/>
    <w:rsid w:val="007C796A"/>
    <w:rsid w:val="007D02B2"/>
    <w:rsid w:val="007D0340"/>
    <w:rsid w:val="007D0C21"/>
    <w:rsid w:val="007D19BA"/>
    <w:rsid w:val="007D2B38"/>
    <w:rsid w:val="007D2CAF"/>
    <w:rsid w:val="007D31B5"/>
    <w:rsid w:val="007D4034"/>
    <w:rsid w:val="007D5CDA"/>
    <w:rsid w:val="007E0D8A"/>
    <w:rsid w:val="007E430A"/>
    <w:rsid w:val="007E6CE8"/>
    <w:rsid w:val="007F5E92"/>
    <w:rsid w:val="00800255"/>
    <w:rsid w:val="00803B43"/>
    <w:rsid w:val="00803D13"/>
    <w:rsid w:val="008044AA"/>
    <w:rsid w:val="00805F82"/>
    <w:rsid w:val="00806599"/>
    <w:rsid w:val="00807C9A"/>
    <w:rsid w:val="008132D0"/>
    <w:rsid w:val="00813F73"/>
    <w:rsid w:val="00814201"/>
    <w:rsid w:val="00816FB6"/>
    <w:rsid w:val="008175BB"/>
    <w:rsid w:val="00823914"/>
    <w:rsid w:val="00823C27"/>
    <w:rsid w:val="008241D6"/>
    <w:rsid w:val="008258B9"/>
    <w:rsid w:val="0082648D"/>
    <w:rsid w:val="00833BC5"/>
    <w:rsid w:val="00833E6C"/>
    <w:rsid w:val="00837244"/>
    <w:rsid w:val="008400A5"/>
    <w:rsid w:val="0084087A"/>
    <w:rsid w:val="0084167A"/>
    <w:rsid w:val="00842A38"/>
    <w:rsid w:val="0084400B"/>
    <w:rsid w:val="00844C18"/>
    <w:rsid w:val="00846C5F"/>
    <w:rsid w:val="00847DCF"/>
    <w:rsid w:val="00855478"/>
    <w:rsid w:val="00855A09"/>
    <w:rsid w:val="00855AF9"/>
    <w:rsid w:val="0085779A"/>
    <w:rsid w:val="008611A3"/>
    <w:rsid w:val="00861A4A"/>
    <w:rsid w:val="00861E73"/>
    <w:rsid w:val="00862627"/>
    <w:rsid w:val="00865A8E"/>
    <w:rsid w:val="008660BA"/>
    <w:rsid w:val="008663A7"/>
    <w:rsid w:val="0086771A"/>
    <w:rsid w:val="0087135A"/>
    <w:rsid w:val="008720B7"/>
    <w:rsid w:val="00873AB9"/>
    <w:rsid w:val="0087462B"/>
    <w:rsid w:val="0087739A"/>
    <w:rsid w:val="00877D4E"/>
    <w:rsid w:val="00880BC6"/>
    <w:rsid w:val="00881853"/>
    <w:rsid w:val="00884101"/>
    <w:rsid w:val="008853D2"/>
    <w:rsid w:val="008855B3"/>
    <w:rsid w:val="008860D5"/>
    <w:rsid w:val="00887430"/>
    <w:rsid w:val="00887869"/>
    <w:rsid w:val="00887E9A"/>
    <w:rsid w:val="008911EC"/>
    <w:rsid w:val="00891B6B"/>
    <w:rsid w:val="0089545E"/>
    <w:rsid w:val="0089575E"/>
    <w:rsid w:val="00897D5F"/>
    <w:rsid w:val="008A00A3"/>
    <w:rsid w:val="008A02E8"/>
    <w:rsid w:val="008A18A6"/>
    <w:rsid w:val="008A21A9"/>
    <w:rsid w:val="008A3C61"/>
    <w:rsid w:val="008A3CE6"/>
    <w:rsid w:val="008A57A4"/>
    <w:rsid w:val="008A71EE"/>
    <w:rsid w:val="008A7AB7"/>
    <w:rsid w:val="008B1F2A"/>
    <w:rsid w:val="008B21A9"/>
    <w:rsid w:val="008B2362"/>
    <w:rsid w:val="008B54C1"/>
    <w:rsid w:val="008C2746"/>
    <w:rsid w:val="008C36D0"/>
    <w:rsid w:val="008C398C"/>
    <w:rsid w:val="008C4057"/>
    <w:rsid w:val="008C6951"/>
    <w:rsid w:val="008C75E8"/>
    <w:rsid w:val="008D147F"/>
    <w:rsid w:val="008D2052"/>
    <w:rsid w:val="008D39C5"/>
    <w:rsid w:val="008D58ED"/>
    <w:rsid w:val="008D5B55"/>
    <w:rsid w:val="008D5DDF"/>
    <w:rsid w:val="008E03DC"/>
    <w:rsid w:val="008E1F70"/>
    <w:rsid w:val="008E22FE"/>
    <w:rsid w:val="008E3C18"/>
    <w:rsid w:val="008E6574"/>
    <w:rsid w:val="008E6D5B"/>
    <w:rsid w:val="008F337C"/>
    <w:rsid w:val="009017EE"/>
    <w:rsid w:val="0090200D"/>
    <w:rsid w:val="0090552A"/>
    <w:rsid w:val="00907973"/>
    <w:rsid w:val="00911AAB"/>
    <w:rsid w:val="0091327D"/>
    <w:rsid w:val="00914C20"/>
    <w:rsid w:val="00915F33"/>
    <w:rsid w:val="00916D1D"/>
    <w:rsid w:val="009213FA"/>
    <w:rsid w:val="00924032"/>
    <w:rsid w:val="009242ED"/>
    <w:rsid w:val="00925D14"/>
    <w:rsid w:val="00926E9B"/>
    <w:rsid w:val="0092799F"/>
    <w:rsid w:val="00930AD7"/>
    <w:rsid w:val="00932258"/>
    <w:rsid w:val="00933884"/>
    <w:rsid w:val="00933B88"/>
    <w:rsid w:val="009414D4"/>
    <w:rsid w:val="009416D0"/>
    <w:rsid w:val="00941BCF"/>
    <w:rsid w:val="00943723"/>
    <w:rsid w:val="00943911"/>
    <w:rsid w:val="00943987"/>
    <w:rsid w:val="00944EF1"/>
    <w:rsid w:val="0094599E"/>
    <w:rsid w:val="00946742"/>
    <w:rsid w:val="00950FB9"/>
    <w:rsid w:val="009513B7"/>
    <w:rsid w:val="009518E3"/>
    <w:rsid w:val="0095504D"/>
    <w:rsid w:val="0095614A"/>
    <w:rsid w:val="00962EFE"/>
    <w:rsid w:val="009633B0"/>
    <w:rsid w:val="00963CC8"/>
    <w:rsid w:val="009646ED"/>
    <w:rsid w:val="00964858"/>
    <w:rsid w:val="00964A31"/>
    <w:rsid w:val="00972B62"/>
    <w:rsid w:val="0097382C"/>
    <w:rsid w:val="0097503F"/>
    <w:rsid w:val="00975FEA"/>
    <w:rsid w:val="0097664D"/>
    <w:rsid w:val="009772E9"/>
    <w:rsid w:val="00977B22"/>
    <w:rsid w:val="00980110"/>
    <w:rsid w:val="00983F18"/>
    <w:rsid w:val="009857F1"/>
    <w:rsid w:val="00987E8C"/>
    <w:rsid w:val="00987F3E"/>
    <w:rsid w:val="00993D74"/>
    <w:rsid w:val="00994855"/>
    <w:rsid w:val="00995039"/>
    <w:rsid w:val="009954E7"/>
    <w:rsid w:val="00995F84"/>
    <w:rsid w:val="009964DC"/>
    <w:rsid w:val="0099787C"/>
    <w:rsid w:val="009A03CE"/>
    <w:rsid w:val="009A0B09"/>
    <w:rsid w:val="009A1B69"/>
    <w:rsid w:val="009B3A13"/>
    <w:rsid w:val="009B4CB1"/>
    <w:rsid w:val="009B72D0"/>
    <w:rsid w:val="009B7649"/>
    <w:rsid w:val="009C13A2"/>
    <w:rsid w:val="009C306B"/>
    <w:rsid w:val="009C3F95"/>
    <w:rsid w:val="009C4E1A"/>
    <w:rsid w:val="009C544A"/>
    <w:rsid w:val="009C72AA"/>
    <w:rsid w:val="009C7F28"/>
    <w:rsid w:val="009D0AE9"/>
    <w:rsid w:val="009D0FDD"/>
    <w:rsid w:val="009D308A"/>
    <w:rsid w:val="009D324D"/>
    <w:rsid w:val="009D5F33"/>
    <w:rsid w:val="009D70E7"/>
    <w:rsid w:val="009D7C5B"/>
    <w:rsid w:val="009E358D"/>
    <w:rsid w:val="009E487B"/>
    <w:rsid w:val="009E6128"/>
    <w:rsid w:val="009E77F9"/>
    <w:rsid w:val="009F622B"/>
    <w:rsid w:val="009F668C"/>
    <w:rsid w:val="009F7648"/>
    <w:rsid w:val="009F76D7"/>
    <w:rsid w:val="00A0041F"/>
    <w:rsid w:val="00A029EB"/>
    <w:rsid w:val="00A031A6"/>
    <w:rsid w:val="00A03425"/>
    <w:rsid w:val="00A03EF7"/>
    <w:rsid w:val="00A07222"/>
    <w:rsid w:val="00A1213F"/>
    <w:rsid w:val="00A14415"/>
    <w:rsid w:val="00A209D0"/>
    <w:rsid w:val="00A21A3E"/>
    <w:rsid w:val="00A21B8B"/>
    <w:rsid w:val="00A2229F"/>
    <w:rsid w:val="00A22723"/>
    <w:rsid w:val="00A24DB0"/>
    <w:rsid w:val="00A25927"/>
    <w:rsid w:val="00A25FD1"/>
    <w:rsid w:val="00A31D5F"/>
    <w:rsid w:val="00A32223"/>
    <w:rsid w:val="00A32436"/>
    <w:rsid w:val="00A3642F"/>
    <w:rsid w:val="00A41FD8"/>
    <w:rsid w:val="00A42F5C"/>
    <w:rsid w:val="00A4614B"/>
    <w:rsid w:val="00A52591"/>
    <w:rsid w:val="00A529CA"/>
    <w:rsid w:val="00A531C3"/>
    <w:rsid w:val="00A534C7"/>
    <w:rsid w:val="00A55D18"/>
    <w:rsid w:val="00A6136B"/>
    <w:rsid w:val="00A629A7"/>
    <w:rsid w:val="00A62B36"/>
    <w:rsid w:val="00A6342E"/>
    <w:rsid w:val="00A63531"/>
    <w:rsid w:val="00A63EF0"/>
    <w:rsid w:val="00A71169"/>
    <w:rsid w:val="00A7263F"/>
    <w:rsid w:val="00A800D3"/>
    <w:rsid w:val="00A80D3D"/>
    <w:rsid w:val="00A842FB"/>
    <w:rsid w:val="00A86740"/>
    <w:rsid w:val="00A87794"/>
    <w:rsid w:val="00A90111"/>
    <w:rsid w:val="00A92C2A"/>
    <w:rsid w:val="00A93775"/>
    <w:rsid w:val="00A94EBC"/>
    <w:rsid w:val="00A9555E"/>
    <w:rsid w:val="00A95E59"/>
    <w:rsid w:val="00A968D7"/>
    <w:rsid w:val="00AA026B"/>
    <w:rsid w:val="00AA14BA"/>
    <w:rsid w:val="00AA2409"/>
    <w:rsid w:val="00AA3BA7"/>
    <w:rsid w:val="00AA52A1"/>
    <w:rsid w:val="00AA553A"/>
    <w:rsid w:val="00AA6AB7"/>
    <w:rsid w:val="00AB6293"/>
    <w:rsid w:val="00AB7408"/>
    <w:rsid w:val="00AB7E30"/>
    <w:rsid w:val="00AC5F5B"/>
    <w:rsid w:val="00AC7630"/>
    <w:rsid w:val="00AC7846"/>
    <w:rsid w:val="00AD0FEF"/>
    <w:rsid w:val="00AD1188"/>
    <w:rsid w:val="00AD3C2B"/>
    <w:rsid w:val="00AD4486"/>
    <w:rsid w:val="00AD7BF4"/>
    <w:rsid w:val="00AE0CFC"/>
    <w:rsid w:val="00AE2C60"/>
    <w:rsid w:val="00AE321A"/>
    <w:rsid w:val="00AE49CF"/>
    <w:rsid w:val="00AF0018"/>
    <w:rsid w:val="00AF3F70"/>
    <w:rsid w:val="00AF6F45"/>
    <w:rsid w:val="00B00E35"/>
    <w:rsid w:val="00B03FA6"/>
    <w:rsid w:val="00B060BC"/>
    <w:rsid w:val="00B12C0A"/>
    <w:rsid w:val="00B140C1"/>
    <w:rsid w:val="00B142EC"/>
    <w:rsid w:val="00B149B7"/>
    <w:rsid w:val="00B15B29"/>
    <w:rsid w:val="00B15F78"/>
    <w:rsid w:val="00B1678A"/>
    <w:rsid w:val="00B16B4A"/>
    <w:rsid w:val="00B2294B"/>
    <w:rsid w:val="00B23259"/>
    <w:rsid w:val="00B26E29"/>
    <w:rsid w:val="00B27157"/>
    <w:rsid w:val="00B27E8E"/>
    <w:rsid w:val="00B316AE"/>
    <w:rsid w:val="00B32CD7"/>
    <w:rsid w:val="00B33ABE"/>
    <w:rsid w:val="00B341F6"/>
    <w:rsid w:val="00B35C1B"/>
    <w:rsid w:val="00B3653B"/>
    <w:rsid w:val="00B374C8"/>
    <w:rsid w:val="00B376ED"/>
    <w:rsid w:val="00B37892"/>
    <w:rsid w:val="00B41CFE"/>
    <w:rsid w:val="00B42732"/>
    <w:rsid w:val="00B427C0"/>
    <w:rsid w:val="00B42C38"/>
    <w:rsid w:val="00B43400"/>
    <w:rsid w:val="00B46156"/>
    <w:rsid w:val="00B46E0D"/>
    <w:rsid w:val="00B505C4"/>
    <w:rsid w:val="00B53110"/>
    <w:rsid w:val="00B54613"/>
    <w:rsid w:val="00B55174"/>
    <w:rsid w:val="00B55A83"/>
    <w:rsid w:val="00B55FF3"/>
    <w:rsid w:val="00B576A5"/>
    <w:rsid w:val="00B606FB"/>
    <w:rsid w:val="00B6347A"/>
    <w:rsid w:val="00B655AB"/>
    <w:rsid w:val="00B65940"/>
    <w:rsid w:val="00B664EC"/>
    <w:rsid w:val="00B673B3"/>
    <w:rsid w:val="00B70101"/>
    <w:rsid w:val="00B76377"/>
    <w:rsid w:val="00B775D3"/>
    <w:rsid w:val="00B778CB"/>
    <w:rsid w:val="00B779A5"/>
    <w:rsid w:val="00B814C1"/>
    <w:rsid w:val="00B81B12"/>
    <w:rsid w:val="00B84022"/>
    <w:rsid w:val="00B91C6A"/>
    <w:rsid w:val="00B965E2"/>
    <w:rsid w:val="00B977DC"/>
    <w:rsid w:val="00B97967"/>
    <w:rsid w:val="00BA1613"/>
    <w:rsid w:val="00BA50BA"/>
    <w:rsid w:val="00BA527F"/>
    <w:rsid w:val="00BA6214"/>
    <w:rsid w:val="00BA6FFB"/>
    <w:rsid w:val="00BA7DBE"/>
    <w:rsid w:val="00BA7E9F"/>
    <w:rsid w:val="00BB5E68"/>
    <w:rsid w:val="00BB65ED"/>
    <w:rsid w:val="00BB6BFD"/>
    <w:rsid w:val="00BB7566"/>
    <w:rsid w:val="00BC0E5E"/>
    <w:rsid w:val="00BC2E0B"/>
    <w:rsid w:val="00BC5204"/>
    <w:rsid w:val="00BC58A4"/>
    <w:rsid w:val="00BC6503"/>
    <w:rsid w:val="00BD3985"/>
    <w:rsid w:val="00BD6D08"/>
    <w:rsid w:val="00BE0CF6"/>
    <w:rsid w:val="00BE12B9"/>
    <w:rsid w:val="00BE6838"/>
    <w:rsid w:val="00BF094D"/>
    <w:rsid w:val="00BF1943"/>
    <w:rsid w:val="00BF21E1"/>
    <w:rsid w:val="00BF301F"/>
    <w:rsid w:val="00BF3C8E"/>
    <w:rsid w:val="00BF745F"/>
    <w:rsid w:val="00BF7F23"/>
    <w:rsid w:val="00BF7F68"/>
    <w:rsid w:val="00C01A6D"/>
    <w:rsid w:val="00C0604D"/>
    <w:rsid w:val="00C103B4"/>
    <w:rsid w:val="00C11F63"/>
    <w:rsid w:val="00C12BE4"/>
    <w:rsid w:val="00C202B9"/>
    <w:rsid w:val="00C25108"/>
    <w:rsid w:val="00C26309"/>
    <w:rsid w:val="00C26FE0"/>
    <w:rsid w:val="00C275C5"/>
    <w:rsid w:val="00C32416"/>
    <w:rsid w:val="00C34544"/>
    <w:rsid w:val="00C36A78"/>
    <w:rsid w:val="00C3782D"/>
    <w:rsid w:val="00C37A97"/>
    <w:rsid w:val="00C37D6D"/>
    <w:rsid w:val="00C4065F"/>
    <w:rsid w:val="00C47B72"/>
    <w:rsid w:val="00C51438"/>
    <w:rsid w:val="00C5368B"/>
    <w:rsid w:val="00C568FC"/>
    <w:rsid w:val="00C60D91"/>
    <w:rsid w:val="00C61645"/>
    <w:rsid w:val="00C63700"/>
    <w:rsid w:val="00C637F8"/>
    <w:rsid w:val="00C6405A"/>
    <w:rsid w:val="00C64194"/>
    <w:rsid w:val="00C6774D"/>
    <w:rsid w:val="00C77A15"/>
    <w:rsid w:val="00C77AE8"/>
    <w:rsid w:val="00C85220"/>
    <w:rsid w:val="00C90818"/>
    <w:rsid w:val="00C9134B"/>
    <w:rsid w:val="00C91BAA"/>
    <w:rsid w:val="00C92748"/>
    <w:rsid w:val="00C92BB7"/>
    <w:rsid w:val="00C92F2F"/>
    <w:rsid w:val="00C93D03"/>
    <w:rsid w:val="00C94AC5"/>
    <w:rsid w:val="00C94B5A"/>
    <w:rsid w:val="00C9503D"/>
    <w:rsid w:val="00C95D48"/>
    <w:rsid w:val="00C96D29"/>
    <w:rsid w:val="00C9727C"/>
    <w:rsid w:val="00C974A6"/>
    <w:rsid w:val="00C977A3"/>
    <w:rsid w:val="00C97C10"/>
    <w:rsid w:val="00CA07BF"/>
    <w:rsid w:val="00CA2B64"/>
    <w:rsid w:val="00CA329E"/>
    <w:rsid w:val="00CA4A62"/>
    <w:rsid w:val="00CB328E"/>
    <w:rsid w:val="00CB37AA"/>
    <w:rsid w:val="00CB4EED"/>
    <w:rsid w:val="00CB590D"/>
    <w:rsid w:val="00CB5BB4"/>
    <w:rsid w:val="00CB7218"/>
    <w:rsid w:val="00CB7B6D"/>
    <w:rsid w:val="00CC0098"/>
    <w:rsid w:val="00CC112F"/>
    <w:rsid w:val="00CC4256"/>
    <w:rsid w:val="00CC54B5"/>
    <w:rsid w:val="00CC5B39"/>
    <w:rsid w:val="00CC6553"/>
    <w:rsid w:val="00CC759E"/>
    <w:rsid w:val="00CD00E8"/>
    <w:rsid w:val="00CD1533"/>
    <w:rsid w:val="00CD15E0"/>
    <w:rsid w:val="00CD57F3"/>
    <w:rsid w:val="00CD616C"/>
    <w:rsid w:val="00CE2124"/>
    <w:rsid w:val="00CE3FB2"/>
    <w:rsid w:val="00CE7F30"/>
    <w:rsid w:val="00CF3F6C"/>
    <w:rsid w:val="00CF4B34"/>
    <w:rsid w:val="00CF5A78"/>
    <w:rsid w:val="00CF6D88"/>
    <w:rsid w:val="00D01B58"/>
    <w:rsid w:val="00D02317"/>
    <w:rsid w:val="00D032D0"/>
    <w:rsid w:val="00D03560"/>
    <w:rsid w:val="00D15339"/>
    <w:rsid w:val="00D15733"/>
    <w:rsid w:val="00D162D7"/>
    <w:rsid w:val="00D1769E"/>
    <w:rsid w:val="00D215C3"/>
    <w:rsid w:val="00D219C5"/>
    <w:rsid w:val="00D24075"/>
    <w:rsid w:val="00D261B6"/>
    <w:rsid w:val="00D30C2E"/>
    <w:rsid w:val="00D31A2E"/>
    <w:rsid w:val="00D32B39"/>
    <w:rsid w:val="00D3501A"/>
    <w:rsid w:val="00D37227"/>
    <w:rsid w:val="00D3794B"/>
    <w:rsid w:val="00D40E76"/>
    <w:rsid w:val="00D410A8"/>
    <w:rsid w:val="00D41D85"/>
    <w:rsid w:val="00D467EB"/>
    <w:rsid w:val="00D46EAF"/>
    <w:rsid w:val="00D47B9A"/>
    <w:rsid w:val="00D50983"/>
    <w:rsid w:val="00D5114D"/>
    <w:rsid w:val="00D51206"/>
    <w:rsid w:val="00D53BE3"/>
    <w:rsid w:val="00D53D97"/>
    <w:rsid w:val="00D54108"/>
    <w:rsid w:val="00D61046"/>
    <w:rsid w:val="00D61FB1"/>
    <w:rsid w:val="00D70ABD"/>
    <w:rsid w:val="00D71A83"/>
    <w:rsid w:val="00D7233A"/>
    <w:rsid w:val="00D73242"/>
    <w:rsid w:val="00D754BC"/>
    <w:rsid w:val="00D771D6"/>
    <w:rsid w:val="00D83FD3"/>
    <w:rsid w:val="00D84618"/>
    <w:rsid w:val="00D85DCE"/>
    <w:rsid w:val="00D86135"/>
    <w:rsid w:val="00D87027"/>
    <w:rsid w:val="00D90F66"/>
    <w:rsid w:val="00D9168A"/>
    <w:rsid w:val="00D91B27"/>
    <w:rsid w:val="00D92CDE"/>
    <w:rsid w:val="00D96A70"/>
    <w:rsid w:val="00D96F2A"/>
    <w:rsid w:val="00DA355F"/>
    <w:rsid w:val="00DA45A9"/>
    <w:rsid w:val="00DA68BF"/>
    <w:rsid w:val="00DA6DD6"/>
    <w:rsid w:val="00DB0BAF"/>
    <w:rsid w:val="00DB0E85"/>
    <w:rsid w:val="00DB177A"/>
    <w:rsid w:val="00DB18EB"/>
    <w:rsid w:val="00DB40E5"/>
    <w:rsid w:val="00DB4889"/>
    <w:rsid w:val="00DB5D0A"/>
    <w:rsid w:val="00DC04D9"/>
    <w:rsid w:val="00DC2018"/>
    <w:rsid w:val="00DC225C"/>
    <w:rsid w:val="00DC22FD"/>
    <w:rsid w:val="00DC23D0"/>
    <w:rsid w:val="00DC24BD"/>
    <w:rsid w:val="00DC2659"/>
    <w:rsid w:val="00DC396C"/>
    <w:rsid w:val="00DC61BF"/>
    <w:rsid w:val="00DC6405"/>
    <w:rsid w:val="00DC71DA"/>
    <w:rsid w:val="00DC7FA8"/>
    <w:rsid w:val="00DD2593"/>
    <w:rsid w:val="00DD2758"/>
    <w:rsid w:val="00DD2DDD"/>
    <w:rsid w:val="00DD31E9"/>
    <w:rsid w:val="00DD474E"/>
    <w:rsid w:val="00DD5D66"/>
    <w:rsid w:val="00DE2090"/>
    <w:rsid w:val="00DE31D5"/>
    <w:rsid w:val="00DE7823"/>
    <w:rsid w:val="00DF0AD1"/>
    <w:rsid w:val="00DF0C0D"/>
    <w:rsid w:val="00DF112C"/>
    <w:rsid w:val="00DF1789"/>
    <w:rsid w:val="00DF393A"/>
    <w:rsid w:val="00DF5342"/>
    <w:rsid w:val="00DF570D"/>
    <w:rsid w:val="00DF5C8C"/>
    <w:rsid w:val="00DF6388"/>
    <w:rsid w:val="00E010CE"/>
    <w:rsid w:val="00E03556"/>
    <w:rsid w:val="00E03B66"/>
    <w:rsid w:val="00E03DEC"/>
    <w:rsid w:val="00E06007"/>
    <w:rsid w:val="00E072CA"/>
    <w:rsid w:val="00E11ECA"/>
    <w:rsid w:val="00E137C9"/>
    <w:rsid w:val="00E146FA"/>
    <w:rsid w:val="00E15191"/>
    <w:rsid w:val="00E1560C"/>
    <w:rsid w:val="00E16029"/>
    <w:rsid w:val="00E17222"/>
    <w:rsid w:val="00E204E0"/>
    <w:rsid w:val="00E21765"/>
    <w:rsid w:val="00E223AB"/>
    <w:rsid w:val="00E256A0"/>
    <w:rsid w:val="00E260A3"/>
    <w:rsid w:val="00E263AA"/>
    <w:rsid w:val="00E26675"/>
    <w:rsid w:val="00E3052D"/>
    <w:rsid w:val="00E309AF"/>
    <w:rsid w:val="00E317DD"/>
    <w:rsid w:val="00E31CBD"/>
    <w:rsid w:val="00E3228A"/>
    <w:rsid w:val="00E33C24"/>
    <w:rsid w:val="00E34469"/>
    <w:rsid w:val="00E36700"/>
    <w:rsid w:val="00E41E86"/>
    <w:rsid w:val="00E46E78"/>
    <w:rsid w:val="00E47A0C"/>
    <w:rsid w:val="00E47D75"/>
    <w:rsid w:val="00E5119E"/>
    <w:rsid w:val="00E54DFC"/>
    <w:rsid w:val="00E55C83"/>
    <w:rsid w:val="00E56896"/>
    <w:rsid w:val="00E632EF"/>
    <w:rsid w:val="00E6446E"/>
    <w:rsid w:val="00E70030"/>
    <w:rsid w:val="00E7336A"/>
    <w:rsid w:val="00E7336B"/>
    <w:rsid w:val="00E73C2E"/>
    <w:rsid w:val="00E73EC6"/>
    <w:rsid w:val="00E7638C"/>
    <w:rsid w:val="00E843DE"/>
    <w:rsid w:val="00E8481B"/>
    <w:rsid w:val="00E90E97"/>
    <w:rsid w:val="00E912F7"/>
    <w:rsid w:val="00E93F0E"/>
    <w:rsid w:val="00E958FC"/>
    <w:rsid w:val="00E97139"/>
    <w:rsid w:val="00EA11EC"/>
    <w:rsid w:val="00EA2198"/>
    <w:rsid w:val="00EA6B4C"/>
    <w:rsid w:val="00EA7230"/>
    <w:rsid w:val="00EB311F"/>
    <w:rsid w:val="00EB3155"/>
    <w:rsid w:val="00EB3FFD"/>
    <w:rsid w:val="00EB6583"/>
    <w:rsid w:val="00EB7F7E"/>
    <w:rsid w:val="00EC167C"/>
    <w:rsid w:val="00EC295E"/>
    <w:rsid w:val="00EC2A21"/>
    <w:rsid w:val="00EC3418"/>
    <w:rsid w:val="00EC6985"/>
    <w:rsid w:val="00ED0C3A"/>
    <w:rsid w:val="00ED1B10"/>
    <w:rsid w:val="00ED2101"/>
    <w:rsid w:val="00ED217B"/>
    <w:rsid w:val="00ED23A5"/>
    <w:rsid w:val="00ED2FF7"/>
    <w:rsid w:val="00ED3987"/>
    <w:rsid w:val="00ED39A4"/>
    <w:rsid w:val="00ED512E"/>
    <w:rsid w:val="00ED736C"/>
    <w:rsid w:val="00EE19E7"/>
    <w:rsid w:val="00EE25E0"/>
    <w:rsid w:val="00EE66BA"/>
    <w:rsid w:val="00EF1106"/>
    <w:rsid w:val="00EF3C20"/>
    <w:rsid w:val="00EF630B"/>
    <w:rsid w:val="00EF72D5"/>
    <w:rsid w:val="00F00602"/>
    <w:rsid w:val="00F01405"/>
    <w:rsid w:val="00F02964"/>
    <w:rsid w:val="00F03168"/>
    <w:rsid w:val="00F0408E"/>
    <w:rsid w:val="00F04413"/>
    <w:rsid w:val="00F12EB4"/>
    <w:rsid w:val="00F14BEA"/>
    <w:rsid w:val="00F15E70"/>
    <w:rsid w:val="00F21087"/>
    <w:rsid w:val="00F222DA"/>
    <w:rsid w:val="00F25DDF"/>
    <w:rsid w:val="00F27390"/>
    <w:rsid w:val="00F33373"/>
    <w:rsid w:val="00F33BB6"/>
    <w:rsid w:val="00F34A06"/>
    <w:rsid w:val="00F405E5"/>
    <w:rsid w:val="00F40DE5"/>
    <w:rsid w:val="00F419FF"/>
    <w:rsid w:val="00F421EC"/>
    <w:rsid w:val="00F42F5E"/>
    <w:rsid w:val="00F4332F"/>
    <w:rsid w:val="00F52591"/>
    <w:rsid w:val="00F54932"/>
    <w:rsid w:val="00F57055"/>
    <w:rsid w:val="00F665E5"/>
    <w:rsid w:val="00F71643"/>
    <w:rsid w:val="00F72E81"/>
    <w:rsid w:val="00F733D5"/>
    <w:rsid w:val="00F80464"/>
    <w:rsid w:val="00F811B2"/>
    <w:rsid w:val="00F830EC"/>
    <w:rsid w:val="00F838BD"/>
    <w:rsid w:val="00F85924"/>
    <w:rsid w:val="00F93A99"/>
    <w:rsid w:val="00F942FE"/>
    <w:rsid w:val="00F94D04"/>
    <w:rsid w:val="00F95D25"/>
    <w:rsid w:val="00F966C6"/>
    <w:rsid w:val="00F978C7"/>
    <w:rsid w:val="00F97FCD"/>
    <w:rsid w:val="00FA4146"/>
    <w:rsid w:val="00FA493D"/>
    <w:rsid w:val="00FB0DE5"/>
    <w:rsid w:val="00FB10C4"/>
    <w:rsid w:val="00FB12B8"/>
    <w:rsid w:val="00FB1CE7"/>
    <w:rsid w:val="00FB29C3"/>
    <w:rsid w:val="00FB2C14"/>
    <w:rsid w:val="00FB338E"/>
    <w:rsid w:val="00FB44F4"/>
    <w:rsid w:val="00FC03EB"/>
    <w:rsid w:val="00FC04A9"/>
    <w:rsid w:val="00FC0D5C"/>
    <w:rsid w:val="00FC333A"/>
    <w:rsid w:val="00FC70CE"/>
    <w:rsid w:val="00FD1914"/>
    <w:rsid w:val="00FD3509"/>
    <w:rsid w:val="00FD4C2E"/>
    <w:rsid w:val="00FD4C60"/>
    <w:rsid w:val="00FD6464"/>
    <w:rsid w:val="00FE0BE9"/>
    <w:rsid w:val="00FE1D9F"/>
    <w:rsid w:val="00FE2C14"/>
    <w:rsid w:val="00FE3097"/>
    <w:rsid w:val="00FE3EF3"/>
    <w:rsid w:val="00FE5001"/>
    <w:rsid w:val="00FE781B"/>
    <w:rsid w:val="00FE7B7B"/>
    <w:rsid w:val="00FF2961"/>
    <w:rsid w:val="00FF4E37"/>
    <w:rsid w:val="00FF5533"/>
    <w:rsid w:val="00FF56A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703"/>
    <w:pPr>
      <w:spacing w:line="360" w:lineRule="auto"/>
      <w:jc w:val="both"/>
    </w:pPr>
    <w:rPr>
      <w:sz w:val="24"/>
      <w:lang w:val="en-GB"/>
    </w:rPr>
  </w:style>
  <w:style w:type="paragraph" w:styleId="Heading1">
    <w:name w:val="heading 1"/>
    <w:basedOn w:val="Normal"/>
    <w:next w:val="Normal"/>
    <w:link w:val="Heading1Char"/>
    <w:uiPriority w:val="9"/>
    <w:qFormat/>
    <w:rsid w:val="00F665E5"/>
    <w:pPr>
      <w:keepNext/>
      <w:keepLines/>
      <w:spacing w:before="48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6293"/>
    <w:pPr>
      <w:keepNext/>
      <w:keepLines/>
      <w:spacing w:before="240" w:after="12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0D7228"/>
    <w:pPr>
      <w:keepNext/>
      <w:keepLines/>
      <w:spacing w:before="200" w:after="24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2A1B27"/>
    <w:pPr>
      <w:keepNext/>
      <w:keepLines/>
      <w:spacing w:before="200" w:after="240"/>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2020"/>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8"/>
      <w:szCs w:val="52"/>
    </w:rPr>
  </w:style>
  <w:style w:type="character" w:customStyle="1" w:styleId="TitleChar">
    <w:name w:val="Title Char"/>
    <w:basedOn w:val="DefaultParagraphFont"/>
    <w:link w:val="Title"/>
    <w:uiPriority w:val="10"/>
    <w:rsid w:val="00102020"/>
    <w:rPr>
      <w:rFonts w:asciiTheme="majorHAnsi" w:eastAsiaTheme="majorEastAsia" w:hAnsiTheme="majorHAnsi" w:cstheme="majorBidi"/>
      <w:color w:val="17365D" w:themeColor="text2" w:themeShade="BF"/>
      <w:spacing w:val="5"/>
      <w:kern w:val="28"/>
      <w:sz w:val="48"/>
      <w:szCs w:val="52"/>
      <w:lang w:val="en-US"/>
    </w:rPr>
  </w:style>
  <w:style w:type="character" w:customStyle="1" w:styleId="Heading1Char">
    <w:name w:val="Heading 1 Char"/>
    <w:basedOn w:val="DefaultParagraphFont"/>
    <w:link w:val="Heading1"/>
    <w:uiPriority w:val="9"/>
    <w:rsid w:val="00F665E5"/>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AB6293"/>
    <w:rPr>
      <w:rFonts w:asciiTheme="majorHAnsi" w:eastAsiaTheme="majorEastAsia" w:hAnsiTheme="majorHAnsi" w:cstheme="majorBidi"/>
      <w:b/>
      <w:bCs/>
      <w:color w:val="000000" w:themeColor="text1"/>
      <w:sz w:val="26"/>
      <w:szCs w:val="26"/>
      <w:lang w:val="en-GB"/>
    </w:rPr>
  </w:style>
  <w:style w:type="paragraph" w:styleId="Caption">
    <w:name w:val="caption"/>
    <w:basedOn w:val="Normal"/>
    <w:next w:val="Normal"/>
    <w:uiPriority w:val="35"/>
    <w:unhideWhenUsed/>
    <w:qFormat/>
    <w:rsid w:val="00F978C7"/>
    <w:pPr>
      <w:keepLines/>
      <w:spacing w:after="360" w:line="240" w:lineRule="auto"/>
      <w:contextualSpacing/>
    </w:pPr>
    <w:rPr>
      <w:bCs/>
      <w:color w:val="000000" w:themeColor="text1"/>
      <w:sz w:val="18"/>
      <w:szCs w:val="18"/>
    </w:rPr>
  </w:style>
  <w:style w:type="character" w:customStyle="1" w:styleId="Heading3Char">
    <w:name w:val="Heading 3 Char"/>
    <w:basedOn w:val="DefaultParagraphFont"/>
    <w:link w:val="Heading3"/>
    <w:uiPriority w:val="9"/>
    <w:rsid w:val="000D7228"/>
    <w:rPr>
      <w:rFonts w:asciiTheme="majorHAnsi" w:eastAsiaTheme="majorEastAsia" w:hAnsiTheme="majorHAnsi" w:cstheme="majorBidi"/>
      <w:b/>
      <w:bCs/>
      <w:color w:val="000000" w:themeColor="text1"/>
      <w:sz w:val="24"/>
      <w:lang w:val="en-GB"/>
    </w:rPr>
  </w:style>
  <w:style w:type="character" w:styleId="Hyperlink">
    <w:name w:val="Hyperlink"/>
    <w:basedOn w:val="DefaultParagraphFont"/>
    <w:uiPriority w:val="99"/>
    <w:unhideWhenUsed/>
    <w:rsid w:val="002D27AA"/>
    <w:rPr>
      <w:color w:val="0000FF" w:themeColor="hyperlink"/>
      <w:u w:val="single"/>
    </w:rPr>
  </w:style>
  <w:style w:type="table" w:styleId="TableGrid">
    <w:name w:val="Table Grid"/>
    <w:basedOn w:val="TableNormal"/>
    <w:uiPriority w:val="59"/>
    <w:rsid w:val="00E848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8481B"/>
    <w:pPr>
      <w:spacing w:after="0" w:line="240" w:lineRule="auto"/>
      <w:jc w:val="both"/>
    </w:pPr>
    <w:rPr>
      <w:sz w:val="24"/>
      <w:lang w:val="en-US"/>
    </w:rPr>
  </w:style>
  <w:style w:type="paragraph" w:customStyle="1" w:styleId="Default">
    <w:name w:val="Default"/>
    <w:rsid w:val="00E8481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F39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93A"/>
    <w:rPr>
      <w:rFonts w:ascii="Tahoma" w:hAnsi="Tahoma" w:cs="Tahoma"/>
      <w:sz w:val="16"/>
      <w:szCs w:val="16"/>
      <w:lang w:val="en-US"/>
    </w:rPr>
  </w:style>
  <w:style w:type="paragraph" w:styleId="Header">
    <w:name w:val="header"/>
    <w:basedOn w:val="Normal"/>
    <w:link w:val="HeaderChar"/>
    <w:uiPriority w:val="99"/>
    <w:unhideWhenUsed/>
    <w:rsid w:val="00102020"/>
    <w:pPr>
      <w:tabs>
        <w:tab w:val="center" w:pos="4536"/>
        <w:tab w:val="right" w:pos="9072"/>
      </w:tabs>
      <w:spacing w:after="0" w:line="240" w:lineRule="auto"/>
    </w:pPr>
  </w:style>
  <w:style w:type="character" w:customStyle="1" w:styleId="HeaderChar">
    <w:name w:val="Header Char"/>
    <w:basedOn w:val="DefaultParagraphFont"/>
    <w:link w:val="Header"/>
    <w:uiPriority w:val="99"/>
    <w:rsid w:val="00102020"/>
    <w:rPr>
      <w:sz w:val="24"/>
      <w:lang w:val="en-US"/>
    </w:rPr>
  </w:style>
  <w:style w:type="paragraph" w:styleId="Footer">
    <w:name w:val="footer"/>
    <w:basedOn w:val="Normal"/>
    <w:link w:val="FooterChar"/>
    <w:uiPriority w:val="99"/>
    <w:unhideWhenUsed/>
    <w:rsid w:val="00102020"/>
    <w:pPr>
      <w:tabs>
        <w:tab w:val="center" w:pos="4536"/>
        <w:tab w:val="right" w:pos="9072"/>
      </w:tabs>
      <w:spacing w:after="0" w:line="240" w:lineRule="auto"/>
    </w:pPr>
  </w:style>
  <w:style w:type="character" w:customStyle="1" w:styleId="FooterChar">
    <w:name w:val="Footer Char"/>
    <w:basedOn w:val="DefaultParagraphFont"/>
    <w:link w:val="Footer"/>
    <w:uiPriority w:val="99"/>
    <w:rsid w:val="00102020"/>
    <w:rPr>
      <w:sz w:val="24"/>
      <w:lang w:val="en-US"/>
    </w:rPr>
  </w:style>
  <w:style w:type="paragraph" w:styleId="NormalWeb">
    <w:name w:val="Normal (Web)"/>
    <w:basedOn w:val="Normal"/>
    <w:uiPriority w:val="99"/>
    <w:semiHidden/>
    <w:unhideWhenUsed/>
    <w:rsid w:val="00A80D3D"/>
    <w:pPr>
      <w:spacing w:before="100" w:beforeAutospacing="1" w:after="100" w:afterAutospacing="1" w:line="240" w:lineRule="auto"/>
      <w:jc w:val="left"/>
    </w:pPr>
    <w:rPr>
      <w:rFonts w:ascii="Times New Roman" w:eastAsiaTheme="minorEastAsia" w:hAnsi="Times New Roman" w:cs="Times New Roman"/>
      <w:szCs w:val="24"/>
      <w:lang w:val="de-AT" w:eastAsia="de-AT"/>
    </w:rPr>
  </w:style>
  <w:style w:type="character" w:styleId="Strong">
    <w:name w:val="Strong"/>
    <w:basedOn w:val="DefaultParagraphFont"/>
    <w:uiPriority w:val="22"/>
    <w:qFormat/>
    <w:rsid w:val="007D02B2"/>
    <w:rPr>
      <w:b/>
      <w:bCs/>
    </w:rPr>
  </w:style>
  <w:style w:type="character" w:customStyle="1" w:styleId="st1">
    <w:name w:val="st1"/>
    <w:basedOn w:val="DefaultParagraphFont"/>
    <w:rsid w:val="00383278"/>
  </w:style>
  <w:style w:type="table" w:styleId="LightShading">
    <w:name w:val="Light Shading"/>
    <w:basedOn w:val="TableNormal"/>
    <w:uiPriority w:val="60"/>
    <w:rsid w:val="0038327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383278"/>
    <w:rPr>
      <w:b/>
      <w:bCs/>
      <w:i w:val="0"/>
      <w:iCs w:val="0"/>
    </w:rPr>
  </w:style>
  <w:style w:type="character" w:styleId="LineNumber">
    <w:name w:val="line number"/>
    <w:basedOn w:val="DefaultParagraphFont"/>
    <w:uiPriority w:val="99"/>
    <w:semiHidden/>
    <w:unhideWhenUsed/>
    <w:rsid w:val="00383278"/>
  </w:style>
  <w:style w:type="character" w:customStyle="1" w:styleId="st">
    <w:name w:val="st"/>
    <w:basedOn w:val="DefaultParagraphFont"/>
    <w:rsid w:val="00383278"/>
  </w:style>
  <w:style w:type="paragraph" w:styleId="TOCHeading">
    <w:name w:val="TOC Heading"/>
    <w:basedOn w:val="Heading1"/>
    <w:next w:val="Normal"/>
    <w:uiPriority w:val="39"/>
    <w:unhideWhenUsed/>
    <w:qFormat/>
    <w:rsid w:val="00A87794"/>
    <w:pPr>
      <w:spacing w:line="276" w:lineRule="auto"/>
      <w:jc w:val="left"/>
      <w:outlineLvl w:val="9"/>
    </w:pPr>
    <w:rPr>
      <w:lang w:eastAsia="ja-JP"/>
    </w:rPr>
  </w:style>
  <w:style w:type="paragraph" w:styleId="TOC1">
    <w:name w:val="toc 1"/>
    <w:basedOn w:val="Normal"/>
    <w:next w:val="Normal"/>
    <w:autoRedefine/>
    <w:uiPriority w:val="39"/>
    <w:unhideWhenUsed/>
    <w:rsid w:val="00EF630B"/>
    <w:pPr>
      <w:tabs>
        <w:tab w:val="right" w:leader="dot" w:pos="9062"/>
      </w:tabs>
      <w:spacing w:after="100"/>
    </w:pPr>
    <w:rPr>
      <w:b/>
      <w:noProof/>
    </w:rPr>
  </w:style>
  <w:style w:type="paragraph" w:styleId="TOC2">
    <w:name w:val="toc 2"/>
    <w:basedOn w:val="Normal"/>
    <w:next w:val="Normal"/>
    <w:autoRedefine/>
    <w:uiPriority w:val="39"/>
    <w:unhideWhenUsed/>
    <w:rsid w:val="00A87794"/>
    <w:pPr>
      <w:spacing w:after="100"/>
      <w:ind w:left="240"/>
    </w:pPr>
  </w:style>
  <w:style w:type="paragraph" w:styleId="TOC3">
    <w:name w:val="toc 3"/>
    <w:basedOn w:val="Normal"/>
    <w:next w:val="Normal"/>
    <w:autoRedefine/>
    <w:uiPriority w:val="39"/>
    <w:unhideWhenUsed/>
    <w:rsid w:val="00A87794"/>
    <w:pPr>
      <w:spacing w:after="100"/>
      <w:ind w:left="480"/>
    </w:pPr>
  </w:style>
  <w:style w:type="character" w:customStyle="1" w:styleId="Heading4Char">
    <w:name w:val="Heading 4 Char"/>
    <w:basedOn w:val="DefaultParagraphFont"/>
    <w:link w:val="Heading4"/>
    <w:uiPriority w:val="9"/>
    <w:rsid w:val="002A1B27"/>
    <w:rPr>
      <w:rFonts w:asciiTheme="majorHAnsi" w:eastAsiaTheme="majorEastAsia" w:hAnsiTheme="majorHAnsi" w:cstheme="majorBidi"/>
      <w:b/>
      <w:bCs/>
      <w:iCs/>
      <w:sz w:val="24"/>
      <w:lang w:val="en-US"/>
    </w:rPr>
  </w:style>
  <w:style w:type="paragraph" w:styleId="ListParagraph">
    <w:name w:val="List Paragraph"/>
    <w:basedOn w:val="Normal"/>
    <w:uiPriority w:val="34"/>
    <w:qFormat/>
    <w:rsid w:val="00855A09"/>
    <w:pPr>
      <w:ind w:left="720"/>
      <w:contextualSpacing/>
    </w:pPr>
  </w:style>
  <w:style w:type="paragraph" w:customStyle="1" w:styleId="CE490426FA1F417B964E942E3A6CE9DE">
    <w:name w:val="CE490426FA1F417B964E942E3A6CE9DE"/>
    <w:rsid w:val="007111B0"/>
    <w:rPr>
      <w:rFonts w:eastAsiaTheme="minorEastAsia"/>
      <w:lang w:val="en-US" w:eastAsia="ja-JP"/>
    </w:rPr>
  </w:style>
  <w:style w:type="paragraph" w:customStyle="1" w:styleId="FooterOdd">
    <w:name w:val="Footer Odd"/>
    <w:basedOn w:val="Normal"/>
    <w:qFormat/>
    <w:rsid w:val="002B1BEA"/>
    <w:pPr>
      <w:pBdr>
        <w:top w:val="single" w:sz="4" w:space="1" w:color="4F81BD" w:themeColor="accent1"/>
      </w:pBdr>
      <w:spacing w:after="180" w:line="264" w:lineRule="auto"/>
      <w:jc w:val="right"/>
    </w:pPr>
    <w:rPr>
      <w:rFonts w:cs="Times New Roman"/>
      <w:color w:val="1F497D" w:themeColor="text2"/>
      <w:sz w:val="20"/>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703"/>
    <w:pPr>
      <w:spacing w:line="360" w:lineRule="auto"/>
      <w:jc w:val="both"/>
    </w:pPr>
    <w:rPr>
      <w:sz w:val="24"/>
      <w:lang w:val="en-GB"/>
    </w:rPr>
  </w:style>
  <w:style w:type="paragraph" w:styleId="Heading1">
    <w:name w:val="heading 1"/>
    <w:basedOn w:val="Normal"/>
    <w:next w:val="Normal"/>
    <w:link w:val="Heading1Char"/>
    <w:uiPriority w:val="9"/>
    <w:qFormat/>
    <w:rsid w:val="00F665E5"/>
    <w:pPr>
      <w:keepNext/>
      <w:keepLines/>
      <w:spacing w:before="48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6293"/>
    <w:pPr>
      <w:keepNext/>
      <w:keepLines/>
      <w:spacing w:before="240" w:after="12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0D7228"/>
    <w:pPr>
      <w:keepNext/>
      <w:keepLines/>
      <w:spacing w:before="200" w:after="24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2A1B27"/>
    <w:pPr>
      <w:keepNext/>
      <w:keepLines/>
      <w:spacing w:before="200" w:after="240"/>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2020"/>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8"/>
      <w:szCs w:val="52"/>
    </w:rPr>
  </w:style>
  <w:style w:type="character" w:customStyle="1" w:styleId="TitleChar">
    <w:name w:val="Title Char"/>
    <w:basedOn w:val="DefaultParagraphFont"/>
    <w:link w:val="Title"/>
    <w:uiPriority w:val="10"/>
    <w:rsid w:val="00102020"/>
    <w:rPr>
      <w:rFonts w:asciiTheme="majorHAnsi" w:eastAsiaTheme="majorEastAsia" w:hAnsiTheme="majorHAnsi" w:cstheme="majorBidi"/>
      <w:color w:val="17365D" w:themeColor="text2" w:themeShade="BF"/>
      <w:spacing w:val="5"/>
      <w:kern w:val="28"/>
      <w:sz w:val="48"/>
      <w:szCs w:val="52"/>
      <w:lang w:val="en-US"/>
    </w:rPr>
  </w:style>
  <w:style w:type="character" w:customStyle="1" w:styleId="Heading1Char">
    <w:name w:val="Heading 1 Char"/>
    <w:basedOn w:val="DefaultParagraphFont"/>
    <w:link w:val="Heading1"/>
    <w:uiPriority w:val="9"/>
    <w:rsid w:val="00F665E5"/>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AB6293"/>
    <w:rPr>
      <w:rFonts w:asciiTheme="majorHAnsi" w:eastAsiaTheme="majorEastAsia" w:hAnsiTheme="majorHAnsi" w:cstheme="majorBidi"/>
      <w:b/>
      <w:bCs/>
      <w:color w:val="000000" w:themeColor="text1"/>
      <w:sz w:val="26"/>
      <w:szCs w:val="26"/>
      <w:lang w:val="en-GB"/>
    </w:rPr>
  </w:style>
  <w:style w:type="paragraph" w:styleId="Caption">
    <w:name w:val="caption"/>
    <w:basedOn w:val="Normal"/>
    <w:next w:val="Normal"/>
    <w:uiPriority w:val="35"/>
    <w:unhideWhenUsed/>
    <w:qFormat/>
    <w:rsid w:val="00F978C7"/>
    <w:pPr>
      <w:keepLines/>
      <w:spacing w:after="360" w:line="240" w:lineRule="auto"/>
      <w:contextualSpacing/>
    </w:pPr>
    <w:rPr>
      <w:bCs/>
      <w:color w:val="000000" w:themeColor="text1"/>
      <w:sz w:val="18"/>
      <w:szCs w:val="18"/>
    </w:rPr>
  </w:style>
  <w:style w:type="character" w:customStyle="1" w:styleId="Heading3Char">
    <w:name w:val="Heading 3 Char"/>
    <w:basedOn w:val="DefaultParagraphFont"/>
    <w:link w:val="Heading3"/>
    <w:uiPriority w:val="9"/>
    <w:rsid w:val="000D7228"/>
    <w:rPr>
      <w:rFonts w:asciiTheme="majorHAnsi" w:eastAsiaTheme="majorEastAsia" w:hAnsiTheme="majorHAnsi" w:cstheme="majorBidi"/>
      <w:b/>
      <w:bCs/>
      <w:color w:val="000000" w:themeColor="text1"/>
      <w:sz w:val="24"/>
      <w:lang w:val="en-GB"/>
    </w:rPr>
  </w:style>
  <w:style w:type="character" w:styleId="Hyperlink">
    <w:name w:val="Hyperlink"/>
    <w:basedOn w:val="DefaultParagraphFont"/>
    <w:uiPriority w:val="99"/>
    <w:unhideWhenUsed/>
    <w:rsid w:val="002D27AA"/>
    <w:rPr>
      <w:color w:val="0000FF" w:themeColor="hyperlink"/>
      <w:u w:val="single"/>
    </w:rPr>
  </w:style>
  <w:style w:type="table" w:styleId="TableGrid">
    <w:name w:val="Table Grid"/>
    <w:basedOn w:val="TableNormal"/>
    <w:uiPriority w:val="59"/>
    <w:rsid w:val="00E848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8481B"/>
    <w:pPr>
      <w:spacing w:after="0" w:line="240" w:lineRule="auto"/>
      <w:jc w:val="both"/>
    </w:pPr>
    <w:rPr>
      <w:sz w:val="24"/>
      <w:lang w:val="en-US"/>
    </w:rPr>
  </w:style>
  <w:style w:type="paragraph" w:customStyle="1" w:styleId="Default">
    <w:name w:val="Default"/>
    <w:rsid w:val="00E8481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F39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93A"/>
    <w:rPr>
      <w:rFonts w:ascii="Tahoma" w:hAnsi="Tahoma" w:cs="Tahoma"/>
      <w:sz w:val="16"/>
      <w:szCs w:val="16"/>
      <w:lang w:val="en-US"/>
    </w:rPr>
  </w:style>
  <w:style w:type="paragraph" w:styleId="Header">
    <w:name w:val="header"/>
    <w:basedOn w:val="Normal"/>
    <w:link w:val="HeaderChar"/>
    <w:uiPriority w:val="99"/>
    <w:unhideWhenUsed/>
    <w:rsid w:val="00102020"/>
    <w:pPr>
      <w:tabs>
        <w:tab w:val="center" w:pos="4536"/>
        <w:tab w:val="right" w:pos="9072"/>
      </w:tabs>
      <w:spacing w:after="0" w:line="240" w:lineRule="auto"/>
    </w:pPr>
  </w:style>
  <w:style w:type="character" w:customStyle="1" w:styleId="HeaderChar">
    <w:name w:val="Header Char"/>
    <w:basedOn w:val="DefaultParagraphFont"/>
    <w:link w:val="Header"/>
    <w:uiPriority w:val="99"/>
    <w:rsid w:val="00102020"/>
    <w:rPr>
      <w:sz w:val="24"/>
      <w:lang w:val="en-US"/>
    </w:rPr>
  </w:style>
  <w:style w:type="paragraph" w:styleId="Footer">
    <w:name w:val="footer"/>
    <w:basedOn w:val="Normal"/>
    <w:link w:val="FooterChar"/>
    <w:uiPriority w:val="99"/>
    <w:unhideWhenUsed/>
    <w:rsid w:val="00102020"/>
    <w:pPr>
      <w:tabs>
        <w:tab w:val="center" w:pos="4536"/>
        <w:tab w:val="right" w:pos="9072"/>
      </w:tabs>
      <w:spacing w:after="0" w:line="240" w:lineRule="auto"/>
    </w:pPr>
  </w:style>
  <w:style w:type="character" w:customStyle="1" w:styleId="FooterChar">
    <w:name w:val="Footer Char"/>
    <w:basedOn w:val="DefaultParagraphFont"/>
    <w:link w:val="Footer"/>
    <w:uiPriority w:val="99"/>
    <w:rsid w:val="00102020"/>
    <w:rPr>
      <w:sz w:val="24"/>
      <w:lang w:val="en-US"/>
    </w:rPr>
  </w:style>
  <w:style w:type="paragraph" w:styleId="NormalWeb">
    <w:name w:val="Normal (Web)"/>
    <w:basedOn w:val="Normal"/>
    <w:uiPriority w:val="99"/>
    <w:semiHidden/>
    <w:unhideWhenUsed/>
    <w:rsid w:val="00A80D3D"/>
    <w:pPr>
      <w:spacing w:before="100" w:beforeAutospacing="1" w:after="100" w:afterAutospacing="1" w:line="240" w:lineRule="auto"/>
      <w:jc w:val="left"/>
    </w:pPr>
    <w:rPr>
      <w:rFonts w:ascii="Times New Roman" w:eastAsiaTheme="minorEastAsia" w:hAnsi="Times New Roman" w:cs="Times New Roman"/>
      <w:szCs w:val="24"/>
      <w:lang w:val="de-AT" w:eastAsia="de-AT"/>
    </w:rPr>
  </w:style>
  <w:style w:type="character" w:styleId="Strong">
    <w:name w:val="Strong"/>
    <w:basedOn w:val="DefaultParagraphFont"/>
    <w:uiPriority w:val="22"/>
    <w:qFormat/>
    <w:rsid w:val="007D02B2"/>
    <w:rPr>
      <w:b/>
      <w:bCs/>
    </w:rPr>
  </w:style>
  <w:style w:type="character" w:customStyle="1" w:styleId="st1">
    <w:name w:val="st1"/>
    <w:basedOn w:val="DefaultParagraphFont"/>
    <w:rsid w:val="00383278"/>
  </w:style>
  <w:style w:type="table" w:styleId="LightShading">
    <w:name w:val="Light Shading"/>
    <w:basedOn w:val="TableNormal"/>
    <w:uiPriority w:val="60"/>
    <w:rsid w:val="0038327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383278"/>
    <w:rPr>
      <w:b/>
      <w:bCs/>
      <w:i w:val="0"/>
      <w:iCs w:val="0"/>
    </w:rPr>
  </w:style>
  <w:style w:type="character" w:styleId="LineNumber">
    <w:name w:val="line number"/>
    <w:basedOn w:val="DefaultParagraphFont"/>
    <w:uiPriority w:val="99"/>
    <w:semiHidden/>
    <w:unhideWhenUsed/>
    <w:rsid w:val="00383278"/>
  </w:style>
  <w:style w:type="character" w:customStyle="1" w:styleId="st">
    <w:name w:val="st"/>
    <w:basedOn w:val="DefaultParagraphFont"/>
    <w:rsid w:val="00383278"/>
  </w:style>
  <w:style w:type="paragraph" w:styleId="TOCHeading">
    <w:name w:val="TOC Heading"/>
    <w:basedOn w:val="Heading1"/>
    <w:next w:val="Normal"/>
    <w:uiPriority w:val="39"/>
    <w:unhideWhenUsed/>
    <w:qFormat/>
    <w:rsid w:val="00A87794"/>
    <w:pPr>
      <w:spacing w:line="276" w:lineRule="auto"/>
      <w:jc w:val="left"/>
      <w:outlineLvl w:val="9"/>
    </w:pPr>
    <w:rPr>
      <w:lang w:eastAsia="ja-JP"/>
    </w:rPr>
  </w:style>
  <w:style w:type="paragraph" w:styleId="TOC1">
    <w:name w:val="toc 1"/>
    <w:basedOn w:val="Normal"/>
    <w:next w:val="Normal"/>
    <w:autoRedefine/>
    <w:uiPriority w:val="39"/>
    <w:unhideWhenUsed/>
    <w:rsid w:val="00EF630B"/>
    <w:pPr>
      <w:tabs>
        <w:tab w:val="right" w:leader="dot" w:pos="9062"/>
      </w:tabs>
      <w:spacing w:after="100"/>
    </w:pPr>
    <w:rPr>
      <w:b/>
      <w:noProof/>
    </w:rPr>
  </w:style>
  <w:style w:type="paragraph" w:styleId="TOC2">
    <w:name w:val="toc 2"/>
    <w:basedOn w:val="Normal"/>
    <w:next w:val="Normal"/>
    <w:autoRedefine/>
    <w:uiPriority w:val="39"/>
    <w:unhideWhenUsed/>
    <w:rsid w:val="00A87794"/>
    <w:pPr>
      <w:spacing w:after="100"/>
      <w:ind w:left="240"/>
    </w:pPr>
  </w:style>
  <w:style w:type="paragraph" w:styleId="TOC3">
    <w:name w:val="toc 3"/>
    <w:basedOn w:val="Normal"/>
    <w:next w:val="Normal"/>
    <w:autoRedefine/>
    <w:uiPriority w:val="39"/>
    <w:unhideWhenUsed/>
    <w:rsid w:val="00A87794"/>
    <w:pPr>
      <w:spacing w:after="100"/>
      <w:ind w:left="480"/>
    </w:pPr>
  </w:style>
  <w:style w:type="character" w:customStyle="1" w:styleId="Heading4Char">
    <w:name w:val="Heading 4 Char"/>
    <w:basedOn w:val="DefaultParagraphFont"/>
    <w:link w:val="Heading4"/>
    <w:uiPriority w:val="9"/>
    <w:rsid w:val="002A1B27"/>
    <w:rPr>
      <w:rFonts w:asciiTheme="majorHAnsi" w:eastAsiaTheme="majorEastAsia" w:hAnsiTheme="majorHAnsi" w:cstheme="majorBidi"/>
      <w:b/>
      <w:bCs/>
      <w:iCs/>
      <w:sz w:val="24"/>
      <w:lang w:val="en-US"/>
    </w:rPr>
  </w:style>
  <w:style w:type="paragraph" w:styleId="ListParagraph">
    <w:name w:val="List Paragraph"/>
    <w:basedOn w:val="Normal"/>
    <w:uiPriority w:val="34"/>
    <w:qFormat/>
    <w:rsid w:val="00855A09"/>
    <w:pPr>
      <w:ind w:left="720"/>
      <w:contextualSpacing/>
    </w:pPr>
  </w:style>
  <w:style w:type="paragraph" w:customStyle="1" w:styleId="CE490426FA1F417B964E942E3A6CE9DE">
    <w:name w:val="CE490426FA1F417B964E942E3A6CE9DE"/>
    <w:rsid w:val="007111B0"/>
    <w:rPr>
      <w:rFonts w:eastAsiaTheme="minorEastAsia"/>
      <w:lang w:val="en-US" w:eastAsia="ja-JP"/>
    </w:rPr>
  </w:style>
  <w:style w:type="paragraph" w:customStyle="1" w:styleId="FooterOdd">
    <w:name w:val="Footer Odd"/>
    <w:basedOn w:val="Normal"/>
    <w:qFormat/>
    <w:rsid w:val="002B1BEA"/>
    <w:pPr>
      <w:pBdr>
        <w:top w:val="single" w:sz="4" w:space="1" w:color="4F81BD" w:themeColor="accent1"/>
      </w:pBdr>
      <w:spacing w:after="180" w:line="264" w:lineRule="auto"/>
      <w:jc w:val="right"/>
    </w:pPr>
    <w:rPr>
      <w:rFonts w:cs="Times New Roman"/>
      <w:color w:val="1F497D" w:themeColor="text2"/>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34356">
      <w:bodyDiv w:val="1"/>
      <w:marLeft w:val="0"/>
      <w:marRight w:val="0"/>
      <w:marTop w:val="0"/>
      <w:marBottom w:val="0"/>
      <w:divBdr>
        <w:top w:val="none" w:sz="0" w:space="0" w:color="auto"/>
        <w:left w:val="none" w:sz="0" w:space="0" w:color="auto"/>
        <w:bottom w:val="none" w:sz="0" w:space="0" w:color="auto"/>
        <w:right w:val="none" w:sz="0" w:space="0" w:color="auto"/>
      </w:divBdr>
    </w:div>
    <w:div w:id="95294100">
      <w:bodyDiv w:val="1"/>
      <w:marLeft w:val="0"/>
      <w:marRight w:val="0"/>
      <w:marTop w:val="0"/>
      <w:marBottom w:val="0"/>
      <w:divBdr>
        <w:top w:val="none" w:sz="0" w:space="0" w:color="auto"/>
        <w:left w:val="none" w:sz="0" w:space="0" w:color="auto"/>
        <w:bottom w:val="none" w:sz="0" w:space="0" w:color="auto"/>
        <w:right w:val="none" w:sz="0" w:space="0" w:color="auto"/>
      </w:divBdr>
    </w:div>
    <w:div w:id="120924514">
      <w:bodyDiv w:val="1"/>
      <w:marLeft w:val="0"/>
      <w:marRight w:val="0"/>
      <w:marTop w:val="0"/>
      <w:marBottom w:val="0"/>
      <w:divBdr>
        <w:top w:val="none" w:sz="0" w:space="0" w:color="auto"/>
        <w:left w:val="none" w:sz="0" w:space="0" w:color="auto"/>
        <w:bottom w:val="none" w:sz="0" w:space="0" w:color="auto"/>
        <w:right w:val="none" w:sz="0" w:space="0" w:color="auto"/>
      </w:divBdr>
    </w:div>
    <w:div w:id="776828761">
      <w:bodyDiv w:val="1"/>
      <w:marLeft w:val="0"/>
      <w:marRight w:val="0"/>
      <w:marTop w:val="0"/>
      <w:marBottom w:val="0"/>
      <w:divBdr>
        <w:top w:val="none" w:sz="0" w:space="0" w:color="auto"/>
        <w:left w:val="none" w:sz="0" w:space="0" w:color="auto"/>
        <w:bottom w:val="none" w:sz="0" w:space="0" w:color="auto"/>
        <w:right w:val="none" w:sz="0" w:space="0" w:color="auto"/>
      </w:divBdr>
    </w:div>
    <w:div w:id="1245451254">
      <w:bodyDiv w:val="1"/>
      <w:marLeft w:val="0"/>
      <w:marRight w:val="0"/>
      <w:marTop w:val="0"/>
      <w:marBottom w:val="0"/>
      <w:divBdr>
        <w:top w:val="none" w:sz="0" w:space="0" w:color="auto"/>
        <w:left w:val="none" w:sz="0" w:space="0" w:color="auto"/>
        <w:bottom w:val="none" w:sz="0" w:space="0" w:color="auto"/>
        <w:right w:val="none" w:sz="0" w:space="0" w:color="auto"/>
      </w:divBdr>
    </w:div>
    <w:div w:id="1291789335">
      <w:bodyDiv w:val="1"/>
      <w:marLeft w:val="0"/>
      <w:marRight w:val="0"/>
      <w:marTop w:val="0"/>
      <w:marBottom w:val="0"/>
      <w:divBdr>
        <w:top w:val="none" w:sz="0" w:space="0" w:color="auto"/>
        <w:left w:val="none" w:sz="0" w:space="0" w:color="auto"/>
        <w:bottom w:val="none" w:sz="0" w:space="0" w:color="auto"/>
        <w:right w:val="none" w:sz="0" w:space="0" w:color="auto"/>
      </w:divBdr>
    </w:div>
    <w:div w:id="1477993549">
      <w:bodyDiv w:val="1"/>
      <w:marLeft w:val="0"/>
      <w:marRight w:val="0"/>
      <w:marTop w:val="0"/>
      <w:marBottom w:val="0"/>
      <w:divBdr>
        <w:top w:val="none" w:sz="0" w:space="0" w:color="auto"/>
        <w:left w:val="none" w:sz="0" w:space="0" w:color="auto"/>
        <w:bottom w:val="none" w:sz="0" w:space="0" w:color="auto"/>
        <w:right w:val="none" w:sz="0" w:space="0" w:color="auto"/>
      </w:divBdr>
    </w:div>
    <w:div w:id="1696883004">
      <w:bodyDiv w:val="1"/>
      <w:marLeft w:val="0"/>
      <w:marRight w:val="0"/>
      <w:marTop w:val="0"/>
      <w:marBottom w:val="0"/>
      <w:divBdr>
        <w:top w:val="none" w:sz="0" w:space="0" w:color="auto"/>
        <w:left w:val="none" w:sz="0" w:space="0" w:color="auto"/>
        <w:bottom w:val="none" w:sz="0" w:space="0" w:color="auto"/>
        <w:right w:val="none" w:sz="0" w:space="0" w:color="auto"/>
      </w:divBdr>
    </w:div>
    <w:div w:id="188763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tif"/><Relationship Id="rId117" Type="http://schemas.openxmlformats.org/officeDocument/2006/relationships/image" Target="media/image77.png"/><Relationship Id="rId21" Type="http://schemas.openxmlformats.org/officeDocument/2006/relationships/image" Target="media/image9.png"/><Relationship Id="rId42" Type="http://schemas.openxmlformats.org/officeDocument/2006/relationships/image" Target="media/image28.tif"/><Relationship Id="rId47" Type="http://schemas.openxmlformats.org/officeDocument/2006/relationships/image" Target="media/image33.png"/><Relationship Id="rId63" Type="http://schemas.openxmlformats.org/officeDocument/2006/relationships/image" Target="media/image45.png"/><Relationship Id="rId68" Type="http://schemas.openxmlformats.org/officeDocument/2006/relationships/chart" Target="charts/chart9.xml"/><Relationship Id="rId84" Type="http://schemas.openxmlformats.org/officeDocument/2006/relationships/image" Target="media/image56.tiff"/><Relationship Id="rId89" Type="http://schemas.openxmlformats.org/officeDocument/2006/relationships/image" Target="media/image61.png"/><Relationship Id="rId112" Type="http://schemas.openxmlformats.org/officeDocument/2006/relationships/chart" Target="charts/chart28.xml"/><Relationship Id="rId16" Type="http://schemas.openxmlformats.org/officeDocument/2006/relationships/image" Target="media/image4.tiff"/><Relationship Id="rId107" Type="http://schemas.openxmlformats.org/officeDocument/2006/relationships/image" Target="media/image70.png"/><Relationship Id="rId11" Type="http://schemas.openxmlformats.org/officeDocument/2006/relationships/header" Target="header1.xml"/><Relationship Id="rId32" Type="http://schemas.openxmlformats.org/officeDocument/2006/relationships/image" Target="media/image20.tif"/><Relationship Id="rId37" Type="http://schemas.openxmlformats.org/officeDocument/2006/relationships/chart" Target="charts/chart2.xml"/><Relationship Id="rId53" Type="http://schemas.openxmlformats.org/officeDocument/2006/relationships/chart" Target="charts/chart3.xml"/><Relationship Id="rId58" Type="http://schemas.openxmlformats.org/officeDocument/2006/relationships/chart" Target="charts/chart5.xml"/><Relationship Id="rId74" Type="http://schemas.openxmlformats.org/officeDocument/2006/relationships/chart" Target="charts/chart13.xml"/><Relationship Id="rId79" Type="http://schemas.openxmlformats.org/officeDocument/2006/relationships/image" Target="media/image51.png"/><Relationship Id="rId102" Type="http://schemas.openxmlformats.org/officeDocument/2006/relationships/chart" Target="charts/chart22.xml"/><Relationship Id="rId123"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54.png"/><Relationship Id="rId90" Type="http://schemas.openxmlformats.org/officeDocument/2006/relationships/chart" Target="charts/chart17.xml"/><Relationship Id="rId95" Type="http://schemas.openxmlformats.org/officeDocument/2006/relationships/image" Target="media/image64.png"/><Relationship Id="rId19" Type="http://schemas.openxmlformats.org/officeDocument/2006/relationships/image" Target="media/image7.png"/><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png"/><Relationship Id="rId30" Type="http://schemas.openxmlformats.org/officeDocument/2006/relationships/image" Target="media/image18.tif"/><Relationship Id="rId35" Type="http://schemas.openxmlformats.org/officeDocument/2006/relationships/image" Target="media/image23.tiff"/><Relationship Id="rId43" Type="http://schemas.openxmlformats.org/officeDocument/2006/relationships/image" Target="media/image29.png"/><Relationship Id="rId48" Type="http://schemas.openxmlformats.org/officeDocument/2006/relationships/image" Target="media/image34.tiff"/><Relationship Id="rId56" Type="http://schemas.openxmlformats.org/officeDocument/2006/relationships/chart" Target="charts/chart4.xml"/><Relationship Id="rId64" Type="http://schemas.openxmlformats.org/officeDocument/2006/relationships/chart" Target="charts/chart7.xml"/><Relationship Id="rId69" Type="http://schemas.openxmlformats.org/officeDocument/2006/relationships/chart" Target="charts/chart10.xml"/><Relationship Id="rId77" Type="http://schemas.openxmlformats.org/officeDocument/2006/relationships/chart" Target="charts/chart16.xml"/><Relationship Id="rId100" Type="http://schemas.openxmlformats.org/officeDocument/2006/relationships/image" Target="media/image67.tiff"/><Relationship Id="rId105" Type="http://schemas.openxmlformats.org/officeDocument/2006/relationships/chart" Target="charts/chart25.xml"/><Relationship Id="rId113" Type="http://schemas.openxmlformats.org/officeDocument/2006/relationships/image" Target="media/image73.png"/><Relationship Id="rId118" Type="http://schemas.openxmlformats.org/officeDocument/2006/relationships/image" Target="media/image78.tif"/><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chart" Target="charts/chart11.xml"/><Relationship Id="rId80" Type="http://schemas.openxmlformats.org/officeDocument/2006/relationships/image" Target="media/image52.png"/><Relationship Id="rId85" Type="http://schemas.openxmlformats.org/officeDocument/2006/relationships/image" Target="media/image57.png"/><Relationship Id="rId93" Type="http://schemas.openxmlformats.org/officeDocument/2006/relationships/image" Target="media/image63.png"/><Relationship Id="rId98" Type="http://schemas.openxmlformats.org/officeDocument/2006/relationships/chart" Target="charts/chart21.xml"/><Relationship Id="rId121"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tiff"/><Relationship Id="rId38" Type="http://schemas.openxmlformats.org/officeDocument/2006/relationships/image" Target="media/image24.png"/><Relationship Id="rId46" Type="http://schemas.openxmlformats.org/officeDocument/2006/relationships/image" Target="media/image32.tif"/><Relationship Id="rId59" Type="http://schemas.openxmlformats.org/officeDocument/2006/relationships/chart" Target="charts/chart6.xml"/><Relationship Id="rId67" Type="http://schemas.openxmlformats.org/officeDocument/2006/relationships/image" Target="media/image47.png"/><Relationship Id="rId103" Type="http://schemas.openxmlformats.org/officeDocument/2006/relationships/chart" Target="charts/chart23.xml"/><Relationship Id="rId108" Type="http://schemas.openxmlformats.org/officeDocument/2006/relationships/image" Target="media/image71.png"/><Relationship Id="rId116" Type="http://schemas.openxmlformats.org/officeDocument/2006/relationships/image" Target="media/image76.tif"/><Relationship Id="rId124" Type="http://schemas.openxmlformats.org/officeDocument/2006/relationships/fontTable" Target="fontTable.xml"/><Relationship Id="rId20" Type="http://schemas.openxmlformats.org/officeDocument/2006/relationships/image" Target="media/image8.tif"/><Relationship Id="rId41" Type="http://schemas.openxmlformats.org/officeDocument/2006/relationships/image" Target="media/image27.png"/><Relationship Id="rId54" Type="http://schemas.openxmlformats.org/officeDocument/2006/relationships/image" Target="media/image39.png"/><Relationship Id="rId62" Type="http://schemas.openxmlformats.org/officeDocument/2006/relationships/image" Target="media/image44.tif"/><Relationship Id="rId70" Type="http://schemas.openxmlformats.org/officeDocument/2006/relationships/image" Target="media/image48.png"/><Relationship Id="rId75" Type="http://schemas.openxmlformats.org/officeDocument/2006/relationships/chart" Target="charts/chart14.xml"/><Relationship Id="rId83" Type="http://schemas.openxmlformats.org/officeDocument/2006/relationships/image" Target="media/image55.png"/><Relationship Id="rId88" Type="http://schemas.openxmlformats.org/officeDocument/2006/relationships/image" Target="media/image60.png"/><Relationship Id="rId91" Type="http://schemas.openxmlformats.org/officeDocument/2006/relationships/image" Target="media/image62.png"/><Relationship Id="rId96" Type="http://schemas.openxmlformats.org/officeDocument/2006/relationships/chart" Target="charts/chart20.xml"/><Relationship Id="rId111" Type="http://schemas.openxmlformats.org/officeDocument/2006/relationships/chart" Target="charts/chart2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tif"/><Relationship Id="rId36" Type="http://schemas.openxmlformats.org/officeDocument/2006/relationships/chart" Target="charts/chart1.xml"/><Relationship Id="rId49" Type="http://schemas.openxmlformats.org/officeDocument/2006/relationships/image" Target="media/image35.png"/><Relationship Id="rId57" Type="http://schemas.openxmlformats.org/officeDocument/2006/relationships/image" Target="media/image41.png"/><Relationship Id="rId106" Type="http://schemas.openxmlformats.org/officeDocument/2006/relationships/image" Target="media/image69.png"/><Relationship Id="rId114" Type="http://schemas.openxmlformats.org/officeDocument/2006/relationships/image" Target="media/image74.png"/><Relationship Id="rId119" Type="http://schemas.openxmlformats.org/officeDocument/2006/relationships/image" Target="media/image79.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0.tif"/><Relationship Id="rId52" Type="http://schemas.openxmlformats.org/officeDocument/2006/relationships/image" Target="media/image38.png"/><Relationship Id="rId60" Type="http://schemas.openxmlformats.org/officeDocument/2006/relationships/image" Target="media/image42.png"/><Relationship Id="rId65" Type="http://schemas.openxmlformats.org/officeDocument/2006/relationships/chart" Target="charts/chart8.xml"/><Relationship Id="rId73" Type="http://schemas.openxmlformats.org/officeDocument/2006/relationships/chart" Target="charts/chart12.xml"/><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tiff"/><Relationship Id="rId94" Type="http://schemas.openxmlformats.org/officeDocument/2006/relationships/chart" Target="charts/chart19.xml"/><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6.tif"/><Relationship Id="rId39" Type="http://schemas.openxmlformats.org/officeDocument/2006/relationships/image" Target="media/image25.png"/><Relationship Id="rId109" Type="http://schemas.openxmlformats.org/officeDocument/2006/relationships/image" Target="media/image72.png"/><Relationship Id="rId34" Type="http://schemas.openxmlformats.org/officeDocument/2006/relationships/image" Target="media/image22.tif"/><Relationship Id="rId50" Type="http://schemas.openxmlformats.org/officeDocument/2006/relationships/image" Target="media/image36.tif"/><Relationship Id="rId55" Type="http://schemas.openxmlformats.org/officeDocument/2006/relationships/image" Target="media/image40.png"/><Relationship Id="rId76" Type="http://schemas.openxmlformats.org/officeDocument/2006/relationships/chart" Target="charts/chart15.xml"/><Relationship Id="rId97" Type="http://schemas.openxmlformats.org/officeDocument/2006/relationships/image" Target="media/image65.png"/><Relationship Id="rId104" Type="http://schemas.openxmlformats.org/officeDocument/2006/relationships/chart" Target="charts/chart24.xml"/><Relationship Id="rId120" Type="http://schemas.openxmlformats.org/officeDocument/2006/relationships/chart" Target="charts/chart29.xm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chart" Target="charts/chart18.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tif"/><Relationship Id="rId40" Type="http://schemas.openxmlformats.org/officeDocument/2006/relationships/image" Target="media/image26.tif"/><Relationship Id="rId45" Type="http://schemas.openxmlformats.org/officeDocument/2006/relationships/image" Target="media/image31.png"/><Relationship Id="rId66" Type="http://schemas.openxmlformats.org/officeDocument/2006/relationships/image" Target="media/image46.png"/><Relationship Id="rId87" Type="http://schemas.openxmlformats.org/officeDocument/2006/relationships/image" Target="media/image59.tiff"/><Relationship Id="rId110" Type="http://schemas.openxmlformats.org/officeDocument/2006/relationships/chart" Target="charts/chart26.xml"/><Relationship Id="rId115" Type="http://schemas.openxmlformats.org/officeDocument/2006/relationships/image" Target="media/image7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wolfgern\Documents\Phd\BGI%20ChIP%20seqeuencing\final%20analysis\Filtering\Filtering%20schem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wolfgern\Documents\Phd\Results\RT-qPCR\Zfp809%20k.o.%20MEFs\combined%20data%20for%20log%20graph.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wolfgern\Documents\Phd\Results\RT-qPCR\Zfp809%20k.o.%20MEFs\Aza-dC%20and%20TSA%20treatment\qPCR%2008.06.2012.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wolfgern\Documents\Phd\Zfp809%20knockout%20project\ERV%20amplification(combin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olfgern\Documents\Phd\BGI%20ChIP%20seqeuencing\final%20analysis\Filtering\Filtering%20schem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wolfgern\Documents\Phd\Results\RT-qPCR\Zfp809%20k.o.%20ES%20cells\combined%20ES%20data%20for%20log%20graph.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wolfgern\Documents\Phd\Results\RT-qPCR\Zfp809%20knockout%20mice%20blood%20(25.06.2012)\combined%20results%20for%20log%20graph.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wolfgern\Documents\Phd\Results\ChIP%20qPCR\combined%20NTERA%20and%20MEL-1%20data.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wolfgern\Documents\Phd\Results\ChIP%20qPCR\ChIP%20with%20new%20protocol\Daundi%20et%20al\combined%20Dauni%20et%20al%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olfgern\Documents\Phd\BGI%20ChIP%20seqeuencing\final%20analysis\TSS\Genomic%20associatio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olfgern\Documents\Phd\Results\ChIP%20qPCR\F9%20pSB-PZIP%20Mm%20v.2%20(06.10.2011)\combined%20FLAG%20data%20(F9%2006.10.201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olfgern\Documents\Phd\Results\RT-qPCR\ZFP809%20KD%20F9%20cells%20(Sharon%20S.)\combine%20F9%20KD%20and%20overexpressing%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olfgern\Documents\Phd\Results\RT-qPCR\ZFP809%20KD%20F9%20cells%20(Sharon%20S.)\combine%20F9%20KD%20and%20overexpressing%20dat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olfgern\Documents\Phd\BGI%20ChIP%20seqeuencing\final%20analysis\4kb%20promotor%20regions%20with%20peaks\all%20track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olfgern\Documents\Phd\BGI%20ChIP%20seqeuencing\final%20analysis\4kb%20promotor%20regions%20with%20peaks\all%20track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wolfgern\Documents\Phd\Results\ChIP%20qPCR\compare%20Zfp809%20overexpressing%20cells%20with%20normal%20F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ak size figures'!$P$19</c:f>
              <c:strCache>
                <c:ptCount val="1"/>
                <c:pt idx="0">
                  <c:v>% of peaks</c:v>
                </c:pt>
              </c:strCache>
            </c:strRef>
          </c:tx>
          <c:invertIfNegative val="0"/>
          <c:cat>
            <c:strRef>
              <c:f>'peak size figures'!$O$20:$O$29</c:f>
              <c:strCache>
                <c:ptCount val="10"/>
                <c:pt idx="0">
                  <c:v>&lt;200</c:v>
                </c:pt>
                <c:pt idx="1">
                  <c:v>200-300</c:v>
                </c:pt>
                <c:pt idx="2">
                  <c:v>300-400</c:v>
                </c:pt>
                <c:pt idx="3">
                  <c:v>400-500</c:v>
                </c:pt>
                <c:pt idx="4">
                  <c:v>500-600</c:v>
                </c:pt>
                <c:pt idx="5">
                  <c:v>600-700</c:v>
                </c:pt>
                <c:pt idx="6">
                  <c:v>700-800</c:v>
                </c:pt>
                <c:pt idx="7">
                  <c:v>800-900</c:v>
                </c:pt>
                <c:pt idx="8">
                  <c:v>900-1000</c:v>
                </c:pt>
                <c:pt idx="9">
                  <c:v>&gt;1000</c:v>
                </c:pt>
              </c:strCache>
            </c:strRef>
          </c:cat>
          <c:val>
            <c:numRef>
              <c:f>'peak size figures'!$P$20:$P$29</c:f>
              <c:numCache>
                <c:formatCode>General</c:formatCode>
                <c:ptCount val="10"/>
                <c:pt idx="0">
                  <c:v>1.0653645544334702</c:v>
                </c:pt>
                <c:pt idx="1">
                  <c:v>20.929974475640883</c:v>
                </c:pt>
                <c:pt idx="2">
                  <c:v>36.322272777716123</c:v>
                </c:pt>
                <c:pt idx="3">
                  <c:v>22.794362445899459</c:v>
                </c:pt>
                <c:pt idx="4">
                  <c:v>10.520474975030519</c:v>
                </c:pt>
                <c:pt idx="5">
                  <c:v>4.1282876484296978</c:v>
                </c:pt>
                <c:pt idx="6">
                  <c:v>1.6757296637443124</c:v>
                </c:pt>
                <c:pt idx="7">
                  <c:v>1.2318277660636998</c:v>
                </c:pt>
                <c:pt idx="8">
                  <c:v>0.53268227721673511</c:v>
                </c:pt>
                <c:pt idx="9">
                  <c:v>0.79902341582510261</c:v>
                </c:pt>
              </c:numCache>
            </c:numRef>
          </c:val>
        </c:ser>
        <c:dLbls>
          <c:showLegendKey val="0"/>
          <c:showVal val="0"/>
          <c:showCatName val="0"/>
          <c:showSerName val="0"/>
          <c:showPercent val="0"/>
          <c:showBubbleSize val="0"/>
        </c:dLbls>
        <c:gapWidth val="150"/>
        <c:axId val="249823232"/>
        <c:axId val="249825152"/>
      </c:barChart>
      <c:catAx>
        <c:axId val="249823232"/>
        <c:scaling>
          <c:orientation val="minMax"/>
        </c:scaling>
        <c:delete val="0"/>
        <c:axPos val="b"/>
        <c:title>
          <c:tx>
            <c:rich>
              <a:bodyPr/>
              <a:lstStyle/>
              <a:p>
                <a:pPr>
                  <a:defRPr/>
                </a:pPr>
                <a:r>
                  <a:rPr lang="en-US"/>
                  <a:t>peak size in bp</a:t>
                </a:r>
              </a:p>
            </c:rich>
          </c:tx>
          <c:layout/>
          <c:overlay val="0"/>
        </c:title>
        <c:majorTickMark val="out"/>
        <c:minorTickMark val="none"/>
        <c:tickLblPos val="nextTo"/>
        <c:crossAx val="249825152"/>
        <c:crosses val="autoZero"/>
        <c:auto val="1"/>
        <c:lblAlgn val="ctr"/>
        <c:lblOffset val="100"/>
        <c:noMultiLvlLbl val="0"/>
      </c:catAx>
      <c:valAx>
        <c:axId val="249825152"/>
        <c:scaling>
          <c:orientation val="minMax"/>
        </c:scaling>
        <c:delete val="0"/>
        <c:axPos val="l"/>
        <c:majorGridlines/>
        <c:title>
          <c:tx>
            <c:rich>
              <a:bodyPr rot="-5400000" vert="horz"/>
              <a:lstStyle/>
              <a:p>
                <a:pPr>
                  <a:defRPr/>
                </a:pPr>
                <a:r>
                  <a:rPr lang="en-US"/>
                  <a:t>% of peaks within range</a:t>
                </a:r>
              </a:p>
            </c:rich>
          </c:tx>
          <c:layout/>
          <c:overlay val="0"/>
        </c:title>
        <c:numFmt formatCode="General" sourceLinked="1"/>
        <c:majorTickMark val="out"/>
        <c:minorTickMark val="none"/>
        <c:tickLblPos val="nextTo"/>
        <c:crossAx val="249823232"/>
        <c:crosses val="autoZero"/>
        <c:crossBetween val="between"/>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 [pSB/FLAG-ZFP809]</a:t>
            </a:r>
          </a:p>
        </c:rich>
      </c:tx>
      <c:layout/>
      <c:overlay val="1"/>
      <c:spPr>
        <a:solidFill>
          <a:schemeClr val="bg1"/>
        </a:solidFill>
      </c:spPr>
    </c:title>
    <c:autoTitleDeleted val="0"/>
    <c:plotArea>
      <c:layout/>
      <c:barChart>
        <c:barDir val="col"/>
        <c:grouping val="clustered"/>
        <c:varyColors val="0"/>
        <c:ser>
          <c:idx val="0"/>
          <c:order val="0"/>
          <c:tx>
            <c:strRef>
              <c:f>'for thesis'!$G$19</c:f>
              <c:strCache>
                <c:ptCount val="1"/>
                <c:pt idx="0">
                  <c:v>TRIM28</c:v>
                </c:pt>
              </c:strCache>
            </c:strRef>
          </c:tx>
          <c:spPr>
            <a:solidFill>
              <a:schemeClr val="bg1">
                <a:lumMod val="50000"/>
              </a:schemeClr>
            </a:solidFill>
          </c:spPr>
          <c:invertIfNegative val="0"/>
          <c:errBars>
            <c:errBarType val="both"/>
            <c:errValType val="cust"/>
            <c:noEndCap val="0"/>
            <c:plus>
              <c:numRef>
                <c:f>'for thesis'!$M$20:$M$29</c:f>
                <c:numCache>
                  <c:formatCode>General</c:formatCode>
                  <c:ptCount val="10"/>
                  <c:pt idx="0">
                    <c:v>8.1658841377768271E-2</c:v>
                  </c:pt>
                  <c:pt idx="1">
                    <c:v>0.27902022391968023</c:v>
                  </c:pt>
                  <c:pt idx="2">
                    <c:v>0.24736956721642775</c:v>
                  </c:pt>
                  <c:pt idx="3">
                    <c:v>0.14919494034979139</c:v>
                  </c:pt>
                  <c:pt idx="4">
                    <c:v>0.27946929255654962</c:v>
                  </c:pt>
                  <c:pt idx="5">
                    <c:v>0.18460956252678429</c:v>
                  </c:pt>
                  <c:pt idx="6">
                    <c:v>2.5446023240377629E-2</c:v>
                  </c:pt>
                  <c:pt idx="7">
                    <c:v>2.8996103614908997E-2</c:v>
                  </c:pt>
                  <c:pt idx="8">
                    <c:v>0.10079971708200006</c:v>
                  </c:pt>
                  <c:pt idx="9">
                    <c:v>0.12049922998673659</c:v>
                  </c:pt>
                </c:numCache>
              </c:numRef>
            </c:plus>
            <c:minus>
              <c:numRef>
                <c:f>'for thesis'!$M$20:$M$29</c:f>
                <c:numCache>
                  <c:formatCode>General</c:formatCode>
                  <c:ptCount val="10"/>
                  <c:pt idx="0">
                    <c:v>8.1658841377768271E-2</c:v>
                  </c:pt>
                  <c:pt idx="1">
                    <c:v>0.27902022391968023</c:v>
                  </c:pt>
                  <c:pt idx="2">
                    <c:v>0.24736956721642775</c:v>
                  </c:pt>
                  <c:pt idx="3">
                    <c:v>0.14919494034979139</c:v>
                  </c:pt>
                  <c:pt idx="4">
                    <c:v>0.27946929255654962</c:v>
                  </c:pt>
                  <c:pt idx="5">
                    <c:v>0.18460956252678429</c:v>
                  </c:pt>
                  <c:pt idx="6">
                    <c:v>2.5446023240377629E-2</c:v>
                  </c:pt>
                  <c:pt idx="7">
                    <c:v>2.8996103614908997E-2</c:v>
                  </c:pt>
                  <c:pt idx="8">
                    <c:v>0.10079971708200006</c:v>
                  </c:pt>
                  <c:pt idx="9">
                    <c:v>0.12049922998673659</c:v>
                  </c:pt>
                </c:numCache>
              </c:numRef>
            </c:minus>
          </c:errBars>
          <c:cat>
            <c:strRef>
              <c:f>'for thesis'!$C$20:$C$29</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for thesis'!$G$20:$G$29</c:f>
              <c:numCache>
                <c:formatCode>0.00</c:formatCode>
                <c:ptCount val="10"/>
                <c:pt idx="0">
                  <c:v>1.6565990635284631</c:v>
                </c:pt>
                <c:pt idx="1">
                  <c:v>3.3197528190314056</c:v>
                </c:pt>
                <c:pt idx="2">
                  <c:v>1.9523920127033476</c:v>
                </c:pt>
                <c:pt idx="3">
                  <c:v>1.5151121298807813</c:v>
                </c:pt>
                <c:pt idx="4">
                  <c:v>3.9494980930724517</c:v>
                </c:pt>
                <c:pt idx="5">
                  <c:v>1.4560851221358908</c:v>
                </c:pt>
                <c:pt idx="6">
                  <c:v>0.41056587883563883</c:v>
                </c:pt>
                <c:pt idx="7">
                  <c:v>0.37447962680732433</c:v>
                </c:pt>
                <c:pt idx="8">
                  <c:v>0.27585079060567502</c:v>
                </c:pt>
                <c:pt idx="9">
                  <c:v>1.0130936197074472</c:v>
                </c:pt>
              </c:numCache>
            </c:numRef>
          </c:val>
        </c:ser>
        <c:dLbls>
          <c:showLegendKey val="0"/>
          <c:showVal val="0"/>
          <c:showCatName val="0"/>
          <c:showSerName val="0"/>
          <c:showPercent val="0"/>
          <c:showBubbleSize val="0"/>
        </c:dLbls>
        <c:gapWidth val="150"/>
        <c:axId val="241838336"/>
        <c:axId val="241848320"/>
      </c:barChart>
      <c:catAx>
        <c:axId val="241838336"/>
        <c:scaling>
          <c:orientation val="minMax"/>
        </c:scaling>
        <c:delete val="0"/>
        <c:axPos val="b"/>
        <c:majorTickMark val="out"/>
        <c:minorTickMark val="none"/>
        <c:tickLblPos val="nextTo"/>
        <c:crossAx val="241848320"/>
        <c:crosses val="autoZero"/>
        <c:auto val="1"/>
        <c:lblAlgn val="ctr"/>
        <c:lblOffset val="100"/>
        <c:noMultiLvlLbl val="0"/>
      </c:catAx>
      <c:valAx>
        <c:axId val="241848320"/>
        <c:scaling>
          <c:orientation val="minMax"/>
          <c:max val="5"/>
        </c:scaling>
        <c:delete val="0"/>
        <c:axPos val="l"/>
        <c:majorGridlines/>
        <c:title>
          <c:tx>
            <c:rich>
              <a:bodyPr rot="-5400000" vert="horz"/>
              <a:lstStyle/>
              <a:p>
                <a:pPr>
                  <a:defRPr/>
                </a:pPr>
                <a:r>
                  <a:rPr lang="en-GB"/>
                  <a:t>% of input</a:t>
                </a:r>
              </a:p>
            </c:rich>
          </c:tx>
          <c:layout/>
          <c:overlay val="0"/>
        </c:title>
        <c:numFmt formatCode="0.0" sourceLinked="0"/>
        <c:majorTickMark val="out"/>
        <c:minorTickMark val="none"/>
        <c:tickLblPos val="nextTo"/>
        <c:crossAx val="241838336"/>
        <c:crosses val="autoZero"/>
        <c:crossBetween val="between"/>
      </c:valAx>
    </c:plotArea>
    <c:legend>
      <c:legendPos val="r"/>
      <c:layout>
        <c:manualLayout>
          <c:xMode val="edge"/>
          <c:yMode val="edge"/>
          <c:x val="0.83562151341251834"/>
          <c:y val="0.33456939576110506"/>
          <c:w val="0.14403950353663419"/>
          <c:h val="6.9331408390417251E-2"/>
        </c:manualLayout>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a:t>
            </a:r>
          </a:p>
        </c:rich>
      </c:tx>
      <c:layout>
        <c:manualLayout>
          <c:xMode val="edge"/>
          <c:yMode val="edge"/>
          <c:x val="0.50448229166666669"/>
          <c:y val="2.3148224607762179E-2"/>
        </c:manualLayout>
      </c:layout>
      <c:overlay val="1"/>
      <c:spPr>
        <a:solidFill>
          <a:schemeClr val="bg1"/>
        </a:solidFill>
      </c:spPr>
    </c:title>
    <c:autoTitleDeleted val="0"/>
    <c:plotArea>
      <c:layout/>
      <c:barChart>
        <c:barDir val="col"/>
        <c:grouping val="clustered"/>
        <c:varyColors val="0"/>
        <c:ser>
          <c:idx val="0"/>
          <c:order val="0"/>
          <c:tx>
            <c:strRef>
              <c:f>histones!$D$4</c:f>
              <c:strCache>
                <c:ptCount val="1"/>
                <c:pt idx="0">
                  <c:v>H3</c:v>
                </c:pt>
              </c:strCache>
            </c:strRef>
          </c:tx>
          <c:invertIfNegative val="0"/>
          <c:errBars>
            <c:errBarType val="both"/>
            <c:errValType val="cust"/>
            <c:noEndCap val="0"/>
            <c:plus>
              <c:numRef>
                <c:f>histones!$J$5:$J$14</c:f>
                <c:numCache>
                  <c:formatCode>General</c:formatCode>
                  <c:ptCount val="10"/>
                  <c:pt idx="0">
                    <c:v>0.29635971260535332</c:v>
                  </c:pt>
                  <c:pt idx="1">
                    <c:v>0.53290299678588127</c:v>
                  </c:pt>
                  <c:pt idx="2">
                    <c:v>0.350744559733352</c:v>
                  </c:pt>
                  <c:pt idx="3">
                    <c:v>0.92211333596608336</c:v>
                  </c:pt>
                  <c:pt idx="4">
                    <c:v>0.35403082433198307</c:v>
                  </c:pt>
                  <c:pt idx="5">
                    <c:v>0.46060472142166231</c:v>
                  </c:pt>
                  <c:pt idx="6">
                    <c:v>0.36182075344089454</c:v>
                  </c:pt>
                  <c:pt idx="7">
                    <c:v>1.155523461607332</c:v>
                  </c:pt>
                  <c:pt idx="8">
                    <c:v>0.32255611383363636</c:v>
                  </c:pt>
                  <c:pt idx="9">
                    <c:v>0.9431678720823411</c:v>
                  </c:pt>
                </c:numCache>
              </c:numRef>
            </c:plus>
            <c:minus>
              <c:numRef>
                <c:f>histones!$J$5:$J$14</c:f>
                <c:numCache>
                  <c:formatCode>General</c:formatCode>
                  <c:ptCount val="10"/>
                  <c:pt idx="0">
                    <c:v>0.29635971260535332</c:v>
                  </c:pt>
                  <c:pt idx="1">
                    <c:v>0.53290299678588127</c:v>
                  </c:pt>
                  <c:pt idx="2">
                    <c:v>0.350744559733352</c:v>
                  </c:pt>
                  <c:pt idx="3">
                    <c:v>0.92211333596608336</c:v>
                  </c:pt>
                  <c:pt idx="4">
                    <c:v>0.35403082433198307</c:v>
                  </c:pt>
                  <c:pt idx="5">
                    <c:v>0.46060472142166231</c:v>
                  </c:pt>
                  <c:pt idx="6">
                    <c:v>0.36182075344089454</c:v>
                  </c:pt>
                  <c:pt idx="7">
                    <c:v>1.155523461607332</c:v>
                  </c:pt>
                  <c:pt idx="8">
                    <c:v>0.32255611383363636</c:v>
                  </c:pt>
                  <c:pt idx="9">
                    <c:v>0.9431678720823411</c:v>
                  </c:pt>
                </c:numCache>
              </c:numRef>
            </c:minus>
          </c:errBars>
          <c:cat>
            <c:strRef>
              <c:f>histones!$C$5:$C$14</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histones!$D$5:$D$14</c:f>
              <c:numCache>
                <c:formatCode>0.00</c:formatCode>
                <c:ptCount val="10"/>
                <c:pt idx="0">
                  <c:v>10.330826569621937</c:v>
                </c:pt>
                <c:pt idx="1">
                  <c:v>1.3178959785162394</c:v>
                </c:pt>
                <c:pt idx="2">
                  <c:v>1.2219036105426786</c:v>
                </c:pt>
                <c:pt idx="3">
                  <c:v>5.4299648672706944</c:v>
                </c:pt>
                <c:pt idx="4">
                  <c:v>2.0013491254437148</c:v>
                </c:pt>
                <c:pt idx="5">
                  <c:v>2.547622013722123</c:v>
                </c:pt>
                <c:pt idx="6">
                  <c:v>7.394533800163944</c:v>
                </c:pt>
                <c:pt idx="7">
                  <c:v>9.5157957572589797</c:v>
                </c:pt>
                <c:pt idx="8">
                  <c:v>2.2950740002379466</c:v>
                </c:pt>
                <c:pt idx="9">
                  <c:v>9.2270287555656321</c:v>
                </c:pt>
              </c:numCache>
            </c:numRef>
          </c:val>
        </c:ser>
        <c:dLbls>
          <c:showLegendKey val="0"/>
          <c:showVal val="0"/>
          <c:showCatName val="0"/>
          <c:showSerName val="0"/>
          <c:showPercent val="0"/>
          <c:showBubbleSize val="0"/>
        </c:dLbls>
        <c:gapWidth val="150"/>
        <c:axId val="241861760"/>
        <c:axId val="241863296"/>
      </c:barChart>
      <c:catAx>
        <c:axId val="241861760"/>
        <c:scaling>
          <c:orientation val="minMax"/>
        </c:scaling>
        <c:delete val="1"/>
        <c:axPos val="b"/>
        <c:majorTickMark val="out"/>
        <c:minorTickMark val="none"/>
        <c:tickLblPos val="nextTo"/>
        <c:crossAx val="241863296"/>
        <c:crosses val="autoZero"/>
        <c:auto val="1"/>
        <c:lblAlgn val="ctr"/>
        <c:lblOffset val="100"/>
        <c:noMultiLvlLbl val="0"/>
      </c:catAx>
      <c:valAx>
        <c:axId val="241863296"/>
        <c:scaling>
          <c:orientation val="minMax"/>
        </c:scaling>
        <c:delete val="0"/>
        <c:axPos val="l"/>
        <c:majorGridlines/>
        <c:title>
          <c:tx>
            <c:rich>
              <a:bodyPr rot="-5400000" vert="horz"/>
              <a:lstStyle/>
              <a:p>
                <a:pPr>
                  <a:defRPr/>
                </a:pPr>
                <a:r>
                  <a:rPr lang="en-US"/>
                  <a:t>% of input</a:t>
                </a:r>
              </a:p>
            </c:rich>
          </c:tx>
          <c:layout/>
          <c:overlay val="0"/>
        </c:title>
        <c:numFmt formatCode="0" sourceLinked="0"/>
        <c:majorTickMark val="out"/>
        <c:minorTickMark val="none"/>
        <c:tickLblPos val="nextTo"/>
        <c:crossAx val="241861760"/>
        <c:crosses val="autoZero"/>
        <c:crossBetween val="between"/>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 [pSB/FLAG-ZFP809]</a:t>
            </a:r>
          </a:p>
        </c:rich>
      </c:tx>
      <c:layout>
        <c:manualLayout>
          <c:xMode val="edge"/>
          <c:yMode val="edge"/>
          <c:x val="0.26128240740740738"/>
          <c:y val="4.5138888888888888E-2"/>
        </c:manualLayout>
      </c:layout>
      <c:overlay val="1"/>
      <c:spPr>
        <a:solidFill>
          <a:schemeClr val="bg1"/>
        </a:solidFill>
      </c:spPr>
    </c:title>
    <c:autoTitleDeleted val="0"/>
    <c:plotArea>
      <c:layout/>
      <c:barChart>
        <c:barDir val="col"/>
        <c:grouping val="clustered"/>
        <c:varyColors val="0"/>
        <c:ser>
          <c:idx val="0"/>
          <c:order val="0"/>
          <c:tx>
            <c:strRef>
              <c:f>histones!$D$19</c:f>
              <c:strCache>
                <c:ptCount val="1"/>
                <c:pt idx="0">
                  <c:v>H3</c:v>
                </c:pt>
              </c:strCache>
            </c:strRef>
          </c:tx>
          <c:invertIfNegative val="0"/>
          <c:errBars>
            <c:errBarType val="both"/>
            <c:errValType val="cust"/>
            <c:noEndCap val="0"/>
            <c:plus>
              <c:numRef>
                <c:f>histones!$J$20:$J$29</c:f>
                <c:numCache>
                  <c:formatCode>General</c:formatCode>
                  <c:ptCount val="10"/>
                  <c:pt idx="0">
                    <c:v>0.63789584078587702</c:v>
                  </c:pt>
                  <c:pt idx="1">
                    <c:v>0.20680424051147636</c:v>
                  </c:pt>
                  <c:pt idx="2">
                    <c:v>0.20465734442156733</c:v>
                  </c:pt>
                  <c:pt idx="3">
                    <c:v>0.51547162610387542</c:v>
                  </c:pt>
                  <c:pt idx="4">
                    <c:v>0.52015959336246409</c:v>
                  </c:pt>
                  <c:pt idx="5">
                    <c:v>0.2849697782379243</c:v>
                  </c:pt>
                  <c:pt idx="6">
                    <c:v>0.42463291754467614</c:v>
                  </c:pt>
                  <c:pt idx="7">
                    <c:v>0.42498811892426147</c:v>
                  </c:pt>
                  <c:pt idx="8">
                    <c:v>0.10676275733091001</c:v>
                  </c:pt>
                  <c:pt idx="9">
                    <c:v>0.53366685127127345</c:v>
                  </c:pt>
                </c:numCache>
              </c:numRef>
            </c:plus>
            <c:minus>
              <c:numRef>
                <c:f>histones!$J$20:$J$29</c:f>
                <c:numCache>
                  <c:formatCode>General</c:formatCode>
                  <c:ptCount val="10"/>
                  <c:pt idx="0">
                    <c:v>0.63789584078587702</c:v>
                  </c:pt>
                  <c:pt idx="1">
                    <c:v>0.20680424051147636</c:v>
                  </c:pt>
                  <c:pt idx="2">
                    <c:v>0.20465734442156733</c:v>
                  </c:pt>
                  <c:pt idx="3">
                    <c:v>0.51547162610387542</c:v>
                  </c:pt>
                  <c:pt idx="4">
                    <c:v>0.52015959336246409</c:v>
                  </c:pt>
                  <c:pt idx="5">
                    <c:v>0.2849697782379243</c:v>
                  </c:pt>
                  <c:pt idx="6">
                    <c:v>0.42463291754467614</c:v>
                  </c:pt>
                  <c:pt idx="7">
                    <c:v>0.42498811892426147</c:v>
                  </c:pt>
                  <c:pt idx="8">
                    <c:v>0.10676275733091001</c:v>
                  </c:pt>
                  <c:pt idx="9">
                    <c:v>0.53366685127127345</c:v>
                  </c:pt>
                </c:numCache>
              </c:numRef>
            </c:minus>
          </c:errBars>
          <c:cat>
            <c:strRef>
              <c:f>histones!$C$20:$C$29</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histones!$D$20:$D$29</c:f>
              <c:numCache>
                <c:formatCode>0.00</c:formatCode>
                <c:ptCount val="10"/>
                <c:pt idx="0">
                  <c:v>6.4862531913172283</c:v>
                </c:pt>
                <c:pt idx="1">
                  <c:v>3.6505748244522764</c:v>
                </c:pt>
                <c:pt idx="2">
                  <c:v>0.57325349646779444</c:v>
                </c:pt>
                <c:pt idx="3">
                  <c:v>4.2170150988246897</c:v>
                </c:pt>
                <c:pt idx="4">
                  <c:v>2.2248304298539026</c:v>
                </c:pt>
                <c:pt idx="5">
                  <c:v>3.3309109611951442</c:v>
                </c:pt>
                <c:pt idx="6">
                  <c:v>5.9657547496306238</c:v>
                </c:pt>
                <c:pt idx="7">
                  <c:v>7.6161896238492197</c:v>
                </c:pt>
                <c:pt idx="8">
                  <c:v>2.2163047395540167</c:v>
                </c:pt>
                <c:pt idx="9">
                  <c:v>7.8663050182005465</c:v>
                </c:pt>
              </c:numCache>
            </c:numRef>
          </c:val>
        </c:ser>
        <c:dLbls>
          <c:showLegendKey val="0"/>
          <c:showVal val="0"/>
          <c:showCatName val="0"/>
          <c:showSerName val="0"/>
          <c:showPercent val="0"/>
          <c:showBubbleSize val="0"/>
        </c:dLbls>
        <c:gapWidth val="150"/>
        <c:axId val="241888256"/>
        <c:axId val="242107136"/>
      </c:barChart>
      <c:catAx>
        <c:axId val="241888256"/>
        <c:scaling>
          <c:orientation val="minMax"/>
        </c:scaling>
        <c:delete val="1"/>
        <c:axPos val="b"/>
        <c:majorTickMark val="out"/>
        <c:minorTickMark val="none"/>
        <c:tickLblPos val="nextTo"/>
        <c:crossAx val="242107136"/>
        <c:crosses val="autoZero"/>
        <c:auto val="1"/>
        <c:lblAlgn val="ctr"/>
        <c:lblOffset val="100"/>
        <c:noMultiLvlLbl val="0"/>
      </c:catAx>
      <c:valAx>
        <c:axId val="242107136"/>
        <c:scaling>
          <c:orientation val="minMax"/>
          <c:max val="10"/>
        </c:scaling>
        <c:delete val="0"/>
        <c:axPos val="l"/>
        <c:majorGridlines/>
        <c:numFmt formatCode="0" sourceLinked="0"/>
        <c:majorTickMark val="out"/>
        <c:minorTickMark val="none"/>
        <c:tickLblPos val="nextTo"/>
        <c:crossAx val="241888256"/>
        <c:crosses val="autoZero"/>
        <c:crossBetween val="between"/>
      </c:valAx>
    </c:plotArea>
    <c:legend>
      <c:legendPos val="r"/>
      <c:layout>
        <c:manualLayout>
          <c:xMode val="edge"/>
          <c:yMode val="edge"/>
          <c:x val="0.86568364197530867"/>
          <c:y val="0.4521736111111111"/>
          <c:w val="9.511882716049383E-2"/>
          <c:h val="0.1309298611111111"/>
        </c:manualLayout>
      </c:layout>
      <c:overlay val="0"/>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a:t>
            </a:r>
          </a:p>
        </c:rich>
      </c:tx>
      <c:layout>
        <c:manualLayout>
          <c:xMode val="edge"/>
          <c:yMode val="edge"/>
          <c:x val="0.54144027777777781"/>
          <c:y val="3.0238095238095238E-2"/>
        </c:manualLayout>
      </c:layout>
      <c:overlay val="1"/>
      <c:spPr>
        <a:solidFill>
          <a:schemeClr val="bg1"/>
        </a:solidFill>
      </c:spPr>
    </c:title>
    <c:autoTitleDeleted val="0"/>
    <c:plotArea>
      <c:layout/>
      <c:barChart>
        <c:barDir val="col"/>
        <c:grouping val="clustered"/>
        <c:varyColors val="0"/>
        <c:ser>
          <c:idx val="0"/>
          <c:order val="0"/>
          <c:tx>
            <c:strRef>
              <c:f>histones!$E$4</c:f>
              <c:strCache>
                <c:ptCount val="1"/>
                <c:pt idx="0">
                  <c:v>H3K9me3</c:v>
                </c:pt>
              </c:strCache>
            </c:strRef>
          </c:tx>
          <c:spPr>
            <a:solidFill>
              <a:schemeClr val="accent3">
                <a:lumMod val="50000"/>
              </a:schemeClr>
            </a:solidFill>
          </c:spPr>
          <c:invertIfNegative val="0"/>
          <c:errBars>
            <c:errBarType val="both"/>
            <c:errValType val="cust"/>
            <c:noEndCap val="0"/>
            <c:plus>
              <c:numRef>
                <c:f>histones!$K$5:$K$14</c:f>
                <c:numCache>
                  <c:formatCode>General</c:formatCode>
                  <c:ptCount val="10"/>
                  <c:pt idx="0">
                    <c:v>2.1214913530378592</c:v>
                  </c:pt>
                  <c:pt idx="1">
                    <c:v>0.19872127457174696</c:v>
                  </c:pt>
                  <c:pt idx="2">
                    <c:v>0.37931487009960596</c:v>
                  </c:pt>
                  <c:pt idx="3">
                    <c:v>0.30852747853313689</c:v>
                  </c:pt>
                  <c:pt idx="4">
                    <c:v>0.12562737293408976</c:v>
                  </c:pt>
                  <c:pt idx="5">
                    <c:v>0.20044921074505298</c:v>
                  </c:pt>
                  <c:pt idx="6">
                    <c:v>1.1962260681984391</c:v>
                  </c:pt>
                  <c:pt idx="7">
                    <c:v>2.72682943810561</c:v>
                  </c:pt>
                  <c:pt idx="8">
                    <c:v>0.44328726376486743</c:v>
                  </c:pt>
                  <c:pt idx="9">
                    <c:v>3.0912780650652176</c:v>
                  </c:pt>
                </c:numCache>
              </c:numRef>
            </c:plus>
            <c:minus>
              <c:numRef>
                <c:f>histones!$K$5:$K$14</c:f>
                <c:numCache>
                  <c:formatCode>General</c:formatCode>
                  <c:ptCount val="10"/>
                  <c:pt idx="0">
                    <c:v>2.1214913530378592</c:v>
                  </c:pt>
                  <c:pt idx="1">
                    <c:v>0.19872127457174696</c:v>
                  </c:pt>
                  <c:pt idx="2">
                    <c:v>0.37931487009960596</c:v>
                  </c:pt>
                  <c:pt idx="3">
                    <c:v>0.30852747853313689</c:v>
                  </c:pt>
                  <c:pt idx="4">
                    <c:v>0.12562737293408976</c:v>
                  </c:pt>
                  <c:pt idx="5">
                    <c:v>0.20044921074505298</c:v>
                  </c:pt>
                  <c:pt idx="6">
                    <c:v>1.1962260681984391</c:v>
                  </c:pt>
                  <c:pt idx="7">
                    <c:v>2.72682943810561</c:v>
                  </c:pt>
                  <c:pt idx="8">
                    <c:v>0.44328726376486743</c:v>
                  </c:pt>
                  <c:pt idx="9">
                    <c:v>3.0912780650652176</c:v>
                  </c:pt>
                </c:numCache>
              </c:numRef>
            </c:minus>
          </c:errBars>
          <c:cat>
            <c:strRef>
              <c:f>histones!$C$5:$C$14</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histones!$E$5:$E$14</c:f>
              <c:numCache>
                <c:formatCode>0.00</c:formatCode>
                <c:ptCount val="10"/>
                <c:pt idx="0">
                  <c:v>41.149029118903513</c:v>
                </c:pt>
                <c:pt idx="1">
                  <c:v>1.2189581149939137</c:v>
                </c:pt>
                <c:pt idx="2">
                  <c:v>1.128608151013462</c:v>
                </c:pt>
                <c:pt idx="3">
                  <c:v>3.3898107436154832</c:v>
                </c:pt>
                <c:pt idx="4">
                  <c:v>0.84229016199236761</c:v>
                </c:pt>
                <c:pt idx="5">
                  <c:v>2.3153418633902376</c:v>
                </c:pt>
                <c:pt idx="6">
                  <c:v>18.910607596205967</c:v>
                </c:pt>
                <c:pt idx="7">
                  <c:v>23.897753321243016</c:v>
                </c:pt>
                <c:pt idx="8">
                  <c:v>4.6034033850436034</c:v>
                </c:pt>
                <c:pt idx="9">
                  <c:v>21.85168268601215</c:v>
                </c:pt>
              </c:numCache>
            </c:numRef>
          </c:val>
        </c:ser>
        <c:dLbls>
          <c:showLegendKey val="0"/>
          <c:showVal val="0"/>
          <c:showCatName val="0"/>
          <c:showSerName val="0"/>
          <c:showPercent val="0"/>
          <c:showBubbleSize val="0"/>
        </c:dLbls>
        <c:gapWidth val="150"/>
        <c:axId val="242140288"/>
        <c:axId val="242141824"/>
      </c:barChart>
      <c:catAx>
        <c:axId val="242140288"/>
        <c:scaling>
          <c:orientation val="minMax"/>
        </c:scaling>
        <c:delete val="0"/>
        <c:axPos val="b"/>
        <c:majorTickMark val="out"/>
        <c:minorTickMark val="none"/>
        <c:tickLblPos val="nextTo"/>
        <c:crossAx val="242141824"/>
        <c:crosses val="autoZero"/>
        <c:auto val="1"/>
        <c:lblAlgn val="ctr"/>
        <c:lblOffset val="100"/>
        <c:noMultiLvlLbl val="0"/>
      </c:catAx>
      <c:valAx>
        <c:axId val="242141824"/>
        <c:scaling>
          <c:orientation val="minMax"/>
        </c:scaling>
        <c:delete val="0"/>
        <c:axPos val="l"/>
        <c:majorGridlines/>
        <c:title>
          <c:tx>
            <c:rich>
              <a:bodyPr rot="-5400000" vert="horz"/>
              <a:lstStyle/>
              <a:p>
                <a:pPr>
                  <a:defRPr/>
                </a:pPr>
                <a:r>
                  <a:rPr lang="en-US"/>
                  <a:t>% of input</a:t>
                </a:r>
              </a:p>
            </c:rich>
          </c:tx>
          <c:layout/>
          <c:overlay val="0"/>
        </c:title>
        <c:numFmt formatCode="0" sourceLinked="0"/>
        <c:majorTickMark val="out"/>
        <c:minorTickMark val="none"/>
        <c:tickLblPos val="nextTo"/>
        <c:crossAx val="242140288"/>
        <c:crosses val="autoZero"/>
        <c:crossBetween val="between"/>
        <c:majorUnit val="10"/>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 [pSB/FLAG-ZFP809]</a:t>
            </a:r>
          </a:p>
        </c:rich>
      </c:tx>
      <c:layout>
        <c:manualLayout>
          <c:xMode val="edge"/>
          <c:yMode val="edge"/>
          <c:x val="0.3006498687664042"/>
          <c:y val="3.0238095238095238E-2"/>
        </c:manualLayout>
      </c:layout>
      <c:overlay val="1"/>
      <c:spPr>
        <a:solidFill>
          <a:schemeClr val="bg1"/>
        </a:solidFill>
      </c:spPr>
    </c:title>
    <c:autoTitleDeleted val="0"/>
    <c:plotArea>
      <c:layout/>
      <c:barChart>
        <c:barDir val="col"/>
        <c:grouping val="clustered"/>
        <c:varyColors val="0"/>
        <c:ser>
          <c:idx val="0"/>
          <c:order val="0"/>
          <c:tx>
            <c:strRef>
              <c:f>histones!$E$19</c:f>
              <c:strCache>
                <c:ptCount val="1"/>
                <c:pt idx="0">
                  <c:v>H3K9me3</c:v>
                </c:pt>
              </c:strCache>
            </c:strRef>
          </c:tx>
          <c:spPr>
            <a:solidFill>
              <a:schemeClr val="accent3">
                <a:lumMod val="50000"/>
              </a:schemeClr>
            </a:solidFill>
          </c:spPr>
          <c:invertIfNegative val="0"/>
          <c:errBars>
            <c:errBarType val="both"/>
            <c:errValType val="cust"/>
            <c:noEndCap val="0"/>
            <c:plus>
              <c:numRef>
                <c:f>histones!$K$20:$K$29</c:f>
                <c:numCache>
                  <c:formatCode>General</c:formatCode>
                  <c:ptCount val="10"/>
                  <c:pt idx="0">
                    <c:v>2.2386061821133891</c:v>
                  </c:pt>
                  <c:pt idx="1">
                    <c:v>0.78376762862071614</c:v>
                  </c:pt>
                  <c:pt idx="2">
                    <c:v>0.12300912095073269</c:v>
                  </c:pt>
                  <c:pt idx="3">
                    <c:v>0.57549144970697574</c:v>
                  </c:pt>
                  <c:pt idx="4">
                    <c:v>0.29004476469547885</c:v>
                  </c:pt>
                  <c:pt idx="5">
                    <c:v>0.41560253652885315</c:v>
                  </c:pt>
                  <c:pt idx="6">
                    <c:v>0.43310833303523122</c:v>
                  </c:pt>
                  <c:pt idx="7">
                    <c:v>0.66467902855688188</c:v>
                  </c:pt>
                  <c:pt idx="8">
                    <c:v>0.23635534193435889</c:v>
                  </c:pt>
                  <c:pt idx="9">
                    <c:v>0.16499854712258</c:v>
                  </c:pt>
                </c:numCache>
              </c:numRef>
            </c:plus>
            <c:minus>
              <c:numRef>
                <c:f>histones!$K$20:$K$29</c:f>
                <c:numCache>
                  <c:formatCode>General</c:formatCode>
                  <c:ptCount val="10"/>
                  <c:pt idx="0">
                    <c:v>2.2386061821133891</c:v>
                  </c:pt>
                  <c:pt idx="1">
                    <c:v>0.78376762862071614</c:v>
                  </c:pt>
                  <c:pt idx="2">
                    <c:v>0.12300912095073269</c:v>
                  </c:pt>
                  <c:pt idx="3">
                    <c:v>0.57549144970697574</c:v>
                  </c:pt>
                  <c:pt idx="4">
                    <c:v>0.29004476469547885</c:v>
                  </c:pt>
                  <c:pt idx="5">
                    <c:v>0.41560253652885315</c:v>
                  </c:pt>
                  <c:pt idx="6">
                    <c:v>0.43310833303523122</c:v>
                  </c:pt>
                  <c:pt idx="7">
                    <c:v>0.66467902855688188</c:v>
                  </c:pt>
                  <c:pt idx="8">
                    <c:v>0.23635534193435889</c:v>
                  </c:pt>
                  <c:pt idx="9">
                    <c:v>0.16499854712258</c:v>
                  </c:pt>
                </c:numCache>
              </c:numRef>
            </c:minus>
          </c:errBars>
          <c:cat>
            <c:strRef>
              <c:f>histones!$C$20:$C$29</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histones!$E$20:$E$29</c:f>
              <c:numCache>
                <c:formatCode>0.00</c:formatCode>
                <c:ptCount val="10"/>
                <c:pt idx="0">
                  <c:v>22.95884819549109</c:v>
                </c:pt>
                <c:pt idx="1">
                  <c:v>16.447299601098695</c:v>
                </c:pt>
                <c:pt idx="2">
                  <c:v>0.5899722207169612</c:v>
                </c:pt>
                <c:pt idx="3">
                  <c:v>3.0941950972935532</c:v>
                </c:pt>
                <c:pt idx="4">
                  <c:v>1.6770144596495717</c:v>
                </c:pt>
                <c:pt idx="5">
                  <c:v>5.1085776111840646</c:v>
                </c:pt>
                <c:pt idx="6">
                  <c:v>15.835306840702534</c:v>
                </c:pt>
                <c:pt idx="7">
                  <c:v>16.344487220767835</c:v>
                </c:pt>
                <c:pt idx="8">
                  <c:v>2.3000803874042557</c:v>
                </c:pt>
                <c:pt idx="9">
                  <c:v>11.999517781811726</c:v>
                </c:pt>
              </c:numCache>
            </c:numRef>
          </c:val>
        </c:ser>
        <c:dLbls>
          <c:showLegendKey val="0"/>
          <c:showVal val="0"/>
          <c:showCatName val="0"/>
          <c:showSerName val="0"/>
          <c:showPercent val="0"/>
          <c:showBubbleSize val="0"/>
        </c:dLbls>
        <c:gapWidth val="150"/>
        <c:axId val="242154496"/>
        <c:axId val="242184960"/>
      </c:barChart>
      <c:catAx>
        <c:axId val="242154496"/>
        <c:scaling>
          <c:orientation val="minMax"/>
        </c:scaling>
        <c:delete val="0"/>
        <c:axPos val="b"/>
        <c:majorTickMark val="out"/>
        <c:minorTickMark val="none"/>
        <c:tickLblPos val="nextTo"/>
        <c:crossAx val="242184960"/>
        <c:crosses val="autoZero"/>
        <c:auto val="1"/>
        <c:lblAlgn val="ctr"/>
        <c:lblOffset val="100"/>
        <c:noMultiLvlLbl val="0"/>
      </c:catAx>
      <c:valAx>
        <c:axId val="242184960"/>
        <c:scaling>
          <c:orientation val="minMax"/>
        </c:scaling>
        <c:delete val="0"/>
        <c:axPos val="l"/>
        <c:majorGridlines/>
        <c:numFmt formatCode="0" sourceLinked="0"/>
        <c:majorTickMark val="out"/>
        <c:minorTickMark val="none"/>
        <c:tickLblPos val="nextTo"/>
        <c:crossAx val="242154496"/>
        <c:crosses val="autoZero"/>
        <c:crossBetween val="between"/>
      </c:valAx>
    </c:plotArea>
    <c:legend>
      <c:legendPos val="r"/>
      <c:layout>
        <c:manualLayout>
          <c:xMode val="edge"/>
          <c:yMode val="edge"/>
          <c:x val="0.79794461942257222"/>
          <c:y val="0.30636111111111108"/>
          <c:w val="0.16538871391076115"/>
          <c:h val="7.481706349206349E-2"/>
        </c:manualLayout>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a:t>
            </a:r>
          </a:p>
        </c:rich>
      </c:tx>
      <c:layout>
        <c:manualLayout>
          <c:xMode val="edge"/>
          <c:yMode val="edge"/>
          <c:x val="0.50175277777777783"/>
          <c:y val="3.4957335535370219E-2"/>
        </c:manualLayout>
      </c:layout>
      <c:overlay val="1"/>
      <c:spPr>
        <a:solidFill>
          <a:schemeClr val="bg1"/>
        </a:solidFill>
      </c:spPr>
    </c:title>
    <c:autoTitleDeleted val="0"/>
    <c:plotArea>
      <c:layout/>
      <c:barChart>
        <c:barDir val="col"/>
        <c:grouping val="clustered"/>
        <c:varyColors val="0"/>
        <c:ser>
          <c:idx val="0"/>
          <c:order val="0"/>
          <c:tx>
            <c:strRef>
              <c:f>histones!$F$4</c:f>
              <c:strCache>
                <c:ptCount val="1"/>
                <c:pt idx="0">
                  <c:v>H4K20me3</c:v>
                </c:pt>
              </c:strCache>
            </c:strRef>
          </c:tx>
          <c:spPr>
            <a:solidFill>
              <a:schemeClr val="accent2"/>
            </a:solidFill>
          </c:spPr>
          <c:invertIfNegative val="0"/>
          <c:errBars>
            <c:errBarType val="both"/>
            <c:errValType val="cust"/>
            <c:noEndCap val="0"/>
            <c:plus>
              <c:numRef>
                <c:f>histones!$L$5:$L$14</c:f>
                <c:numCache>
                  <c:formatCode>General</c:formatCode>
                  <c:ptCount val="10"/>
                  <c:pt idx="0">
                    <c:v>2.0138623356525924</c:v>
                  </c:pt>
                  <c:pt idx="1">
                    <c:v>0.23059710053484872</c:v>
                  </c:pt>
                  <c:pt idx="2">
                    <c:v>0.18315616564946718</c:v>
                  </c:pt>
                  <c:pt idx="3">
                    <c:v>0.69815608028793341</c:v>
                  </c:pt>
                  <c:pt idx="4">
                    <c:v>0.16679596238176012</c:v>
                  </c:pt>
                  <c:pt idx="5">
                    <c:v>0.44363502772497315</c:v>
                  </c:pt>
                  <c:pt idx="6">
                    <c:v>0.73436713513053242</c:v>
                  </c:pt>
                  <c:pt idx="7">
                    <c:v>0.53202033530412218</c:v>
                  </c:pt>
                  <c:pt idx="8">
                    <c:v>0.25041513746739669</c:v>
                  </c:pt>
                  <c:pt idx="9">
                    <c:v>0.5095728523875287</c:v>
                  </c:pt>
                </c:numCache>
              </c:numRef>
            </c:plus>
            <c:minus>
              <c:numRef>
                <c:f>histones!$L$5:$L$14</c:f>
                <c:numCache>
                  <c:formatCode>General</c:formatCode>
                  <c:ptCount val="10"/>
                  <c:pt idx="0">
                    <c:v>2.0138623356525924</c:v>
                  </c:pt>
                  <c:pt idx="1">
                    <c:v>0.23059710053484872</c:v>
                  </c:pt>
                  <c:pt idx="2">
                    <c:v>0.18315616564946718</c:v>
                  </c:pt>
                  <c:pt idx="3">
                    <c:v>0.69815608028793341</c:v>
                  </c:pt>
                  <c:pt idx="4">
                    <c:v>0.16679596238176012</c:v>
                  </c:pt>
                  <c:pt idx="5">
                    <c:v>0.44363502772497315</c:v>
                  </c:pt>
                  <c:pt idx="6">
                    <c:v>0.73436713513053242</c:v>
                  </c:pt>
                  <c:pt idx="7">
                    <c:v>0.53202033530412218</c:v>
                  </c:pt>
                  <c:pt idx="8">
                    <c:v>0.25041513746739669</c:v>
                  </c:pt>
                  <c:pt idx="9">
                    <c:v>0.5095728523875287</c:v>
                  </c:pt>
                </c:numCache>
              </c:numRef>
            </c:minus>
          </c:errBars>
          <c:cat>
            <c:strRef>
              <c:f>histones!$C$5:$C$14</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histones!$F$5:$F$14</c:f>
              <c:numCache>
                <c:formatCode>0.00</c:formatCode>
                <c:ptCount val="10"/>
                <c:pt idx="0">
                  <c:v>24.706228142867229</c:v>
                </c:pt>
                <c:pt idx="1">
                  <c:v>0.68330706064751023</c:v>
                </c:pt>
                <c:pt idx="2">
                  <c:v>0.69354236283260218</c:v>
                </c:pt>
                <c:pt idx="3">
                  <c:v>4.9894615730934966</c:v>
                </c:pt>
                <c:pt idx="4">
                  <c:v>0.97376460645033269</c:v>
                </c:pt>
                <c:pt idx="5">
                  <c:v>1.222803868095234</c:v>
                </c:pt>
                <c:pt idx="6">
                  <c:v>12.07443674093463</c:v>
                </c:pt>
                <c:pt idx="7">
                  <c:v>14.386021995951273</c:v>
                </c:pt>
                <c:pt idx="8">
                  <c:v>2.8093181202711173</c:v>
                </c:pt>
                <c:pt idx="9">
                  <c:v>21.558489496351939</c:v>
                </c:pt>
              </c:numCache>
            </c:numRef>
          </c:val>
        </c:ser>
        <c:dLbls>
          <c:showLegendKey val="0"/>
          <c:showVal val="0"/>
          <c:showCatName val="0"/>
          <c:showSerName val="0"/>
          <c:showPercent val="0"/>
          <c:showBubbleSize val="0"/>
        </c:dLbls>
        <c:gapWidth val="150"/>
        <c:axId val="242824320"/>
        <c:axId val="242825856"/>
      </c:barChart>
      <c:catAx>
        <c:axId val="242824320"/>
        <c:scaling>
          <c:orientation val="minMax"/>
        </c:scaling>
        <c:delete val="1"/>
        <c:axPos val="b"/>
        <c:majorTickMark val="out"/>
        <c:minorTickMark val="none"/>
        <c:tickLblPos val="nextTo"/>
        <c:crossAx val="242825856"/>
        <c:crosses val="autoZero"/>
        <c:auto val="1"/>
        <c:lblAlgn val="ctr"/>
        <c:lblOffset val="100"/>
        <c:noMultiLvlLbl val="0"/>
      </c:catAx>
      <c:valAx>
        <c:axId val="242825856"/>
        <c:scaling>
          <c:orientation val="minMax"/>
        </c:scaling>
        <c:delete val="0"/>
        <c:axPos val="l"/>
        <c:majorGridlines/>
        <c:title>
          <c:tx>
            <c:rich>
              <a:bodyPr rot="-5400000" vert="horz"/>
              <a:lstStyle/>
              <a:p>
                <a:pPr>
                  <a:defRPr/>
                </a:pPr>
                <a:r>
                  <a:rPr lang="en-US"/>
                  <a:t>% of input</a:t>
                </a:r>
              </a:p>
            </c:rich>
          </c:tx>
          <c:layout/>
          <c:overlay val="0"/>
        </c:title>
        <c:numFmt formatCode="0" sourceLinked="0"/>
        <c:majorTickMark val="out"/>
        <c:minorTickMark val="none"/>
        <c:tickLblPos val="nextTo"/>
        <c:crossAx val="242824320"/>
        <c:crosses val="autoZero"/>
        <c:crossBetween val="between"/>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 [pSB/FLAG-ZFP809]</a:t>
            </a:r>
          </a:p>
        </c:rich>
      </c:tx>
      <c:layout>
        <c:manualLayout>
          <c:xMode val="edge"/>
          <c:yMode val="edge"/>
          <c:x val="0.23510945440330597"/>
          <c:y val="4.9288194444444447E-2"/>
        </c:manualLayout>
      </c:layout>
      <c:overlay val="1"/>
      <c:spPr>
        <a:solidFill>
          <a:schemeClr val="bg1"/>
        </a:solidFill>
      </c:spPr>
    </c:title>
    <c:autoTitleDeleted val="0"/>
    <c:plotArea>
      <c:layout/>
      <c:barChart>
        <c:barDir val="col"/>
        <c:grouping val="clustered"/>
        <c:varyColors val="0"/>
        <c:ser>
          <c:idx val="0"/>
          <c:order val="0"/>
          <c:tx>
            <c:strRef>
              <c:f>histones!$F$19</c:f>
              <c:strCache>
                <c:ptCount val="1"/>
                <c:pt idx="0">
                  <c:v>H4K20me3</c:v>
                </c:pt>
              </c:strCache>
            </c:strRef>
          </c:tx>
          <c:spPr>
            <a:solidFill>
              <a:schemeClr val="accent2"/>
            </a:solidFill>
          </c:spPr>
          <c:invertIfNegative val="0"/>
          <c:errBars>
            <c:errBarType val="both"/>
            <c:errValType val="cust"/>
            <c:noEndCap val="0"/>
            <c:plus>
              <c:numRef>
                <c:f>histones!$L$20:$L$29</c:f>
                <c:numCache>
                  <c:formatCode>General</c:formatCode>
                  <c:ptCount val="10"/>
                  <c:pt idx="0">
                    <c:v>1.6757114631632932</c:v>
                  </c:pt>
                  <c:pt idx="1">
                    <c:v>6.1005882776535646E-2</c:v>
                  </c:pt>
                  <c:pt idx="2">
                    <c:v>1.8140494785149629E-2</c:v>
                  </c:pt>
                  <c:pt idx="3">
                    <c:v>0.44258506355360616</c:v>
                  </c:pt>
                  <c:pt idx="4">
                    <c:v>0.10016534930738302</c:v>
                  </c:pt>
                  <c:pt idx="5">
                    <c:v>0.77241617620870129</c:v>
                  </c:pt>
                  <c:pt idx="6">
                    <c:v>0.96960910728957028</c:v>
                  </c:pt>
                  <c:pt idx="7">
                    <c:v>1.0313581445831208</c:v>
                  </c:pt>
                  <c:pt idx="8">
                    <c:v>0.34081046102534568</c:v>
                  </c:pt>
                  <c:pt idx="9">
                    <c:v>1.8411979331245494</c:v>
                  </c:pt>
                </c:numCache>
              </c:numRef>
            </c:plus>
            <c:minus>
              <c:numRef>
                <c:f>histones!$L$20:$L$29</c:f>
                <c:numCache>
                  <c:formatCode>General</c:formatCode>
                  <c:ptCount val="10"/>
                  <c:pt idx="0">
                    <c:v>1.6757114631632932</c:v>
                  </c:pt>
                  <c:pt idx="1">
                    <c:v>6.1005882776535646E-2</c:v>
                  </c:pt>
                  <c:pt idx="2">
                    <c:v>1.8140494785149629E-2</c:v>
                  </c:pt>
                  <c:pt idx="3">
                    <c:v>0.44258506355360616</c:v>
                  </c:pt>
                  <c:pt idx="4">
                    <c:v>0.10016534930738302</c:v>
                  </c:pt>
                  <c:pt idx="5">
                    <c:v>0.77241617620870129</c:v>
                  </c:pt>
                  <c:pt idx="6">
                    <c:v>0.96960910728957028</c:v>
                  </c:pt>
                  <c:pt idx="7">
                    <c:v>1.0313581445831208</c:v>
                  </c:pt>
                  <c:pt idx="8">
                    <c:v>0.34081046102534568</c:v>
                  </c:pt>
                  <c:pt idx="9">
                    <c:v>1.8411979331245494</c:v>
                  </c:pt>
                </c:numCache>
              </c:numRef>
            </c:minus>
          </c:errBars>
          <c:cat>
            <c:strRef>
              <c:f>histones!$C$20:$C$29</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histones!$F$20:$F$29</c:f>
              <c:numCache>
                <c:formatCode>0.00</c:formatCode>
                <c:ptCount val="10"/>
                <c:pt idx="0">
                  <c:v>16.421847236411402</c:v>
                </c:pt>
                <c:pt idx="1">
                  <c:v>10.764676374493028</c:v>
                </c:pt>
                <c:pt idx="2">
                  <c:v>0.46649109161076324</c:v>
                </c:pt>
                <c:pt idx="3">
                  <c:v>4.8941714463363892</c:v>
                </c:pt>
                <c:pt idx="4">
                  <c:v>1.3014333642688027</c:v>
                </c:pt>
                <c:pt idx="5">
                  <c:v>3.0512106135084687</c:v>
                </c:pt>
                <c:pt idx="6">
                  <c:v>9.0228722715143093</c:v>
                </c:pt>
                <c:pt idx="7">
                  <c:v>11.097545986536646</c:v>
                </c:pt>
                <c:pt idx="8">
                  <c:v>1.3464126503214182</c:v>
                </c:pt>
                <c:pt idx="9">
                  <c:v>11.959451063144703</c:v>
                </c:pt>
              </c:numCache>
            </c:numRef>
          </c:val>
        </c:ser>
        <c:dLbls>
          <c:showLegendKey val="0"/>
          <c:showVal val="0"/>
          <c:showCatName val="0"/>
          <c:showSerName val="0"/>
          <c:showPercent val="0"/>
          <c:showBubbleSize val="0"/>
        </c:dLbls>
        <c:gapWidth val="150"/>
        <c:axId val="242842624"/>
        <c:axId val="242856704"/>
      </c:barChart>
      <c:catAx>
        <c:axId val="242842624"/>
        <c:scaling>
          <c:orientation val="minMax"/>
        </c:scaling>
        <c:delete val="1"/>
        <c:axPos val="b"/>
        <c:majorTickMark val="out"/>
        <c:minorTickMark val="none"/>
        <c:tickLblPos val="nextTo"/>
        <c:crossAx val="242856704"/>
        <c:crosses val="autoZero"/>
        <c:auto val="1"/>
        <c:lblAlgn val="ctr"/>
        <c:lblOffset val="100"/>
        <c:noMultiLvlLbl val="0"/>
      </c:catAx>
      <c:valAx>
        <c:axId val="242856704"/>
        <c:scaling>
          <c:orientation val="minMax"/>
        </c:scaling>
        <c:delete val="0"/>
        <c:axPos val="l"/>
        <c:majorGridlines/>
        <c:numFmt formatCode="0" sourceLinked="0"/>
        <c:majorTickMark val="out"/>
        <c:minorTickMark val="none"/>
        <c:tickLblPos val="nextTo"/>
        <c:crossAx val="242842624"/>
        <c:crosses val="autoZero"/>
        <c:crossBetween val="between"/>
      </c:valAx>
    </c:plotArea>
    <c:legend>
      <c:legendPos val="r"/>
      <c:layout>
        <c:manualLayout>
          <c:xMode val="edge"/>
          <c:yMode val="edge"/>
          <c:x val="0.76572122633606965"/>
          <c:y val="0.4521736111111111"/>
          <c:w val="0.19172558217456862"/>
          <c:h val="0.1309298611111111"/>
        </c:manualLayout>
      </c:layout>
      <c:overlay val="0"/>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D$19</c:f>
              <c:strCache>
                <c:ptCount val="1"/>
                <c:pt idx="0">
                  <c:v>11.140-2 (+/-)</c:v>
                </c:pt>
              </c:strCache>
            </c:strRef>
          </c:tx>
          <c:invertIfNegative val="0"/>
          <c:errBars>
            <c:errBarType val="both"/>
            <c:errValType val="cust"/>
            <c:noEndCap val="0"/>
            <c:plus>
              <c:numRef>
                <c:f>Sheet2!$K$20:$K$38</c:f>
                <c:numCache>
                  <c:formatCode>General</c:formatCode>
                  <c:ptCount val="19"/>
                  <c:pt idx="0">
                    <c:v>0.3506204467261278</c:v>
                  </c:pt>
                  <c:pt idx="1">
                    <c:v>0.18491202485085273</c:v>
                  </c:pt>
                  <c:pt idx="2">
                    <c:v>0.3930252255441547</c:v>
                  </c:pt>
                  <c:pt idx="3">
                    <c:v>0.25168905460648128</c:v>
                  </c:pt>
                  <c:pt idx="4">
                    <c:v>0.18770559419053665</c:v>
                  </c:pt>
                  <c:pt idx="5">
                    <c:v>0.29543867041481631</c:v>
                  </c:pt>
                  <c:pt idx="6">
                    <c:v>0.34436447820922694</c:v>
                  </c:pt>
                  <c:pt idx="7">
                    <c:v>0.43397658089382835</c:v>
                  </c:pt>
                  <c:pt idx="8">
                    <c:v>8.8826942514980314E-2</c:v>
                  </c:pt>
                  <c:pt idx="9">
                    <c:v>0.13471198725554492</c:v>
                  </c:pt>
                  <c:pt idx="10">
                    <c:v>0.12891110023346761</c:v>
                  </c:pt>
                  <c:pt idx="11">
                    <c:v>0.14254903018107953</c:v>
                  </c:pt>
                  <c:pt idx="12">
                    <c:v>0.15707389192807436</c:v>
                  </c:pt>
                  <c:pt idx="13">
                    <c:v>5.9986999379107633E-2</c:v>
                  </c:pt>
                  <c:pt idx="14">
                    <c:v>0.33751205632225056</c:v>
                  </c:pt>
                  <c:pt idx="15">
                    <c:v>0.21146075510814821</c:v>
                  </c:pt>
                  <c:pt idx="16">
                    <c:v>0.23438707784727916</c:v>
                  </c:pt>
                  <c:pt idx="17">
                    <c:v>8.9756918765269533E-2</c:v>
                  </c:pt>
                  <c:pt idx="18">
                    <c:v>8.4045395923345909E-2</c:v>
                  </c:pt>
                </c:numCache>
              </c:numRef>
            </c:plus>
            <c:minus>
              <c:numRef>
                <c:f>Sheet2!$K$20:$K$38</c:f>
                <c:numCache>
                  <c:formatCode>General</c:formatCode>
                  <c:ptCount val="19"/>
                  <c:pt idx="0">
                    <c:v>0.3506204467261278</c:v>
                  </c:pt>
                  <c:pt idx="1">
                    <c:v>0.18491202485085273</c:v>
                  </c:pt>
                  <c:pt idx="2">
                    <c:v>0.3930252255441547</c:v>
                  </c:pt>
                  <c:pt idx="3">
                    <c:v>0.25168905460648128</c:v>
                  </c:pt>
                  <c:pt idx="4">
                    <c:v>0.18770559419053665</c:v>
                  </c:pt>
                  <c:pt idx="5">
                    <c:v>0.29543867041481631</c:v>
                  </c:pt>
                  <c:pt idx="6">
                    <c:v>0.34436447820922694</c:v>
                  </c:pt>
                  <c:pt idx="7">
                    <c:v>0.43397658089382835</c:v>
                  </c:pt>
                  <c:pt idx="8">
                    <c:v>8.8826942514980314E-2</c:v>
                  </c:pt>
                  <c:pt idx="9">
                    <c:v>0.13471198725554492</c:v>
                  </c:pt>
                  <c:pt idx="10">
                    <c:v>0.12891110023346761</c:v>
                  </c:pt>
                  <c:pt idx="11">
                    <c:v>0.14254903018107953</c:v>
                  </c:pt>
                  <c:pt idx="12">
                    <c:v>0.15707389192807436</c:v>
                  </c:pt>
                  <c:pt idx="13">
                    <c:v>5.9986999379107633E-2</c:v>
                  </c:pt>
                  <c:pt idx="14">
                    <c:v>0.33751205632225056</c:v>
                  </c:pt>
                  <c:pt idx="15">
                    <c:v>0.21146075510814821</c:v>
                  </c:pt>
                  <c:pt idx="16">
                    <c:v>0.23438707784727916</c:v>
                  </c:pt>
                  <c:pt idx="17">
                    <c:v>8.9756918765269533E-2</c:v>
                  </c:pt>
                  <c:pt idx="18">
                    <c:v>8.4045395923345909E-2</c:v>
                  </c:pt>
                </c:numCache>
              </c:numRef>
            </c:minus>
          </c:errBars>
          <c:cat>
            <c:strRef>
              <c:f>Sheet2!$C$20:$C$38</c:f>
              <c:strCache>
                <c:ptCount val="19"/>
                <c:pt idx="0">
                  <c:v>Zfp809 </c:v>
                </c:pt>
                <c:pt idx="1">
                  <c:v>VL30 (Pro-PBS)</c:v>
                </c:pt>
                <c:pt idx="2">
                  <c:v>MmERV (Pro-PBS)</c:v>
                </c:pt>
                <c:pt idx="3">
                  <c:v>LTRIS (Pro-PBS)</c:v>
                </c:pt>
                <c:pt idx="4">
                  <c:v>MLV (Pro-PBS)</c:v>
                </c:pt>
                <c:pt idx="5">
                  <c:v>MERV-L</c:v>
                </c:pt>
                <c:pt idx="6">
                  <c:v>RLTR10</c:v>
                </c:pt>
                <c:pt idx="7">
                  <c:v>MmERV (Gly-PBS)</c:v>
                </c:pt>
                <c:pt idx="8">
                  <c:v>Sos1</c:v>
                </c:pt>
                <c:pt idx="9">
                  <c:v>Serping1</c:v>
                </c:pt>
                <c:pt idx="10">
                  <c:v>Cacna1g</c:v>
                </c:pt>
                <c:pt idx="11">
                  <c:v>Eif5b</c:v>
                </c:pt>
                <c:pt idx="12">
                  <c:v>Txndc9</c:v>
                </c:pt>
                <c:pt idx="13">
                  <c:v>Zfp36</c:v>
                </c:pt>
                <c:pt idx="14">
                  <c:v>Rrad</c:v>
                </c:pt>
                <c:pt idx="15">
                  <c:v>Zbtb4</c:v>
                </c:pt>
                <c:pt idx="16">
                  <c:v>Npas4</c:v>
                </c:pt>
                <c:pt idx="17">
                  <c:v>Sestd1</c:v>
                </c:pt>
                <c:pt idx="18">
                  <c:v>Pea15a</c:v>
                </c:pt>
              </c:strCache>
            </c:strRef>
          </c:cat>
          <c:val>
            <c:numRef>
              <c:f>Sheet2!$D$20:$D$38</c:f>
              <c:numCache>
                <c:formatCode>General</c:formatCode>
                <c:ptCount val="19"/>
                <c:pt idx="0">
                  <c:v>0.1414990922330549</c:v>
                </c:pt>
                <c:pt idx="1">
                  <c:v>-0.23431301781279976</c:v>
                </c:pt>
                <c:pt idx="2">
                  <c:v>-0.40512997393699846</c:v>
                </c:pt>
                <c:pt idx="3">
                  <c:v>0.29583232865909098</c:v>
                </c:pt>
                <c:pt idx="4">
                  <c:v>0.12297910386192963</c:v>
                </c:pt>
                <c:pt idx="5">
                  <c:v>-0.17334071007606108</c:v>
                </c:pt>
                <c:pt idx="6">
                  <c:v>0.15075908641861638</c:v>
                </c:pt>
                <c:pt idx="7">
                  <c:v>0.7065108331254466</c:v>
                </c:pt>
                <c:pt idx="8">
                  <c:v>0.47598462995603957</c:v>
                </c:pt>
                <c:pt idx="9">
                  <c:v>0.95353586188143991</c:v>
                </c:pt>
                <c:pt idx="10">
                  <c:v>0.64576005381467816</c:v>
                </c:pt>
                <c:pt idx="11">
                  <c:v>-0.46475108650441221</c:v>
                </c:pt>
                <c:pt idx="12">
                  <c:v>0.25159996138128171</c:v>
                </c:pt>
                <c:pt idx="13">
                  <c:v>0.62627720246268526</c:v>
                </c:pt>
                <c:pt idx="14">
                  <c:v>0.62159314487977102</c:v>
                </c:pt>
                <c:pt idx="15">
                  <c:v>-9.4351319081922069E-2</c:v>
                </c:pt>
                <c:pt idx="16">
                  <c:v>-0.1161197252366869</c:v>
                </c:pt>
                <c:pt idx="17">
                  <c:v>0.79753303440545353</c:v>
                </c:pt>
                <c:pt idx="18">
                  <c:v>1.0291946420996274</c:v>
                </c:pt>
              </c:numCache>
            </c:numRef>
          </c:val>
        </c:ser>
        <c:ser>
          <c:idx val="1"/>
          <c:order val="1"/>
          <c:tx>
            <c:strRef>
              <c:f>Sheet2!$E$19</c:f>
              <c:strCache>
                <c:ptCount val="1"/>
                <c:pt idx="0">
                  <c:v>11.140-3 (-/-)</c:v>
                </c:pt>
              </c:strCache>
            </c:strRef>
          </c:tx>
          <c:invertIfNegative val="0"/>
          <c:errBars>
            <c:errBarType val="both"/>
            <c:errValType val="cust"/>
            <c:noEndCap val="0"/>
            <c:plus>
              <c:numRef>
                <c:f>Sheet2!$L$20:$L$38</c:f>
                <c:numCache>
                  <c:formatCode>General</c:formatCode>
                  <c:ptCount val="19"/>
                  <c:pt idx="0">
                    <c:v>0.47053457228992895</c:v>
                  </c:pt>
                  <c:pt idx="1">
                    <c:v>0.36627560715497487</c:v>
                  </c:pt>
                  <c:pt idx="2">
                    <c:v>0.32919363557668924</c:v>
                  </c:pt>
                  <c:pt idx="3">
                    <c:v>0.28812816277060321</c:v>
                  </c:pt>
                  <c:pt idx="4">
                    <c:v>0.40571589061479313</c:v>
                  </c:pt>
                  <c:pt idx="5">
                    <c:v>0.43503631424847317</c:v>
                  </c:pt>
                  <c:pt idx="6">
                    <c:v>0.42791532228484408</c:v>
                  </c:pt>
                  <c:pt idx="7">
                    <c:v>0.68122805826207355</c:v>
                  </c:pt>
                  <c:pt idx="8">
                    <c:v>0.21545520929229173</c:v>
                  </c:pt>
                  <c:pt idx="9">
                    <c:v>3.7528471382898089E-2</c:v>
                  </c:pt>
                  <c:pt idx="10">
                    <c:v>0.18329551024495022</c:v>
                  </c:pt>
                  <c:pt idx="11">
                    <c:v>0.32237230121533716</c:v>
                  </c:pt>
                  <c:pt idx="12">
                    <c:v>9.7752387733894608E-2</c:v>
                  </c:pt>
                  <c:pt idx="13">
                    <c:v>0.11171899934259705</c:v>
                  </c:pt>
                  <c:pt idx="14">
                    <c:v>0.62960290121329254</c:v>
                  </c:pt>
                  <c:pt idx="15">
                    <c:v>0.36824547864655754</c:v>
                  </c:pt>
                  <c:pt idx="16">
                    <c:v>8.3818823088752853E-2</c:v>
                  </c:pt>
                  <c:pt idx="17">
                    <c:v>0.13624764445515103</c:v>
                  </c:pt>
                  <c:pt idx="18">
                    <c:v>0.29502710567082036</c:v>
                  </c:pt>
                </c:numCache>
              </c:numRef>
            </c:plus>
            <c:minus>
              <c:numRef>
                <c:f>Sheet2!$L$20:$L$38</c:f>
                <c:numCache>
                  <c:formatCode>General</c:formatCode>
                  <c:ptCount val="19"/>
                  <c:pt idx="0">
                    <c:v>0.47053457228992895</c:v>
                  </c:pt>
                  <c:pt idx="1">
                    <c:v>0.36627560715497487</c:v>
                  </c:pt>
                  <c:pt idx="2">
                    <c:v>0.32919363557668924</c:v>
                  </c:pt>
                  <c:pt idx="3">
                    <c:v>0.28812816277060321</c:v>
                  </c:pt>
                  <c:pt idx="4">
                    <c:v>0.40571589061479313</c:v>
                  </c:pt>
                  <c:pt idx="5">
                    <c:v>0.43503631424847317</c:v>
                  </c:pt>
                  <c:pt idx="6">
                    <c:v>0.42791532228484408</c:v>
                  </c:pt>
                  <c:pt idx="7">
                    <c:v>0.68122805826207355</c:v>
                  </c:pt>
                  <c:pt idx="8">
                    <c:v>0.21545520929229173</c:v>
                  </c:pt>
                  <c:pt idx="9">
                    <c:v>3.7528471382898089E-2</c:v>
                  </c:pt>
                  <c:pt idx="10">
                    <c:v>0.18329551024495022</c:v>
                  </c:pt>
                  <c:pt idx="11">
                    <c:v>0.32237230121533716</c:v>
                  </c:pt>
                  <c:pt idx="12">
                    <c:v>9.7752387733894608E-2</c:v>
                  </c:pt>
                  <c:pt idx="13">
                    <c:v>0.11171899934259705</c:v>
                  </c:pt>
                  <c:pt idx="14">
                    <c:v>0.62960290121329254</c:v>
                  </c:pt>
                  <c:pt idx="15">
                    <c:v>0.36824547864655754</c:v>
                  </c:pt>
                  <c:pt idx="16">
                    <c:v>8.3818823088752853E-2</c:v>
                  </c:pt>
                  <c:pt idx="17">
                    <c:v>0.13624764445515103</c:v>
                  </c:pt>
                  <c:pt idx="18">
                    <c:v>0.29502710567082036</c:v>
                  </c:pt>
                </c:numCache>
              </c:numRef>
            </c:minus>
          </c:errBars>
          <c:cat>
            <c:strRef>
              <c:f>Sheet2!$C$20:$C$38</c:f>
              <c:strCache>
                <c:ptCount val="19"/>
                <c:pt idx="0">
                  <c:v>Zfp809 </c:v>
                </c:pt>
                <c:pt idx="1">
                  <c:v>VL30 (Pro-PBS)</c:v>
                </c:pt>
                <c:pt idx="2">
                  <c:v>MmERV (Pro-PBS)</c:v>
                </c:pt>
                <c:pt idx="3">
                  <c:v>LTRIS (Pro-PBS)</c:v>
                </c:pt>
                <c:pt idx="4">
                  <c:v>MLV (Pro-PBS)</c:v>
                </c:pt>
                <c:pt idx="5">
                  <c:v>MERV-L</c:v>
                </c:pt>
                <c:pt idx="6">
                  <c:v>RLTR10</c:v>
                </c:pt>
                <c:pt idx="7">
                  <c:v>MmERV (Gly-PBS)</c:v>
                </c:pt>
                <c:pt idx="8">
                  <c:v>Sos1</c:v>
                </c:pt>
                <c:pt idx="9">
                  <c:v>Serping1</c:v>
                </c:pt>
                <c:pt idx="10">
                  <c:v>Cacna1g</c:v>
                </c:pt>
                <c:pt idx="11">
                  <c:v>Eif5b</c:v>
                </c:pt>
                <c:pt idx="12">
                  <c:v>Txndc9</c:v>
                </c:pt>
                <c:pt idx="13">
                  <c:v>Zfp36</c:v>
                </c:pt>
                <c:pt idx="14">
                  <c:v>Rrad</c:v>
                </c:pt>
                <c:pt idx="15">
                  <c:v>Zbtb4</c:v>
                </c:pt>
                <c:pt idx="16">
                  <c:v>Npas4</c:v>
                </c:pt>
                <c:pt idx="17">
                  <c:v>Sestd1</c:v>
                </c:pt>
                <c:pt idx="18">
                  <c:v>Pea15a</c:v>
                </c:pt>
              </c:strCache>
            </c:strRef>
          </c:cat>
          <c:val>
            <c:numRef>
              <c:f>Sheet2!$E$20:$E$38</c:f>
              <c:numCache>
                <c:formatCode>General</c:formatCode>
                <c:ptCount val="19"/>
                <c:pt idx="0">
                  <c:v>-8.9680684374651491</c:v>
                </c:pt>
                <c:pt idx="1">
                  <c:v>6.214740475111495</c:v>
                </c:pt>
                <c:pt idx="2">
                  <c:v>0.4462256998774598</c:v>
                </c:pt>
                <c:pt idx="3">
                  <c:v>0.21167246515553928</c:v>
                </c:pt>
                <c:pt idx="4">
                  <c:v>0.12833251748548022</c:v>
                </c:pt>
                <c:pt idx="5">
                  <c:v>-0.39948715109156824</c:v>
                </c:pt>
                <c:pt idx="6">
                  <c:v>1.4125922530212645E-2</c:v>
                </c:pt>
                <c:pt idx="7">
                  <c:v>1.0092976741519164</c:v>
                </c:pt>
                <c:pt idx="8">
                  <c:v>-0.50347071860671966</c:v>
                </c:pt>
                <c:pt idx="9">
                  <c:v>0.71582046081229611</c:v>
                </c:pt>
                <c:pt idx="10">
                  <c:v>1.3360907493400809</c:v>
                </c:pt>
                <c:pt idx="11">
                  <c:v>0.39169965024382819</c:v>
                </c:pt>
                <c:pt idx="12">
                  <c:v>-1.1172497565302282</c:v>
                </c:pt>
                <c:pt idx="13">
                  <c:v>0.15772944089793789</c:v>
                </c:pt>
                <c:pt idx="14">
                  <c:v>0.40811798194535803</c:v>
                </c:pt>
                <c:pt idx="15">
                  <c:v>1.4349923284838424</c:v>
                </c:pt>
                <c:pt idx="16">
                  <c:v>9.3278179636241118E-2</c:v>
                </c:pt>
                <c:pt idx="17">
                  <c:v>0.26613140443340239</c:v>
                </c:pt>
                <c:pt idx="18">
                  <c:v>1.3207857335285726</c:v>
                </c:pt>
              </c:numCache>
            </c:numRef>
          </c:val>
        </c:ser>
        <c:ser>
          <c:idx val="2"/>
          <c:order val="2"/>
          <c:tx>
            <c:strRef>
              <c:f>Sheet2!$F$19</c:f>
              <c:strCache>
                <c:ptCount val="1"/>
                <c:pt idx="0">
                  <c:v>11.140-4 (-/-)</c:v>
                </c:pt>
              </c:strCache>
            </c:strRef>
          </c:tx>
          <c:invertIfNegative val="0"/>
          <c:errBars>
            <c:errBarType val="both"/>
            <c:errValType val="cust"/>
            <c:noEndCap val="0"/>
            <c:plus>
              <c:numRef>
                <c:f>Sheet2!$M$20:$M$38</c:f>
                <c:numCache>
                  <c:formatCode>General</c:formatCode>
                  <c:ptCount val="19"/>
                  <c:pt idx="0">
                    <c:v>0.24811534606526506</c:v>
                  </c:pt>
                  <c:pt idx="1">
                    <c:v>0.22940194628304947</c:v>
                  </c:pt>
                  <c:pt idx="2">
                    <c:v>0.3556031211909445</c:v>
                  </c:pt>
                  <c:pt idx="3">
                    <c:v>0.38869605457213707</c:v>
                  </c:pt>
                  <c:pt idx="4">
                    <c:v>0.49701154798540287</c:v>
                  </c:pt>
                  <c:pt idx="5">
                    <c:v>0.46542250918750205</c:v>
                  </c:pt>
                  <c:pt idx="6">
                    <c:v>0.46348128828460594</c:v>
                  </c:pt>
                  <c:pt idx="7">
                    <c:v>0.6512118733906116</c:v>
                  </c:pt>
                  <c:pt idx="8">
                    <c:v>0.11911013849005155</c:v>
                  </c:pt>
                  <c:pt idx="9">
                    <c:v>0.25952368656968905</c:v>
                  </c:pt>
                  <c:pt idx="10">
                    <c:v>0.39099527951465207</c:v>
                  </c:pt>
                  <c:pt idx="11">
                    <c:v>4.4259488777045879E-2</c:v>
                  </c:pt>
                  <c:pt idx="12">
                    <c:v>0.26455451624953852</c:v>
                  </c:pt>
                  <c:pt idx="13">
                    <c:v>0.15204210896372783</c:v>
                  </c:pt>
                  <c:pt idx="14">
                    <c:v>9.4412988596106945E-2</c:v>
                  </c:pt>
                  <c:pt idx="15">
                    <c:v>0.28206287128587204</c:v>
                  </c:pt>
                  <c:pt idx="16">
                    <c:v>0.30783515817236357</c:v>
                  </c:pt>
                  <c:pt idx="17">
                    <c:v>0.25598762799647856</c:v>
                  </c:pt>
                  <c:pt idx="18">
                    <c:v>0.11779571604456011</c:v>
                  </c:pt>
                </c:numCache>
              </c:numRef>
            </c:plus>
            <c:minus>
              <c:numRef>
                <c:f>Sheet2!$M$20:$M$38</c:f>
                <c:numCache>
                  <c:formatCode>General</c:formatCode>
                  <c:ptCount val="19"/>
                  <c:pt idx="0">
                    <c:v>0.24811534606526506</c:v>
                  </c:pt>
                  <c:pt idx="1">
                    <c:v>0.22940194628304947</c:v>
                  </c:pt>
                  <c:pt idx="2">
                    <c:v>0.3556031211909445</c:v>
                  </c:pt>
                  <c:pt idx="3">
                    <c:v>0.38869605457213707</c:v>
                  </c:pt>
                  <c:pt idx="4">
                    <c:v>0.49701154798540287</c:v>
                  </c:pt>
                  <c:pt idx="5">
                    <c:v>0.46542250918750205</c:v>
                  </c:pt>
                  <c:pt idx="6">
                    <c:v>0.46348128828460594</c:v>
                  </c:pt>
                  <c:pt idx="7">
                    <c:v>0.6512118733906116</c:v>
                  </c:pt>
                  <c:pt idx="8">
                    <c:v>0.11911013849005155</c:v>
                  </c:pt>
                  <c:pt idx="9">
                    <c:v>0.25952368656968905</c:v>
                  </c:pt>
                  <c:pt idx="10">
                    <c:v>0.39099527951465207</c:v>
                  </c:pt>
                  <c:pt idx="11">
                    <c:v>4.4259488777045879E-2</c:v>
                  </c:pt>
                  <c:pt idx="12">
                    <c:v>0.26455451624953852</c:v>
                  </c:pt>
                  <c:pt idx="13">
                    <c:v>0.15204210896372783</c:v>
                  </c:pt>
                  <c:pt idx="14">
                    <c:v>9.4412988596106945E-2</c:v>
                  </c:pt>
                  <c:pt idx="15">
                    <c:v>0.28206287128587204</c:v>
                  </c:pt>
                  <c:pt idx="16">
                    <c:v>0.30783515817236357</c:v>
                  </c:pt>
                  <c:pt idx="17">
                    <c:v>0.25598762799647856</c:v>
                  </c:pt>
                  <c:pt idx="18">
                    <c:v>0.11779571604456011</c:v>
                  </c:pt>
                </c:numCache>
              </c:numRef>
            </c:minus>
          </c:errBars>
          <c:cat>
            <c:strRef>
              <c:f>Sheet2!$C$20:$C$38</c:f>
              <c:strCache>
                <c:ptCount val="19"/>
                <c:pt idx="0">
                  <c:v>Zfp809 </c:v>
                </c:pt>
                <c:pt idx="1">
                  <c:v>VL30 (Pro-PBS)</c:v>
                </c:pt>
                <c:pt idx="2">
                  <c:v>MmERV (Pro-PBS)</c:v>
                </c:pt>
                <c:pt idx="3">
                  <c:v>LTRIS (Pro-PBS)</c:v>
                </c:pt>
                <c:pt idx="4">
                  <c:v>MLV (Pro-PBS)</c:v>
                </c:pt>
                <c:pt idx="5">
                  <c:v>MERV-L</c:v>
                </c:pt>
                <c:pt idx="6">
                  <c:v>RLTR10</c:v>
                </c:pt>
                <c:pt idx="7">
                  <c:v>MmERV (Gly-PBS)</c:v>
                </c:pt>
                <c:pt idx="8">
                  <c:v>Sos1</c:v>
                </c:pt>
                <c:pt idx="9">
                  <c:v>Serping1</c:v>
                </c:pt>
                <c:pt idx="10">
                  <c:v>Cacna1g</c:v>
                </c:pt>
                <c:pt idx="11">
                  <c:v>Eif5b</c:v>
                </c:pt>
                <c:pt idx="12">
                  <c:v>Txndc9</c:v>
                </c:pt>
                <c:pt idx="13">
                  <c:v>Zfp36</c:v>
                </c:pt>
                <c:pt idx="14">
                  <c:v>Rrad</c:v>
                </c:pt>
                <c:pt idx="15">
                  <c:v>Zbtb4</c:v>
                </c:pt>
                <c:pt idx="16">
                  <c:v>Npas4</c:v>
                </c:pt>
                <c:pt idx="17">
                  <c:v>Sestd1</c:v>
                </c:pt>
                <c:pt idx="18">
                  <c:v>Pea15a</c:v>
                </c:pt>
              </c:strCache>
            </c:strRef>
          </c:cat>
          <c:val>
            <c:numRef>
              <c:f>Sheet2!$F$20:$F$38</c:f>
              <c:numCache>
                <c:formatCode>General</c:formatCode>
                <c:ptCount val="19"/>
                <c:pt idx="0">
                  <c:v>-8.2608719351906021</c:v>
                </c:pt>
                <c:pt idx="1">
                  <c:v>5.4408769756657245</c:v>
                </c:pt>
                <c:pt idx="2">
                  <c:v>-0.75170538049629554</c:v>
                </c:pt>
                <c:pt idx="3">
                  <c:v>-5.3430422053946026E-2</c:v>
                </c:pt>
                <c:pt idx="4">
                  <c:v>-0.62446339683028396</c:v>
                </c:pt>
                <c:pt idx="5">
                  <c:v>-0.35901023017750022</c:v>
                </c:pt>
                <c:pt idx="6">
                  <c:v>-0.62755006155880533</c:v>
                </c:pt>
                <c:pt idx="7">
                  <c:v>0.76134177042903073</c:v>
                </c:pt>
                <c:pt idx="8">
                  <c:v>0.11832326646722312</c:v>
                </c:pt>
                <c:pt idx="9">
                  <c:v>0.60744890591382106</c:v>
                </c:pt>
                <c:pt idx="10">
                  <c:v>0.47504541340488576</c:v>
                </c:pt>
                <c:pt idx="11">
                  <c:v>-0.40892897333449696</c:v>
                </c:pt>
                <c:pt idx="12">
                  <c:v>1.2869542811639581E-2</c:v>
                </c:pt>
                <c:pt idx="13">
                  <c:v>0.36930161690868663</c:v>
                </c:pt>
                <c:pt idx="14">
                  <c:v>-0.36313433657429123</c:v>
                </c:pt>
                <c:pt idx="15">
                  <c:v>0.29791724949675319</c:v>
                </c:pt>
                <c:pt idx="16">
                  <c:v>-0.72427410981121898</c:v>
                </c:pt>
                <c:pt idx="17">
                  <c:v>-0.5977208559418683</c:v>
                </c:pt>
                <c:pt idx="18">
                  <c:v>0.26087727275450373</c:v>
                </c:pt>
              </c:numCache>
            </c:numRef>
          </c:val>
        </c:ser>
        <c:dLbls>
          <c:showLegendKey val="0"/>
          <c:showVal val="0"/>
          <c:showCatName val="0"/>
          <c:showSerName val="0"/>
          <c:showPercent val="0"/>
          <c:showBubbleSize val="0"/>
        </c:dLbls>
        <c:gapWidth val="150"/>
        <c:axId val="243029504"/>
        <c:axId val="243031040"/>
      </c:barChart>
      <c:catAx>
        <c:axId val="243029504"/>
        <c:scaling>
          <c:orientation val="minMax"/>
        </c:scaling>
        <c:delete val="0"/>
        <c:axPos val="b"/>
        <c:majorTickMark val="out"/>
        <c:minorTickMark val="none"/>
        <c:tickLblPos val="low"/>
        <c:crossAx val="243031040"/>
        <c:crosses val="autoZero"/>
        <c:auto val="1"/>
        <c:lblAlgn val="ctr"/>
        <c:lblOffset val="100"/>
        <c:noMultiLvlLbl val="0"/>
      </c:catAx>
      <c:valAx>
        <c:axId val="243031040"/>
        <c:scaling>
          <c:orientation val="minMax"/>
          <c:min val="-10"/>
        </c:scaling>
        <c:delete val="0"/>
        <c:axPos val="l"/>
        <c:majorGridlines/>
        <c:title>
          <c:tx>
            <c:rich>
              <a:bodyPr rot="-5400000" vert="horz"/>
              <a:lstStyle/>
              <a:p>
                <a:pPr>
                  <a:defRPr/>
                </a:pPr>
                <a:r>
                  <a:rPr lang="en-GB"/>
                  <a:t>log2</a:t>
                </a:r>
                <a:r>
                  <a:rPr lang="en-GB" baseline="0"/>
                  <a:t> fold change in expression </a:t>
                </a:r>
                <a:endParaRPr lang="en-GB"/>
              </a:p>
            </c:rich>
          </c:tx>
          <c:layout/>
          <c:overlay val="0"/>
        </c:title>
        <c:numFmt formatCode="General" sourceLinked="1"/>
        <c:majorTickMark val="out"/>
        <c:minorTickMark val="none"/>
        <c:tickLblPos val="nextTo"/>
        <c:crossAx val="243029504"/>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ures!$V$13</c:f>
              <c:strCache>
                <c:ptCount val="1"/>
                <c:pt idx="0">
                  <c:v>Ctrl</c:v>
                </c:pt>
              </c:strCache>
            </c:strRef>
          </c:tx>
          <c:spPr>
            <a:solidFill>
              <a:schemeClr val="tx1">
                <a:lumMod val="75000"/>
                <a:lumOff val="25000"/>
              </a:schemeClr>
            </a:solidFill>
          </c:spPr>
          <c:invertIfNegative val="0"/>
          <c:errBars>
            <c:errBarType val="both"/>
            <c:errValType val="cust"/>
            <c:noEndCap val="0"/>
            <c:plus>
              <c:numRef>
                <c:f>figures!$AC$14:$AC$15</c:f>
                <c:numCache>
                  <c:formatCode>General</c:formatCode>
                  <c:ptCount val="2"/>
                  <c:pt idx="0">
                    <c:v>0</c:v>
                  </c:pt>
                  <c:pt idx="1">
                    <c:v>0</c:v>
                  </c:pt>
                </c:numCache>
              </c:numRef>
            </c:plus>
            <c:minus>
              <c:numRef>
                <c:f>figures!$AC$14:$AC$15</c:f>
                <c:numCache>
                  <c:formatCode>General</c:formatCode>
                  <c:ptCount val="2"/>
                  <c:pt idx="0">
                    <c:v>0</c:v>
                  </c:pt>
                  <c:pt idx="1">
                    <c:v>0</c:v>
                  </c:pt>
                </c:numCache>
              </c:numRef>
            </c:minus>
          </c:errBars>
          <c:cat>
            <c:strRef>
              <c:f>figures!$U$14:$U$15</c:f>
              <c:strCache>
                <c:ptCount val="2"/>
                <c:pt idx="0">
                  <c:v>11140-1 (+/-)</c:v>
                </c:pt>
                <c:pt idx="1">
                  <c:v>11140-3 (-/-)</c:v>
                </c:pt>
              </c:strCache>
            </c:strRef>
          </c:cat>
          <c:val>
            <c:numRef>
              <c:f>figures!$V$14:$V$15</c:f>
              <c:numCache>
                <c:formatCode>General</c:formatCode>
                <c:ptCount val="2"/>
                <c:pt idx="0">
                  <c:v>1</c:v>
                </c:pt>
                <c:pt idx="1">
                  <c:v>1</c:v>
                </c:pt>
              </c:numCache>
            </c:numRef>
          </c:val>
        </c:ser>
        <c:ser>
          <c:idx val="1"/>
          <c:order val="1"/>
          <c:tx>
            <c:strRef>
              <c:f>figures!$W$13</c:f>
              <c:strCache>
                <c:ptCount val="1"/>
                <c:pt idx="0">
                  <c:v>Aza-dC</c:v>
                </c:pt>
              </c:strCache>
            </c:strRef>
          </c:tx>
          <c:invertIfNegative val="0"/>
          <c:errBars>
            <c:errBarType val="both"/>
            <c:errValType val="cust"/>
            <c:noEndCap val="0"/>
            <c:plus>
              <c:numRef>
                <c:f>figures!$AD$14:$AD$15</c:f>
                <c:numCache>
                  <c:formatCode>General</c:formatCode>
                  <c:ptCount val="2"/>
                  <c:pt idx="0">
                    <c:v>0.97450018706098862</c:v>
                  </c:pt>
                  <c:pt idx="1">
                    <c:v>0.26177007231055666</c:v>
                  </c:pt>
                </c:numCache>
              </c:numRef>
            </c:plus>
            <c:minus>
              <c:numRef>
                <c:f>figures!$AD$14:$AD$15</c:f>
                <c:numCache>
                  <c:formatCode>General</c:formatCode>
                  <c:ptCount val="2"/>
                  <c:pt idx="0">
                    <c:v>0.97450018706098862</c:v>
                  </c:pt>
                  <c:pt idx="1">
                    <c:v>0.26177007231055666</c:v>
                  </c:pt>
                </c:numCache>
              </c:numRef>
            </c:minus>
          </c:errBars>
          <c:cat>
            <c:strRef>
              <c:f>figures!$U$14:$U$15</c:f>
              <c:strCache>
                <c:ptCount val="2"/>
                <c:pt idx="0">
                  <c:v>11140-1 (+/-)</c:v>
                </c:pt>
                <c:pt idx="1">
                  <c:v>11140-3 (-/-)</c:v>
                </c:pt>
              </c:strCache>
            </c:strRef>
          </c:cat>
          <c:val>
            <c:numRef>
              <c:f>figures!$W$14:$W$15</c:f>
              <c:numCache>
                <c:formatCode>General</c:formatCode>
                <c:ptCount val="2"/>
                <c:pt idx="0">
                  <c:v>3.2918803291719931</c:v>
                </c:pt>
                <c:pt idx="1">
                  <c:v>1.9158636823848709</c:v>
                </c:pt>
              </c:numCache>
            </c:numRef>
          </c:val>
        </c:ser>
        <c:ser>
          <c:idx val="2"/>
          <c:order val="2"/>
          <c:tx>
            <c:strRef>
              <c:f>figures!$X$13</c:f>
              <c:strCache>
                <c:ptCount val="1"/>
                <c:pt idx="0">
                  <c:v>TSA</c:v>
                </c:pt>
              </c:strCache>
            </c:strRef>
          </c:tx>
          <c:spPr>
            <a:solidFill>
              <a:schemeClr val="accent3">
                <a:lumMod val="75000"/>
              </a:schemeClr>
            </a:solidFill>
          </c:spPr>
          <c:invertIfNegative val="0"/>
          <c:errBars>
            <c:errBarType val="both"/>
            <c:errValType val="cust"/>
            <c:noEndCap val="0"/>
            <c:plus>
              <c:numRef>
                <c:f>figures!$AE$14:$AE$15</c:f>
                <c:numCache>
                  <c:formatCode>General</c:formatCode>
                  <c:ptCount val="2"/>
                  <c:pt idx="0">
                    <c:v>1.9896838160825929</c:v>
                  </c:pt>
                  <c:pt idx="1">
                    <c:v>1.1852454806832915</c:v>
                  </c:pt>
                </c:numCache>
              </c:numRef>
            </c:plus>
            <c:minus>
              <c:numRef>
                <c:f>figures!$AE$14:$AE$15</c:f>
                <c:numCache>
                  <c:formatCode>General</c:formatCode>
                  <c:ptCount val="2"/>
                  <c:pt idx="0">
                    <c:v>1.9896838160825929</c:v>
                  </c:pt>
                  <c:pt idx="1">
                    <c:v>1.1852454806832915</c:v>
                  </c:pt>
                </c:numCache>
              </c:numRef>
            </c:minus>
          </c:errBars>
          <c:cat>
            <c:strRef>
              <c:f>figures!$U$14:$U$15</c:f>
              <c:strCache>
                <c:ptCount val="2"/>
                <c:pt idx="0">
                  <c:v>11140-1 (+/-)</c:v>
                </c:pt>
                <c:pt idx="1">
                  <c:v>11140-3 (-/-)</c:v>
                </c:pt>
              </c:strCache>
            </c:strRef>
          </c:cat>
          <c:val>
            <c:numRef>
              <c:f>figures!$X$14:$X$15</c:f>
              <c:numCache>
                <c:formatCode>General</c:formatCode>
                <c:ptCount val="2"/>
                <c:pt idx="0">
                  <c:v>18.301434567818035</c:v>
                </c:pt>
                <c:pt idx="1">
                  <c:v>9.3493025172107718</c:v>
                </c:pt>
              </c:numCache>
            </c:numRef>
          </c:val>
        </c:ser>
        <c:ser>
          <c:idx val="3"/>
          <c:order val="3"/>
          <c:tx>
            <c:strRef>
              <c:f>figures!$Y$13</c:f>
              <c:strCache>
                <c:ptCount val="1"/>
                <c:pt idx="0">
                  <c:v>Aza-dC + TSA</c:v>
                </c:pt>
              </c:strCache>
            </c:strRef>
          </c:tx>
          <c:spPr>
            <a:solidFill>
              <a:schemeClr val="accent1"/>
            </a:solidFill>
          </c:spPr>
          <c:invertIfNegative val="0"/>
          <c:errBars>
            <c:errBarType val="both"/>
            <c:errValType val="cust"/>
            <c:noEndCap val="0"/>
            <c:plus>
              <c:numRef>
                <c:f>figures!$AF$14:$AF$15</c:f>
                <c:numCache>
                  <c:formatCode>General</c:formatCode>
                  <c:ptCount val="2"/>
                  <c:pt idx="0">
                    <c:v>11.632506637837055</c:v>
                  </c:pt>
                  <c:pt idx="1">
                    <c:v>2.3221300613313032</c:v>
                  </c:pt>
                </c:numCache>
              </c:numRef>
            </c:plus>
            <c:minus>
              <c:numRef>
                <c:f>figures!$AF$14:$AF$15</c:f>
                <c:numCache>
                  <c:formatCode>General</c:formatCode>
                  <c:ptCount val="2"/>
                  <c:pt idx="0">
                    <c:v>11.632506637837055</c:v>
                  </c:pt>
                  <c:pt idx="1">
                    <c:v>2.3221300613313032</c:v>
                  </c:pt>
                </c:numCache>
              </c:numRef>
            </c:minus>
          </c:errBars>
          <c:cat>
            <c:strRef>
              <c:f>figures!$U$14:$U$15</c:f>
              <c:strCache>
                <c:ptCount val="2"/>
                <c:pt idx="0">
                  <c:v>11140-1 (+/-)</c:v>
                </c:pt>
                <c:pt idx="1">
                  <c:v>11140-3 (-/-)</c:v>
                </c:pt>
              </c:strCache>
            </c:strRef>
          </c:cat>
          <c:val>
            <c:numRef>
              <c:f>figures!$Y$14:$Y$15</c:f>
              <c:numCache>
                <c:formatCode>General</c:formatCode>
                <c:ptCount val="2"/>
                <c:pt idx="0">
                  <c:v>70.871187232981072</c:v>
                </c:pt>
                <c:pt idx="1">
                  <c:v>17.054368068816512</c:v>
                </c:pt>
              </c:numCache>
            </c:numRef>
          </c:val>
        </c:ser>
        <c:dLbls>
          <c:showLegendKey val="0"/>
          <c:showVal val="0"/>
          <c:showCatName val="0"/>
          <c:showSerName val="0"/>
          <c:showPercent val="0"/>
          <c:showBubbleSize val="0"/>
        </c:dLbls>
        <c:gapWidth val="150"/>
        <c:axId val="243064192"/>
        <c:axId val="243070080"/>
      </c:barChart>
      <c:catAx>
        <c:axId val="243064192"/>
        <c:scaling>
          <c:orientation val="minMax"/>
        </c:scaling>
        <c:delete val="0"/>
        <c:axPos val="b"/>
        <c:majorTickMark val="out"/>
        <c:minorTickMark val="none"/>
        <c:tickLblPos val="nextTo"/>
        <c:crossAx val="243070080"/>
        <c:crosses val="autoZero"/>
        <c:auto val="1"/>
        <c:lblAlgn val="ctr"/>
        <c:lblOffset val="100"/>
        <c:noMultiLvlLbl val="0"/>
      </c:catAx>
      <c:valAx>
        <c:axId val="243070080"/>
        <c:scaling>
          <c:orientation val="minMax"/>
        </c:scaling>
        <c:delete val="0"/>
        <c:axPos val="l"/>
        <c:majorGridlines/>
        <c:title>
          <c:tx>
            <c:rich>
              <a:bodyPr rot="-5400000" vert="horz"/>
              <a:lstStyle/>
              <a:p>
                <a:pPr>
                  <a:defRPr b="0"/>
                </a:pPr>
                <a:r>
                  <a:rPr lang="en-GB" b="0"/>
                  <a:t>fold VL30 (Pro-PBS) expression</a:t>
                </a:r>
              </a:p>
            </c:rich>
          </c:tx>
          <c:layout/>
          <c:overlay val="0"/>
        </c:title>
        <c:numFmt formatCode="General" sourceLinked="1"/>
        <c:majorTickMark val="out"/>
        <c:minorTickMark val="none"/>
        <c:tickLblPos val="nextTo"/>
        <c:crossAx val="243064192"/>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D$6</c:f>
              <c:strCache>
                <c:ptCount val="1"/>
                <c:pt idx="0">
                  <c:v>11.136 (+/+)</c:v>
                </c:pt>
              </c:strCache>
            </c:strRef>
          </c:tx>
          <c:invertIfNegative val="0"/>
          <c:cat>
            <c:strRef>
              <c:f>Sheet1!$E$5:$H$5</c:f>
              <c:strCache>
                <c:ptCount val="4"/>
                <c:pt idx="0">
                  <c:v>MmERV (Pro-PBS)</c:v>
                </c:pt>
                <c:pt idx="1">
                  <c:v>MmERV (Gly-PBS)</c:v>
                </c:pt>
                <c:pt idx="2">
                  <c:v>VL30 (Pro-PBS)</c:v>
                </c:pt>
                <c:pt idx="3">
                  <c:v>MLV (Pro-PBS)</c:v>
                </c:pt>
              </c:strCache>
            </c:strRef>
          </c:cat>
          <c:val>
            <c:numRef>
              <c:f>Sheet1!$E$6:$H$6</c:f>
              <c:numCache>
                <c:formatCode>General</c:formatCode>
                <c:ptCount val="4"/>
                <c:pt idx="0">
                  <c:v>1</c:v>
                </c:pt>
                <c:pt idx="1">
                  <c:v>1</c:v>
                </c:pt>
                <c:pt idx="2">
                  <c:v>1</c:v>
                </c:pt>
                <c:pt idx="3">
                  <c:v>1</c:v>
                </c:pt>
              </c:numCache>
            </c:numRef>
          </c:val>
        </c:ser>
        <c:ser>
          <c:idx val="1"/>
          <c:order val="1"/>
          <c:tx>
            <c:strRef>
              <c:f>Sheet1!$D$7</c:f>
              <c:strCache>
                <c:ptCount val="1"/>
                <c:pt idx="0">
                  <c:v>11.137 (+/-)</c:v>
                </c:pt>
              </c:strCache>
            </c:strRef>
          </c:tx>
          <c:invertIfNegative val="0"/>
          <c:errBars>
            <c:errBarType val="both"/>
            <c:errValType val="cust"/>
            <c:noEndCap val="0"/>
            <c:plus>
              <c:numRef>
                <c:f>Sheet1!$K$7:$N$7</c:f>
                <c:numCache>
                  <c:formatCode>General</c:formatCode>
                  <c:ptCount val="4"/>
                  <c:pt idx="0">
                    <c:v>0.25983675240980098</c:v>
                  </c:pt>
                  <c:pt idx="1">
                    <c:v>0.19892851836047773</c:v>
                  </c:pt>
                  <c:pt idx="2">
                    <c:v>0.22935114874583548</c:v>
                  </c:pt>
                  <c:pt idx="3">
                    <c:v>1.8351761167178824E-2</c:v>
                  </c:pt>
                </c:numCache>
              </c:numRef>
            </c:plus>
            <c:minus>
              <c:numRef>
                <c:f>Sheet1!$K$7:$N$7</c:f>
                <c:numCache>
                  <c:formatCode>General</c:formatCode>
                  <c:ptCount val="4"/>
                  <c:pt idx="0">
                    <c:v>0.25983675240980098</c:v>
                  </c:pt>
                  <c:pt idx="1">
                    <c:v>0.19892851836047773</c:v>
                  </c:pt>
                  <c:pt idx="2">
                    <c:v>0.22935114874583548</c:v>
                  </c:pt>
                  <c:pt idx="3">
                    <c:v>1.8351761167178824E-2</c:v>
                  </c:pt>
                </c:numCache>
              </c:numRef>
            </c:minus>
          </c:errBars>
          <c:cat>
            <c:strRef>
              <c:f>Sheet1!$E$5:$H$5</c:f>
              <c:strCache>
                <c:ptCount val="4"/>
                <c:pt idx="0">
                  <c:v>MmERV (Pro-PBS)</c:v>
                </c:pt>
                <c:pt idx="1">
                  <c:v>MmERV (Gly-PBS)</c:v>
                </c:pt>
                <c:pt idx="2">
                  <c:v>VL30 (Pro-PBS)</c:v>
                </c:pt>
                <c:pt idx="3">
                  <c:v>MLV (Pro-PBS)</c:v>
                </c:pt>
              </c:strCache>
            </c:strRef>
          </c:cat>
          <c:val>
            <c:numRef>
              <c:f>Sheet1!$E$7:$H$7</c:f>
              <c:numCache>
                <c:formatCode>General</c:formatCode>
                <c:ptCount val="4"/>
                <c:pt idx="0">
                  <c:v>0.96751440606539607</c:v>
                </c:pt>
                <c:pt idx="1">
                  <c:v>0.92707733389506497</c:v>
                </c:pt>
                <c:pt idx="2">
                  <c:v>1.0563664311705527</c:v>
                </c:pt>
                <c:pt idx="3">
                  <c:v>0.34500042390898539</c:v>
                </c:pt>
              </c:numCache>
            </c:numRef>
          </c:val>
        </c:ser>
        <c:ser>
          <c:idx val="2"/>
          <c:order val="2"/>
          <c:tx>
            <c:strRef>
              <c:f>Sheet1!$D$8</c:f>
              <c:strCache>
                <c:ptCount val="1"/>
                <c:pt idx="0">
                  <c:v>11.134 (-/-)</c:v>
                </c:pt>
              </c:strCache>
            </c:strRef>
          </c:tx>
          <c:invertIfNegative val="0"/>
          <c:errBars>
            <c:errBarType val="both"/>
            <c:errValType val="cust"/>
            <c:noEndCap val="0"/>
            <c:plus>
              <c:numRef>
                <c:f>Sheet1!$K$8:$N$8</c:f>
                <c:numCache>
                  <c:formatCode>General</c:formatCode>
                  <c:ptCount val="4"/>
                  <c:pt idx="0">
                    <c:v>0.13230836815096467</c:v>
                  </c:pt>
                  <c:pt idx="1">
                    <c:v>9.4050627279784055E-2</c:v>
                  </c:pt>
                  <c:pt idx="2">
                    <c:v>8.1561423720063364E-2</c:v>
                  </c:pt>
                  <c:pt idx="3">
                    <c:v>0.10374579866974364</c:v>
                  </c:pt>
                </c:numCache>
              </c:numRef>
            </c:plus>
            <c:minus>
              <c:numRef>
                <c:f>Sheet1!$K$8:$N$8</c:f>
                <c:numCache>
                  <c:formatCode>General</c:formatCode>
                  <c:ptCount val="4"/>
                  <c:pt idx="0">
                    <c:v>0.13230836815096467</c:v>
                  </c:pt>
                  <c:pt idx="1">
                    <c:v>9.4050627279784055E-2</c:v>
                  </c:pt>
                  <c:pt idx="2">
                    <c:v>8.1561423720063364E-2</c:v>
                  </c:pt>
                  <c:pt idx="3">
                    <c:v>0.10374579866974364</c:v>
                  </c:pt>
                </c:numCache>
              </c:numRef>
            </c:minus>
          </c:errBars>
          <c:cat>
            <c:strRef>
              <c:f>Sheet1!$E$5:$H$5</c:f>
              <c:strCache>
                <c:ptCount val="4"/>
                <c:pt idx="0">
                  <c:v>MmERV (Pro-PBS)</c:v>
                </c:pt>
                <c:pt idx="1">
                  <c:v>MmERV (Gly-PBS)</c:v>
                </c:pt>
                <c:pt idx="2">
                  <c:v>VL30 (Pro-PBS)</c:v>
                </c:pt>
                <c:pt idx="3">
                  <c:v>MLV (Pro-PBS)</c:v>
                </c:pt>
              </c:strCache>
            </c:strRef>
          </c:cat>
          <c:val>
            <c:numRef>
              <c:f>Sheet1!$E$8:$H$8</c:f>
              <c:numCache>
                <c:formatCode>General</c:formatCode>
                <c:ptCount val="4"/>
                <c:pt idx="0">
                  <c:v>1.06250991223904</c:v>
                </c:pt>
                <c:pt idx="1">
                  <c:v>1.135431737522737</c:v>
                </c:pt>
                <c:pt idx="2">
                  <c:v>0.94407185339629596</c:v>
                </c:pt>
                <c:pt idx="3">
                  <c:v>0.86861256204202508</c:v>
                </c:pt>
              </c:numCache>
            </c:numRef>
          </c:val>
        </c:ser>
        <c:ser>
          <c:idx val="3"/>
          <c:order val="3"/>
          <c:tx>
            <c:strRef>
              <c:f>Sheet1!$D$9</c:f>
              <c:strCache>
                <c:ptCount val="1"/>
                <c:pt idx="0">
                  <c:v>11.135 (-/-)</c:v>
                </c:pt>
              </c:strCache>
            </c:strRef>
          </c:tx>
          <c:invertIfNegative val="0"/>
          <c:errBars>
            <c:errBarType val="both"/>
            <c:errValType val="cust"/>
            <c:noEndCap val="0"/>
            <c:plus>
              <c:numRef>
                <c:f>Sheet1!$K$9:$N$9</c:f>
                <c:numCache>
                  <c:formatCode>General</c:formatCode>
                  <c:ptCount val="4"/>
                  <c:pt idx="0">
                    <c:v>0.19927091734307267</c:v>
                  </c:pt>
                  <c:pt idx="1">
                    <c:v>0.21762010451269731</c:v>
                  </c:pt>
                  <c:pt idx="2">
                    <c:v>0.14275641595336794</c:v>
                  </c:pt>
                  <c:pt idx="3">
                    <c:v>8.0248803533185753E-2</c:v>
                  </c:pt>
                </c:numCache>
              </c:numRef>
            </c:plus>
            <c:minus>
              <c:numRef>
                <c:f>Sheet1!$K$9:$N$9</c:f>
                <c:numCache>
                  <c:formatCode>General</c:formatCode>
                  <c:ptCount val="4"/>
                  <c:pt idx="0">
                    <c:v>0.19927091734307267</c:v>
                  </c:pt>
                  <c:pt idx="1">
                    <c:v>0.21762010451269731</c:v>
                  </c:pt>
                  <c:pt idx="2">
                    <c:v>0.14275641595336794</c:v>
                  </c:pt>
                  <c:pt idx="3">
                    <c:v>8.0248803533185753E-2</c:v>
                  </c:pt>
                </c:numCache>
              </c:numRef>
            </c:minus>
          </c:errBars>
          <c:cat>
            <c:strRef>
              <c:f>Sheet1!$E$5:$H$5</c:f>
              <c:strCache>
                <c:ptCount val="4"/>
                <c:pt idx="0">
                  <c:v>MmERV (Pro-PBS)</c:v>
                </c:pt>
                <c:pt idx="1">
                  <c:v>MmERV (Gly-PBS)</c:v>
                </c:pt>
                <c:pt idx="2">
                  <c:v>VL30 (Pro-PBS)</c:v>
                </c:pt>
                <c:pt idx="3">
                  <c:v>MLV (Pro-PBS)</c:v>
                </c:pt>
              </c:strCache>
            </c:strRef>
          </c:cat>
          <c:val>
            <c:numRef>
              <c:f>Sheet1!$E$9:$H$9</c:f>
              <c:numCache>
                <c:formatCode>General</c:formatCode>
                <c:ptCount val="4"/>
                <c:pt idx="0">
                  <c:v>1.1158611977971449</c:v>
                </c:pt>
                <c:pt idx="1">
                  <c:v>1.1462224295656434</c:v>
                </c:pt>
                <c:pt idx="2">
                  <c:v>1.151998854866501</c:v>
                </c:pt>
                <c:pt idx="3">
                  <c:v>0.9504407606661639</c:v>
                </c:pt>
              </c:numCache>
            </c:numRef>
          </c:val>
        </c:ser>
        <c:dLbls>
          <c:showLegendKey val="0"/>
          <c:showVal val="0"/>
          <c:showCatName val="0"/>
          <c:showSerName val="0"/>
          <c:showPercent val="0"/>
          <c:showBubbleSize val="0"/>
        </c:dLbls>
        <c:gapWidth val="150"/>
        <c:axId val="243094656"/>
        <c:axId val="243096192"/>
      </c:barChart>
      <c:catAx>
        <c:axId val="243094656"/>
        <c:scaling>
          <c:orientation val="minMax"/>
        </c:scaling>
        <c:delete val="0"/>
        <c:axPos val="b"/>
        <c:majorTickMark val="out"/>
        <c:minorTickMark val="none"/>
        <c:tickLblPos val="nextTo"/>
        <c:crossAx val="243096192"/>
        <c:crosses val="autoZero"/>
        <c:auto val="1"/>
        <c:lblAlgn val="ctr"/>
        <c:lblOffset val="100"/>
        <c:noMultiLvlLbl val="0"/>
      </c:catAx>
      <c:valAx>
        <c:axId val="243096192"/>
        <c:scaling>
          <c:orientation val="minMax"/>
        </c:scaling>
        <c:delete val="0"/>
        <c:axPos val="l"/>
        <c:majorGridlines/>
        <c:title>
          <c:tx>
            <c:rich>
              <a:bodyPr rot="-5400000" vert="horz"/>
              <a:lstStyle/>
              <a:p>
                <a:pPr>
                  <a:defRPr/>
                </a:pPr>
                <a:r>
                  <a:rPr lang="da-DK" smtClean="0"/>
                  <a:t>Relative</a:t>
                </a:r>
                <a:r>
                  <a:rPr lang="da-DK" baseline="0" smtClean="0"/>
                  <a:t> genomic ERV copy number</a:t>
                </a:r>
                <a:endParaRPr lang="en-GB"/>
              </a:p>
            </c:rich>
          </c:tx>
          <c:layout/>
          <c:overlay val="0"/>
        </c:title>
        <c:numFmt formatCode="#,##0.0" sourceLinked="0"/>
        <c:majorTickMark val="out"/>
        <c:minorTickMark val="none"/>
        <c:tickLblPos val="nextTo"/>
        <c:crossAx val="243094656"/>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2"/>
            </a:solidFill>
          </c:spPr>
          <c:invertIfNegative val="0"/>
          <c:cat>
            <c:strRef>
              <c:f>'enrichment figures'!$R$2:$AB$2</c:f>
              <c:strCache>
                <c:ptCount val="11"/>
                <c:pt idx="0">
                  <c:v>&lt;10</c:v>
                </c:pt>
                <c:pt idx="1">
                  <c:v>10-20</c:v>
                </c:pt>
                <c:pt idx="2">
                  <c:v>20-30</c:v>
                </c:pt>
                <c:pt idx="3">
                  <c:v>30-40</c:v>
                </c:pt>
                <c:pt idx="4">
                  <c:v>40-50</c:v>
                </c:pt>
                <c:pt idx="5">
                  <c:v>50-60</c:v>
                </c:pt>
                <c:pt idx="6">
                  <c:v>60-70</c:v>
                </c:pt>
                <c:pt idx="7">
                  <c:v>70-80</c:v>
                </c:pt>
                <c:pt idx="8">
                  <c:v>80-90</c:v>
                </c:pt>
                <c:pt idx="9">
                  <c:v>90-100</c:v>
                </c:pt>
                <c:pt idx="10">
                  <c:v>&gt;100</c:v>
                </c:pt>
              </c:strCache>
            </c:strRef>
          </c:cat>
          <c:val>
            <c:numRef>
              <c:f>'enrichment figures'!$R$3:$AB$3</c:f>
              <c:numCache>
                <c:formatCode>General</c:formatCode>
                <c:ptCount val="11"/>
                <c:pt idx="0">
                  <c:v>11.363888580623682</c:v>
                </c:pt>
                <c:pt idx="1">
                  <c:v>62.490289645988241</c:v>
                </c:pt>
                <c:pt idx="2">
                  <c:v>14.415714127177894</c:v>
                </c:pt>
                <c:pt idx="3">
                  <c:v>4.8718233270447238</c:v>
                </c:pt>
                <c:pt idx="4">
                  <c:v>1.9975585395627566</c:v>
                </c:pt>
                <c:pt idx="5">
                  <c:v>1.3206081455998224</c:v>
                </c:pt>
                <c:pt idx="6">
                  <c:v>0.66585284652091881</c:v>
                </c:pt>
                <c:pt idx="7">
                  <c:v>0.62146265675285761</c:v>
                </c:pt>
                <c:pt idx="8">
                  <c:v>0.57707246698479631</c:v>
                </c:pt>
                <c:pt idx="9">
                  <c:v>0.51048718233270451</c:v>
                </c:pt>
                <c:pt idx="10">
                  <c:v>1.165242481411608</c:v>
                </c:pt>
              </c:numCache>
            </c:numRef>
          </c:val>
        </c:ser>
        <c:dLbls>
          <c:showLegendKey val="0"/>
          <c:showVal val="0"/>
          <c:showCatName val="0"/>
          <c:showSerName val="0"/>
          <c:showPercent val="0"/>
          <c:showBubbleSize val="0"/>
        </c:dLbls>
        <c:gapWidth val="150"/>
        <c:axId val="259312640"/>
        <c:axId val="276279296"/>
      </c:barChart>
      <c:catAx>
        <c:axId val="259312640"/>
        <c:scaling>
          <c:orientation val="minMax"/>
        </c:scaling>
        <c:delete val="0"/>
        <c:axPos val="b"/>
        <c:title>
          <c:tx>
            <c:rich>
              <a:bodyPr/>
              <a:lstStyle/>
              <a:p>
                <a:pPr>
                  <a:defRPr/>
                </a:pPr>
                <a:r>
                  <a:rPr lang="en-US"/>
                  <a:t>peak enrichment over input</a:t>
                </a:r>
              </a:p>
            </c:rich>
          </c:tx>
          <c:layout/>
          <c:overlay val="0"/>
        </c:title>
        <c:majorTickMark val="out"/>
        <c:minorTickMark val="none"/>
        <c:tickLblPos val="nextTo"/>
        <c:crossAx val="276279296"/>
        <c:crosses val="autoZero"/>
        <c:auto val="1"/>
        <c:lblAlgn val="ctr"/>
        <c:lblOffset val="100"/>
        <c:noMultiLvlLbl val="0"/>
      </c:catAx>
      <c:valAx>
        <c:axId val="276279296"/>
        <c:scaling>
          <c:orientation val="minMax"/>
        </c:scaling>
        <c:delete val="0"/>
        <c:axPos val="l"/>
        <c:majorGridlines/>
        <c:title>
          <c:tx>
            <c:rich>
              <a:bodyPr rot="-5400000" vert="horz"/>
              <a:lstStyle/>
              <a:p>
                <a:pPr>
                  <a:defRPr/>
                </a:pPr>
                <a:r>
                  <a:rPr lang="en-US"/>
                  <a:t>% of peaks within range</a:t>
                </a:r>
              </a:p>
            </c:rich>
          </c:tx>
          <c:layout/>
          <c:overlay val="0"/>
        </c:title>
        <c:numFmt formatCode="General" sourceLinked="1"/>
        <c:majorTickMark val="out"/>
        <c:minorTickMark val="none"/>
        <c:tickLblPos val="nextTo"/>
        <c:crossAx val="259312640"/>
        <c:crosses val="autoZero"/>
        <c:crossBetween val="between"/>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D$19</c:f>
              <c:strCache>
                <c:ptCount val="1"/>
                <c:pt idx="0">
                  <c:v>AA68 (+/-)</c:v>
                </c:pt>
              </c:strCache>
            </c:strRef>
          </c:tx>
          <c:invertIfNegative val="0"/>
          <c:errBars>
            <c:errBarType val="both"/>
            <c:errValType val="cust"/>
            <c:noEndCap val="0"/>
            <c:plus>
              <c:numRef>
                <c:f>Sheet2!$K$20:$K$39</c:f>
                <c:numCache>
                  <c:formatCode>General</c:formatCode>
                  <c:ptCount val="20"/>
                  <c:pt idx="0">
                    <c:v>0.14156832467897634</c:v>
                  </c:pt>
                  <c:pt idx="1">
                    <c:v>4.2817549169393475E-2</c:v>
                  </c:pt>
                  <c:pt idx="2">
                    <c:v>6.9131499652504994E-2</c:v>
                  </c:pt>
                  <c:pt idx="3">
                    <c:v>8.2345733830118298E-2</c:v>
                  </c:pt>
                  <c:pt idx="4">
                    <c:v>0.27390446365634141</c:v>
                  </c:pt>
                  <c:pt idx="5">
                    <c:v>0.10606708179935918</c:v>
                  </c:pt>
                  <c:pt idx="6">
                    <c:v>0.20077046948928987</c:v>
                  </c:pt>
                  <c:pt idx="7">
                    <c:v>0.10960233166671204</c:v>
                  </c:pt>
                  <c:pt idx="8">
                    <c:v>1.3361811078352872</c:v>
                  </c:pt>
                  <c:pt idx="9">
                    <c:v>0.10935463166274891</c:v>
                  </c:pt>
                  <c:pt idx="10">
                    <c:v>0.27231044567417451</c:v>
                  </c:pt>
                  <c:pt idx="11">
                    <c:v>0.15118633137305093</c:v>
                  </c:pt>
                  <c:pt idx="12">
                    <c:v>0.14254903018107953</c:v>
                  </c:pt>
                  <c:pt idx="13">
                    <c:v>0.10500194542696457</c:v>
                  </c:pt>
                  <c:pt idx="14">
                    <c:v>0.25007810066629266</c:v>
                  </c:pt>
                  <c:pt idx="15">
                    <c:v>0.37425424848917066</c:v>
                  </c:pt>
                  <c:pt idx="16">
                    <c:v>0.21146075510814821</c:v>
                  </c:pt>
                  <c:pt idx="17">
                    <c:v>0.40554220153743592</c:v>
                  </c:pt>
                  <c:pt idx="18">
                    <c:v>0.12375835324934406</c:v>
                  </c:pt>
                  <c:pt idx="19">
                    <c:v>8.4045395923345909E-2</c:v>
                  </c:pt>
                </c:numCache>
              </c:numRef>
            </c:plus>
            <c:minus>
              <c:numRef>
                <c:f>Sheet2!$K$20:$K$39</c:f>
                <c:numCache>
                  <c:formatCode>General</c:formatCode>
                  <c:ptCount val="20"/>
                  <c:pt idx="0">
                    <c:v>0.14156832467897634</c:v>
                  </c:pt>
                  <c:pt idx="1">
                    <c:v>4.2817549169393475E-2</c:v>
                  </c:pt>
                  <c:pt idx="2">
                    <c:v>6.9131499652504994E-2</c:v>
                  </c:pt>
                  <c:pt idx="3">
                    <c:v>8.2345733830118298E-2</c:v>
                  </c:pt>
                  <c:pt idx="4">
                    <c:v>0.27390446365634141</c:v>
                  </c:pt>
                  <c:pt idx="5">
                    <c:v>0.10606708179935918</c:v>
                  </c:pt>
                  <c:pt idx="6">
                    <c:v>0.20077046948928987</c:v>
                  </c:pt>
                  <c:pt idx="7">
                    <c:v>0.10960233166671204</c:v>
                  </c:pt>
                  <c:pt idx="8">
                    <c:v>1.3361811078352872</c:v>
                  </c:pt>
                  <c:pt idx="9">
                    <c:v>0.10935463166274891</c:v>
                  </c:pt>
                  <c:pt idx="10">
                    <c:v>0.27231044567417451</c:v>
                  </c:pt>
                  <c:pt idx="11">
                    <c:v>0.15118633137305093</c:v>
                  </c:pt>
                  <c:pt idx="12">
                    <c:v>0.14254903018107953</c:v>
                  </c:pt>
                  <c:pt idx="13">
                    <c:v>0.10500194542696457</c:v>
                  </c:pt>
                  <c:pt idx="14">
                    <c:v>0.25007810066629266</c:v>
                  </c:pt>
                  <c:pt idx="15">
                    <c:v>0.37425424848917066</c:v>
                  </c:pt>
                  <c:pt idx="16">
                    <c:v>0.21146075510814821</c:v>
                  </c:pt>
                  <c:pt idx="17">
                    <c:v>0.40554220153743592</c:v>
                  </c:pt>
                  <c:pt idx="18">
                    <c:v>0.12375835324934406</c:v>
                  </c:pt>
                  <c:pt idx="19">
                    <c:v>8.4045395923345909E-2</c:v>
                  </c:pt>
                </c:numCache>
              </c:numRef>
            </c:minus>
          </c:errBars>
          <c:cat>
            <c:strRef>
              <c:f>Sheet2!$C$20:$C$39</c:f>
              <c:strCache>
                <c:ptCount val="20"/>
                <c:pt idx="0">
                  <c:v>Zfp809</c:v>
                </c:pt>
                <c:pt idx="1">
                  <c:v>VL30 (Pro-PBS)</c:v>
                </c:pt>
                <c:pt idx="2">
                  <c:v>MmERV (Pro-PBS)</c:v>
                </c:pt>
                <c:pt idx="3">
                  <c:v>LTRIS (Pro-PBS)</c:v>
                </c:pt>
                <c:pt idx="4">
                  <c:v>MLV (Pro-PBS)</c:v>
                </c:pt>
                <c:pt idx="5">
                  <c:v>MERV-L</c:v>
                </c:pt>
                <c:pt idx="6">
                  <c:v>RLTR10</c:v>
                </c:pt>
                <c:pt idx="7">
                  <c:v>MmERV (Gly-PBS)</c:v>
                </c:pt>
                <c:pt idx="8">
                  <c:v>Gm9705</c:v>
                </c:pt>
                <c:pt idx="9">
                  <c:v>Sos1</c:v>
                </c:pt>
                <c:pt idx="10">
                  <c:v>Serping1</c:v>
                </c:pt>
                <c:pt idx="11">
                  <c:v>Cacna1g</c:v>
                </c:pt>
                <c:pt idx="12">
                  <c:v>Eif5b</c:v>
                </c:pt>
                <c:pt idx="13">
                  <c:v>Txndc9</c:v>
                </c:pt>
                <c:pt idx="14">
                  <c:v>Zfp36</c:v>
                </c:pt>
                <c:pt idx="15">
                  <c:v>Rrad</c:v>
                </c:pt>
                <c:pt idx="16">
                  <c:v>Zbtb4</c:v>
                </c:pt>
                <c:pt idx="17">
                  <c:v>Npas4</c:v>
                </c:pt>
                <c:pt idx="18">
                  <c:v>Sestd1</c:v>
                </c:pt>
                <c:pt idx="19">
                  <c:v>Pea15a</c:v>
                </c:pt>
              </c:strCache>
            </c:strRef>
          </c:cat>
          <c:val>
            <c:numRef>
              <c:f>Sheet2!$D$20:$D$39</c:f>
              <c:numCache>
                <c:formatCode>General</c:formatCode>
                <c:ptCount val="20"/>
                <c:pt idx="0">
                  <c:v>-1.5728637240433592</c:v>
                </c:pt>
                <c:pt idx="1">
                  <c:v>-0.16467238854983529</c:v>
                </c:pt>
                <c:pt idx="2">
                  <c:v>-0.91148051763674209</c:v>
                </c:pt>
                <c:pt idx="3">
                  <c:v>-0.37832447410583003</c:v>
                </c:pt>
                <c:pt idx="4">
                  <c:v>1.442807715721407</c:v>
                </c:pt>
                <c:pt idx="5">
                  <c:v>-2.1284633751770929</c:v>
                </c:pt>
                <c:pt idx="6">
                  <c:v>-0.17151793729494177</c:v>
                </c:pt>
                <c:pt idx="7">
                  <c:v>-0.7199181493665664</c:v>
                </c:pt>
                <c:pt idx="8">
                  <c:v>-0.72403092370015676</c:v>
                </c:pt>
                <c:pt idx="9">
                  <c:v>-0.51413772216074305</c:v>
                </c:pt>
                <c:pt idx="10">
                  <c:v>-1.4401371407169661</c:v>
                </c:pt>
                <c:pt idx="11">
                  <c:v>0.53255015900478897</c:v>
                </c:pt>
                <c:pt idx="12">
                  <c:v>-0.46475108650441221</c:v>
                </c:pt>
                <c:pt idx="13">
                  <c:v>-0.52957104580334713</c:v>
                </c:pt>
                <c:pt idx="14">
                  <c:v>0.37165294540419219</c:v>
                </c:pt>
                <c:pt idx="15">
                  <c:v>0.72670149870459466</c:v>
                </c:pt>
                <c:pt idx="16">
                  <c:v>-9.4351319081922069E-2</c:v>
                </c:pt>
                <c:pt idx="17">
                  <c:v>1.9181540839136051</c:v>
                </c:pt>
                <c:pt idx="18">
                  <c:v>0.40260170220991737</c:v>
                </c:pt>
                <c:pt idx="19">
                  <c:v>1.0291946420996274</c:v>
                </c:pt>
              </c:numCache>
            </c:numRef>
          </c:val>
        </c:ser>
        <c:ser>
          <c:idx val="1"/>
          <c:order val="1"/>
          <c:tx>
            <c:strRef>
              <c:f>Sheet2!$E$19</c:f>
              <c:strCache>
                <c:ptCount val="1"/>
                <c:pt idx="0">
                  <c:v>AA77 (-/-)</c:v>
                </c:pt>
              </c:strCache>
            </c:strRef>
          </c:tx>
          <c:invertIfNegative val="0"/>
          <c:errBars>
            <c:errBarType val="both"/>
            <c:errValType val="cust"/>
            <c:noEndCap val="0"/>
            <c:plus>
              <c:numRef>
                <c:f>Sheet2!$L$20:$L$39</c:f>
                <c:numCache>
                  <c:formatCode>General</c:formatCode>
                  <c:ptCount val="20"/>
                  <c:pt idx="0">
                    <c:v>4.2702353434865448E-2</c:v>
                  </c:pt>
                  <c:pt idx="1">
                    <c:v>0.23866786478146079</c:v>
                  </c:pt>
                  <c:pt idx="2">
                    <c:v>0.17616859187524997</c:v>
                  </c:pt>
                  <c:pt idx="3">
                    <c:v>0.2218250217265996</c:v>
                  </c:pt>
                  <c:pt idx="4">
                    <c:v>0.52787434170788472</c:v>
                  </c:pt>
                  <c:pt idx="5">
                    <c:v>0.3351123036643357</c:v>
                  </c:pt>
                  <c:pt idx="6">
                    <c:v>0.43769466200274199</c:v>
                  </c:pt>
                  <c:pt idx="7">
                    <c:v>0.13960882141335487</c:v>
                  </c:pt>
                  <c:pt idx="8">
                    <c:v>0.80101573681235405</c:v>
                  </c:pt>
                  <c:pt idx="9">
                    <c:v>0.22930109533425852</c:v>
                  </c:pt>
                  <c:pt idx="10">
                    <c:v>0.30388480521434041</c:v>
                  </c:pt>
                  <c:pt idx="11">
                    <c:v>0.66412775687225245</c:v>
                  </c:pt>
                  <c:pt idx="12">
                    <c:v>0.32237230121533716</c:v>
                  </c:pt>
                  <c:pt idx="13">
                    <c:v>0.22636209596904924</c:v>
                  </c:pt>
                  <c:pt idx="14">
                    <c:v>0.37788675081194467</c:v>
                  </c:pt>
                  <c:pt idx="15">
                    <c:v>0.18624421277739844</c:v>
                  </c:pt>
                  <c:pt idx="16">
                    <c:v>0.36824547864655754</c:v>
                  </c:pt>
                  <c:pt idx="17">
                    <c:v>0.68649839075253327</c:v>
                  </c:pt>
                  <c:pt idx="18">
                    <c:v>0.41393218983784752</c:v>
                  </c:pt>
                  <c:pt idx="19">
                    <c:v>0.29502710567082036</c:v>
                  </c:pt>
                </c:numCache>
              </c:numRef>
            </c:plus>
            <c:minus>
              <c:numRef>
                <c:f>Sheet2!$L$20:$L$39</c:f>
                <c:numCache>
                  <c:formatCode>General</c:formatCode>
                  <c:ptCount val="20"/>
                  <c:pt idx="0">
                    <c:v>4.2702353434865448E-2</c:v>
                  </c:pt>
                  <c:pt idx="1">
                    <c:v>0.23866786478146079</c:v>
                  </c:pt>
                  <c:pt idx="2">
                    <c:v>0.17616859187524997</c:v>
                  </c:pt>
                  <c:pt idx="3">
                    <c:v>0.2218250217265996</c:v>
                  </c:pt>
                  <c:pt idx="4">
                    <c:v>0.52787434170788472</c:v>
                  </c:pt>
                  <c:pt idx="5">
                    <c:v>0.3351123036643357</c:v>
                  </c:pt>
                  <c:pt idx="6">
                    <c:v>0.43769466200274199</c:v>
                  </c:pt>
                  <c:pt idx="7">
                    <c:v>0.13960882141335487</c:v>
                  </c:pt>
                  <c:pt idx="8">
                    <c:v>0.80101573681235405</c:v>
                  </c:pt>
                  <c:pt idx="9">
                    <c:v>0.22930109533425852</c:v>
                  </c:pt>
                  <c:pt idx="10">
                    <c:v>0.30388480521434041</c:v>
                  </c:pt>
                  <c:pt idx="11">
                    <c:v>0.66412775687225245</c:v>
                  </c:pt>
                  <c:pt idx="12">
                    <c:v>0.32237230121533716</c:v>
                  </c:pt>
                  <c:pt idx="13">
                    <c:v>0.22636209596904924</c:v>
                  </c:pt>
                  <c:pt idx="14">
                    <c:v>0.37788675081194467</c:v>
                  </c:pt>
                  <c:pt idx="15">
                    <c:v>0.18624421277739844</c:v>
                  </c:pt>
                  <c:pt idx="16">
                    <c:v>0.36824547864655754</c:v>
                  </c:pt>
                  <c:pt idx="17">
                    <c:v>0.68649839075253327</c:v>
                  </c:pt>
                  <c:pt idx="18">
                    <c:v>0.41393218983784752</c:v>
                  </c:pt>
                  <c:pt idx="19">
                    <c:v>0.29502710567082036</c:v>
                  </c:pt>
                </c:numCache>
              </c:numRef>
            </c:minus>
          </c:errBars>
          <c:cat>
            <c:strRef>
              <c:f>Sheet2!$C$20:$C$39</c:f>
              <c:strCache>
                <c:ptCount val="20"/>
                <c:pt idx="0">
                  <c:v>Zfp809</c:v>
                </c:pt>
                <c:pt idx="1">
                  <c:v>VL30 (Pro-PBS)</c:v>
                </c:pt>
                <c:pt idx="2">
                  <c:v>MmERV (Pro-PBS)</c:v>
                </c:pt>
                <c:pt idx="3">
                  <c:v>LTRIS (Pro-PBS)</c:v>
                </c:pt>
                <c:pt idx="4">
                  <c:v>MLV (Pro-PBS)</c:v>
                </c:pt>
                <c:pt idx="5">
                  <c:v>MERV-L</c:v>
                </c:pt>
                <c:pt idx="6">
                  <c:v>RLTR10</c:v>
                </c:pt>
                <c:pt idx="7">
                  <c:v>MmERV (Gly-PBS)</c:v>
                </c:pt>
                <c:pt idx="8">
                  <c:v>Gm9705</c:v>
                </c:pt>
                <c:pt idx="9">
                  <c:v>Sos1</c:v>
                </c:pt>
                <c:pt idx="10">
                  <c:v>Serping1</c:v>
                </c:pt>
                <c:pt idx="11">
                  <c:v>Cacna1g</c:v>
                </c:pt>
                <c:pt idx="12">
                  <c:v>Eif5b</c:v>
                </c:pt>
                <c:pt idx="13">
                  <c:v>Txndc9</c:v>
                </c:pt>
                <c:pt idx="14">
                  <c:v>Zfp36</c:v>
                </c:pt>
                <c:pt idx="15">
                  <c:v>Rrad</c:v>
                </c:pt>
                <c:pt idx="16">
                  <c:v>Zbtb4</c:v>
                </c:pt>
                <c:pt idx="17">
                  <c:v>Npas4</c:v>
                </c:pt>
                <c:pt idx="18">
                  <c:v>Sestd1</c:v>
                </c:pt>
                <c:pt idx="19">
                  <c:v>Pea15a</c:v>
                </c:pt>
              </c:strCache>
            </c:strRef>
          </c:cat>
          <c:val>
            <c:numRef>
              <c:f>Sheet2!$E$20:$E$39</c:f>
              <c:numCache>
                <c:formatCode>General</c:formatCode>
                <c:ptCount val="20"/>
                <c:pt idx="0">
                  <c:v>-5.2970234444199003</c:v>
                </c:pt>
                <c:pt idx="1">
                  <c:v>-0.1144689814607619</c:v>
                </c:pt>
                <c:pt idx="2">
                  <c:v>0.33592086816625777</c:v>
                </c:pt>
                <c:pt idx="3">
                  <c:v>0.65715281689661398</c:v>
                </c:pt>
                <c:pt idx="4">
                  <c:v>1.160279167645494</c:v>
                </c:pt>
                <c:pt idx="5">
                  <c:v>-1.1022460783602117</c:v>
                </c:pt>
                <c:pt idx="6">
                  <c:v>0.55529288085542916</c:v>
                </c:pt>
                <c:pt idx="7">
                  <c:v>1.4551514725194272E-2</c:v>
                </c:pt>
                <c:pt idx="8">
                  <c:v>1.2096658033018248</c:v>
                </c:pt>
                <c:pt idx="9">
                  <c:v>0.52442623357022133</c:v>
                </c:pt>
                <c:pt idx="10">
                  <c:v>-0.46021981482789548</c:v>
                </c:pt>
                <c:pt idx="11">
                  <c:v>1.1980102800878139</c:v>
                </c:pt>
                <c:pt idx="12">
                  <c:v>0.39169965024382819</c:v>
                </c:pt>
                <c:pt idx="13">
                  <c:v>-0.15464000670434103</c:v>
                </c:pt>
                <c:pt idx="14">
                  <c:v>0.8801692062290799</c:v>
                </c:pt>
                <c:pt idx="15">
                  <c:v>9.2293171577316355E-2</c:v>
                </c:pt>
                <c:pt idx="16">
                  <c:v>1.4349923284838424</c:v>
                </c:pt>
                <c:pt idx="17">
                  <c:v>0.38861298551531021</c:v>
                </c:pt>
                <c:pt idx="18">
                  <c:v>0.37626632660122539</c:v>
                </c:pt>
                <c:pt idx="19">
                  <c:v>1.3207857335285726</c:v>
                </c:pt>
              </c:numCache>
            </c:numRef>
          </c:val>
        </c:ser>
        <c:ser>
          <c:idx val="2"/>
          <c:order val="2"/>
          <c:tx>
            <c:strRef>
              <c:f>Sheet2!$F$19</c:f>
              <c:strCache>
                <c:ptCount val="1"/>
                <c:pt idx="0">
                  <c:v>AA78 (-/-)</c:v>
                </c:pt>
              </c:strCache>
            </c:strRef>
          </c:tx>
          <c:invertIfNegative val="0"/>
          <c:errBars>
            <c:errBarType val="both"/>
            <c:errValType val="cust"/>
            <c:noEndCap val="0"/>
            <c:plus>
              <c:numRef>
                <c:f>Sheet2!$M$20:$M$39</c:f>
                <c:numCache>
                  <c:formatCode>General</c:formatCode>
                  <c:ptCount val="20"/>
                  <c:pt idx="0">
                    <c:v>0.10573696593579189</c:v>
                  </c:pt>
                  <c:pt idx="1">
                    <c:v>0.13437829514643168</c:v>
                  </c:pt>
                  <c:pt idx="2">
                    <c:v>0.18238482816107363</c:v>
                  </c:pt>
                  <c:pt idx="3">
                    <c:v>0.17981484550766166</c:v>
                  </c:pt>
                  <c:pt idx="4">
                    <c:v>6.1834954628048937E-2</c:v>
                  </c:pt>
                  <c:pt idx="5">
                    <c:v>0.1071010973358545</c:v>
                  </c:pt>
                  <c:pt idx="6">
                    <c:v>0.23126863349650645</c:v>
                  </c:pt>
                  <c:pt idx="7">
                    <c:v>0.22195716011960465</c:v>
                  </c:pt>
                  <c:pt idx="8">
                    <c:v>0.92094311944297491</c:v>
                  </c:pt>
                  <c:pt idx="9">
                    <c:v>0.33286606315027395</c:v>
                  </c:pt>
                  <c:pt idx="10">
                    <c:v>0.16308914330558943</c:v>
                  </c:pt>
                  <c:pt idx="11">
                    <c:v>2.1885802439966929E-3</c:v>
                  </c:pt>
                  <c:pt idx="12">
                    <c:v>4.4259488777045879E-2</c:v>
                  </c:pt>
                  <c:pt idx="13">
                    <c:v>0.16341014225069692</c:v>
                  </c:pt>
                  <c:pt idx="14">
                    <c:v>0.41167034818118164</c:v>
                  </c:pt>
                  <c:pt idx="15">
                    <c:v>0.2101333066189057</c:v>
                  </c:pt>
                  <c:pt idx="16">
                    <c:v>0.28206287128587204</c:v>
                  </c:pt>
                  <c:pt idx="17">
                    <c:v>0.36075365744010396</c:v>
                  </c:pt>
                  <c:pt idx="18">
                    <c:v>4.411220666409188E-2</c:v>
                  </c:pt>
                  <c:pt idx="19">
                    <c:v>0.11779571604456011</c:v>
                  </c:pt>
                </c:numCache>
              </c:numRef>
            </c:plus>
            <c:minus>
              <c:numRef>
                <c:f>Sheet2!$M$20:$M$39</c:f>
                <c:numCache>
                  <c:formatCode>General</c:formatCode>
                  <c:ptCount val="20"/>
                  <c:pt idx="0">
                    <c:v>0.10573696593579189</c:v>
                  </c:pt>
                  <c:pt idx="1">
                    <c:v>0.13437829514643168</c:v>
                  </c:pt>
                  <c:pt idx="2">
                    <c:v>0.18238482816107363</c:v>
                  </c:pt>
                  <c:pt idx="3">
                    <c:v>0.17981484550766166</c:v>
                  </c:pt>
                  <c:pt idx="4">
                    <c:v>6.1834954628048937E-2</c:v>
                  </c:pt>
                  <c:pt idx="5">
                    <c:v>0.1071010973358545</c:v>
                  </c:pt>
                  <c:pt idx="6">
                    <c:v>0.23126863349650645</c:v>
                  </c:pt>
                  <c:pt idx="7">
                    <c:v>0.22195716011960465</c:v>
                  </c:pt>
                  <c:pt idx="8">
                    <c:v>0.92094311944297491</c:v>
                  </c:pt>
                  <c:pt idx="9">
                    <c:v>0.33286606315027395</c:v>
                  </c:pt>
                  <c:pt idx="10">
                    <c:v>0.16308914330558943</c:v>
                  </c:pt>
                  <c:pt idx="11">
                    <c:v>2.1885802439966929E-3</c:v>
                  </c:pt>
                  <c:pt idx="12">
                    <c:v>4.4259488777045879E-2</c:v>
                  </c:pt>
                  <c:pt idx="13">
                    <c:v>0.16341014225069692</c:v>
                  </c:pt>
                  <c:pt idx="14">
                    <c:v>0.41167034818118164</c:v>
                  </c:pt>
                  <c:pt idx="15">
                    <c:v>0.2101333066189057</c:v>
                  </c:pt>
                  <c:pt idx="16">
                    <c:v>0.28206287128587204</c:v>
                  </c:pt>
                  <c:pt idx="17">
                    <c:v>0.36075365744010396</c:v>
                  </c:pt>
                  <c:pt idx="18">
                    <c:v>4.411220666409188E-2</c:v>
                  </c:pt>
                  <c:pt idx="19">
                    <c:v>0.11779571604456011</c:v>
                  </c:pt>
                </c:numCache>
              </c:numRef>
            </c:minus>
          </c:errBars>
          <c:cat>
            <c:strRef>
              <c:f>Sheet2!$C$20:$C$39</c:f>
              <c:strCache>
                <c:ptCount val="20"/>
                <c:pt idx="0">
                  <c:v>Zfp809</c:v>
                </c:pt>
                <c:pt idx="1">
                  <c:v>VL30 (Pro-PBS)</c:v>
                </c:pt>
                <c:pt idx="2">
                  <c:v>MmERV (Pro-PBS)</c:v>
                </c:pt>
                <c:pt idx="3">
                  <c:v>LTRIS (Pro-PBS)</c:v>
                </c:pt>
                <c:pt idx="4">
                  <c:v>MLV (Pro-PBS)</c:v>
                </c:pt>
                <c:pt idx="5">
                  <c:v>MERV-L</c:v>
                </c:pt>
                <c:pt idx="6">
                  <c:v>RLTR10</c:v>
                </c:pt>
                <c:pt idx="7">
                  <c:v>MmERV (Gly-PBS)</c:v>
                </c:pt>
                <c:pt idx="8">
                  <c:v>Gm9705</c:v>
                </c:pt>
                <c:pt idx="9">
                  <c:v>Sos1</c:v>
                </c:pt>
                <c:pt idx="10">
                  <c:v>Serping1</c:v>
                </c:pt>
                <c:pt idx="11">
                  <c:v>Cacna1g</c:v>
                </c:pt>
                <c:pt idx="12">
                  <c:v>Eif5b</c:v>
                </c:pt>
                <c:pt idx="13">
                  <c:v>Txndc9</c:v>
                </c:pt>
                <c:pt idx="14">
                  <c:v>Zfp36</c:v>
                </c:pt>
                <c:pt idx="15">
                  <c:v>Rrad</c:v>
                </c:pt>
                <c:pt idx="16">
                  <c:v>Zbtb4</c:v>
                </c:pt>
                <c:pt idx="17">
                  <c:v>Npas4</c:v>
                </c:pt>
                <c:pt idx="18">
                  <c:v>Sestd1</c:v>
                </c:pt>
                <c:pt idx="19">
                  <c:v>Pea15a</c:v>
                </c:pt>
              </c:strCache>
            </c:strRef>
          </c:cat>
          <c:val>
            <c:numRef>
              <c:f>Sheet2!$F$20:$F$39</c:f>
              <c:numCache>
                <c:formatCode>General</c:formatCode>
                <c:ptCount val="20"/>
                <c:pt idx="0">
                  <c:v>-5.594525717249347</c:v>
                </c:pt>
                <c:pt idx="1">
                  <c:v>0.64406087130316114</c:v>
                </c:pt>
                <c:pt idx="2">
                  <c:v>0.14583472903765202</c:v>
                </c:pt>
                <c:pt idx="3">
                  <c:v>0.41521050918054209</c:v>
                </c:pt>
                <c:pt idx="4">
                  <c:v>1.4523298579635107</c:v>
                </c:pt>
                <c:pt idx="5">
                  <c:v>0.79487027078859152</c:v>
                </c:pt>
                <c:pt idx="6">
                  <c:v>-8.4829176839818679E-2</c:v>
                </c:pt>
                <c:pt idx="7">
                  <c:v>-8.8227320831187672E-2</c:v>
                </c:pt>
                <c:pt idx="8">
                  <c:v>2.7672490323133467</c:v>
                </c:pt>
                <c:pt idx="9">
                  <c:v>-0.38055329910990676</c:v>
                </c:pt>
                <c:pt idx="10">
                  <c:v>0.19605731345556796</c:v>
                </c:pt>
                <c:pt idx="11">
                  <c:v>1.515526999756077</c:v>
                </c:pt>
                <c:pt idx="12">
                  <c:v>-0.40892897333449696</c:v>
                </c:pt>
                <c:pt idx="13">
                  <c:v>-0.33793568457852091</c:v>
                </c:pt>
                <c:pt idx="14">
                  <c:v>-0.40190220776991392</c:v>
                </c:pt>
                <c:pt idx="15">
                  <c:v>0.80104360024563281</c:v>
                </c:pt>
                <c:pt idx="16">
                  <c:v>0.29791724949675319</c:v>
                </c:pt>
                <c:pt idx="17">
                  <c:v>1.8566829373997311</c:v>
                </c:pt>
                <c:pt idx="18">
                  <c:v>-0.42744896170562208</c:v>
                </c:pt>
                <c:pt idx="19">
                  <c:v>0.26087727275450373</c:v>
                </c:pt>
              </c:numCache>
            </c:numRef>
          </c:val>
        </c:ser>
        <c:dLbls>
          <c:showLegendKey val="0"/>
          <c:showVal val="0"/>
          <c:showCatName val="0"/>
          <c:showSerName val="0"/>
          <c:showPercent val="0"/>
          <c:showBubbleSize val="0"/>
        </c:dLbls>
        <c:gapWidth val="150"/>
        <c:axId val="243132288"/>
        <c:axId val="243133824"/>
      </c:barChart>
      <c:catAx>
        <c:axId val="243132288"/>
        <c:scaling>
          <c:orientation val="minMax"/>
        </c:scaling>
        <c:delete val="0"/>
        <c:axPos val="b"/>
        <c:majorTickMark val="out"/>
        <c:minorTickMark val="none"/>
        <c:tickLblPos val="low"/>
        <c:crossAx val="243133824"/>
        <c:crosses val="autoZero"/>
        <c:auto val="1"/>
        <c:lblAlgn val="ctr"/>
        <c:lblOffset val="100"/>
        <c:noMultiLvlLbl val="0"/>
      </c:catAx>
      <c:valAx>
        <c:axId val="243133824"/>
        <c:scaling>
          <c:orientation val="minMax"/>
          <c:max val="4"/>
          <c:min val="-6"/>
        </c:scaling>
        <c:delete val="0"/>
        <c:axPos val="l"/>
        <c:majorGridlines/>
        <c:title>
          <c:tx>
            <c:rich>
              <a:bodyPr rot="-5400000" vert="horz"/>
              <a:lstStyle/>
              <a:p>
                <a:pPr>
                  <a:defRPr b="0"/>
                </a:pPr>
                <a:r>
                  <a:rPr lang="en-US" b="0"/>
                  <a:t>log2 fold expression</a:t>
                </a:r>
              </a:p>
            </c:rich>
          </c:tx>
          <c:layout/>
          <c:overlay val="0"/>
        </c:title>
        <c:numFmt formatCode="General" sourceLinked="1"/>
        <c:majorTickMark val="out"/>
        <c:minorTickMark val="none"/>
        <c:tickLblPos val="nextTo"/>
        <c:crossAx val="243132288"/>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ures!$C$4</c:f>
              <c:strCache>
                <c:ptCount val="1"/>
                <c:pt idx="0">
                  <c:v>11.530 (+/-)</c:v>
                </c:pt>
              </c:strCache>
            </c:strRef>
          </c:tx>
          <c:invertIfNegative val="0"/>
          <c:errBars>
            <c:errBarType val="both"/>
            <c:errValType val="cust"/>
            <c:noEndCap val="0"/>
            <c:plus>
              <c:numRef>
                <c:f>figures!$K$5:$K$21</c:f>
                <c:numCache>
                  <c:formatCode>General</c:formatCode>
                  <c:ptCount val="17"/>
                  <c:pt idx="0">
                    <c:v>0.42435058818343485</c:v>
                  </c:pt>
                  <c:pt idx="1">
                    <c:v>0.60558911789486358</c:v>
                  </c:pt>
                  <c:pt idx="2">
                    <c:v>0.29426347405434872</c:v>
                  </c:pt>
                  <c:pt idx="3">
                    <c:v>0.2045178205509115</c:v>
                  </c:pt>
                  <c:pt idx="4">
                    <c:v>0.1154190376256438</c:v>
                  </c:pt>
                  <c:pt idx="5">
                    <c:v>0.33469474797163179</c:v>
                  </c:pt>
                  <c:pt idx="6">
                    <c:v>0.42623590891707969</c:v>
                  </c:pt>
                  <c:pt idx="7">
                    <c:v>0.42465046216706237</c:v>
                  </c:pt>
                  <c:pt idx="8">
                    <c:v>0.39582881764708894</c:v>
                  </c:pt>
                  <c:pt idx="9">
                    <c:v>0.6789761918066135</c:v>
                  </c:pt>
                  <c:pt idx="10">
                    <c:v>0.38671254698244611</c:v>
                  </c:pt>
                  <c:pt idx="11">
                    <c:v>0.35750572515609053</c:v>
                  </c:pt>
                  <c:pt idx="12">
                    <c:v>0.35022126271534232</c:v>
                  </c:pt>
                  <c:pt idx="13">
                    <c:v>0.90705384875347095</c:v>
                  </c:pt>
                  <c:pt idx="14">
                    <c:v>0.56770473996884097</c:v>
                  </c:pt>
                  <c:pt idx="15">
                    <c:v>0.7670499258392699</c:v>
                  </c:pt>
                  <c:pt idx="16">
                    <c:v>0.43139365839134886</c:v>
                  </c:pt>
                </c:numCache>
              </c:numRef>
            </c:plus>
            <c:minus>
              <c:numRef>
                <c:f>figures!$K$5:$K$21</c:f>
                <c:numCache>
                  <c:formatCode>General</c:formatCode>
                  <c:ptCount val="17"/>
                  <c:pt idx="0">
                    <c:v>0.42435058818343485</c:v>
                  </c:pt>
                  <c:pt idx="1">
                    <c:v>0.60558911789486358</c:v>
                  </c:pt>
                  <c:pt idx="2">
                    <c:v>0.29426347405434872</c:v>
                  </c:pt>
                  <c:pt idx="3">
                    <c:v>0.2045178205509115</c:v>
                  </c:pt>
                  <c:pt idx="4">
                    <c:v>0.1154190376256438</c:v>
                  </c:pt>
                  <c:pt idx="5">
                    <c:v>0.33469474797163179</c:v>
                  </c:pt>
                  <c:pt idx="6">
                    <c:v>0.42623590891707969</c:v>
                  </c:pt>
                  <c:pt idx="7">
                    <c:v>0.42465046216706237</c:v>
                  </c:pt>
                  <c:pt idx="8">
                    <c:v>0.39582881764708894</c:v>
                  </c:pt>
                  <c:pt idx="9">
                    <c:v>0.6789761918066135</c:v>
                  </c:pt>
                  <c:pt idx="10">
                    <c:v>0.38671254698244611</c:v>
                  </c:pt>
                  <c:pt idx="11">
                    <c:v>0.35750572515609053</c:v>
                  </c:pt>
                  <c:pt idx="12">
                    <c:v>0.35022126271534232</c:v>
                  </c:pt>
                  <c:pt idx="13">
                    <c:v>0.90705384875347095</c:v>
                  </c:pt>
                  <c:pt idx="14">
                    <c:v>0.56770473996884097</c:v>
                  </c:pt>
                  <c:pt idx="15">
                    <c:v>0.7670499258392699</c:v>
                  </c:pt>
                  <c:pt idx="16">
                    <c:v>0.43139365839134886</c:v>
                  </c:pt>
                </c:numCache>
              </c:numRef>
            </c:minus>
          </c:errBars>
          <c:cat>
            <c:strRef>
              <c:f>figures!$B$5:$B$21</c:f>
              <c:strCache>
                <c:ptCount val="17"/>
                <c:pt idx="0">
                  <c:v>Zfp809</c:v>
                </c:pt>
                <c:pt idx="1">
                  <c:v>VL30 (Pro-PBS)</c:v>
                </c:pt>
                <c:pt idx="2">
                  <c:v>MmERV (Pro-PBS)</c:v>
                </c:pt>
                <c:pt idx="3">
                  <c:v>LTRIS (Pro-PBS)</c:v>
                </c:pt>
                <c:pt idx="4">
                  <c:v>MLV (Pro-PBS)</c:v>
                </c:pt>
                <c:pt idx="5">
                  <c:v>MERV-L</c:v>
                </c:pt>
                <c:pt idx="6">
                  <c:v>RLTR10</c:v>
                </c:pt>
                <c:pt idx="7">
                  <c:v>MmERV (Gly-PBS)</c:v>
                </c:pt>
                <c:pt idx="8">
                  <c:v>Gm9705</c:v>
                </c:pt>
                <c:pt idx="9">
                  <c:v>Sos1</c:v>
                </c:pt>
                <c:pt idx="10">
                  <c:v>Eif5b</c:v>
                </c:pt>
                <c:pt idx="11">
                  <c:v>Txndc9</c:v>
                </c:pt>
                <c:pt idx="12">
                  <c:v>Zfp36</c:v>
                </c:pt>
                <c:pt idx="13">
                  <c:v>Rrad</c:v>
                </c:pt>
                <c:pt idx="14">
                  <c:v>Zbtb4</c:v>
                </c:pt>
                <c:pt idx="15">
                  <c:v>Sestd1</c:v>
                </c:pt>
                <c:pt idx="16">
                  <c:v>Pea15a</c:v>
                </c:pt>
              </c:strCache>
            </c:strRef>
          </c:cat>
          <c:val>
            <c:numRef>
              <c:f>figures!$C$5:$C$21</c:f>
              <c:numCache>
                <c:formatCode>General</c:formatCode>
                <c:ptCount val="17"/>
                <c:pt idx="0">
                  <c:v>-1.4906336057557745</c:v>
                </c:pt>
                <c:pt idx="1">
                  <c:v>-0.36380888935576755</c:v>
                </c:pt>
                <c:pt idx="2">
                  <c:v>-0.34051841358403384</c:v>
                </c:pt>
                <c:pt idx="3">
                  <c:v>-0.31560728453325954</c:v>
                </c:pt>
                <c:pt idx="4">
                  <c:v>-0.49772050351598551</c:v>
                </c:pt>
                <c:pt idx="5">
                  <c:v>-0.55328046862935776</c:v>
                </c:pt>
                <c:pt idx="6">
                  <c:v>-0.83725362365326672</c:v>
                </c:pt>
                <c:pt idx="7">
                  <c:v>0.84470363794096792</c:v>
                </c:pt>
                <c:pt idx="8">
                  <c:v>1.6598581417200122</c:v>
                </c:pt>
                <c:pt idx="9">
                  <c:v>-0.4146674500982967</c:v>
                </c:pt>
                <c:pt idx="10">
                  <c:v>-0.1581873833787045</c:v>
                </c:pt>
                <c:pt idx="11">
                  <c:v>-7.7846037464610648E-2</c:v>
                </c:pt>
                <c:pt idx="12">
                  <c:v>-0.69244095846976561</c:v>
                </c:pt>
                <c:pt idx="13">
                  <c:v>-0.89281358876663985</c:v>
                </c:pt>
                <c:pt idx="14">
                  <c:v>-0.8588602767529131</c:v>
                </c:pt>
                <c:pt idx="15">
                  <c:v>-0.98850019535078271</c:v>
                </c:pt>
                <c:pt idx="16">
                  <c:v>-5.324078260899915E-2</c:v>
                </c:pt>
              </c:numCache>
            </c:numRef>
          </c:val>
        </c:ser>
        <c:ser>
          <c:idx val="1"/>
          <c:order val="1"/>
          <c:tx>
            <c:strRef>
              <c:f>figures!$D$4</c:f>
              <c:strCache>
                <c:ptCount val="1"/>
                <c:pt idx="0">
                  <c:v>11.378 (+/-)</c:v>
                </c:pt>
              </c:strCache>
            </c:strRef>
          </c:tx>
          <c:invertIfNegative val="0"/>
          <c:errBars>
            <c:errBarType val="both"/>
            <c:errValType val="cust"/>
            <c:noEndCap val="0"/>
            <c:plus>
              <c:numRef>
                <c:f>figures!$L$5:$L$21</c:f>
                <c:numCache>
                  <c:formatCode>General</c:formatCode>
                  <c:ptCount val="17"/>
                  <c:pt idx="0">
                    <c:v>0.2422939921071417</c:v>
                  </c:pt>
                  <c:pt idx="1">
                    <c:v>0.28990536704238207</c:v>
                  </c:pt>
                  <c:pt idx="2">
                    <c:v>0.2599135688144783</c:v>
                  </c:pt>
                  <c:pt idx="3">
                    <c:v>0.13311180665454347</c:v>
                  </c:pt>
                  <c:pt idx="4">
                    <c:v>0.31194520475501453</c:v>
                  </c:pt>
                  <c:pt idx="5">
                    <c:v>0.31389826865943776</c:v>
                  </c:pt>
                  <c:pt idx="6">
                    <c:v>0.22603241403089039</c:v>
                  </c:pt>
                  <c:pt idx="7">
                    <c:v>0.36808698661070699</c:v>
                  </c:pt>
                  <c:pt idx="8">
                    <c:v>1.0277941347106856</c:v>
                  </c:pt>
                  <c:pt idx="9">
                    <c:v>0.24883693633420759</c:v>
                  </c:pt>
                  <c:pt idx="10">
                    <c:v>0.29551862033392939</c:v>
                  </c:pt>
                  <c:pt idx="11">
                    <c:v>0.35148011230417142</c:v>
                  </c:pt>
                  <c:pt idx="12">
                    <c:v>0.12155517572589611</c:v>
                  </c:pt>
                  <c:pt idx="13">
                    <c:v>0.26673757501882511</c:v>
                  </c:pt>
                  <c:pt idx="14">
                    <c:v>0.38795964303862174</c:v>
                  </c:pt>
                  <c:pt idx="15">
                    <c:v>0.71286988994365885</c:v>
                  </c:pt>
                  <c:pt idx="16">
                    <c:v>0.26759649793669682</c:v>
                  </c:pt>
                </c:numCache>
              </c:numRef>
            </c:plus>
            <c:minus>
              <c:numRef>
                <c:f>figures!$L$5:$L$21</c:f>
                <c:numCache>
                  <c:formatCode>General</c:formatCode>
                  <c:ptCount val="17"/>
                  <c:pt idx="0">
                    <c:v>0.2422939921071417</c:v>
                  </c:pt>
                  <c:pt idx="1">
                    <c:v>0.28990536704238207</c:v>
                  </c:pt>
                  <c:pt idx="2">
                    <c:v>0.2599135688144783</c:v>
                  </c:pt>
                  <c:pt idx="3">
                    <c:v>0.13311180665454347</c:v>
                  </c:pt>
                  <c:pt idx="4">
                    <c:v>0.31194520475501453</c:v>
                  </c:pt>
                  <c:pt idx="5">
                    <c:v>0.31389826865943776</c:v>
                  </c:pt>
                  <c:pt idx="6">
                    <c:v>0.22603241403089039</c:v>
                  </c:pt>
                  <c:pt idx="7">
                    <c:v>0.36808698661070699</c:v>
                  </c:pt>
                  <c:pt idx="8">
                    <c:v>1.0277941347106856</c:v>
                  </c:pt>
                  <c:pt idx="9">
                    <c:v>0.24883693633420759</c:v>
                  </c:pt>
                  <c:pt idx="10">
                    <c:v>0.29551862033392939</c:v>
                  </c:pt>
                  <c:pt idx="11">
                    <c:v>0.35148011230417142</c:v>
                  </c:pt>
                  <c:pt idx="12">
                    <c:v>0.12155517572589611</c:v>
                  </c:pt>
                  <c:pt idx="13">
                    <c:v>0.26673757501882511</c:v>
                  </c:pt>
                  <c:pt idx="14">
                    <c:v>0.38795964303862174</c:v>
                  </c:pt>
                  <c:pt idx="15">
                    <c:v>0.71286988994365885</c:v>
                  </c:pt>
                  <c:pt idx="16">
                    <c:v>0.26759649793669682</c:v>
                  </c:pt>
                </c:numCache>
              </c:numRef>
            </c:minus>
          </c:errBars>
          <c:cat>
            <c:strRef>
              <c:f>figures!$B$5:$B$21</c:f>
              <c:strCache>
                <c:ptCount val="17"/>
                <c:pt idx="0">
                  <c:v>Zfp809</c:v>
                </c:pt>
                <c:pt idx="1">
                  <c:v>VL30 (Pro-PBS)</c:v>
                </c:pt>
                <c:pt idx="2">
                  <c:v>MmERV (Pro-PBS)</c:v>
                </c:pt>
                <c:pt idx="3">
                  <c:v>LTRIS (Pro-PBS)</c:v>
                </c:pt>
                <c:pt idx="4">
                  <c:v>MLV (Pro-PBS)</c:v>
                </c:pt>
                <c:pt idx="5">
                  <c:v>MERV-L</c:v>
                </c:pt>
                <c:pt idx="6">
                  <c:v>RLTR10</c:v>
                </c:pt>
                <c:pt idx="7">
                  <c:v>MmERV (Gly-PBS)</c:v>
                </c:pt>
                <c:pt idx="8">
                  <c:v>Gm9705</c:v>
                </c:pt>
                <c:pt idx="9">
                  <c:v>Sos1</c:v>
                </c:pt>
                <c:pt idx="10">
                  <c:v>Eif5b</c:v>
                </c:pt>
                <c:pt idx="11">
                  <c:v>Txndc9</c:v>
                </c:pt>
                <c:pt idx="12">
                  <c:v>Zfp36</c:v>
                </c:pt>
                <c:pt idx="13">
                  <c:v>Rrad</c:v>
                </c:pt>
                <c:pt idx="14">
                  <c:v>Zbtb4</c:v>
                </c:pt>
                <c:pt idx="15">
                  <c:v>Sestd1</c:v>
                </c:pt>
                <c:pt idx="16">
                  <c:v>Pea15a</c:v>
                </c:pt>
              </c:strCache>
            </c:strRef>
          </c:cat>
          <c:val>
            <c:numRef>
              <c:f>figures!$D$5:$D$21</c:f>
              <c:numCache>
                <c:formatCode>General</c:formatCode>
                <c:ptCount val="17"/>
                <c:pt idx="0">
                  <c:v>-1.2617498539894294</c:v>
                </c:pt>
                <c:pt idx="1">
                  <c:v>0.958321871579769</c:v>
                </c:pt>
                <c:pt idx="2">
                  <c:v>-0.33740212742476983</c:v>
                </c:pt>
                <c:pt idx="3">
                  <c:v>0.20962324209528763</c:v>
                </c:pt>
                <c:pt idx="4">
                  <c:v>1.6541823350429956</c:v>
                </c:pt>
                <c:pt idx="5">
                  <c:v>0.11702330023966506</c:v>
                </c:pt>
                <c:pt idx="6">
                  <c:v>-3.4223271457849681E-2</c:v>
                </c:pt>
                <c:pt idx="7">
                  <c:v>1.0512566033763826</c:v>
                </c:pt>
                <c:pt idx="8">
                  <c:v>2.4073285288020565</c:v>
                </c:pt>
                <c:pt idx="9">
                  <c:v>-0.17715542296529677</c:v>
                </c:pt>
                <c:pt idx="10">
                  <c:v>0.24048988938049451</c:v>
                </c:pt>
                <c:pt idx="11">
                  <c:v>-0.10329194212964549</c:v>
                </c:pt>
                <c:pt idx="12">
                  <c:v>-0.53011566088509532</c:v>
                </c:pt>
                <c:pt idx="13">
                  <c:v>-0.38918971523773704</c:v>
                </c:pt>
                <c:pt idx="14">
                  <c:v>-0.14534320168459855</c:v>
                </c:pt>
                <c:pt idx="15">
                  <c:v>-0.42314302725146496</c:v>
                </c:pt>
                <c:pt idx="16">
                  <c:v>0.78682954632866708</c:v>
                </c:pt>
              </c:numCache>
            </c:numRef>
          </c:val>
        </c:ser>
        <c:ser>
          <c:idx val="2"/>
          <c:order val="2"/>
          <c:tx>
            <c:strRef>
              <c:f>figures!$E$4</c:f>
              <c:strCache>
                <c:ptCount val="1"/>
                <c:pt idx="0">
                  <c:v>11.528 (-/-)</c:v>
                </c:pt>
              </c:strCache>
            </c:strRef>
          </c:tx>
          <c:invertIfNegative val="0"/>
          <c:errBars>
            <c:errBarType val="both"/>
            <c:errValType val="cust"/>
            <c:noEndCap val="0"/>
            <c:plus>
              <c:numRef>
                <c:f>figures!$M$5:$M$21</c:f>
                <c:numCache>
                  <c:formatCode>General</c:formatCode>
                  <c:ptCount val="17"/>
                  <c:pt idx="0">
                    <c:v>0.84205998565872042</c:v>
                  </c:pt>
                  <c:pt idx="1">
                    <c:v>0.7312490535799071</c:v>
                  </c:pt>
                  <c:pt idx="2">
                    <c:v>0.12611964307181797</c:v>
                  </c:pt>
                  <c:pt idx="3">
                    <c:v>0.50757009150310972</c:v>
                  </c:pt>
                  <c:pt idx="4">
                    <c:v>0.77004169296748703</c:v>
                  </c:pt>
                  <c:pt idx="5">
                    <c:v>0.69376551709480883</c:v>
                  </c:pt>
                  <c:pt idx="6">
                    <c:v>0.8357217388636009</c:v>
                  </c:pt>
                  <c:pt idx="7">
                    <c:v>0.82274687303397864</c:v>
                  </c:pt>
                  <c:pt idx="8">
                    <c:v>1.2270908883735774</c:v>
                  </c:pt>
                  <c:pt idx="9">
                    <c:v>0.77367184961184654</c:v>
                  </c:pt>
                  <c:pt idx="10">
                    <c:v>0.85392292553590265</c:v>
                  </c:pt>
                  <c:pt idx="11">
                    <c:v>0.4463473399248547</c:v>
                  </c:pt>
                  <c:pt idx="12">
                    <c:v>0.6398196262512611</c:v>
                  </c:pt>
                  <c:pt idx="13">
                    <c:v>0.78350332178670012</c:v>
                  </c:pt>
                  <c:pt idx="14">
                    <c:v>0.7996815976275361</c:v>
                  </c:pt>
                  <c:pt idx="15">
                    <c:v>0.88582476800511178</c:v>
                  </c:pt>
                  <c:pt idx="16">
                    <c:v>0.72291743346430282</c:v>
                  </c:pt>
                </c:numCache>
              </c:numRef>
            </c:plus>
            <c:minus>
              <c:numRef>
                <c:f>figures!$M$5:$M$21</c:f>
                <c:numCache>
                  <c:formatCode>General</c:formatCode>
                  <c:ptCount val="17"/>
                  <c:pt idx="0">
                    <c:v>0.84205998565872042</c:v>
                  </c:pt>
                  <c:pt idx="1">
                    <c:v>0.7312490535799071</c:v>
                  </c:pt>
                  <c:pt idx="2">
                    <c:v>0.12611964307181797</c:v>
                  </c:pt>
                  <c:pt idx="3">
                    <c:v>0.50757009150310972</c:v>
                  </c:pt>
                  <c:pt idx="4">
                    <c:v>0.77004169296748703</c:v>
                  </c:pt>
                  <c:pt idx="5">
                    <c:v>0.69376551709480883</c:v>
                  </c:pt>
                  <c:pt idx="6">
                    <c:v>0.8357217388636009</c:v>
                  </c:pt>
                  <c:pt idx="7">
                    <c:v>0.82274687303397864</c:v>
                  </c:pt>
                  <c:pt idx="8">
                    <c:v>1.2270908883735774</c:v>
                  </c:pt>
                  <c:pt idx="9">
                    <c:v>0.77367184961184654</c:v>
                  </c:pt>
                  <c:pt idx="10">
                    <c:v>0.85392292553590265</c:v>
                  </c:pt>
                  <c:pt idx="11">
                    <c:v>0.4463473399248547</c:v>
                  </c:pt>
                  <c:pt idx="12">
                    <c:v>0.6398196262512611</c:v>
                  </c:pt>
                  <c:pt idx="13">
                    <c:v>0.78350332178670012</c:v>
                  </c:pt>
                  <c:pt idx="14">
                    <c:v>0.7996815976275361</c:v>
                  </c:pt>
                  <c:pt idx="15">
                    <c:v>0.88582476800511178</c:v>
                  </c:pt>
                  <c:pt idx="16">
                    <c:v>0.72291743346430282</c:v>
                  </c:pt>
                </c:numCache>
              </c:numRef>
            </c:minus>
          </c:errBars>
          <c:cat>
            <c:strRef>
              <c:f>figures!$B$5:$B$21</c:f>
              <c:strCache>
                <c:ptCount val="17"/>
                <c:pt idx="0">
                  <c:v>Zfp809</c:v>
                </c:pt>
                <c:pt idx="1">
                  <c:v>VL30 (Pro-PBS)</c:v>
                </c:pt>
                <c:pt idx="2">
                  <c:v>MmERV (Pro-PBS)</c:v>
                </c:pt>
                <c:pt idx="3">
                  <c:v>LTRIS (Pro-PBS)</c:v>
                </c:pt>
                <c:pt idx="4">
                  <c:v>MLV (Pro-PBS)</c:v>
                </c:pt>
                <c:pt idx="5">
                  <c:v>MERV-L</c:v>
                </c:pt>
                <c:pt idx="6">
                  <c:v>RLTR10</c:v>
                </c:pt>
                <c:pt idx="7">
                  <c:v>MmERV (Gly-PBS)</c:v>
                </c:pt>
                <c:pt idx="8">
                  <c:v>Gm9705</c:v>
                </c:pt>
                <c:pt idx="9">
                  <c:v>Sos1</c:v>
                </c:pt>
                <c:pt idx="10">
                  <c:v>Eif5b</c:v>
                </c:pt>
                <c:pt idx="11">
                  <c:v>Txndc9</c:v>
                </c:pt>
                <c:pt idx="12">
                  <c:v>Zfp36</c:v>
                </c:pt>
                <c:pt idx="13">
                  <c:v>Rrad</c:v>
                </c:pt>
                <c:pt idx="14">
                  <c:v>Zbtb4</c:v>
                </c:pt>
                <c:pt idx="15">
                  <c:v>Sestd1</c:v>
                </c:pt>
                <c:pt idx="16">
                  <c:v>Pea15a</c:v>
                </c:pt>
              </c:strCache>
            </c:strRef>
          </c:cat>
          <c:val>
            <c:numRef>
              <c:f>figures!$E$5:$E$21</c:f>
              <c:numCache>
                <c:formatCode>General</c:formatCode>
                <c:ptCount val="17"/>
                <c:pt idx="0">
                  <c:v>-8.7315031523536959</c:v>
                </c:pt>
                <c:pt idx="1">
                  <c:v>7.0179230270755646</c:v>
                </c:pt>
                <c:pt idx="2">
                  <c:v>-2.0790104931012032E-2</c:v>
                </c:pt>
                <c:pt idx="3">
                  <c:v>-0.19894541429478685</c:v>
                </c:pt>
                <c:pt idx="4">
                  <c:v>-1.5632512243009569</c:v>
                </c:pt>
                <c:pt idx="5">
                  <c:v>-0.39649195692011441</c:v>
                </c:pt>
                <c:pt idx="6">
                  <c:v>-0.77923838325668626</c:v>
                </c:pt>
                <c:pt idx="7">
                  <c:v>0.82248538738264332</c:v>
                </c:pt>
                <c:pt idx="8">
                  <c:v>7.8603361918728725</c:v>
                </c:pt>
                <c:pt idx="9">
                  <c:v>-0.29496529054819842</c:v>
                </c:pt>
                <c:pt idx="10">
                  <c:v>-0.28845869142188924</c:v>
                </c:pt>
                <c:pt idx="11">
                  <c:v>-0.15175770492193072</c:v>
                </c:pt>
                <c:pt idx="12">
                  <c:v>-0.71363533440640392</c:v>
                </c:pt>
                <c:pt idx="13">
                  <c:v>-0.78232504798520741</c:v>
                </c:pt>
                <c:pt idx="14">
                  <c:v>-0.44587859257644746</c:v>
                </c:pt>
                <c:pt idx="15">
                  <c:v>-0.70515842977219012</c:v>
                </c:pt>
                <c:pt idx="16">
                  <c:v>-1.6832195312063074E-2</c:v>
                </c:pt>
              </c:numCache>
            </c:numRef>
          </c:val>
        </c:ser>
        <c:ser>
          <c:idx val="3"/>
          <c:order val="3"/>
          <c:tx>
            <c:strRef>
              <c:f>figures!$F$4</c:f>
              <c:strCache>
                <c:ptCount val="1"/>
                <c:pt idx="0">
                  <c:v>11.307 (-/-)</c:v>
                </c:pt>
              </c:strCache>
            </c:strRef>
          </c:tx>
          <c:invertIfNegative val="0"/>
          <c:errBars>
            <c:errBarType val="both"/>
            <c:errValType val="cust"/>
            <c:noEndCap val="0"/>
            <c:plus>
              <c:numRef>
                <c:f>figures!$N$5:$N$21</c:f>
                <c:numCache>
                  <c:formatCode>General</c:formatCode>
                  <c:ptCount val="17"/>
                  <c:pt idx="0">
                    <c:v>0.18543187898201027</c:v>
                  </c:pt>
                  <c:pt idx="1">
                    <c:v>0.32118709145743785</c:v>
                  </c:pt>
                  <c:pt idx="2">
                    <c:v>0.29366462977651137</c:v>
                  </c:pt>
                  <c:pt idx="3">
                    <c:v>0.27063515554778417</c:v>
                  </c:pt>
                  <c:pt idx="4">
                    <c:v>0.62438270055914569</c:v>
                  </c:pt>
                  <c:pt idx="5">
                    <c:v>0.24784429000830044</c:v>
                  </c:pt>
                  <c:pt idx="6">
                    <c:v>8.8343012368995999E-2</c:v>
                  </c:pt>
                  <c:pt idx="7">
                    <c:v>0.40237936151042564</c:v>
                  </c:pt>
                  <c:pt idx="8">
                    <c:v>0.75192281676060679</c:v>
                  </c:pt>
                  <c:pt idx="9">
                    <c:v>0.19323343703270676</c:v>
                  </c:pt>
                  <c:pt idx="10">
                    <c:v>0.15957355522391717</c:v>
                  </c:pt>
                  <c:pt idx="11">
                    <c:v>0.56401969968759358</c:v>
                  </c:pt>
                  <c:pt idx="12">
                    <c:v>0.17342790680664827</c:v>
                  </c:pt>
                  <c:pt idx="13">
                    <c:v>0.30774479626421986</c:v>
                  </c:pt>
                  <c:pt idx="14">
                    <c:v>0.22692416303595336</c:v>
                  </c:pt>
                  <c:pt idx="15">
                    <c:v>0.48742282769075762</c:v>
                  </c:pt>
                  <c:pt idx="16">
                    <c:v>0.14236741661154667</c:v>
                  </c:pt>
                </c:numCache>
              </c:numRef>
            </c:plus>
            <c:minus>
              <c:numRef>
                <c:f>figures!$N$5:$N$21</c:f>
                <c:numCache>
                  <c:formatCode>General</c:formatCode>
                  <c:ptCount val="17"/>
                  <c:pt idx="0">
                    <c:v>0.18543187898201027</c:v>
                  </c:pt>
                  <c:pt idx="1">
                    <c:v>0.32118709145743785</c:v>
                  </c:pt>
                  <c:pt idx="2">
                    <c:v>0.29366462977651137</c:v>
                  </c:pt>
                  <c:pt idx="3">
                    <c:v>0.27063515554778417</c:v>
                  </c:pt>
                  <c:pt idx="4">
                    <c:v>0.62438270055914569</c:v>
                  </c:pt>
                  <c:pt idx="5">
                    <c:v>0.24784429000830044</c:v>
                  </c:pt>
                  <c:pt idx="6">
                    <c:v>8.8343012368995999E-2</c:v>
                  </c:pt>
                  <c:pt idx="7">
                    <c:v>0.40237936151042564</c:v>
                  </c:pt>
                  <c:pt idx="8">
                    <c:v>0.75192281676060679</c:v>
                  </c:pt>
                  <c:pt idx="9">
                    <c:v>0.19323343703270676</c:v>
                  </c:pt>
                  <c:pt idx="10">
                    <c:v>0.15957355522391717</c:v>
                  </c:pt>
                  <c:pt idx="11">
                    <c:v>0.56401969968759358</c:v>
                  </c:pt>
                  <c:pt idx="12">
                    <c:v>0.17342790680664827</c:v>
                  </c:pt>
                  <c:pt idx="13">
                    <c:v>0.30774479626421986</c:v>
                  </c:pt>
                  <c:pt idx="14">
                    <c:v>0.22692416303595336</c:v>
                  </c:pt>
                  <c:pt idx="15">
                    <c:v>0.48742282769075762</c:v>
                  </c:pt>
                  <c:pt idx="16">
                    <c:v>0.14236741661154667</c:v>
                  </c:pt>
                </c:numCache>
              </c:numRef>
            </c:minus>
          </c:errBars>
          <c:cat>
            <c:strRef>
              <c:f>figures!$B$5:$B$21</c:f>
              <c:strCache>
                <c:ptCount val="17"/>
                <c:pt idx="0">
                  <c:v>Zfp809</c:v>
                </c:pt>
                <c:pt idx="1">
                  <c:v>VL30 (Pro-PBS)</c:v>
                </c:pt>
                <c:pt idx="2">
                  <c:v>MmERV (Pro-PBS)</c:v>
                </c:pt>
                <c:pt idx="3">
                  <c:v>LTRIS (Pro-PBS)</c:v>
                </c:pt>
                <c:pt idx="4">
                  <c:v>MLV (Pro-PBS)</c:v>
                </c:pt>
                <c:pt idx="5">
                  <c:v>MERV-L</c:v>
                </c:pt>
                <c:pt idx="6">
                  <c:v>RLTR10</c:v>
                </c:pt>
                <c:pt idx="7">
                  <c:v>MmERV (Gly-PBS)</c:v>
                </c:pt>
                <c:pt idx="8">
                  <c:v>Gm9705</c:v>
                </c:pt>
                <c:pt idx="9">
                  <c:v>Sos1</c:v>
                </c:pt>
                <c:pt idx="10">
                  <c:v>Eif5b</c:v>
                </c:pt>
                <c:pt idx="11">
                  <c:v>Txndc9</c:v>
                </c:pt>
                <c:pt idx="12">
                  <c:v>Zfp36</c:v>
                </c:pt>
                <c:pt idx="13">
                  <c:v>Rrad</c:v>
                </c:pt>
                <c:pt idx="14">
                  <c:v>Zbtb4</c:v>
                </c:pt>
                <c:pt idx="15">
                  <c:v>Sestd1</c:v>
                </c:pt>
                <c:pt idx="16">
                  <c:v>Pea15a</c:v>
                </c:pt>
              </c:strCache>
            </c:strRef>
          </c:cat>
          <c:val>
            <c:numRef>
              <c:f>figures!$F$5:$F$21</c:f>
              <c:numCache>
                <c:formatCode>General</c:formatCode>
                <c:ptCount val="17"/>
                <c:pt idx="0">
                  <c:v>-6.8638951344604751</c:v>
                </c:pt>
                <c:pt idx="1">
                  <c:v>7.7046404724786903</c:v>
                </c:pt>
                <c:pt idx="2">
                  <c:v>0.75867013162243691</c:v>
                </c:pt>
                <c:pt idx="3">
                  <c:v>1.0101793570620232</c:v>
                </c:pt>
                <c:pt idx="4">
                  <c:v>3.7079243297891513</c:v>
                </c:pt>
                <c:pt idx="5">
                  <c:v>0.10578659160544436</c:v>
                </c:pt>
                <c:pt idx="6">
                  <c:v>-0.29239315837373014</c:v>
                </c:pt>
                <c:pt idx="7">
                  <c:v>1.8655094699950958</c:v>
                </c:pt>
                <c:pt idx="8">
                  <c:v>8.3471814167558271</c:v>
                </c:pt>
                <c:pt idx="9">
                  <c:v>0.72375542042205387</c:v>
                </c:pt>
                <c:pt idx="10">
                  <c:v>0.31567979314485362</c:v>
                </c:pt>
                <c:pt idx="11">
                  <c:v>0.11755054065042057</c:v>
                </c:pt>
                <c:pt idx="12">
                  <c:v>0.19764777900616495</c:v>
                </c:pt>
                <c:pt idx="13">
                  <c:v>0.69225289002438506</c:v>
                </c:pt>
                <c:pt idx="14">
                  <c:v>0.27863981640260449</c:v>
                </c:pt>
                <c:pt idx="15">
                  <c:v>0.20455986291810721</c:v>
                </c:pt>
                <c:pt idx="16">
                  <c:v>1.010179357062021</c:v>
                </c:pt>
              </c:numCache>
            </c:numRef>
          </c:val>
        </c:ser>
        <c:ser>
          <c:idx val="4"/>
          <c:order val="4"/>
          <c:tx>
            <c:strRef>
              <c:f>figures!$G$4</c:f>
              <c:strCache>
                <c:ptCount val="1"/>
                <c:pt idx="0">
                  <c:v>11.377 (-/-)</c:v>
                </c:pt>
              </c:strCache>
            </c:strRef>
          </c:tx>
          <c:invertIfNegative val="0"/>
          <c:errBars>
            <c:errBarType val="both"/>
            <c:errValType val="cust"/>
            <c:noEndCap val="0"/>
            <c:plus>
              <c:numRef>
                <c:f>figures!$O$5:$O$21</c:f>
                <c:numCache>
                  <c:formatCode>General</c:formatCode>
                  <c:ptCount val="17"/>
                  <c:pt idx="0">
                    <c:v>0.35659397599972786</c:v>
                  </c:pt>
                  <c:pt idx="1">
                    <c:v>0.38859207687446101</c:v>
                  </c:pt>
                  <c:pt idx="2">
                    <c:v>0.23747950681668181</c:v>
                  </c:pt>
                  <c:pt idx="3">
                    <c:v>0.14524156667904872</c:v>
                  </c:pt>
                  <c:pt idx="4">
                    <c:v>0.30879617129346187</c:v>
                  </c:pt>
                  <c:pt idx="5">
                    <c:v>0.35699469723887201</c:v>
                  </c:pt>
                  <c:pt idx="6">
                    <c:v>0.38125868673720442</c:v>
                  </c:pt>
                  <c:pt idx="7">
                    <c:v>0.36920377687279793</c:v>
                  </c:pt>
                  <c:pt idx="8">
                    <c:v>0.82400507556750835</c:v>
                  </c:pt>
                  <c:pt idx="9">
                    <c:v>0.47685273014403873</c:v>
                  </c:pt>
                  <c:pt idx="10">
                    <c:v>0.30356805925906188</c:v>
                  </c:pt>
                  <c:pt idx="11">
                    <c:v>0.18881131842366178</c:v>
                  </c:pt>
                  <c:pt idx="12">
                    <c:v>0.19652470036735437</c:v>
                  </c:pt>
                  <c:pt idx="13">
                    <c:v>0.41954572134458823</c:v>
                  </c:pt>
                  <c:pt idx="14">
                    <c:v>0.634077470183535</c:v>
                  </c:pt>
                  <c:pt idx="15">
                    <c:v>0.42091267416966505</c:v>
                  </c:pt>
                  <c:pt idx="16">
                    <c:v>0.32006840227664668</c:v>
                  </c:pt>
                </c:numCache>
              </c:numRef>
            </c:plus>
            <c:minus>
              <c:numRef>
                <c:f>figures!$O$5:$O$21</c:f>
                <c:numCache>
                  <c:formatCode>General</c:formatCode>
                  <c:ptCount val="17"/>
                  <c:pt idx="0">
                    <c:v>0.35659397599972786</c:v>
                  </c:pt>
                  <c:pt idx="1">
                    <c:v>0.38859207687446101</c:v>
                  </c:pt>
                  <c:pt idx="2">
                    <c:v>0.23747950681668181</c:v>
                  </c:pt>
                  <c:pt idx="3">
                    <c:v>0.14524156667904872</c:v>
                  </c:pt>
                  <c:pt idx="4">
                    <c:v>0.30879617129346187</c:v>
                  </c:pt>
                  <c:pt idx="5">
                    <c:v>0.35699469723887201</c:v>
                  </c:pt>
                  <c:pt idx="6">
                    <c:v>0.38125868673720442</c:v>
                  </c:pt>
                  <c:pt idx="7">
                    <c:v>0.36920377687279793</c:v>
                  </c:pt>
                  <c:pt idx="8">
                    <c:v>0.82400507556750835</c:v>
                  </c:pt>
                  <c:pt idx="9">
                    <c:v>0.47685273014403873</c:v>
                  </c:pt>
                  <c:pt idx="10">
                    <c:v>0.30356805925906188</c:v>
                  </c:pt>
                  <c:pt idx="11">
                    <c:v>0.18881131842366178</c:v>
                  </c:pt>
                  <c:pt idx="12">
                    <c:v>0.19652470036735437</c:v>
                  </c:pt>
                  <c:pt idx="13">
                    <c:v>0.41954572134458823</c:v>
                  </c:pt>
                  <c:pt idx="14">
                    <c:v>0.634077470183535</c:v>
                  </c:pt>
                  <c:pt idx="15">
                    <c:v>0.42091267416966505</c:v>
                  </c:pt>
                  <c:pt idx="16">
                    <c:v>0.32006840227664668</c:v>
                  </c:pt>
                </c:numCache>
              </c:numRef>
            </c:minus>
          </c:errBars>
          <c:cat>
            <c:strRef>
              <c:f>figures!$B$5:$B$21</c:f>
              <c:strCache>
                <c:ptCount val="17"/>
                <c:pt idx="0">
                  <c:v>Zfp809</c:v>
                </c:pt>
                <c:pt idx="1">
                  <c:v>VL30 (Pro-PBS)</c:v>
                </c:pt>
                <c:pt idx="2">
                  <c:v>MmERV (Pro-PBS)</c:v>
                </c:pt>
                <c:pt idx="3">
                  <c:v>LTRIS (Pro-PBS)</c:v>
                </c:pt>
                <c:pt idx="4">
                  <c:v>MLV (Pro-PBS)</c:v>
                </c:pt>
                <c:pt idx="5">
                  <c:v>MERV-L</c:v>
                </c:pt>
                <c:pt idx="6">
                  <c:v>RLTR10</c:v>
                </c:pt>
                <c:pt idx="7">
                  <c:v>MmERV (Gly-PBS)</c:v>
                </c:pt>
                <c:pt idx="8">
                  <c:v>Gm9705</c:v>
                </c:pt>
                <c:pt idx="9">
                  <c:v>Sos1</c:v>
                </c:pt>
                <c:pt idx="10">
                  <c:v>Eif5b</c:v>
                </c:pt>
                <c:pt idx="11">
                  <c:v>Txndc9</c:v>
                </c:pt>
                <c:pt idx="12">
                  <c:v>Zfp36</c:v>
                </c:pt>
                <c:pt idx="13">
                  <c:v>Rrad</c:v>
                </c:pt>
                <c:pt idx="14">
                  <c:v>Zbtb4</c:v>
                </c:pt>
                <c:pt idx="15">
                  <c:v>Sestd1</c:v>
                </c:pt>
                <c:pt idx="16">
                  <c:v>Pea15a</c:v>
                </c:pt>
              </c:strCache>
            </c:strRef>
          </c:cat>
          <c:val>
            <c:numRef>
              <c:f>figures!$G$5:$G$21</c:f>
              <c:numCache>
                <c:formatCode>General</c:formatCode>
                <c:ptCount val="17"/>
                <c:pt idx="0">
                  <c:v>-9.5275119004844679</c:v>
                </c:pt>
                <c:pt idx="1">
                  <c:v>5.8159257289714397</c:v>
                </c:pt>
                <c:pt idx="2">
                  <c:v>-0.78055270951614963</c:v>
                </c:pt>
                <c:pt idx="3">
                  <c:v>0.35526428961383899</c:v>
                </c:pt>
                <c:pt idx="4">
                  <c:v>-1.6448944544676063</c:v>
                </c:pt>
                <c:pt idx="5">
                  <c:v>-0.55221514057126109</c:v>
                </c:pt>
                <c:pt idx="6">
                  <c:v>-0.70346171226877707</c:v>
                </c:pt>
                <c:pt idx="7">
                  <c:v>0.96451961426724697</c:v>
                </c:pt>
                <c:pt idx="8">
                  <c:v>8.8374189635888403</c:v>
                </c:pt>
                <c:pt idx="9">
                  <c:v>-0.62463504099367828</c:v>
                </c:pt>
                <c:pt idx="10">
                  <c:v>-4.2915460365338887E-2</c:v>
                </c:pt>
                <c:pt idx="11">
                  <c:v>-0.31674425585251526</c:v>
                </c:pt>
                <c:pt idx="12">
                  <c:v>-0.70197764268659768</c:v>
                </c:pt>
                <c:pt idx="13">
                  <c:v>-0.25280866190474821</c:v>
                </c:pt>
                <c:pt idx="14">
                  <c:v>-0.71580837118286078</c:v>
                </c:pt>
                <c:pt idx="15">
                  <c:v>3.3845105624728902E-3</c:v>
                </c:pt>
                <c:pt idx="16">
                  <c:v>0.69479740975111903</c:v>
                </c:pt>
              </c:numCache>
            </c:numRef>
          </c:val>
        </c:ser>
        <c:dLbls>
          <c:showLegendKey val="0"/>
          <c:showVal val="0"/>
          <c:showCatName val="0"/>
          <c:showSerName val="0"/>
          <c:showPercent val="0"/>
          <c:showBubbleSize val="0"/>
        </c:dLbls>
        <c:gapWidth val="150"/>
        <c:axId val="244860032"/>
        <c:axId val="244861568"/>
      </c:barChart>
      <c:catAx>
        <c:axId val="244860032"/>
        <c:scaling>
          <c:orientation val="minMax"/>
        </c:scaling>
        <c:delete val="0"/>
        <c:axPos val="b"/>
        <c:majorTickMark val="out"/>
        <c:minorTickMark val="none"/>
        <c:tickLblPos val="low"/>
        <c:crossAx val="244861568"/>
        <c:crosses val="autoZero"/>
        <c:auto val="1"/>
        <c:lblAlgn val="ctr"/>
        <c:lblOffset val="100"/>
        <c:noMultiLvlLbl val="0"/>
      </c:catAx>
      <c:valAx>
        <c:axId val="244861568"/>
        <c:scaling>
          <c:orientation val="minMax"/>
          <c:max val="10"/>
          <c:min val="-10"/>
        </c:scaling>
        <c:delete val="0"/>
        <c:axPos val="l"/>
        <c:majorGridlines/>
        <c:title>
          <c:tx>
            <c:rich>
              <a:bodyPr rot="-5400000" vert="horz"/>
              <a:lstStyle/>
              <a:p>
                <a:pPr>
                  <a:defRPr b="0"/>
                </a:pPr>
                <a:r>
                  <a:rPr lang="en-US" b="0"/>
                  <a:t>log2 fold expression</a:t>
                </a:r>
              </a:p>
            </c:rich>
          </c:tx>
          <c:layout/>
          <c:overlay val="0"/>
        </c:title>
        <c:numFmt formatCode="General" sourceLinked="1"/>
        <c:majorTickMark val="out"/>
        <c:minorTickMark val="none"/>
        <c:tickLblPos val="nextTo"/>
        <c:crossAx val="244860032"/>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3</c:f>
              <c:strCache>
                <c:ptCount val="1"/>
                <c:pt idx="0">
                  <c:v>H3</c:v>
                </c:pt>
              </c:strCache>
            </c:strRef>
          </c:tx>
          <c:spPr>
            <a:solidFill>
              <a:schemeClr val="bg1">
                <a:lumMod val="50000"/>
              </a:schemeClr>
            </a:solidFill>
          </c:spPr>
          <c:invertIfNegative val="0"/>
          <c:errBars>
            <c:errBarType val="both"/>
            <c:errValType val="cust"/>
            <c:noEndCap val="0"/>
            <c:plus>
              <c:numRef>
                <c:f>Sheet1!$D$4:$D$13</c:f>
                <c:numCache>
                  <c:formatCode>General</c:formatCode>
                  <c:ptCount val="10"/>
                  <c:pt idx="0">
                    <c:v>7.1561938630706465E-2</c:v>
                  </c:pt>
                  <c:pt idx="1">
                    <c:v>0.22391216316802892</c:v>
                  </c:pt>
                  <c:pt idx="2">
                    <c:v>0.18766634880926336</c:v>
                  </c:pt>
                  <c:pt idx="3">
                    <c:v>0.12866688950136684</c:v>
                  </c:pt>
                  <c:pt idx="4">
                    <c:v>0.56123391573390546</c:v>
                  </c:pt>
                  <c:pt idx="5">
                    <c:v>0.55948041492940936</c:v>
                  </c:pt>
                  <c:pt idx="6">
                    <c:v>0.67674860348815769</c:v>
                  </c:pt>
                  <c:pt idx="7">
                    <c:v>7.6318255613692532E-3</c:v>
                  </c:pt>
                  <c:pt idx="8">
                    <c:v>9.9311713223121531E-2</c:v>
                  </c:pt>
                  <c:pt idx="9">
                    <c:v>0.61023221648132608</c:v>
                  </c:pt>
                </c:numCache>
              </c:numRef>
            </c:plus>
            <c:minus>
              <c:numRef>
                <c:f>Sheet1!$D$4:$D$13</c:f>
                <c:numCache>
                  <c:formatCode>General</c:formatCode>
                  <c:ptCount val="10"/>
                  <c:pt idx="0">
                    <c:v>7.1561938630706465E-2</c:v>
                  </c:pt>
                  <c:pt idx="1">
                    <c:v>0.22391216316802892</c:v>
                  </c:pt>
                  <c:pt idx="2">
                    <c:v>0.18766634880926336</c:v>
                  </c:pt>
                  <c:pt idx="3">
                    <c:v>0.12866688950136684</c:v>
                  </c:pt>
                  <c:pt idx="4">
                    <c:v>0.56123391573390546</c:v>
                  </c:pt>
                  <c:pt idx="5">
                    <c:v>0.55948041492940936</c:v>
                  </c:pt>
                  <c:pt idx="6">
                    <c:v>0.67674860348815769</c:v>
                  </c:pt>
                  <c:pt idx="7">
                    <c:v>7.6318255613692532E-3</c:v>
                  </c:pt>
                  <c:pt idx="8">
                    <c:v>9.9311713223121531E-2</c:v>
                  </c:pt>
                  <c:pt idx="9">
                    <c:v>0.61023221648132608</c:v>
                  </c:pt>
                </c:numCache>
              </c:numRef>
            </c:minus>
          </c:errBars>
          <c:cat>
            <c:strRef>
              <c:f>Sheet1!$B$4:$B$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C$4:$C$13</c:f>
              <c:numCache>
                <c:formatCode>General</c:formatCode>
                <c:ptCount val="10"/>
                <c:pt idx="0">
                  <c:v>4.2316701372445884</c:v>
                </c:pt>
                <c:pt idx="1">
                  <c:v>4.2262587965801188</c:v>
                </c:pt>
                <c:pt idx="2">
                  <c:v>4.5774604411431143</c:v>
                </c:pt>
                <c:pt idx="3">
                  <c:v>2.0664231365847274</c:v>
                </c:pt>
                <c:pt idx="4">
                  <c:v>4.4844956516841989</c:v>
                </c:pt>
                <c:pt idx="5">
                  <c:v>4.3316320657937624</c:v>
                </c:pt>
                <c:pt idx="6">
                  <c:v>4.0908078177453051</c:v>
                </c:pt>
                <c:pt idx="7">
                  <c:v>0.4475838761238497</c:v>
                </c:pt>
                <c:pt idx="8">
                  <c:v>3.8684776213183949</c:v>
                </c:pt>
                <c:pt idx="9">
                  <c:v>3.3581835809248566</c:v>
                </c:pt>
              </c:numCache>
            </c:numRef>
          </c:val>
        </c:ser>
        <c:dLbls>
          <c:showLegendKey val="0"/>
          <c:showVal val="0"/>
          <c:showCatName val="0"/>
          <c:showSerName val="0"/>
          <c:showPercent val="0"/>
          <c:showBubbleSize val="0"/>
        </c:dLbls>
        <c:gapWidth val="150"/>
        <c:axId val="244888704"/>
        <c:axId val="244890240"/>
      </c:barChart>
      <c:catAx>
        <c:axId val="244888704"/>
        <c:scaling>
          <c:orientation val="minMax"/>
        </c:scaling>
        <c:delete val="0"/>
        <c:axPos val="b"/>
        <c:majorTickMark val="out"/>
        <c:minorTickMark val="none"/>
        <c:tickLblPos val="nextTo"/>
        <c:crossAx val="244890240"/>
        <c:crosses val="autoZero"/>
        <c:auto val="1"/>
        <c:lblAlgn val="ctr"/>
        <c:lblOffset val="100"/>
        <c:noMultiLvlLbl val="0"/>
      </c:catAx>
      <c:valAx>
        <c:axId val="244890240"/>
        <c:scaling>
          <c:orientation val="minMax"/>
        </c:scaling>
        <c:delete val="0"/>
        <c:axPos val="l"/>
        <c:majorGridlines/>
        <c:title>
          <c:tx>
            <c:rich>
              <a:bodyPr rot="-5400000" vert="horz"/>
              <a:lstStyle/>
              <a:p>
                <a:pPr>
                  <a:defRPr b="0"/>
                </a:pPr>
                <a:r>
                  <a:rPr lang="en-US" b="0"/>
                  <a:t>% of input</a:t>
                </a:r>
              </a:p>
            </c:rich>
          </c:tx>
          <c:layout/>
          <c:overlay val="0"/>
        </c:title>
        <c:numFmt formatCode="#,##0" sourceLinked="0"/>
        <c:majorTickMark val="out"/>
        <c:minorTickMark val="none"/>
        <c:tickLblPos val="nextTo"/>
        <c:crossAx val="244888704"/>
        <c:crosses val="autoZero"/>
        <c:crossBetween val="between"/>
      </c:valAx>
    </c:plotArea>
    <c:legend>
      <c:legendPos val="t"/>
      <c:layout>
        <c:manualLayout>
          <c:xMode val="edge"/>
          <c:yMode val="edge"/>
          <c:x val="0.20529948179554477"/>
          <c:y val="7.0555555555555552E-2"/>
          <c:w val="9.3674540682414695E-2"/>
          <c:h val="6.5464930555555551E-2"/>
        </c:manualLayout>
      </c:layout>
      <c:overlay val="1"/>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G$3</c:f>
              <c:strCache>
                <c:ptCount val="1"/>
                <c:pt idx="0">
                  <c:v>H3K9me3</c:v>
                </c:pt>
              </c:strCache>
            </c:strRef>
          </c:tx>
          <c:spPr>
            <a:solidFill>
              <a:schemeClr val="accent1"/>
            </a:solidFill>
          </c:spPr>
          <c:invertIfNegative val="0"/>
          <c:errBars>
            <c:errBarType val="both"/>
            <c:errValType val="cust"/>
            <c:noEndCap val="0"/>
            <c:plus>
              <c:numRef>
                <c:f>Sheet1!$I$4:$I$13</c:f>
                <c:numCache>
                  <c:formatCode>General</c:formatCode>
                  <c:ptCount val="10"/>
                  <c:pt idx="0">
                    <c:v>0.1580000912311873</c:v>
                  </c:pt>
                  <c:pt idx="1">
                    <c:v>0.64044890521373554</c:v>
                  </c:pt>
                  <c:pt idx="2">
                    <c:v>1.021872464914954</c:v>
                  </c:pt>
                  <c:pt idx="3">
                    <c:v>0.20882033156071705</c:v>
                  </c:pt>
                  <c:pt idx="4">
                    <c:v>0.27796035337337255</c:v>
                  </c:pt>
                  <c:pt idx="5">
                    <c:v>0.50093679001972224</c:v>
                  </c:pt>
                  <c:pt idx="6">
                    <c:v>0.49963174804340282</c:v>
                  </c:pt>
                  <c:pt idx="7">
                    <c:v>7.5450243560211017E-2</c:v>
                  </c:pt>
                  <c:pt idx="8">
                    <c:v>0.14448150947739111</c:v>
                  </c:pt>
                  <c:pt idx="9">
                    <c:v>2.0415281860770875</c:v>
                  </c:pt>
                </c:numCache>
              </c:numRef>
            </c:plus>
            <c:minus>
              <c:numRef>
                <c:f>Sheet1!$I$4:$I$13</c:f>
                <c:numCache>
                  <c:formatCode>General</c:formatCode>
                  <c:ptCount val="10"/>
                  <c:pt idx="0">
                    <c:v>0.1580000912311873</c:v>
                  </c:pt>
                  <c:pt idx="1">
                    <c:v>0.64044890521373554</c:v>
                  </c:pt>
                  <c:pt idx="2">
                    <c:v>1.021872464914954</c:v>
                  </c:pt>
                  <c:pt idx="3">
                    <c:v>0.20882033156071705</c:v>
                  </c:pt>
                  <c:pt idx="4">
                    <c:v>0.27796035337337255</c:v>
                  </c:pt>
                  <c:pt idx="5">
                    <c:v>0.50093679001972224</c:v>
                  </c:pt>
                  <c:pt idx="6">
                    <c:v>0.49963174804340282</c:v>
                  </c:pt>
                  <c:pt idx="7">
                    <c:v>7.5450243560211017E-2</c:v>
                  </c:pt>
                  <c:pt idx="8">
                    <c:v>0.14448150947739111</c:v>
                  </c:pt>
                  <c:pt idx="9">
                    <c:v>2.0415281860770875</c:v>
                  </c:pt>
                </c:numCache>
              </c:numRef>
            </c:minus>
          </c:errBars>
          <c:cat>
            <c:strRef>
              <c:f>Sheet1!$F$4:$F$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G$4:$G$13</c:f>
              <c:numCache>
                <c:formatCode>General</c:formatCode>
                <c:ptCount val="10"/>
                <c:pt idx="0">
                  <c:v>11.791597617491661</c:v>
                </c:pt>
                <c:pt idx="1">
                  <c:v>10.056825654130257</c:v>
                </c:pt>
                <c:pt idx="2">
                  <c:v>13.47209165662273</c:v>
                </c:pt>
                <c:pt idx="3">
                  <c:v>0.93597150008281815</c:v>
                </c:pt>
                <c:pt idx="4">
                  <c:v>8.8228487313883175</c:v>
                </c:pt>
                <c:pt idx="5">
                  <c:v>5.0292127405989717</c:v>
                </c:pt>
                <c:pt idx="6">
                  <c:v>2.7757920207881299</c:v>
                </c:pt>
                <c:pt idx="7">
                  <c:v>0.60054871686849631</c:v>
                </c:pt>
                <c:pt idx="8">
                  <c:v>19.452818269730528</c:v>
                </c:pt>
                <c:pt idx="9">
                  <c:v>24.452927887869137</c:v>
                </c:pt>
              </c:numCache>
            </c:numRef>
          </c:val>
        </c:ser>
        <c:ser>
          <c:idx val="1"/>
          <c:order val="1"/>
          <c:tx>
            <c:strRef>
              <c:f>Sheet1!$H$3</c:f>
              <c:strCache>
                <c:ptCount val="1"/>
                <c:pt idx="0">
                  <c:v>H4K20me3</c:v>
                </c:pt>
              </c:strCache>
            </c:strRef>
          </c:tx>
          <c:spPr>
            <a:solidFill>
              <a:schemeClr val="accent2"/>
            </a:solidFill>
          </c:spPr>
          <c:invertIfNegative val="0"/>
          <c:errBars>
            <c:errBarType val="both"/>
            <c:errValType val="cust"/>
            <c:noEndCap val="0"/>
            <c:plus>
              <c:numRef>
                <c:f>Sheet1!$J$4:$J$13</c:f>
                <c:numCache>
                  <c:formatCode>General</c:formatCode>
                  <c:ptCount val="10"/>
                  <c:pt idx="0">
                    <c:v>0.83051706448410689</c:v>
                  </c:pt>
                  <c:pt idx="1">
                    <c:v>1.0067350736176974</c:v>
                  </c:pt>
                  <c:pt idx="2">
                    <c:v>0.93277278193963153</c:v>
                  </c:pt>
                  <c:pt idx="3">
                    <c:v>0.10598406704140702</c:v>
                  </c:pt>
                  <c:pt idx="4">
                    <c:v>0.63261048750969895</c:v>
                  </c:pt>
                  <c:pt idx="5">
                    <c:v>0.61190776641124389</c:v>
                  </c:pt>
                  <c:pt idx="6">
                    <c:v>0.3669962604546787</c:v>
                  </c:pt>
                  <c:pt idx="7">
                    <c:v>8.2408739838171235E-2</c:v>
                  </c:pt>
                  <c:pt idx="8">
                    <c:v>0.79606886151116452</c:v>
                  </c:pt>
                  <c:pt idx="9">
                    <c:v>0.54559946943596205</c:v>
                  </c:pt>
                </c:numCache>
              </c:numRef>
            </c:plus>
            <c:minus>
              <c:numRef>
                <c:f>Sheet1!$J$4:$J$13</c:f>
                <c:numCache>
                  <c:formatCode>General</c:formatCode>
                  <c:ptCount val="10"/>
                  <c:pt idx="0">
                    <c:v>0.83051706448410689</c:v>
                  </c:pt>
                  <c:pt idx="1">
                    <c:v>1.0067350736176974</c:v>
                  </c:pt>
                  <c:pt idx="2">
                    <c:v>0.93277278193963153</c:v>
                  </c:pt>
                  <c:pt idx="3">
                    <c:v>0.10598406704140702</c:v>
                  </c:pt>
                  <c:pt idx="4">
                    <c:v>0.63261048750969895</c:v>
                  </c:pt>
                  <c:pt idx="5">
                    <c:v>0.61190776641124389</c:v>
                  </c:pt>
                  <c:pt idx="6">
                    <c:v>0.3669962604546787</c:v>
                  </c:pt>
                  <c:pt idx="7">
                    <c:v>8.2408739838171235E-2</c:v>
                  </c:pt>
                  <c:pt idx="8">
                    <c:v>0.79606886151116452</c:v>
                  </c:pt>
                  <c:pt idx="9">
                    <c:v>0.54559946943596205</c:v>
                  </c:pt>
                </c:numCache>
              </c:numRef>
            </c:minus>
          </c:errBars>
          <c:cat>
            <c:strRef>
              <c:f>Sheet1!$F$4:$F$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H$4:$H$13</c:f>
              <c:numCache>
                <c:formatCode>General</c:formatCode>
                <c:ptCount val="10"/>
                <c:pt idx="0">
                  <c:v>9.4624498985942953</c:v>
                </c:pt>
                <c:pt idx="1">
                  <c:v>7.2391238291400812</c:v>
                </c:pt>
                <c:pt idx="2">
                  <c:v>10.752333398074724</c:v>
                </c:pt>
                <c:pt idx="3">
                  <c:v>1.1804075070232856</c:v>
                </c:pt>
                <c:pt idx="4">
                  <c:v>7.3611759387962179</c:v>
                </c:pt>
                <c:pt idx="5">
                  <c:v>3.8779892327748251</c:v>
                </c:pt>
                <c:pt idx="6">
                  <c:v>2.2227619004730648</c:v>
                </c:pt>
                <c:pt idx="7">
                  <c:v>0.70456399793620539</c:v>
                </c:pt>
                <c:pt idx="8">
                  <c:v>16.510742996069109</c:v>
                </c:pt>
                <c:pt idx="9">
                  <c:v>22.453670272977224</c:v>
                </c:pt>
              </c:numCache>
            </c:numRef>
          </c:val>
        </c:ser>
        <c:dLbls>
          <c:showLegendKey val="0"/>
          <c:showVal val="0"/>
          <c:showCatName val="0"/>
          <c:showSerName val="0"/>
          <c:showPercent val="0"/>
          <c:showBubbleSize val="0"/>
        </c:dLbls>
        <c:gapWidth val="150"/>
        <c:axId val="244920704"/>
        <c:axId val="244922240"/>
      </c:barChart>
      <c:catAx>
        <c:axId val="244920704"/>
        <c:scaling>
          <c:orientation val="minMax"/>
        </c:scaling>
        <c:delete val="0"/>
        <c:axPos val="b"/>
        <c:majorTickMark val="out"/>
        <c:minorTickMark val="none"/>
        <c:tickLblPos val="nextTo"/>
        <c:crossAx val="244922240"/>
        <c:crosses val="autoZero"/>
        <c:auto val="1"/>
        <c:lblAlgn val="ctr"/>
        <c:lblOffset val="100"/>
        <c:noMultiLvlLbl val="0"/>
      </c:catAx>
      <c:valAx>
        <c:axId val="244922240"/>
        <c:scaling>
          <c:orientation val="minMax"/>
        </c:scaling>
        <c:delete val="0"/>
        <c:axPos val="l"/>
        <c:majorGridlines/>
        <c:title>
          <c:tx>
            <c:rich>
              <a:bodyPr rot="-5400000" vert="horz"/>
              <a:lstStyle/>
              <a:p>
                <a:pPr>
                  <a:defRPr b="0"/>
                </a:pPr>
                <a:r>
                  <a:rPr lang="en-US" b="0"/>
                  <a:t>% of input</a:t>
                </a:r>
              </a:p>
            </c:rich>
          </c:tx>
          <c:layout/>
          <c:overlay val="0"/>
        </c:title>
        <c:numFmt formatCode="General" sourceLinked="1"/>
        <c:majorTickMark val="out"/>
        <c:minorTickMark val="none"/>
        <c:tickLblPos val="nextTo"/>
        <c:crossAx val="244920704"/>
        <c:crosses val="autoZero"/>
        <c:crossBetween val="between"/>
      </c:valAx>
    </c:plotArea>
    <c:legend>
      <c:legendPos val="r"/>
      <c:layout>
        <c:manualLayout>
          <c:xMode val="edge"/>
          <c:yMode val="edge"/>
          <c:x val="0.18834999999999999"/>
          <c:y val="7.2937847222222199E-2"/>
          <c:w val="0.21192777777777777"/>
          <c:h val="0.1309298611111111"/>
        </c:manualLayout>
      </c:layout>
      <c:overlay val="1"/>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M$3</c:f>
              <c:strCache>
                <c:ptCount val="1"/>
                <c:pt idx="0">
                  <c:v>H3K9ac</c:v>
                </c:pt>
              </c:strCache>
            </c:strRef>
          </c:tx>
          <c:spPr>
            <a:solidFill>
              <a:schemeClr val="accent3">
                <a:lumMod val="75000"/>
              </a:schemeClr>
            </a:solidFill>
          </c:spPr>
          <c:invertIfNegative val="0"/>
          <c:errBars>
            <c:errBarType val="both"/>
            <c:errValType val="cust"/>
            <c:noEndCap val="0"/>
            <c:plus>
              <c:numRef>
                <c:f>Sheet1!$O$4:$O$13</c:f>
                <c:numCache>
                  <c:formatCode>General</c:formatCode>
                  <c:ptCount val="10"/>
                  <c:pt idx="0">
                    <c:v>1.3007615283047979E-2</c:v>
                  </c:pt>
                  <c:pt idx="1">
                    <c:v>8.0343390128135624E-3</c:v>
                  </c:pt>
                  <c:pt idx="2">
                    <c:v>2.0881657030846778E-2</c:v>
                  </c:pt>
                  <c:pt idx="3">
                    <c:v>3.6702290568888865E-2</c:v>
                  </c:pt>
                  <c:pt idx="4">
                    <c:v>2.6753950731525672E-2</c:v>
                  </c:pt>
                  <c:pt idx="5">
                    <c:v>1.5004545491137489E-2</c:v>
                  </c:pt>
                  <c:pt idx="6">
                    <c:v>7.7883935394535671E-3</c:v>
                  </c:pt>
                  <c:pt idx="7">
                    <c:v>4.1662300888422515E-2</c:v>
                  </c:pt>
                  <c:pt idx="8">
                    <c:v>3.1326000185397016E-3</c:v>
                  </c:pt>
                  <c:pt idx="9">
                    <c:v>6.9481706999812466E-3</c:v>
                  </c:pt>
                </c:numCache>
              </c:numRef>
            </c:plus>
            <c:minus>
              <c:numRef>
                <c:f>Sheet1!$O$4:$O$13</c:f>
                <c:numCache>
                  <c:formatCode>General</c:formatCode>
                  <c:ptCount val="10"/>
                  <c:pt idx="0">
                    <c:v>1.3007615283047979E-2</c:v>
                  </c:pt>
                  <c:pt idx="1">
                    <c:v>8.0343390128135624E-3</c:v>
                  </c:pt>
                  <c:pt idx="2">
                    <c:v>2.0881657030846778E-2</c:v>
                  </c:pt>
                  <c:pt idx="3">
                    <c:v>3.6702290568888865E-2</c:v>
                  </c:pt>
                  <c:pt idx="4">
                    <c:v>2.6753950731525672E-2</c:v>
                  </c:pt>
                  <c:pt idx="5">
                    <c:v>1.5004545491137489E-2</c:v>
                  </c:pt>
                  <c:pt idx="6">
                    <c:v>7.7883935394535671E-3</c:v>
                  </c:pt>
                  <c:pt idx="7">
                    <c:v>4.1662300888422515E-2</c:v>
                  </c:pt>
                  <c:pt idx="8">
                    <c:v>3.1326000185397016E-3</c:v>
                  </c:pt>
                  <c:pt idx="9">
                    <c:v>6.9481706999812466E-3</c:v>
                  </c:pt>
                </c:numCache>
              </c:numRef>
            </c:minus>
          </c:errBars>
          <c:cat>
            <c:strRef>
              <c:f>Sheet1!$L$4:$L$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M$4:$M$13</c:f>
              <c:numCache>
                <c:formatCode>General</c:formatCode>
                <c:ptCount val="10"/>
                <c:pt idx="0">
                  <c:v>0.12682749475963906</c:v>
                </c:pt>
                <c:pt idx="1">
                  <c:v>0.13263258776060963</c:v>
                </c:pt>
                <c:pt idx="2">
                  <c:v>2.4426058783320253E-2</c:v>
                </c:pt>
                <c:pt idx="3">
                  <c:v>0.28919521003716003</c:v>
                </c:pt>
                <c:pt idx="4">
                  <c:v>2.7202460273053179E-2</c:v>
                </c:pt>
                <c:pt idx="5">
                  <c:v>1.4525518275160311E-2</c:v>
                </c:pt>
                <c:pt idx="6">
                  <c:v>1.8619794271194593E-2</c:v>
                </c:pt>
                <c:pt idx="7">
                  <c:v>0.78636043314595694</c:v>
                </c:pt>
                <c:pt idx="8">
                  <c:v>1.8924743789020357E-2</c:v>
                </c:pt>
                <c:pt idx="9">
                  <c:v>1.4216204068446276E-2</c:v>
                </c:pt>
              </c:numCache>
            </c:numRef>
          </c:val>
        </c:ser>
        <c:ser>
          <c:idx val="1"/>
          <c:order val="1"/>
          <c:tx>
            <c:strRef>
              <c:f>Sheet1!$N$3</c:f>
              <c:strCache>
                <c:ptCount val="1"/>
                <c:pt idx="0">
                  <c:v>IgG</c:v>
                </c:pt>
              </c:strCache>
            </c:strRef>
          </c:tx>
          <c:spPr>
            <a:solidFill>
              <a:schemeClr val="tx1">
                <a:lumMod val="75000"/>
                <a:lumOff val="25000"/>
              </a:schemeClr>
            </a:solidFill>
          </c:spPr>
          <c:invertIfNegative val="0"/>
          <c:errBars>
            <c:errBarType val="both"/>
            <c:errValType val="cust"/>
            <c:noEndCap val="0"/>
            <c:plus>
              <c:numRef>
                <c:f>Sheet1!$P$4:$P$13</c:f>
                <c:numCache>
                  <c:formatCode>General</c:formatCode>
                  <c:ptCount val="10"/>
                  <c:pt idx="0">
                    <c:v>1.6030882378380471E-3</c:v>
                  </c:pt>
                  <c:pt idx="1">
                    <c:v>8.0308207854696656E-4</c:v>
                  </c:pt>
                  <c:pt idx="2">
                    <c:v>5.2419877595016508E-3</c:v>
                  </c:pt>
                  <c:pt idx="3">
                    <c:v>0</c:v>
                  </c:pt>
                  <c:pt idx="4">
                    <c:v>6.603011696294619E-3</c:v>
                  </c:pt>
                  <c:pt idx="5">
                    <c:v>6.0702226811157221E-3</c:v>
                  </c:pt>
                  <c:pt idx="6">
                    <c:v>4.2020758881909058E-3</c:v>
                  </c:pt>
                  <c:pt idx="7">
                    <c:v>1.3831463773339183E-3</c:v>
                  </c:pt>
                  <c:pt idx="8">
                    <c:v>1.5587900037589099E-2</c:v>
                  </c:pt>
                  <c:pt idx="9">
                    <c:v>7.9313420456222413E-3</c:v>
                  </c:pt>
                </c:numCache>
              </c:numRef>
            </c:plus>
            <c:minus>
              <c:numRef>
                <c:f>Sheet1!$P$4:$P$13</c:f>
                <c:numCache>
                  <c:formatCode>General</c:formatCode>
                  <c:ptCount val="10"/>
                  <c:pt idx="0">
                    <c:v>1.6030882378380471E-3</c:v>
                  </c:pt>
                  <c:pt idx="1">
                    <c:v>8.0308207854696656E-4</c:v>
                  </c:pt>
                  <c:pt idx="2">
                    <c:v>5.2419877595016508E-3</c:v>
                  </c:pt>
                  <c:pt idx="3">
                    <c:v>0</c:v>
                  </c:pt>
                  <c:pt idx="4">
                    <c:v>6.603011696294619E-3</c:v>
                  </c:pt>
                  <c:pt idx="5">
                    <c:v>6.0702226811157221E-3</c:v>
                  </c:pt>
                  <c:pt idx="6">
                    <c:v>4.2020758881909058E-3</c:v>
                  </c:pt>
                  <c:pt idx="7">
                    <c:v>1.3831463773339183E-3</c:v>
                  </c:pt>
                  <c:pt idx="8">
                    <c:v>1.5587900037589099E-2</c:v>
                  </c:pt>
                  <c:pt idx="9">
                    <c:v>7.9313420456222413E-3</c:v>
                  </c:pt>
                </c:numCache>
              </c:numRef>
            </c:minus>
          </c:errBars>
          <c:cat>
            <c:strRef>
              <c:f>Sheet1!$L$4:$L$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N$4:$N$13</c:f>
              <c:numCache>
                <c:formatCode>General</c:formatCode>
                <c:ptCount val="10"/>
                <c:pt idx="0">
                  <c:v>1.9276213302026512E-2</c:v>
                </c:pt>
                <c:pt idx="1">
                  <c:v>2.2684989710852612E-2</c:v>
                </c:pt>
                <c:pt idx="2">
                  <c:v>1.9758141048695634E-2</c:v>
                </c:pt>
                <c:pt idx="3">
                  <c:v>1.8477688412609272E-2</c:v>
                </c:pt>
                <c:pt idx="4">
                  <c:v>3.8957810920592285E-2</c:v>
                </c:pt>
                <c:pt idx="5">
                  <c:v>6.2683268789583439E-3</c:v>
                </c:pt>
                <c:pt idx="6">
                  <c:v>2.6013120135749926E-2</c:v>
                </c:pt>
                <c:pt idx="7">
                  <c:v>9.1684755210109034E-3</c:v>
                </c:pt>
                <c:pt idx="8">
                  <c:v>1.8983881808720921E-2</c:v>
                </c:pt>
                <c:pt idx="9">
                  <c:v>1.3672900198011451E-2</c:v>
                </c:pt>
              </c:numCache>
            </c:numRef>
          </c:val>
        </c:ser>
        <c:dLbls>
          <c:showLegendKey val="0"/>
          <c:showVal val="0"/>
          <c:showCatName val="0"/>
          <c:showSerName val="0"/>
          <c:showPercent val="0"/>
          <c:showBubbleSize val="0"/>
        </c:dLbls>
        <c:gapWidth val="150"/>
        <c:axId val="244936064"/>
        <c:axId val="244954240"/>
      </c:barChart>
      <c:catAx>
        <c:axId val="244936064"/>
        <c:scaling>
          <c:orientation val="minMax"/>
        </c:scaling>
        <c:delete val="0"/>
        <c:axPos val="b"/>
        <c:majorTickMark val="out"/>
        <c:minorTickMark val="none"/>
        <c:tickLblPos val="nextTo"/>
        <c:crossAx val="244954240"/>
        <c:crosses val="autoZero"/>
        <c:auto val="1"/>
        <c:lblAlgn val="ctr"/>
        <c:lblOffset val="100"/>
        <c:noMultiLvlLbl val="0"/>
      </c:catAx>
      <c:valAx>
        <c:axId val="244954240"/>
        <c:scaling>
          <c:orientation val="minMax"/>
          <c:min val="0"/>
        </c:scaling>
        <c:delete val="0"/>
        <c:axPos val="l"/>
        <c:majorGridlines/>
        <c:title>
          <c:tx>
            <c:rich>
              <a:bodyPr rot="-5400000" vert="horz"/>
              <a:lstStyle/>
              <a:p>
                <a:pPr>
                  <a:defRPr b="0"/>
                </a:pPr>
                <a:r>
                  <a:rPr lang="en-US" b="0"/>
                  <a:t>% of input</a:t>
                </a:r>
              </a:p>
            </c:rich>
          </c:tx>
          <c:layout/>
          <c:overlay val="0"/>
        </c:title>
        <c:numFmt formatCode="General" sourceLinked="1"/>
        <c:majorTickMark val="out"/>
        <c:minorTickMark val="none"/>
        <c:tickLblPos val="nextTo"/>
        <c:crossAx val="244936064"/>
        <c:crosses val="autoZero"/>
        <c:crossBetween val="between"/>
      </c:valAx>
    </c:plotArea>
    <c:legend>
      <c:legendPos val="r"/>
      <c:layout>
        <c:manualLayout>
          <c:xMode val="edge"/>
          <c:yMode val="edge"/>
          <c:x val="0.19056481481481485"/>
          <c:y val="8.6167013888888866E-2"/>
          <c:w val="0.16659567901234568"/>
          <c:h val="0.1309298611111111"/>
        </c:manualLayout>
      </c:layout>
      <c:overlay val="1"/>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S$3</c:f>
              <c:strCache>
                <c:ptCount val="1"/>
                <c:pt idx="0">
                  <c:v>TRIM28</c:v>
                </c:pt>
              </c:strCache>
            </c:strRef>
          </c:tx>
          <c:spPr>
            <a:solidFill>
              <a:schemeClr val="accent6">
                <a:lumMod val="50000"/>
              </a:schemeClr>
            </a:solidFill>
          </c:spPr>
          <c:invertIfNegative val="0"/>
          <c:errBars>
            <c:errBarType val="both"/>
            <c:errValType val="cust"/>
            <c:noEndCap val="0"/>
            <c:plus>
              <c:numRef>
                <c:f>Sheet1!$U$4:$U$13</c:f>
                <c:numCache>
                  <c:formatCode>General</c:formatCode>
                  <c:ptCount val="10"/>
                  <c:pt idx="0">
                    <c:v>1.3122521906651344E-2</c:v>
                  </c:pt>
                  <c:pt idx="1">
                    <c:v>1.2161216252100288E-2</c:v>
                  </c:pt>
                  <c:pt idx="2">
                    <c:v>1.8222729179862743E-2</c:v>
                  </c:pt>
                  <c:pt idx="3">
                    <c:v>5.9537980458202265E-2</c:v>
                  </c:pt>
                  <c:pt idx="4">
                    <c:v>1.5238544767208959E-2</c:v>
                  </c:pt>
                  <c:pt idx="5">
                    <c:v>1.693302433244355E-2</c:v>
                  </c:pt>
                  <c:pt idx="6">
                    <c:v>1.2716263076921542E-2</c:v>
                  </c:pt>
                  <c:pt idx="7">
                    <c:v>3.6843563564824516E-2</c:v>
                  </c:pt>
                  <c:pt idx="8">
                    <c:v>8.3783412784906142E-2</c:v>
                  </c:pt>
                  <c:pt idx="9">
                    <c:v>5.4381026290337607E-2</c:v>
                  </c:pt>
                </c:numCache>
              </c:numRef>
            </c:plus>
            <c:minus>
              <c:numRef>
                <c:f>Sheet1!$U$4:$U$13</c:f>
                <c:numCache>
                  <c:formatCode>General</c:formatCode>
                  <c:ptCount val="10"/>
                  <c:pt idx="0">
                    <c:v>1.3122521906651344E-2</c:v>
                  </c:pt>
                  <c:pt idx="1">
                    <c:v>1.2161216252100288E-2</c:v>
                  </c:pt>
                  <c:pt idx="2">
                    <c:v>1.8222729179862743E-2</c:v>
                  </c:pt>
                  <c:pt idx="3">
                    <c:v>5.9537980458202265E-2</c:v>
                  </c:pt>
                  <c:pt idx="4">
                    <c:v>1.5238544767208959E-2</c:v>
                  </c:pt>
                  <c:pt idx="5">
                    <c:v>1.693302433244355E-2</c:v>
                  </c:pt>
                  <c:pt idx="6">
                    <c:v>1.2716263076921542E-2</c:v>
                  </c:pt>
                  <c:pt idx="7">
                    <c:v>3.6843563564824516E-2</c:v>
                  </c:pt>
                  <c:pt idx="8">
                    <c:v>8.3783412784906142E-2</c:v>
                  </c:pt>
                  <c:pt idx="9">
                    <c:v>5.4381026290337607E-2</c:v>
                  </c:pt>
                </c:numCache>
              </c:numRef>
            </c:minus>
          </c:errBars>
          <c:cat>
            <c:strRef>
              <c:f>Sheet1!$R$4:$R$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S$4:$S$13</c:f>
              <c:numCache>
                <c:formatCode>General</c:formatCode>
                <c:ptCount val="10"/>
                <c:pt idx="0">
                  <c:v>0.11975152811644001</c:v>
                </c:pt>
                <c:pt idx="1">
                  <c:v>0.11207741065411723</c:v>
                </c:pt>
                <c:pt idx="2">
                  <c:v>6.9822917835780415E-2</c:v>
                </c:pt>
                <c:pt idx="3">
                  <c:v>7.5689507910972773E-2</c:v>
                </c:pt>
                <c:pt idx="4">
                  <c:v>0.11090149031821206</c:v>
                </c:pt>
                <c:pt idx="5">
                  <c:v>2.6887654889404543E-2</c:v>
                </c:pt>
                <c:pt idx="6">
                  <c:v>3.6455042815578313E-2</c:v>
                </c:pt>
                <c:pt idx="7">
                  <c:v>0.10684915615854403</c:v>
                </c:pt>
                <c:pt idx="8">
                  <c:v>0.42198091775142893</c:v>
                </c:pt>
                <c:pt idx="9">
                  <c:v>0.47132716637480782</c:v>
                </c:pt>
              </c:numCache>
            </c:numRef>
          </c:val>
        </c:ser>
        <c:ser>
          <c:idx val="1"/>
          <c:order val="1"/>
          <c:tx>
            <c:strRef>
              <c:f>Sheet1!$T$3</c:f>
              <c:strCache>
                <c:ptCount val="1"/>
                <c:pt idx="0">
                  <c:v>IgG</c:v>
                </c:pt>
              </c:strCache>
            </c:strRef>
          </c:tx>
          <c:spPr>
            <a:solidFill>
              <a:schemeClr val="tx1">
                <a:lumMod val="75000"/>
                <a:lumOff val="25000"/>
              </a:schemeClr>
            </a:solidFill>
          </c:spPr>
          <c:invertIfNegative val="0"/>
          <c:errBars>
            <c:errBarType val="both"/>
            <c:errValType val="cust"/>
            <c:noEndCap val="0"/>
            <c:plus>
              <c:numRef>
                <c:f>Sheet1!$V$4:$V$13</c:f>
                <c:numCache>
                  <c:formatCode>General</c:formatCode>
                  <c:ptCount val="10"/>
                  <c:pt idx="0">
                    <c:v>1.6030882378380471E-3</c:v>
                  </c:pt>
                  <c:pt idx="1">
                    <c:v>8.0308207854696656E-4</c:v>
                  </c:pt>
                  <c:pt idx="2">
                    <c:v>5.2419877595016508E-3</c:v>
                  </c:pt>
                  <c:pt idx="3">
                    <c:v>0</c:v>
                  </c:pt>
                  <c:pt idx="4">
                    <c:v>6.603011696294619E-3</c:v>
                  </c:pt>
                  <c:pt idx="5">
                    <c:v>6.0702226811157221E-3</c:v>
                  </c:pt>
                  <c:pt idx="6">
                    <c:v>4.2020758881909058E-3</c:v>
                  </c:pt>
                  <c:pt idx="7">
                    <c:v>1.3831463773339183E-3</c:v>
                  </c:pt>
                  <c:pt idx="8">
                    <c:v>1.5587900037589099E-2</c:v>
                  </c:pt>
                  <c:pt idx="9">
                    <c:v>7.9313420456222413E-3</c:v>
                  </c:pt>
                </c:numCache>
              </c:numRef>
            </c:plus>
            <c:minus>
              <c:numRef>
                <c:f>Sheet1!$V$4:$V$13</c:f>
                <c:numCache>
                  <c:formatCode>General</c:formatCode>
                  <c:ptCount val="10"/>
                  <c:pt idx="0">
                    <c:v>1.6030882378380471E-3</c:v>
                  </c:pt>
                  <c:pt idx="1">
                    <c:v>8.0308207854696656E-4</c:v>
                  </c:pt>
                  <c:pt idx="2">
                    <c:v>5.2419877595016508E-3</c:v>
                  </c:pt>
                  <c:pt idx="3">
                    <c:v>0</c:v>
                  </c:pt>
                  <c:pt idx="4">
                    <c:v>6.603011696294619E-3</c:v>
                  </c:pt>
                  <c:pt idx="5">
                    <c:v>6.0702226811157221E-3</c:v>
                  </c:pt>
                  <c:pt idx="6">
                    <c:v>4.2020758881909058E-3</c:v>
                  </c:pt>
                  <c:pt idx="7">
                    <c:v>1.3831463773339183E-3</c:v>
                  </c:pt>
                  <c:pt idx="8">
                    <c:v>1.5587900037589099E-2</c:v>
                  </c:pt>
                  <c:pt idx="9">
                    <c:v>7.9313420456222413E-3</c:v>
                  </c:pt>
                </c:numCache>
              </c:numRef>
            </c:minus>
          </c:errBars>
          <c:cat>
            <c:strRef>
              <c:f>Sheet1!$R$4:$R$13</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T$4:$T$13</c:f>
              <c:numCache>
                <c:formatCode>General</c:formatCode>
                <c:ptCount val="10"/>
                <c:pt idx="0">
                  <c:v>1.9276213302026512E-2</c:v>
                </c:pt>
                <c:pt idx="1">
                  <c:v>2.2684989710852612E-2</c:v>
                </c:pt>
                <c:pt idx="2">
                  <c:v>1.9758141048695634E-2</c:v>
                </c:pt>
                <c:pt idx="3">
                  <c:v>1.8477688412609272E-2</c:v>
                </c:pt>
                <c:pt idx="4">
                  <c:v>3.8957810920592285E-2</c:v>
                </c:pt>
                <c:pt idx="5">
                  <c:v>6.2683268789583439E-3</c:v>
                </c:pt>
                <c:pt idx="6">
                  <c:v>2.6013120135749926E-2</c:v>
                </c:pt>
                <c:pt idx="7">
                  <c:v>9.1684755210109034E-3</c:v>
                </c:pt>
                <c:pt idx="8">
                  <c:v>1.8983881808720921E-2</c:v>
                </c:pt>
                <c:pt idx="9">
                  <c:v>1.3672900198011451E-2</c:v>
                </c:pt>
              </c:numCache>
            </c:numRef>
          </c:val>
        </c:ser>
        <c:dLbls>
          <c:showLegendKey val="0"/>
          <c:showVal val="0"/>
          <c:showCatName val="0"/>
          <c:showSerName val="0"/>
          <c:showPercent val="0"/>
          <c:showBubbleSize val="0"/>
        </c:dLbls>
        <c:gapWidth val="150"/>
        <c:axId val="244972160"/>
        <c:axId val="244986240"/>
      </c:barChart>
      <c:catAx>
        <c:axId val="244972160"/>
        <c:scaling>
          <c:orientation val="minMax"/>
        </c:scaling>
        <c:delete val="0"/>
        <c:axPos val="b"/>
        <c:majorTickMark val="out"/>
        <c:minorTickMark val="none"/>
        <c:tickLblPos val="nextTo"/>
        <c:crossAx val="244986240"/>
        <c:crosses val="autoZero"/>
        <c:auto val="1"/>
        <c:lblAlgn val="ctr"/>
        <c:lblOffset val="100"/>
        <c:noMultiLvlLbl val="0"/>
      </c:catAx>
      <c:valAx>
        <c:axId val="244986240"/>
        <c:scaling>
          <c:orientation val="minMax"/>
        </c:scaling>
        <c:delete val="0"/>
        <c:axPos val="l"/>
        <c:majorGridlines/>
        <c:title>
          <c:tx>
            <c:rich>
              <a:bodyPr rot="-5400000" vert="horz"/>
              <a:lstStyle/>
              <a:p>
                <a:pPr>
                  <a:defRPr b="0"/>
                </a:pPr>
                <a:r>
                  <a:rPr lang="en-US" b="0"/>
                  <a:t>% of input</a:t>
                </a:r>
              </a:p>
            </c:rich>
          </c:tx>
          <c:layout/>
          <c:overlay val="0"/>
        </c:title>
        <c:numFmt formatCode="#,##0.0" sourceLinked="0"/>
        <c:majorTickMark val="out"/>
        <c:minorTickMark val="none"/>
        <c:tickLblPos val="nextTo"/>
        <c:crossAx val="244972160"/>
        <c:crosses val="autoZero"/>
        <c:crossBetween val="between"/>
      </c:valAx>
    </c:plotArea>
    <c:legend>
      <c:legendPos val="r"/>
      <c:layout>
        <c:manualLayout>
          <c:xMode val="edge"/>
          <c:yMode val="edge"/>
          <c:x val="0.18668395061728399"/>
          <c:y val="8.6167013888888866E-2"/>
          <c:w val="0.16655679012345678"/>
          <c:h val="0.1309298611111111"/>
        </c:manualLayout>
      </c:layout>
      <c:overlay val="1"/>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7</c:f>
              <c:strCache>
                <c:ptCount val="1"/>
                <c:pt idx="0">
                  <c:v>H3</c:v>
                </c:pt>
              </c:strCache>
            </c:strRef>
          </c:tx>
          <c:spPr>
            <a:solidFill>
              <a:schemeClr val="bg1">
                <a:lumMod val="50000"/>
              </a:schemeClr>
            </a:solidFill>
          </c:spPr>
          <c:invertIfNegative val="0"/>
          <c:errBars>
            <c:errBarType val="both"/>
            <c:errValType val="cust"/>
            <c:noEndCap val="0"/>
            <c:plus>
              <c:numRef>
                <c:f>Sheet1!$D$18:$D$27</c:f>
                <c:numCache>
                  <c:formatCode>General</c:formatCode>
                  <c:ptCount val="10"/>
                  <c:pt idx="0">
                    <c:v>0.47705798077066658</c:v>
                  </c:pt>
                  <c:pt idx="1">
                    <c:v>0.29498711600516353</c:v>
                  </c:pt>
                  <c:pt idx="2">
                    <c:v>2.3740710383488666</c:v>
                  </c:pt>
                  <c:pt idx="3">
                    <c:v>0.53838516050188867</c:v>
                  </c:pt>
                  <c:pt idx="4">
                    <c:v>0.21674279496266524</c:v>
                  </c:pt>
                  <c:pt idx="5">
                    <c:v>0.38620128729719744</c:v>
                  </c:pt>
                  <c:pt idx="6">
                    <c:v>0.12932831943843665</c:v>
                  </c:pt>
                  <c:pt idx="7">
                    <c:v>8.2518830358042611E-2</c:v>
                  </c:pt>
                  <c:pt idx="8">
                    <c:v>0.57986266148251564</c:v>
                  </c:pt>
                  <c:pt idx="9">
                    <c:v>0.37484550650992443</c:v>
                  </c:pt>
                </c:numCache>
              </c:numRef>
            </c:plus>
            <c:minus>
              <c:numRef>
                <c:f>Sheet1!$D$18:$D$27</c:f>
                <c:numCache>
                  <c:formatCode>General</c:formatCode>
                  <c:ptCount val="10"/>
                  <c:pt idx="0">
                    <c:v>0.47705798077066658</c:v>
                  </c:pt>
                  <c:pt idx="1">
                    <c:v>0.29498711600516353</c:v>
                  </c:pt>
                  <c:pt idx="2">
                    <c:v>2.3740710383488666</c:v>
                  </c:pt>
                  <c:pt idx="3">
                    <c:v>0.53838516050188867</c:v>
                  </c:pt>
                  <c:pt idx="4">
                    <c:v>0.21674279496266524</c:v>
                  </c:pt>
                  <c:pt idx="5">
                    <c:v>0.38620128729719744</c:v>
                  </c:pt>
                  <c:pt idx="6">
                    <c:v>0.12932831943843665</c:v>
                  </c:pt>
                  <c:pt idx="7">
                    <c:v>8.2518830358042611E-2</c:v>
                  </c:pt>
                  <c:pt idx="8">
                    <c:v>0.57986266148251564</c:v>
                  </c:pt>
                  <c:pt idx="9">
                    <c:v>0.37484550650992443</c:v>
                  </c:pt>
                </c:numCache>
              </c:numRef>
            </c:minus>
          </c:errBars>
          <c:cat>
            <c:strRef>
              <c:f>Sheet1!$B$18:$B$27</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C$18:$C$27</c:f>
              <c:numCache>
                <c:formatCode>General</c:formatCode>
                <c:ptCount val="10"/>
                <c:pt idx="0">
                  <c:v>7.453439042086587</c:v>
                </c:pt>
                <c:pt idx="1">
                  <c:v>6.8224992894899517</c:v>
                </c:pt>
                <c:pt idx="2">
                  <c:v>9.065791797319056</c:v>
                </c:pt>
                <c:pt idx="3">
                  <c:v>3.8147947828426401</c:v>
                </c:pt>
                <c:pt idx="4">
                  <c:v>5.0726825429323004</c:v>
                </c:pt>
                <c:pt idx="5">
                  <c:v>6.9283011747897545</c:v>
                </c:pt>
                <c:pt idx="6">
                  <c:v>6.5756207318880842</c:v>
                </c:pt>
                <c:pt idx="7">
                  <c:v>1.2649940906098311</c:v>
                </c:pt>
                <c:pt idx="8">
                  <c:v>7.9676056284582648</c:v>
                </c:pt>
                <c:pt idx="9">
                  <c:v>5.1500939604285447</c:v>
                </c:pt>
              </c:numCache>
            </c:numRef>
          </c:val>
        </c:ser>
        <c:dLbls>
          <c:showLegendKey val="0"/>
          <c:showVal val="0"/>
          <c:showCatName val="0"/>
          <c:showSerName val="0"/>
          <c:showPercent val="0"/>
          <c:showBubbleSize val="0"/>
        </c:dLbls>
        <c:gapWidth val="150"/>
        <c:axId val="245013120"/>
        <c:axId val="245014912"/>
      </c:barChart>
      <c:catAx>
        <c:axId val="245013120"/>
        <c:scaling>
          <c:orientation val="minMax"/>
        </c:scaling>
        <c:delete val="0"/>
        <c:axPos val="b"/>
        <c:majorTickMark val="out"/>
        <c:minorTickMark val="none"/>
        <c:tickLblPos val="nextTo"/>
        <c:crossAx val="245014912"/>
        <c:crosses val="autoZero"/>
        <c:auto val="1"/>
        <c:lblAlgn val="ctr"/>
        <c:lblOffset val="100"/>
        <c:noMultiLvlLbl val="0"/>
      </c:catAx>
      <c:valAx>
        <c:axId val="245014912"/>
        <c:scaling>
          <c:orientation val="minMax"/>
        </c:scaling>
        <c:delete val="0"/>
        <c:axPos val="l"/>
        <c:majorGridlines/>
        <c:title>
          <c:tx>
            <c:rich>
              <a:bodyPr rot="-5400000" vert="horz"/>
              <a:lstStyle/>
              <a:p>
                <a:pPr>
                  <a:defRPr b="0"/>
                </a:pPr>
                <a:r>
                  <a:rPr lang="en-US" b="0"/>
                  <a:t>% of input</a:t>
                </a:r>
              </a:p>
            </c:rich>
          </c:tx>
          <c:layout/>
          <c:overlay val="0"/>
        </c:title>
        <c:numFmt formatCode="General" sourceLinked="1"/>
        <c:majorTickMark val="out"/>
        <c:minorTickMark val="none"/>
        <c:tickLblPos val="nextTo"/>
        <c:crossAx val="245013120"/>
        <c:crosses val="autoZero"/>
        <c:crossBetween val="between"/>
      </c:valAx>
    </c:plotArea>
    <c:legend>
      <c:legendPos val="r"/>
      <c:layout>
        <c:manualLayout>
          <c:xMode val="edge"/>
          <c:yMode val="edge"/>
          <c:x val="0.20882832086733577"/>
          <c:y val="5.8227617381160654E-2"/>
          <c:w val="0.11080613770759634"/>
          <c:h val="6.8729585885097699E-2"/>
        </c:manualLayout>
      </c:layout>
      <c:overlay val="1"/>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G$17</c:f>
              <c:strCache>
                <c:ptCount val="1"/>
                <c:pt idx="0">
                  <c:v>H3K9me3</c:v>
                </c:pt>
              </c:strCache>
            </c:strRef>
          </c:tx>
          <c:invertIfNegative val="0"/>
          <c:errBars>
            <c:errBarType val="both"/>
            <c:errValType val="cust"/>
            <c:noEndCap val="0"/>
            <c:plus>
              <c:numRef>
                <c:f>Sheet1!$I$18:$I$27</c:f>
                <c:numCache>
                  <c:formatCode>General</c:formatCode>
                  <c:ptCount val="10"/>
                  <c:pt idx="0">
                    <c:v>0.32504616582337315</c:v>
                  </c:pt>
                  <c:pt idx="1">
                    <c:v>0.79364072567834865</c:v>
                  </c:pt>
                  <c:pt idx="2">
                    <c:v>6.2928591890811653E-2</c:v>
                  </c:pt>
                  <c:pt idx="3">
                    <c:v>0.11456456124165601</c:v>
                  </c:pt>
                  <c:pt idx="4">
                    <c:v>0.17356774390333798</c:v>
                  </c:pt>
                  <c:pt idx="5">
                    <c:v>0.2694732776780222</c:v>
                  </c:pt>
                  <c:pt idx="6">
                    <c:v>5.4167316745244734E-2</c:v>
                  </c:pt>
                  <c:pt idx="7">
                    <c:v>5.2723692289072512E-2</c:v>
                  </c:pt>
                  <c:pt idx="8">
                    <c:v>1.4060901425343786</c:v>
                  </c:pt>
                  <c:pt idx="9">
                    <c:v>2.03832297563594</c:v>
                  </c:pt>
                </c:numCache>
              </c:numRef>
            </c:plus>
            <c:minus>
              <c:numRef>
                <c:f>Sheet1!$I$18:$I$27</c:f>
                <c:numCache>
                  <c:formatCode>General</c:formatCode>
                  <c:ptCount val="10"/>
                  <c:pt idx="0">
                    <c:v>0.32504616582337315</c:v>
                  </c:pt>
                  <c:pt idx="1">
                    <c:v>0.79364072567834865</c:v>
                  </c:pt>
                  <c:pt idx="2">
                    <c:v>6.2928591890811653E-2</c:v>
                  </c:pt>
                  <c:pt idx="3">
                    <c:v>0.11456456124165601</c:v>
                  </c:pt>
                  <c:pt idx="4">
                    <c:v>0.17356774390333798</c:v>
                  </c:pt>
                  <c:pt idx="5">
                    <c:v>0.2694732776780222</c:v>
                  </c:pt>
                  <c:pt idx="6">
                    <c:v>5.4167316745244734E-2</c:v>
                  </c:pt>
                  <c:pt idx="7">
                    <c:v>5.2723692289072512E-2</c:v>
                  </c:pt>
                  <c:pt idx="8">
                    <c:v>1.4060901425343786</c:v>
                  </c:pt>
                  <c:pt idx="9">
                    <c:v>2.03832297563594</c:v>
                  </c:pt>
                </c:numCache>
              </c:numRef>
            </c:minus>
          </c:errBars>
          <c:cat>
            <c:strRef>
              <c:f>Sheet1!$F$18:$F$27</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G$18:$G$27</c:f>
              <c:numCache>
                <c:formatCode>General</c:formatCode>
                <c:ptCount val="10"/>
                <c:pt idx="0">
                  <c:v>7.368949191104087</c:v>
                </c:pt>
                <c:pt idx="1">
                  <c:v>8.6709023323402761</c:v>
                </c:pt>
                <c:pt idx="2">
                  <c:v>16.963252273418789</c:v>
                </c:pt>
                <c:pt idx="3">
                  <c:v>0.65334559853121899</c:v>
                </c:pt>
                <c:pt idx="4">
                  <c:v>2.1097438210434993</c:v>
                </c:pt>
                <c:pt idx="5">
                  <c:v>2.8933571676216467</c:v>
                </c:pt>
                <c:pt idx="6">
                  <c:v>0.37896094529953106</c:v>
                </c:pt>
                <c:pt idx="7">
                  <c:v>0.44679110543172057</c:v>
                </c:pt>
                <c:pt idx="8">
                  <c:v>19.694856391596101</c:v>
                </c:pt>
                <c:pt idx="9">
                  <c:v>18.008636479940293</c:v>
                </c:pt>
              </c:numCache>
            </c:numRef>
          </c:val>
        </c:ser>
        <c:ser>
          <c:idx val="1"/>
          <c:order val="1"/>
          <c:tx>
            <c:strRef>
              <c:f>Sheet1!$H$17</c:f>
              <c:strCache>
                <c:ptCount val="1"/>
                <c:pt idx="0">
                  <c:v>H4K20me3</c:v>
                </c:pt>
              </c:strCache>
            </c:strRef>
          </c:tx>
          <c:invertIfNegative val="0"/>
          <c:errBars>
            <c:errBarType val="both"/>
            <c:errValType val="cust"/>
            <c:noEndCap val="0"/>
            <c:plus>
              <c:numRef>
                <c:f>Sheet1!$J$18:$J$27</c:f>
                <c:numCache>
                  <c:formatCode>General</c:formatCode>
                  <c:ptCount val="10"/>
                  <c:pt idx="0">
                    <c:v>0.26186255249556289</c:v>
                  </c:pt>
                  <c:pt idx="1">
                    <c:v>0.18805462638751752</c:v>
                  </c:pt>
                  <c:pt idx="2">
                    <c:v>1.2197119509095262</c:v>
                  </c:pt>
                  <c:pt idx="3">
                    <c:v>3.5212839066523005E-2</c:v>
                  </c:pt>
                  <c:pt idx="4">
                    <c:v>0.27973773953702163</c:v>
                  </c:pt>
                  <c:pt idx="5">
                    <c:v>0.33010627581356911</c:v>
                  </c:pt>
                  <c:pt idx="6">
                    <c:v>0.15805441693937644</c:v>
                  </c:pt>
                  <c:pt idx="7">
                    <c:v>2.4932801282893616E-2</c:v>
                  </c:pt>
                  <c:pt idx="8">
                    <c:v>0.66952852976785382</c:v>
                  </c:pt>
                  <c:pt idx="9">
                    <c:v>1.3928022438796073</c:v>
                  </c:pt>
                </c:numCache>
              </c:numRef>
            </c:plus>
            <c:minus>
              <c:numRef>
                <c:f>Sheet1!$J$18:$J$27</c:f>
                <c:numCache>
                  <c:formatCode>General</c:formatCode>
                  <c:ptCount val="10"/>
                  <c:pt idx="0">
                    <c:v>0.26186255249556289</c:v>
                  </c:pt>
                  <c:pt idx="1">
                    <c:v>0.18805462638751752</c:v>
                  </c:pt>
                  <c:pt idx="2">
                    <c:v>1.2197119509095262</c:v>
                  </c:pt>
                  <c:pt idx="3">
                    <c:v>3.5212839066523005E-2</c:v>
                  </c:pt>
                  <c:pt idx="4">
                    <c:v>0.27973773953702163</c:v>
                  </c:pt>
                  <c:pt idx="5">
                    <c:v>0.33010627581356911</c:v>
                  </c:pt>
                  <c:pt idx="6">
                    <c:v>0.15805441693937644</c:v>
                  </c:pt>
                  <c:pt idx="7">
                    <c:v>2.4932801282893616E-2</c:v>
                  </c:pt>
                  <c:pt idx="8">
                    <c:v>0.66952852976785382</c:v>
                  </c:pt>
                  <c:pt idx="9">
                    <c:v>1.3928022438796073</c:v>
                  </c:pt>
                </c:numCache>
              </c:numRef>
            </c:minus>
          </c:errBars>
          <c:cat>
            <c:strRef>
              <c:f>Sheet1!$F$18:$F$27</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H$18:$H$27</c:f>
              <c:numCache>
                <c:formatCode>General</c:formatCode>
                <c:ptCount val="10"/>
                <c:pt idx="0">
                  <c:v>5.101411175266497</c:v>
                </c:pt>
                <c:pt idx="1">
                  <c:v>6.4236943299125739</c:v>
                </c:pt>
                <c:pt idx="2">
                  <c:v>11.734534228756482</c:v>
                </c:pt>
                <c:pt idx="3">
                  <c:v>0.6782525843855306</c:v>
                </c:pt>
                <c:pt idx="4">
                  <c:v>1.6401700235930516</c:v>
                </c:pt>
                <c:pt idx="5">
                  <c:v>2.0543917485739271</c:v>
                </c:pt>
                <c:pt idx="6">
                  <c:v>1.0660171977289776</c:v>
                </c:pt>
                <c:pt idx="7">
                  <c:v>0.50491256285617014</c:v>
                </c:pt>
                <c:pt idx="8">
                  <c:v>16.971907839526775</c:v>
                </c:pt>
                <c:pt idx="9">
                  <c:v>15.026860164684132</c:v>
                </c:pt>
              </c:numCache>
            </c:numRef>
          </c:val>
        </c:ser>
        <c:dLbls>
          <c:showLegendKey val="0"/>
          <c:showVal val="0"/>
          <c:showCatName val="0"/>
          <c:showSerName val="0"/>
          <c:showPercent val="0"/>
          <c:showBubbleSize val="0"/>
        </c:dLbls>
        <c:gapWidth val="150"/>
        <c:axId val="245032832"/>
        <c:axId val="245034368"/>
      </c:barChart>
      <c:catAx>
        <c:axId val="245032832"/>
        <c:scaling>
          <c:orientation val="minMax"/>
        </c:scaling>
        <c:delete val="0"/>
        <c:axPos val="b"/>
        <c:majorTickMark val="out"/>
        <c:minorTickMark val="none"/>
        <c:tickLblPos val="nextTo"/>
        <c:crossAx val="245034368"/>
        <c:crosses val="autoZero"/>
        <c:auto val="1"/>
        <c:lblAlgn val="ctr"/>
        <c:lblOffset val="100"/>
        <c:noMultiLvlLbl val="0"/>
      </c:catAx>
      <c:valAx>
        <c:axId val="245034368"/>
        <c:scaling>
          <c:orientation val="minMax"/>
        </c:scaling>
        <c:delete val="0"/>
        <c:axPos val="l"/>
        <c:majorGridlines/>
        <c:title>
          <c:tx>
            <c:rich>
              <a:bodyPr rot="-5400000" vert="horz"/>
              <a:lstStyle/>
              <a:p>
                <a:pPr>
                  <a:defRPr b="0"/>
                </a:pPr>
                <a:r>
                  <a:rPr lang="en-US" b="0"/>
                  <a:t>% of input</a:t>
                </a:r>
              </a:p>
            </c:rich>
          </c:tx>
          <c:layout/>
          <c:overlay val="0"/>
        </c:title>
        <c:numFmt formatCode="General" sourceLinked="1"/>
        <c:majorTickMark val="out"/>
        <c:minorTickMark val="none"/>
        <c:tickLblPos val="nextTo"/>
        <c:crossAx val="245032832"/>
        <c:crosses val="autoZero"/>
        <c:crossBetween val="between"/>
      </c:valAx>
    </c:plotArea>
    <c:legend>
      <c:legendPos val="r"/>
      <c:layout>
        <c:manualLayout>
          <c:xMode val="edge"/>
          <c:yMode val="edge"/>
          <c:x val="0.16262646146504414"/>
          <c:y val="5.6270414114902294E-2"/>
          <c:w val="0.20479778095919829"/>
          <c:h val="0.1374591717701954"/>
        </c:manualLayout>
      </c:layout>
      <c:overlay val="1"/>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17</c:f>
              <c:strCache>
                <c:ptCount val="1"/>
                <c:pt idx="0">
                  <c:v>TRIM28</c:v>
                </c:pt>
              </c:strCache>
            </c:strRef>
          </c:tx>
          <c:spPr>
            <a:solidFill>
              <a:schemeClr val="accent6">
                <a:lumMod val="50000"/>
              </a:schemeClr>
            </a:solidFill>
          </c:spPr>
          <c:invertIfNegative val="0"/>
          <c:dLbls>
            <c:dLbl>
              <c:idx val="0"/>
              <c:delete val="1"/>
            </c:dLbl>
            <c:dLbl>
              <c:idx val="1"/>
              <c:delete val="1"/>
            </c:dLbl>
            <c:dLbl>
              <c:idx val="2"/>
              <c:delete val="1"/>
            </c:dLbl>
            <c:dLbl>
              <c:idx val="3"/>
              <c:delete val="1"/>
            </c:dLbl>
            <c:dLbl>
              <c:idx val="4"/>
              <c:delete val="1"/>
            </c:dLbl>
            <c:dLbl>
              <c:idx val="5"/>
              <c:layout/>
              <c:tx>
                <c:rich>
                  <a:bodyPr/>
                  <a:lstStyle/>
                  <a:p>
                    <a:r>
                      <a:rPr lang="en-US" sz="600"/>
                      <a:t>N.D.</a:t>
                    </a:r>
                    <a:endParaRPr lang="en-US"/>
                  </a:p>
                </c:rich>
              </c:tx>
              <c:showLegendKey val="0"/>
              <c:showVal val="1"/>
              <c:showCatName val="0"/>
              <c:showSerName val="0"/>
              <c:showPercent val="0"/>
              <c:showBubbleSize val="0"/>
            </c:dLbl>
            <c:dLbl>
              <c:idx val="6"/>
              <c:layout/>
              <c:tx>
                <c:rich>
                  <a:bodyPr/>
                  <a:lstStyle/>
                  <a:p>
                    <a:r>
                      <a:rPr lang="en-US" sz="600"/>
                      <a:t>N.D.</a:t>
                    </a:r>
                    <a:endParaRPr lang="en-US"/>
                  </a:p>
                </c:rich>
              </c:tx>
              <c:showLegendKey val="0"/>
              <c:showVal val="1"/>
              <c:showCatName val="0"/>
              <c:showSerName val="0"/>
              <c:showPercent val="0"/>
              <c:showBubbleSize val="0"/>
            </c:dLbl>
            <c:dLbl>
              <c:idx val="7"/>
              <c:delete val="1"/>
            </c:dLbl>
            <c:dLbl>
              <c:idx val="8"/>
              <c:delete val="1"/>
            </c:dLbl>
            <c:dLbl>
              <c:idx val="9"/>
              <c:delete val="1"/>
            </c:dLbl>
            <c:txPr>
              <a:bodyPr/>
              <a:lstStyle/>
              <a:p>
                <a:pPr>
                  <a:defRPr sz="600"/>
                </a:pPr>
                <a:endParaRPr lang="en-US"/>
              </a:p>
            </c:txPr>
            <c:showLegendKey val="0"/>
            <c:showVal val="1"/>
            <c:showCatName val="0"/>
            <c:showSerName val="0"/>
            <c:showPercent val="0"/>
            <c:showBubbleSize val="0"/>
            <c:showLeaderLines val="0"/>
          </c:dLbls>
          <c:errBars>
            <c:errBarType val="both"/>
            <c:errValType val="cust"/>
            <c:noEndCap val="0"/>
            <c:plus>
              <c:numRef>
                <c:f>Sheet1!$O$18:$O$27</c:f>
                <c:numCache>
                  <c:formatCode>General</c:formatCode>
                  <c:ptCount val="10"/>
                  <c:pt idx="0">
                    <c:v>3.2279986162406359E-3</c:v>
                  </c:pt>
                  <c:pt idx="1">
                    <c:v>6.8538926179880833E-4</c:v>
                  </c:pt>
                  <c:pt idx="2">
                    <c:v>1.119855662091921E-2</c:v>
                  </c:pt>
                  <c:pt idx="3">
                    <c:v>8.920393524297171E-4</c:v>
                  </c:pt>
                  <c:pt idx="4">
                    <c:v>1.8605204498152395E-2</c:v>
                  </c:pt>
                  <c:pt idx="5">
                    <c:v>0</c:v>
                  </c:pt>
                  <c:pt idx="6">
                    <c:v>0</c:v>
                  </c:pt>
                  <c:pt idx="7">
                    <c:v>1.0227634111975199E-2</c:v>
                  </c:pt>
                  <c:pt idx="8">
                    <c:v>1.9688882203783752E-2</c:v>
                  </c:pt>
                  <c:pt idx="9">
                    <c:v>8.4751321203727116E-3</c:v>
                  </c:pt>
                </c:numCache>
              </c:numRef>
            </c:plus>
            <c:minus>
              <c:numRef>
                <c:f>Sheet1!$O$18:$O$27</c:f>
                <c:numCache>
                  <c:formatCode>General</c:formatCode>
                  <c:ptCount val="10"/>
                  <c:pt idx="0">
                    <c:v>3.2279986162406359E-3</c:v>
                  </c:pt>
                  <c:pt idx="1">
                    <c:v>6.8538926179880833E-4</c:v>
                  </c:pt>
                  <c:pt idx="2">
                    <c:v>1.119855662091921E-2</c:v>
                  </c:pt>
                  <c:pt idx="3">
                    <c:v>8.920393524297171E-4</c:v>
                  </c:pt>
                  <c:pt idx="4">
                    <c:v>1.8605204498152395E-2</c:v>
                  </c:pt>
                  <c:pt idx="5">
                    <c:v>0</c:v>
                  </c:pt>
                  <c:pt idx="6">
                    <c:v>0</c:v>
                  </c:pt>
                  <c:pt idx="7">
                    <c:v>1.0227634111975199E-2</c:v>
                  </c:pt>
                  <c:pt idx="8">
                    <c:v>1.9688882203783752E-2</c:v>
                  </c:pt>
                  <c:pt idx="9">
                    <c:v>8.4751321203727116E-3</c:v>
                  </c:pt>
                </c:numCache>
              </c:numRef>
            </c:minus>
          </c:errBars>
          <c:cat>
            <c:strRef>
              <c:f>Sheet1!$L$18:$L$27</c:f>
              <c:strCache>
                <c:ptCount val="10"/>
                <c:pt idx="0">
                  <c:v>HERV-K (5'UTR)</c:v>
                </c:pt>
                <c:pt idx="1">
                  <c:v>HERV-H (5'UTR)</c:v>
                </c:pt>
                <c:pt idx="2">
                  <c:v>HERV-Fc1 (5'UTR)</c:v>
                </c:pt>
                <c:pt idx="3">
                  <c:v>HERV-K101 (5'LTR)</c:v>
                </c:pt>
                <c:pt idx="4">
                  <c:v>HERV-K109 (5'LTR)</c:v>
                </c:pt>
                <c:pt idx="5">
                  <c:v>CSF1R THE1B LTR (5'end)</c:v>
                </c:pt>
                <c:pt idx="6">
                  <c:v>CSF1R THE1B LTR (3'end)</c:v>
                </c:pt>
                <c:pt idx="7">
                  <c:v>GAPDH promoter</c:v>
                </c:pt>
                <c:pt idx="8">
                  <c:v>ZNF77 (3'coding exon)</c:v>
                </c:pt>
                <c:pt idx="9">
                  <c:v>ZNF180 (3'coding exon)</c:v>
                </c:pt>
              </c:strCache>
            </c:strRef>
          </c:cat>
          <c:val>
            <c:numRef>
              <c:f>Sheet1!$M$18:$M$27</c:f>
              <c:numCache>
                <c:formatCode>General</c:formatCode>
                <c:ptCount val="10"/>
                <c:pt idx="0">
                  <c:v>2.0753751566449551E-2</c:v>
                </c:pt>
                <c:pt idx="1">
                  <c:v>2.2441166143745098E-2</c:v>
                </c:pt>
                <c:pt idx="2">
                  <c:v>2.1900376636089507E-2</c:v>
                </c:pt>
                <c:pt idx="3">
                  <c:v>7.9298356720385911E-3</c:v>
                </c:pt>
                <c:pt idx="4">
                  <c:v>3.0351851067262847E-2</c:v>
                </c:pt>
                <c:pt idx="5">
                  <c:v>0</c:v>
                </c:pt>
                <c:pt idx="6">
                  <c:v>0</c:v>
                </c:pt>
                <c:pt idx="7">
                  <c:v>1.0958783281660587E-2</c:v>
                </c:pt>
                <c:pt idx="8">
                  <c:v>3.6851412650568412E-2</c:v>
                </c:pt>
                <c:pt idx="9">
                  <c:v>0.13784554291076909</c:v>
                </c:pt>
              </c:numCache>
            </c:numRef>
          </c:val>
        </c:ser>
        <c:dLbls>
          <c:showLegendKey val="0"/>
          <c:showVal val="1"/>
          <c:showCatName val="0"/>
          <c:showSerName val="0"/>
          <c:showPercent val="0"/>
          <c:showBubbleSize val="0"/>
        </c:dLbls>
        <c:gapWidth val="150"/>
        <c:axId val="245162368"/>
        <c:axId val="245163904"/>
      </c:barChart>
      <c:catAx>
        <c:axId val="245162368"/>
        <c:scaling>
          <c:orientation val="minMax"/>
        </c:scaling>
        <c:delete val="0"/>
        <c:axPos val="b"/>
        <c:majorTickMark val="out"/>
        <c:minorTickMark val="none"/>
        <c:tickLblPos val="nextTo"/>
        <c:crossAx val="245163904"/>
        <c:crosses val="autoZero"/>
        <c:auto val="1"/>
        <c:lblAlgn val="ctr"/>
        <c:lblOffset val="100"/>
        <c:noMultiLvlLbl val="0"/>
      </c:catAx>
      <c:valAx>
        <c:axId val="245163904"/>
        <c:scaling>
          <c:orientation val="minMax"/>
        </c:scaling>
        <c:delete val="0"/>
        <c:axPos val="l"/>
        <c:majorGridlines/>
        <c:title>
          <c:tx>
            <c:rich>
              <a:bodyPr rot="-5400000" vert="horz"/>
              <a:lstStyle/>
              <a:p>
                <a:pPr>
                  <a:defRPr b="0"/>
                </a:pPr>
                <a:r>
                  <a:rPr lang="en-GB" b="0" smtClean="0"/>
                  <a:t>% of input</a:t>
                </a:r>
                <a:endParaRPr lang="en-GB" b="0"/>
              </a:p>
            </c:rich>
          </c:tx>
          <c:layout/>
          <c:overlay val="0"/>
        </c:title>
        <c:numFmt formatCode="#,##0.00" sourceLinked="0"/>
        <c:majorTickMark val="out"/>
        <c:minorTickMark val="none"/>
        <c:tickLblPos val="nextTo"/>
        <c:crossAx val="245162368"/>
        <c:crosses val="autoZero"/>
        <c:crossBetween val="between"/>
      </c:valAx>
    </c:plotArea>
    <c:legend>
      <c:legendPos val="r"/>
      <c:layout>
        <c:manualLayout>
          <c:xMode val="edge"/>
          <c:yMode val="edge"/>
          <c:x val="0.20894149307285956"/>
          <c:y val="6.2857247010790318E-2"/>
          <c:w val="0.16553778146152784"/>
          <c:h val="6.8729585885097699E-2"/>
        </c:manualLayout>
      </c:layout>
      <c:overlay val="1"/>
      <c:spPr>
        <a:no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N$31</c:f>
              <c:strCache>
                <c:ptCount val="1"/>
                <c:pt idx="0">
                  <c:v>GAPDH promoter</c:v>
                </c:pt>
              </c:strCache>
            </c:strRef>
          </c:tx>
          <c:invertIfNegative val="0"/>
          <c:errBars>
            <c:errBarType val="both"/>
            <c:errValType val="cust"/>
            <c:noEndCap val="0"/>
            <c:plus>
              <c:numRef>
                <c:f>Sheet1!$Y$31:$AF$31</c:f>
                <c:numCache>
                  <c:formatCode>General</c:formatCode>
                  <c:ptCount val="8"/>
                  <c:pt idx="0">
                    <c:v>2.2411385821002905</c:v>
                  </c:pt>
                  <c:pt idx="1">
                    <c:v>1.668094004461933</c:v>
                  </c:pt>
                  <c:pt idx="2">
                    <c:v>0.78069837574237111</c:v>
                  </c:pt>
                  <c:pt idx="3">
                    <c:v>4.6262951215048611</c:v>
                  </c:pt>
                  <c:pt idx="4">
                    <c:v>8.4766168444008593E-3</c:v>
                  </c:pt>
                  <c:pt idx="5">
                    <c:v>4.0937906017218986E-2</c:v>
                  </c:pt>
                  <c:pt idx="6">
                    <c:v>2.460162818152201E-2</c:v>
                  </c:pt>
                  <c:pt idx="7">
                    <c:v>3.7447831335893467E-2</c:v>
                  </c:pt>
                </c:numCache>
              </c:numRef>
            </c:plus>
            <c:minus>
              <c:numRef>
                <c:f>Sheet1!$Y$31:$AF$31</c:f>
                <c:numCache>
                  <c:formatCode>General</c:formatCode>
                  <c:ptCount val="8"/>
                  <c:pt idx="0">
                    <c:v>2.2411385821002905</c:v>
                  </c:pt>
                  <c:pt idx="1">
                    <c:v>1.668094004461933</c:v>
                  </c:pt>
                  <c:pt idx="2">
                    <c:v>0.78069837574237111</c:v>
                  </c:pt>
                  <c:pt idx="3">
                    <c:v>4.6262951215048611</c:v>
                  </c:pt>
                  <c:pt idx="4">
                    <c:v>8.4766168444008593E-3</c:v>
                  </c:pt>
                  <c:pt idx="5">
                    <c:v>4.0937906017218986E-2</c:v>
                  </c:pt>
                  <c:pt idx="6">
                    <c:v>2.460162818152201E-2</c:v>
                  </c:pt>
                  <c:pt idx="7">
                    <c:v>3.7447831335893467E-2</c:v>
                  </c:pt>
                </c:numCache>
              </c:numRef>
            </c:minus>
          </c:errBars>
          <c:cat>
            <c:multiLvlStrRef>
              <c:f>Sheet1!$O$29:$V$30</c:f>
              <c:multiLvlStrCache>
                <c:ptCount val="8"/>
                <c:lvl>
                  <c:pt idx="0">
                    <c:v>Daudi</c:v>
                  </c:pt>
                  <c:pt idx="1">
                    <c:v>DG.75 </c:v>
                  </c:pt>
                  <c:pt idx="2">
                    <c:v>BJA.B</c:v>
                  </c:pt>
                  <c:pt idx="3">
                    <c:v>Namalwa</c:v>
                  </c:pt>
                  <c:pt idx="4">
                    <c:v>Daundi</c:v>
                  </c:pt>
                  <c:pt idx="5">
                    <c:v>DG.75 </c:v>
                  </c:pt>
                  <c:pt idx="6">
                    <c:v>BJA.B</c:v>
                  </c:pt>
                  <c:pt idx="7">
                    <c:v>Namalwa</c:v>
                  </c:pt>
                </c:lvl>
                <c:lvl>
                  <c:pt idx="0">
                    <c:v>H3K9ac</c:v>
                  </c:pt>
                  <c:pt idx="4">
                    <c:v>IgG</c:v>
                  </c:pt>
                </c:lvl>
              </c:multiLvlStrCache>
            </c:multiLvlStrRef>
          </c:cat>
          <c:val>
            <c:numRef>
              <c:f>Sheet1!$O$31:$V$31</c:f>
              <c:numCache>
                <c:formatCode>0.00</c:formatCode>
                <c:ptCount val="8"/>
                <c:pt idx="0">
                  <c:v>19.115826572065277</c:v>
                </c:pt>
                <c:pt idx="1">
                  <c:v>17.037405533276683</c:v>
                </c:pt>
                <c:pt idx="2">
                  <c:v>7.6056789418397512</c:v>
                </c:pt>
                <c:pt idx="3">
                  <c:v>17.771579038805516</c:v>
                </c:pt>
                <c:pt idx="4">
                  <c:v>1.8695213155256945E-2</c:v>
                </c:pt>
                <c:pt idx="5">
                  <c:v>6.1195619459443941E-2</c:v>
                </c:pt>
                <c:pt idx="6">
                  <c:v>0.13778733513368452</c:v>
                </c:pt>
                <c:pt idx="7">
                  <c:v>5.6749246072190916E-2</c:v>
                </c:pt>
              </c:numCache>
            </c:numRef>
          </c:val>
        </c:ser>
        <c:ser>
          <c:idx val="1"/>
          <c:order val="1"/>
          <c:tx>
            <c:strRef>
              <c:f>Sheet1!$N$32</c:f>
              <c:strCache>
                <c:ptCount val="1"/>
                <c:pt idx="0">
                  <c:v>CSF1R THE1B LTR (3'end)</c:v>
                </c:pt>
              </c:strCache>
            </c:strRef>
          </c:tx>
          <c:invertIfNegative val="0"/>
          <c:errBars>
            <c:errBarType val="both"/>
            <c:errValType val="cust"/>
            <c:noEndCap val="0"/>
            <c:plus>
              <c:numRef>
                <c:f>Sheet1!$Y$32:$AF$32</c:f>
                <c:numCache>
                  <c:formatCode>General</c:formatCode>
                  <c:ptCount val="8"/>
                  <c:pt idx="0">
                    <c:v>1.7693079260618548E-2</c:v>
                  </c:pt>
                  <c:pt idx="1">
                    <c:v>0.39165852202056683</c:v>
                  </c:pt>
                  <c:pt idx="2">
                    <c:v>5.2678016924632518E-2</c:v>
                  </c:pt>
                  <c:pt idx="3">
                    <c:v>4.9220099863839774E-2</c:v>
                  </c:pt>
                  <c:pt idx="4">
                    <c:v>2.5072918020624557E-2</c:v>
                  </c:pt>
                  <c:pt idx="5">
                    <c:v>6.3081186765162837E-3</c:v>
                  </c:pt>
                  <c:pt idx="6">
                    <c:v>0.12829618935661694</c:v>
                  </c:pt>
                  <c:pt idx="7">
                    <c:v>9.7268807443179721E-3</c:v>
                  </c:pt>
                </c:numCache>
              </c:numRef>
            </c:plus>
            <c:minus>
              <c:numRef>
                <c:f>Sheet1!$Y$32:$AF$32</c:f>
                <c:numCache>
                  <c:formatCode>General</c:formatCode>
                  <c:ptCount val="8"/>
                  <c:pt idx="0">
                    <c:v>1.7693079260618548E-2</c:v>
                  </c:pt>
                  <c:pt idx="1">
                    <c:v>0.39165852202056683</c:v>
                  </c:pt>
                  <c:pt idx="2">
                    <c:v>5.2678016924632518E-2</c:v>
                  </c:pt>
                  <c:pt idx="3">
                    <c:v>4.9220099863839774E-2</c:v>
                  </c:pt>
                  <c:pt idx="4">
                    <c:v>2.5072918020624557E-2</c:v>
                  </c:pt>
                  <c:pt idx="5">
                    <c:v>6.3081186765162837E-3</c:v>
                  </c:pt>
                  <c:pt idx="6">
                    <c:v>0.12829618935661694</c:v>
                  </c:pt>
                  <c:pt idx="7">
                    <c:v>9.7268807443179721E-3</c:v>
                  </c:pt>
                </c:numCache>
              </c:numRef>
            </c:minus>
          </c:errBars>
          <c:cat>
            <c:multiLvlStrRef>
              <c:f>Sheet1!$O$29:$V$30</c:f>
              <c:multiLvlStrCache>
                <c:ptCount val="8"/>
                <c:lvl>
                  <c:pt idx="0">
                    <c:v>Daudi</c:v>
                  </c:pt>
                  <c:pt idx="1">
                    <c:v>DG.75 </c:v>
                  </c:pt>
                  <c:pt idx="2">
                    <c:v>BJA.B</c:v>
                  </c:pt>
                  <c:pt idx="3">
                    <c:v>Namalwa</c:v>
                  </c:pt>
                  <c:pt idx="4">
                    <c:v>Daundi</c:v>
                  </c:pt>
                  <c:pt idx="5">
                    <c:v>DG.75 </c:v>
                  </c:pt>
                  <c:pt idx="6">
                    <c:v>BJA.B</c:v>
                  </c:pt>
                  <c:pt idx="7">
                    <c:v>Namalwa</c:v>
                  </c:pt>
                </c:lvl>
                <c:lvl>
                  <c:pt idx="0">
                    <c:v>H3K9ac</c:v>
                  </c:pt>
                  <c:pt idx="4">
                    <c:v>IgG</c:v>
                  </c:pt>
                </c:lvl>
              </c:multiLvlStrCache>
            </c:multiLvlStrRef>
          </c:cat>
          <c:val>
            <c:numRef>
              <c:f>Sheet1!$O$32:$V$32</c:f>
              <c:numCache>
                <c:formatCode>0.00</c:formatCode>
                <c:ptCount val="8"/>
                <c:pt idx="0">
                  <c:v>0.88585203422462355</c:v>
                </c:pt>
                <c:pt idx="1">
                  <c:v>1.1636541080622089</c:v>
                </c:pt>
                <c:pt idx="2">
                  <c:v>0.64650023408076274</c:v>
                </c:pt>
                <c:pt idx="3">
                  <c:v>0.42319830675298847</c:v>
                </c:pt>
                <c:pt idx="4">
                  <c:v>0.10601566552282497</c:v>
                </c:pt>
                <c:pt idx="5">
                  <c:v>0.26809906872181527</c:v>
                </c:pt>
                <c:pt idx="6">
                  <c:v>0.47956325849168763</c:v>
                </c:pt>
                <c:pt idx="7">
                  <c:v>8.8338899393579626E-2</c:v>
                </c:pt>
              </c:numCache>
            </c:numRef>
          </c:val>
        </c:ser>
        <c:ser>
          <c:idx val="2"/>
          <c:order val="2"/>
          <c:tx>
            <c:strRef>
              <c:f>Sheet1!$N$33</c:f>
              <c:strCache>
                <c:ptCount val="1"/>
                <c:pt idx="0">
                  <c:v>CSF1R promoter</c:v>
                </c:pt>
              </c:strCache>
            </c:strRef>
          </c:tx>
          <c:invertIfNegative val="0"/>
          <c:errBars>
            <c:errBarType val="both"/>
            <c:errValType val="cust"/>
            <c:noEndCap val="0"/>
            <c:plus>
              <c:numRef>
                <c:f>Sheet1!$Y$33:$AF$33</c:f>
                <c:numCache>
                  <c:formatCode>General</c:formatCode>
                  <c:ptCount val="8"/>
                  <c:pt idx="0">
                    <c:v>7.2672620156782525E-2</c:v>
                  </c:pt>
                  <c:pt idx="1">
                    <c:v>0.20106298696358929</c:v>
                  </c:pt>
                  <c:pt idx="2">
                    <c:v>0.17593891233277917</c:v>
                  </c:pt>
                  <c:pt idx="3">
                    <c:v>8.3839745848301228E-2</c:v>
                  </c:pt>
                  <c:pt idx="4">
                    <c:v>7.1911067246982929E-2</c:v>
                  </c:pt>
                  <c:pt idx="5">
                    <c:v>8.0930567521655533E-2</c:v>
                  </c:pt>
                  <c:pt idx="6">
                    <c:v>9.8106406313266101E-2</c:v>
                  </c:pt>
                  <c:pt idx="7">
                    <c:v>0.11755267202700594</c:v>
                  </c:pt>
                </c:numCache>
              </c:numRef>
            </c:plus>
            <c:minus>
              <c:numRef>
                <c:f>Sheet1!$Y$33:$AF$33</c:f>
                <c:numCache>
                  <c:formatCode>General</c:formatCode>
                  <c:ptCount val="8"/>
                  <c:pt idx="0">
                    <c:v>7.2672620156782525E-2</c:v>
                  </c:pt>
                  <c:pt idx="1">
                    <c:v>0.20106298696358929</c:v>
                  </c:pt>
                  <c:pt idx="2">
                    <c:v>0.17593891233277917</c:v>
                  </c:pt>
                  <c:pt idx="3">
                    <c:v>8.3839745848301228E-2</c:v>
                  </c:pt>
                  <c:pt idx="4">
                    <c:v>7.1911067246982929E-2</c:v>
                  </c:pt>
                  <c:pt idx="5">
                    <c:v>8.0930567521655533E-2</c:v>
                  </c:pt>
                  <c:pt idx="6">
                    <c:v>9.8106406313266101E-2</c:v>
                  </c:pt>
                  <c:pt idx="7">
                    <c:v>0.11755267202700594</c:v>
                  </c:pt>
                </c:numCache>
              </c:numRef>
            </c:minus>
          </c:errBars>
          <c:cat>
            <c:multiLvlStrRef>
              <c:f>Sheet1!$O$29:$V$30</c:f>
              <c:multiLvlStrCache>
                <c:ptCount val="8"/>
                <c:lvl>
                  <c:pt idx="0">
                    <c:v>Daudi</c:v>
                  </c:pt>
                  <c:pt idx="1">
                    <c:v>DG.75 </c:v>
                  </c:pt>
                  <c:pt idx="2">
                    <c:v>BJA.B</c:v>
                  </c:pt>
                  <c:pt idx="3">
                    <c:v>Namalwa</c:v>
                  </c:pt>
                  <c:pt idx="4">
                    <c:v>Daundi</c:v>
                  </c:pt>
                  <c:pt idx="5">
                    <c:v>DG.75 </c:v>
                  </c:pt>
                  <c:pt idx="6">
                    <c:v>BJA.B</c:v>
                  </c:pt>
                  <c:pt idx="7">
                    <c:v>Namalwa</c:v>
                  </c:pt>
                </c:lvl>
                <c:lvl>
                  <c:pt idx="0">
                    <c:v>H3K9ac</c:v>
                  </c:pt>
                  <c:pt idx="4">
                    <c:v>IgG</c:v>
                  </c:pt>
                </c:lvl>
              </c:multiLvlStrCache>
            </c:multiLvlStrRef>
          </c:cat>
          <c:val>
            <c:numRef>
              <c:f>Sheet1!$O$33:$V$33</c:f>
              <c:numCache>
                <c:formatCode>0.00</c:formatCode>
                <c:ptCount val="8"/>
                <c:pt idx="0">
                  <c:v>0.98923196110236045</c:v>
                </c:pt>
                <c:pt idx="1">
                  <c:v>1.7022237889486533</c:v>
                </c:pt>
                <c:pt idx="2">
                  <c:v>1.4048992230333994</c:v>
                </c:pt>
                <c:pt idx="3">
                  <c:v>0.54158888848562114</c:v>
                </c:pt>
                <c:pt idx="4">
                  <c:v>0.19474873074227603</c:v>
                </c:pt>
                <c:pt idx="5">
                  <c:v>0.38124239991594111</c:v>
                </c:pt>
                <c:pt idx="6">
                  <c:v>0.60399360889848441</c:v>
                </c:pt>
                <c:pt idx="7">
                  <c:v>9.7116113174587057E-2</c:v>
                </c:pt>
              </c:numCache>
            </c:numRef>
          </c:val>
        </c:ser>
        <c:ser>
          <c:idx val="3"/>
          <c:order val="3"/>
          <c:tx>
            <c:strRef>
              <c:f>Sheet1!$N$34</c:f>
              <c:strCache>
                <c:ptCount val="1"/>
                <c:pt idx="0">
                  <c:v>SAT2</c:v>
                </c:pt>
              </c:strCache>
            </c:strRef>
          </c:tx>
          <c:invertIfNegative val="0"/>
          <c:errBars>
            <c:errBarType val="both"/>
            <c:errValType val="cust"/>
            <c:noEndCap val="0"/>
            <c:plus>
              <c:numRef>
                <c:f>Sheet1!$Y$34:$AF$34</c:f>
                <c:numCache>
                  <c:formatCode>General</c:formatCode>
                  <c:ptCount val="8"/>
                  <c:pt idx="0">
                    <c:v>4.9092891907776609E-3</c:v>
                  </c:pt>
                  <c:pt idx="1">
                    <c:v>2.7569595173729405E-2</c:v>
                  </c:pt>
                  <c:pt idx="2">
                    <c:v>6.2476793950073045E-3</c:v>
                  </c:pt>
                  <c:pt idx="3">
                    <c:v>2.4695764290127453E-3</c:v>
                  </c:pt>
                  <c:pt idx="4">
                    <c:v>5.0594316177649864E-3</c:v>
                  </c:pt>
                  <c:pt idx="5">
                    <c:v>1.3217782719819699E-2</c:v>
                  </c:pt>
                  <c:pt idx="6">
                    <c:v>1.1734842229908454E-2</c:v>
                  </c:pt>
                  <c:pt idx="7">
                    <c:v>3.4231529532857312E-3</c:v>
                  </c:pt>
                </c:numCache>
              </c:numRef>
            </c:plus>
            <c:minus>
              <c:numRef>
                <c:f>Sheet1!$Y$34:$AF$34</c:f>
                <c:numCache>
                  <c:formatCode>General</c:formatCode>
                  <c:ptCount val="8"/>
                  <c:pt idx="0">
                    <c:v>4.9092891907776609E-3</c:v>
                  </c:pt>
                  <c:pt idx="1">
                    <c:v>2.7569595173729405E-2</c:v>
                  </c:pt>
                  <c:pt idx="2">
                    <c:v>6.2476793950073045E-3</c:v>
                  </c:pt>
                  <c:pt idx="3">
                    <c:v>2.4695764290127453E-3</c:v>
                  </c:pt>
                  <c:pt idx="4">
                    <c:v>5.0594316177649864E-3</c:v>
                  </c:pt>
                  <c:pt idx="5">
                    <c:v>1.3217782719819699E-2</c:v>
                  </c:pt>
                  <c:pt idx="6">
                    <c:v>1.1734842229908454E-2</c:v>
                  </c:pt>
                  <c:pt idx="7">
                    <c:v>3.4231529532857312E-3</c:v>
                  </c:pt>
                </c:numCache>
              </c:numRef>
            </c:minus>
          </c:errBars>
          <c:cat>
            <c:multiLvlStrRef>
              <c:f>Sheet1!$O$29:$V$30</c:f>
              <c:multiLvlStrCache>
                <c:ptCount val="8"/>
                <c:lvl>
                  <c:pt idx="0">
                    <c:v>Daudi</c:v>
                  </c:pt>
                  <c:pt idx="1">
                    <c:v>DG.75 </c:v>
                  </c:pt>
                  <c:pt idx="2">
                    <c:v>BJA.B</c:v>
                  </c:pt>
                  <c:pt idx="3">
                    <c:v>Namalwa</c:v>
                  </c:pt>
                  <c:pt idx="4">
                    <c:v>Daundi</c:v>
                  </c:pt>
                  <c:pt idx="5">
                    <c:v>DG.75 </c:v>
                  </c:pt>
                  <c:pt idx="6">
                    <c:v>BJA.B</c:v>
                  </c:pt>
                  <c:pt idx="7">
                    <c:v>Namalwa</c:v>
                  </c:pt>
                </c:lvl>
                <c:lvl>
                  <c:pt idx="0">
                    <c:v>H3K9ac</c:v>
                  </c:pt>
                  <c:pt idx="4">
                    <c:v>IgG</c:v>
                  </c:pt>
                </c:lvl>
              </c:multiLvlStrCache>
            </c:multiLvlStrRef>
          </c:cat>
          <c:val>
            <c:numRef>
              <c:f>Sheet1!$O$34:$V$34</c:f>
              <c:numCache>
                <c:formatCode>0.00</c:formatCode>
                <c:ptCount val="8"/>
                <c:pt idx="0">
                  <c:v>6.3671430467006795E-2</c:v>
                </c:pt>
                <c:pt idx="1">
                  <c:v>0.18498528744243448</c:v>
                </c:pt>
                <c:pt idx="2">
                  <c:v>5.5902388839225998E-2</c:v>
                </c:pt>
                <c:pt idx="3">
                  <c:v>7.3526167007269994E-2</c:v>
                </c:pt>
                <c:pt idx="4">
                  <c:v>3.1478904713427923E-2</c:v>
                </c:pt>
                <c:pt idx="5">
                  <c:v>6.8734723303851164E-2</c:v>
                </c:pt>
                <c:pt idx="6">
                  <c:v>6.3137307152071456E-2</c:v>
                </c:pt>
                <c:pt idx="7">
                  <c:v>2.987961514977204E-2</c:v>
                </c:pt>
              </c:numCache>
            </c:numRef>
          </c:val>
        </c:ser>
        <c:dLbls>
          <c:showLegendKey val="0"/>
          <c:showVal val="0"/>
          <c:showCatName val="0"/>
          <c:showSerName val="0"/>
          <c:showPercent val="0"/>
          <c:showBubbleSize val="0"/>
        </c:dLbls>
        <c:gapWidth val="150"/>
        <c:axId val="245207040"/>
        <c:axId val="245208576"/>
      </c:barChart>
      <c:catAx>
        <c:axId val="245207040"/>
        <c:scaling>
          <c:orientation val="minMax"/>
        </c:scaling>
        <c:delete val="0"/>
        <c:axPos val="b"/>
        <c:majorTickMark val="out"/>
        <c:minorTickMark val="none"/>
        <c:tickLblPos val="nextTo"/>
        <c:crossAx val="245208576"/>
        <c:crosses val="autoZero"/>
        <c:auto val="1"/>
        <c:lblAlgn val="ctr"/>
        <c:lblOffset val="100"/>
        <c:noMultiLvlLbl val="0"/>
      </c:catAx>
      <c:valAx>
        <c:axId val="245208576"/>
        <c:scaling>
          <c:orientation val="minMax"/>
          <c:min val="0"/>
        </c:scaling>
        <c:delete val="0"/>
        <c:axPos val="l"/>
        <c:majorGridlines/>
        <c:title>
          <c:tx>
            <c:rich>
              <a:bodyPr rot="-5400000" vert="horz"/>
              <a:lstStyle/>
              <a:p>
                <a:pPr>
                  <a:defRPr/>
                </a:pPr>
                <a:r>
                  <a:rPr lang="en-US"/>
                  <a:t>% of input</a:t>
                </a:r>
              </a:p>
            </c:rich>
          </c:tx>
          <c:layout/>
          <c:overlay val="0"/>
        </c:title>
        <c:numFmt formatCode="0" sourceLinked="0"/>
        <c:majorTickMark val="out"/>
        <c:minorTickMark val="none"/>
        <c:tickLblPos val="nextTo"/>
        <c:crossAx val="245207040"/>
        <c:crosses val="autoZero"/>
        <c:crossBetween val="between"/>
      </c:valAx>
    </c:plotArea>
    <c:legend>
      <c:legendPos val="r"/>
      <c:layout>
        <c:manualLayout>
          <c:xMode val="edge"/>
          <c:yMode val="edge"/>
          <c:x val="0.55239768848636406"/>
          <c:y val="6.2212822685139051E-2"/>
          <c:w val="0.43003700449460985"/>
          <c:h val="0.23486405616636646"/>
        </c:manualLayout>
      </c:layout>
      <c:overlay val="1"/>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new!$Q$31</c:f>
              <c:strCache>
                <c:ptCount val="1"/>
                <c:pt idx="0">
                  <c:v>&lt;20% repeats</c:v>
                </c:pt>
              </c:strCache>
            </c:strRef>
          </c:tx>
          <c:invertIfNegative val="0"/>
          <c:cat>
            <c:strRef>
              <c:f>new!$P$32:$P$41</c:f>
              <c:strCache>
                <c:ptCount val="10"/>
                <c:pt idx="0">
                  <c:v>-5_to_-4</c:v>
                </c:pt>
                <c:pt idx="1">
                  <c:v>-4_to_-3</c:v>
                </c:pt>
                <c:pt idx="2">
                  <c:v>-3_to_-2</c:v>
                </c:pt>
                <c:pt idx="3">
                  <c:v>-2_to_-1</c:v>
                </c:pt>
                <c:pt idx="4">
                  <c:v>-1_to_0</c:v>
                </c:pt>
                <c:pt idx="5">
                  <c:v>0_to_1</c:v>
                </c:pt>
                <c:pt idx="6">
                  <c:v>1_to_2</c:v>
                </c:pt>
                <c:pt idx="7">
                  <c:v>2_to_3</c:v>
                </c:pt>
                <c:pt idx="8">
                  <c:v>3_to_4</c:v>
                </c:pt>
                <c:pt idx="9">
                  <c:v>4_to_5</c:v>
                </c:pt>
              </c:strCache>
            </c:strRef>
          </c:cat>
          <c:val>
            <c:numRef>
              <c:f>new!$Q$32:$Q$41</c:f>
              <c:numCache>
                <c:formatCode>General</c:formatCode>
                <c:ptCount val="10"/>
                <c:pt idx="0">
                  <c:v>2.0140809128123021</c:v>
                </c:pt>
                <c:pt idx="1">
                  <c:v>1.3464785482816601</c:v>
                </c:pt>
                <c:pt idx="2">
                  <c:v>2.0721978878630782</c:v>
                </c:pt>
                <c:pt idx="3">
                  <c:v>2.8088414708750928</c:v>
                </c:pt>
                <c:pt idx="4">
                  <c:v>7.2151569070932418</c:v>
                </c:pt>
                <c:pt idx="5">
                  <c:v>12.146010815874936</c:v>
                </c:pt>
                <c:pt idx="6">
                  <c:v>4.2662229384641739</c:v>
                </c:pt>
                <c:pt idx="7">
                  <c:v>2.6792362468144906</c:v>
                </c:pt>
                <c:pt idx="8">
                  <c:v>2.1972586266565521</c:v>
                </c:pt>
                <c:pt idx="9">
                  <c:v>2.1285669839649586</c:v>
                </c:pt>
              </c:numCache>
            </c:numRef>
          </c:val>
        </c:ser>
        <c:ser>
          <c:idx val="1"/>
          <c:order val="1"/>
          <c:tx>
            <c:strRef>
              <c:f>new!$R$31</c:f>
              <c:strCache>
                <c:ptCount val="1"/>
                <c:pt idx="0">
                  <c:v>20-80% repeats</c:v>
                </c:pt>
              </c:strCache>
            </c:strRef>
          </c:tx>
          <c:invertIfNegative val="0"/>
          <c:cat>
            <c:strRef>
              <c:f>new!$P$32:$P$41</c:f>
              <c:strCache>
                <c:ptCount val="10"/>
                <c:pt idx="0">
                  <c:v>-5_to_-4</c:v>
                </c:pt>
                <c:pt idx="1">
                  <c:v>-4_to_-3</c:v>
                </c:pt>
                <c:pt idx="2">
                  <c:v>-3_to_-2</c:v>
                </c:pt>
                <c:pt idx="3">
                  <c:v>-2_to_-1</c:v>
                </c:pt>
                <c:pt idx="4">
                  <c:v>-1_to_0</c:v>
                </c:pt>
                <c:pt idx="5">
                  <c:v>0_to_1</c:v>
                </c:pt>
                <c:pt idx="6">
                  <c:v>1_to_2</c:v>
                </c:pt>
                <c:pt idx="7">
                  <c:v>2_to_3</c:v>
                </c:pt>
                <c:pt idx="8">
                  <c:v>3_to_4</c:v>
                </c:pt>
                <c:pt idx="9">
                  <c:v>4_to_5</c:v>
                </c:pt>
              </c:strCache>
            </c:strRef>
          </c:cat>
          <c:val>
            <c:numRef>
              <c:f>new!$R$32:$R$41</c:f>
              <c:numCache>
                <c:formatCode>General</c:formatCode>
                <c:ptCount val="10"/>
                <c:pt idx="0">
                  <c:v>1.6541867259495144</c:v>
                </c:pt>
                <c:pt idx="1">
                  <c:v>1.9882160319045865</c:v>
                </c:pt>
                <c:pt idx="2">
                  <c:v>1.0231173064357439</c:v>
                </c:pt>
                <c:pt idx="3">
                  <c:v>1.821107497728075</c:v>
                </c:pt>
                <c:pt idx="4">
                  <c:v>2.1938158576610811</c:v>
                </c:pt>
                <c:pt idx="5">
                  <c:v>2.2009508287832245</c:v>
                </c:pt>
                <c:pt idx="6">
                  <c:v>1.238668539283649</c:v>
                </c:pt>
                <c:pt idx="7">
                  <c:v>1.764778778342734</c:v>
                </c:pt>
                <c:pt idx="8">
                  <c:v>1.3877518832568514</c:v>
                </c:pt>
                <c:pt idx="9">
                  <c:v>1.0803848378108407</c:v>
                </c:pt>
              </c:numCache>
            </c:numRef>
          </c:val>
        </c:ser>
        <c:ser>
          <c:idx val="2"/>
          <c:order val="2"/>
          <c:tx>
            <c:strRef>
              <c:f>new!$S$31</c:f>
              <c:strCache>
                <c:ptCount val="1"/>
                <c:pt idx="0">
                  <c:v>&gt;80% repeats</c:v>
                </c:pt>
              </c:strCache>
            </c:strRef>
          </c:tx>
          <c:invertIfNegative val="0"/>
          <c:cat>
            <c:strRef>
              <c:f>new!$P$32:$P$41</c:f>
              <c:strCache>
                <c:ptCount val="10"/>
                <c:pt idx="0">
                  <c:v>-5_to_-4</c:v>
                </c:pt>
                <c:pt idx="1">
                  <c:v>-4_to_-3</c:v>
                </c:pt>
                <c:pt idx="2">
                  <c:v>-3_to_-2</c:v>
                </c:pt>
                <c:pt idx="3">
                  <c:v>-2_to_-1</c:v>
                </c:pt>
                <c:pt idx="4">
                  <c:v>-1_to_0</c:v>
                </c:pt>
                <c:pt idx="5">
                  <c:v>0_to_1</c:v>
                </c:pt>
                <c:pt idx="6">
                  <c:v>1_to_2</c:v>
                </c:pt>
                <c:pt idx="7">
                  <c:v>2_to_3</c:v>
                </c:pt>
                <c:pt idx="8">
                  <c:v>3_to_4</c:v>
                </c:pt>
                <c:pt idx="9">
                  <c:v>4_to_5</c:v>
                </c:pt>
              </c:strCache>
            </c:strRef>
          </c:cat>
          <c:val>
            <c:numRef>
              <c:f>new!$S$32:$S$41</c:f>
              <c:numCache>
                <c:formatCode>General</c:formatCode>
                <c:ptCount val="10"/>
                <c:pt idx="0">
                  <c:v>0.96436077369714668</c:v>
                </c:pt>
                <c:pt idx="1">
                  <c:v>0.57724503971787833</c:v>
                </c:pt>
                <c:pt idx="2">
                  <c:v>0.6959534071884016</c:v>
                </c:pt>
                <c:pt idx="3">
                  <c:v>0.33412887828162291</c:v>
                </c:pt>
                <c:pt idx="4">
                  <c:v>0.16599579667295977</c:v>
                </c:pt>
                <c:pt idx="5">
                  <c:v>2.5558365689452498E-2</c:v>
                </c:pt>
                <c:pt idx="6">
                  <c:v>6.9817974566309254E-2</c:v>
                </c:pt>
                <c:pt idx="7">
                  <c:v>0.14952089196024648</c:v>
                </c:pt>
                <c:pt idx="8">
                  <c:v>0.26502333202721473</c:v>
                </c:pt>
                <c:pt idx="9">
                  <c:v>0.39210273216257613</c:v>
                </c:pt>
              </c:numCache>
            </c:numRef>
          </c:val>
        </c:ser>
        <c:dLbls>
          <c:showLegendKey val="0"/>
          <c:showVal val="0"/>
          <c:showCatName val="0"/>
          <c:showSerName val="0"/>
          <c:showPercent val="0"/>
          <c:showBubbleSize val="0"/>
        </c:dLbls>
        <c:gapWidth val="150"/>
        <c:axId val="217141248"/>
        <c:axId val="217143168"/>
      </c:barChart>
      <c:catAx>
        <c:axId val="217141248"/>
        <c:scaling>
          <c:orientation val="minMax"/>
        </c:scaling>
        <c:delete val="0"/>
        <c:axPos val="b"/>
        <c:title>
          <c:tx>
            <c:rich>
              <a:bodyPr/>
              <a:lstStyle/>
              <a:p>
                <a:pPr>
                  <a:defRPr b="0"/>
                </a:pPr>
                <a:r>
                  <a:rPr lang="en-US" b="0"/>
                  <a:t>Regions relative to TSS (Kb)</a:t>
                </a:r>
              </a:p>
            </c:rich>
          </c:tx>
          <c:layout/>
          <c:overlay val="0"/>
        </c:title>
        <c:majorTickMark val="out"/>
        <c:minorTickMark val="none"/>
        <c:tickLblPos val="nextTo"/>
        <c:crossAx val="217143168"/>
        <c:crosses val="autoZero"/>
        <c:auto val="1"/>
        <c:lblAlgn val="ctr"/>
        <c:lblOffset val="100"/>
        <c:noMultiLvlLbl val="0"/>
      </c:catAx>
      <c:valAx>
        <c:axId val="217143168"/>
        <c:scaling>
          <c:orientation val="minMax"/>
        </c:scaling>
        <c:delete val="0"/>
        <c:axPos val="l"/>
        <c:majorGridlines/>
        <c:title>
          <c:tx>
            <c:rich>
              <a:bodyPr rot="-5400000" vert="horz"/>
              <a:lstStyle/>
              <a:p>
                <a:pPr>
                  <a:defRPr b="0"/>
                </a:pPr>
                <a:r>
                  <a:rPr lang="en-US" b="0"/>
                  <a:t>% of peaks in region</a:t>
                </a:r>
              </a:p>
            </c:rich>
          </c:tx>
          <c:layout/>
          <c:overlay val="0"/>
        </c:title>
        <c:numFmt formatCode="General" sourceLinked="1"/>
        <c:majorTickMark val="out"/>
        <c:minorTickMark val="none"/>
        <c:tickLblPos val="nextTo"/>
        <c:crossAx val="217141248"/>
        <c:crosses val="autoZero"/>
        <c:crossBetween val="between"/>
      </c:valAx>
    </c:plotArea>
    <c:legend>
      <c:legendPos val="tr"/>
      <c:layout/>
      <c:overlay val="1"/>
      <c:spPr>
        <a:solidFill>
          <a:schemeClr val="bg1"/>
        </a:solidFill>
      </c:spPr>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r thesis'!$C$4</c:f>
              <c:strCache>
                <c:ptCount val="1"/>
                <c:pt idx="0">
                  <c:v>FLAG</c:v>
                </c:pt>
              </c:strCache>
            </c:strRef>
          </c:tx>
          <c:invertIfNegative val="0"/>
          <c:errBars>
            <c:errBarType val="both"/>
            <c:errValType val="cust"/>
            <c:noEndCap val="0"/>
            <c:plus>
              <c:numRef>
                <c:f>'for thesis'!$G$5:$G$17</c:f>
                <c:numCache>
                  <c:formatCode>General</c:formatCode>
                  <c:ptCount val="13"/>
                  <c:pt idx="0">
                    <c:v>1.1407433610303956</c:v>
                  </c:pt>
                  <c:pt idx="1">
                    <c:v>2.1175445110382802</c:v>
                  </c:pt>
                  <c:pt idx="2">
                    <c:v>0.64513263835969037</c:v>
                  </c:pt>
                  <c:pt idx="3">
                    <c:v>0.21968111217644626</c:v>
                  </c:pt>
                  <c:pt idx="4">
                    <c:v>2.0274768017319658</c:v>
                  </c:pt>
                  <c:pt idx="5">
                    <c:v>0.54666841785045583</c:v>
                  </c:pt>
                  <c:pt idx="6">
                    <c:v>4.5858115743521152E-2</c:v>
                  </c:pt>
                  <c:pt idx="7">
                    <c:v>0.13921725093899595</c:v>
                  </c:pt>
                  <c:pt idx="8">
                    <c:v>7.2860546917747571E-2</c:v>
                  </c:pt>
                  <c:pt idx="9">
                    <c:v>2.8794179813407515E-2</c:v>
                  </c:pt>
                  <c:pt idx="10">
                    <c:v>5.9421983589207882E-2</c:v>
                  </c:pt>
                  <c:pt idx="11">
                    <c:v>5.0845117360224519E-2</c:v>
                  </c:pt>
                  <c:pt idx="12">
                    <c:v>0.36112313442302729</c:v>
                  </c:pt>
                </c:numCache>
              </c:numRef>
            </c:plus>
            <c:minus>
              <c:numRef>
                <c:f>'for thesis'!$G$5:$G$17</c:f>
                <c:numCache>
                  <c:formatCode>General</c:formatCode>
                  <c:ptCount val="13"/>
                  <c:pt idx="0">
                    <c:v>1.1407433610303956</c:v>
                  </c:pt>
                  <c:pt idx="1">
                    <c:v>2.1175445110382802</c:v>
                  </c:pt>
                  <c:pt idx="2">
                    <c:v>0.64513263835969037</c:v>
                  </c:pt>
                  <c:pt idx="3">
                    <c:v>0.21968111217644626</c:v>
                  </c:pt>
                  <c:pt idx="4">
                    <c:v>2.0274768017319658</c:v>
                  </c:pt>
                  <c:pt idx="5">
                    <c:v>0.54666841785045583</c:v>
                  </c:pt>
                  <c:pt idx="6">
                    <c:v>4.5858115743521152E-2</c:v>
                  </c:pt>
                  <c:pt idx="7">
                    <c:v>0.13921725093899595</c:v>
                  </c:pt>
                  <c:pt idx="8">
                    <c:v>7.2860546917747571E-2</c:v>
                  </c:pt>
                  <c:pt idx="9">
                    <c:v>2.8794179813407515E-2</c:v>
                  </c:pt>
                  <c:pt idx="10">
                    <c:v>5.9421983589207882E-2</c:v>
                  </c:pt>
                  <c:pt idx="11">
                    <c:v>5.0845117360224519E-2</c:v>
                  </c:pt>
                  <c:pt idx="12">
                    <c:v>0.36112313442302729</c:v>
                  </c:pt>
                </c:numCache>
              </c:numRef>
            </c:minus>
          </c:errBars>
          <c:cat>
            <c:strRef>
              <c:f>'for thesis'!$B$5:$B$17</c:f>
              <c:strCache>
                <c:ptCount val="13"/>
                <c:pt idx="0">
                  <c:v>MmERV (Pro-PBS)</c:v>
                </c:pt>
                <c:pt idx="1">
                  <c:v>Zfp36</c:v>
                </c:pt>
                <c:pt idx="2">
                  <c:v>Sos1</c:v>
                </c:pt>
                <c:pt idx="3">
                  <c:v>Cacna1g</c:v>
                </c:pt>
                <c:pt idx="4">
                  <c:v>Eif5b/TXndc9</c:v>
                </c:pt>
                <c:pt idx="5">
                  <c:v>Serping1</c:v>
                </c:pt>
                <c:pt idx="6">
                  <c:v>MERV-L-int</c:v>
                </c:pt>
                <c:pt idx="7">
                  <c:v>RLTR10-int</c:v>
                </c:pt>
                <c:pt idx="8">
                  <c:v>Hprt promoter</c:v>
                </c:pt>
                <c:pt idx="9">
                  <c:v>MmERV (Gly-PBS)</c:v>
                </c:pt>
                <c:pt idx="10">
                  <c:v>MMETn (Lys1,2-PBS)</c:v>
                </c:pt>
                <c:pt idx="11">
                  <c:v>MLV (Gln-PBS)</c:v>
                </c:pt>
                <c:pt idx="12">
                  <c:v>Mest promoter</c:v>
                </c:pt>
              </c:strCache>
            </c:strRef>
          </c:cat>
          <c:val>
            <c:numRef>
              <c:f>'for thesis'!$C$5:$C$17</c:f>
              <c:numCache>
                <c:formatCode>0.00</c:formatCode>
                <c:ptCount val="13"/>
                <c:pt idx="0">
                  <c:v>16.564420584484171</c:v>
                </c:pt>
                <c:pt idx="1">
                  <c:v>23.288610228013898</c:v>
                </c:pt>
                <c:pt idx="2">
                  <c:v>7.5718056084398713</c:v>
                </c:pt>
                <c:pt idx="3">
                  <c:v>10.488306928155987</c:v>
                </c:pt>
                <c:pt idx="4">
                  <c:v>13.165599634767355</c:v>
                </c:pt>
                <c:pt idx="5">
                  <c:v>7.7819668638419799</c:v>
                </c:pt>
                <c:pt idx="6">
                  <c:v>1.9958269334910728</c:v>
                </c:pt>
                <c:pt idx="7">
                  <c:v>2.0524083403793907</c:v>
                </c:pt>
                <c:pt idx="8">
                  <c:v>0.40452251798761713</c:v>
                </c:pt>
                <c:pt idx="9">
                  <c:v>1.2423855659732885</c:v>
                </c:pt>
                <c:pt idx="10">
                  <c:v>0.81521073987445425</c:v>
                </c:pt>
                <c:pt idx="11">
                  <c:v>1.1020426673349766</c:v>
                </c:pt>
                <c:pt idx="12">
                  <c:v>1.6972534811931006</c:v>
                </c:pt>
              </c:numCache>
            </c:numRef>
          </c:val>
        </c:ser>
        <c:ser>
          <c:idx val="1"/>
          <c:order val="1"/>
          <c:tx>
            <c:strRef>
              <c:f>'for thesis'!$D$4</c:f>
              <c:strCache>
                <c:ptCount val="1"/>
                <c:pt idx="0">
                  <c:v>IgG</c:v>
                </c:pt>
              </c:strCache>
            </c:strRef>
          </c:tx>
          <c:invertIfNegative val="0"/>
          <c:errBars>
            <c:errBarType val="both"/>
            <c:errValType val="cust"/>
            <c:noEndCap val="0"/>
            <c:plus>
              <c:numRef>
                <c:f>'for thesis'!$H$5:$H$17</c:f>
                <c:numCache>
                  <c:formatCode>General</c:formatCode>
                  <c:ptCount val="13"/>
                  <c:pt idx="0">
                    <c:v>2.0454778942242992E-3</c:v>
                  </c:pt>
                  <c:pt idx="1">
                    <c:v>0</c:v>
                  </c:pt>
                  <c:pt idx="2">
                    <c:v>0</c:v>
                  </c:pt>
                  <c:pt idx="3">
                    <c:v>0</c:v>
                  </c:pt>
                  <c:pt idx="4">
                    <c:v>0</c:v>
                  </c:pt>
                  <c:pt idx="5">
                    <c:v>0</c:v>
                  </c:pt>
                  <c:pt idx="6">
                    <c:v>7.1106496535302535E-4</c:v>
                  </c:pt>
                  <c:pt idx="7">
                    <c:v>1.9567411532685529E-3</c:v>
                  </c:pt>
                  <c:pt idx="8">
                    <c:v>0</c:v>
                  </c:pt>
                  <c:pt idx="9">
                    <c:v>2.3426940496534677E-3</c:v>
                  </c:pt>
                  <c:pt idx="10">
                    <c:v>4.4124889872976551E-3</c:v>
                  </c:pt>
                  <c:pt idx="11">
                    <c:v>2.2688849118731123E-3</c:v>
                  </c:pt>
                  <c:pt idx="12">
                    <c:v>0</c:v>
                  </c:pt>
                </c:numCache>
              </c:numRef>
            </c:plus>
            <c:minus>
              <c:numRef>
                <c:f>'for thesis'!$H$5:$H$17</c:f>
                <c:numCache>
                  <c:formatCode>General</c:formatCode>
                  <c:ptCount val="13"/>
                  <c:pt idx="0">
                    <c:v>2.0454778942242992E-3</c:v>
                  </c:pt>
                  <c:pt idx="1">
                    <c:v>0</c:v>
                  </c:pt>
                  <c:pt idx="2">
                    <c:v>0</c:v>
                  </c:pt>
                  <c:pt idx="3">
                    <c:v>0</c:v>
                  </c:pt>
                  <c:pt idx="4">
                    <c:v>0</c:v>
                  </c:pt>
                  <c:pt idx="5">
                    <c:v>0</c:v>
                  </c:pt>
                  <c:pt idx="6">
                    <c:v>7.1106496535302535E-4</c:v>
                  </c:pt>
                  <c:pt idx="7">
                    <c:v>1.9567411532685529E-3</c:v>
                  </c:pt>
                  <c:pt idx="8">
                    <c:v>0</c:v>
                  </c:pt>
                  <c:pt idx="9">
                    <c:v>2.3426940496534677E-3</c:v>
                  </c:pt>
                  <c:pt idx="10">
                    <c:v>4.4124889872976551E-3</c:v>
                  </c:pt>
                  <c:pt idx="11">
                    <c:v>2.2688849118731123E-3</c:v>
                  </c:pt>
                  <c:pt idx="12">
                    <c:v>0</c:v>
                  </c:pt>
                </c:numCache>
              </c:numRef>
            </c:minus>
          </c:errBars>
          <c:cat>
            <c:strRef>
              <c:f>'for thesis'!$B$5:$B$17</c:f>
              <c:strCache>
                <c:ptCount val="13"/>
                <c:pt idx="0">
                  <c:v>MmERV (Pro-PBS)</c:v>
                </c:pt>
                <c:pt idx="1">
                  <c:v>Zfp36</c:v>
                </c:pt>
                <c:pt idx="2">
                  <c:v>Sos1</c:v>
                </c:pt>
                <c:pt idx="3">
                  <c:v>Cacna1g</c:v>
                </c:pt>
                <c:pt idx="4">
                  <c:v>Eif5b/TXndc9</c:v>
                </c:pt>
                <c:pt idx="5">
                  <c:v>Serping1</c:v>
                </c:pt>
                <c:pt idx="6">
                  <c:v>MERV-L-int</c:v>
                </c:pt>
                <c:pt idx="7">
                  <c:v>RLTR10-int</c:v>
                </c:pt>
                <c:pt idx="8">
                  <c:v>Hprt promoter</c:v>
                </c:pt>
                <c:pt idx="9">
                  <c:v>MmERV (Gly-PBS)</c:v>
                </c:pt>
                <c:pt idx="10">
                  <c:v>MMETn (Lys1,2-PBS)</c:v>
                </c:pt>
                <c:pt idx="11">
                  <c:v>MLV (Gln-PBS)</c:v>
                </c:pt>
                <c:pt idx="12">
                  <c:v>Mest promoter</c:v>
                </c:pt>
              </c:strCache>
            </c:strRef>
          </c:cat>
          <c:val>
            <c:numRef>
              <c:f>'for thesis'!$D$5:$D$17</c:f>
              <c:numCache>
                <c:formatCode>0.00</c:formatCode>
                <c:ptCount val="13"/>
                <c:pt idx="0">
                  <c:v>1.7698893057052991E-2</c:v>
                </c:pt>
                <c:pt idx="1">
                  <c:v>0</c:v>
                </c:pt>
                <c:pt idx="2">
                  <c:v>0</c:v>
                </c:pt>
                <c:pt idx="3">
                  <c:v>5.4557028114149066E-2</c:v>
                </c:pt>
                <c:pt idx="4">
                  <c:v>0</c:v>
                </c:pt>
                <c:pt idx="5">
                  <c:v>0</c:v>
                </c:pt>
                <c:pt idx="6">
                  <c:v>1.6308003352651246E-2</c:v>
                </c:pt>
                <c:pt idx="7">
                  <c:v>1.5456135976711098E-2</c:v>
                </c:pt>
                <c:pt idx="8">
                  <c:v>3.2116916518717745E-2</c:v>
                </c:pt>
                <c:pt idx="9">
                  <c:v>1.943073891810633E-2</c:v>
                </c:pt>
                <c:pt idx="10">
                  <c:v>1.8265624021261723E-2</c:v>
                </c:pt>
                <c:pt idx="11">
                  <c:v>1.2125217739539099E-2</c:v>
                </c:pt>
                <c:pt idx="12">
                  <c:v>2.8276287950314578E-2</c:v>
                </c:pt>
              </c:numCache>
            </c:numRef>
          </c:val>
        </c:ser>
        <c:dLbls>
          <c:showLegendKey val="0"/>
          <c:showVal val="0"/>
          <c:showCatName val="0"/>
          <c:showSerName val="0"/>
          <c:showPercent val="0"/>
          <c:showBubbleSize val="0"/>
        </c:dLbls>
        <c:gapWidth val="150"/>
        <c:axId val="228658560"/>
        <c:axId val="229876864"/>
      </c:barChart>
      <c:catAx>
        <c:axId val="228658560"/>
        <c:scaling>
          <c:orientation val="minMax"/>
        </c:scaling>
        <c:delete val="0"/>
        <c:axPos val="b"/>
        <c:majorTickMark val="out"/>
        <c:minorTickMark val="none"/>
        <c:tickLblPos val="nextTo"/>
        <c:crossAx val="229876864"/>
        <c:crosses val="autoZero"/>
        <c:auto val="1"/>
        <c:lblAlgn val="ctr"/>
        <c:lblOffset val="100"/>
        <c:noMultiLvlLbl val="0"/>
      </c:catAx>
      <c:valAx>
        <c:axId val="229876864"/>
        <c:scaling>
          <c:orientation val="minMax"/>
        </c:scaling>
        <c:delete val="0"/>
        <c:axPos val="l"/>
        <c:majorGridlines/>
        <c:title>
          <c:tx>
            <c:rich>
              <a:bodyPr rot="-5400000" vert="horz"/>
              <a:lstStyle/>
              <a:p>
                <a:pPr>
                  <a:defRPr/>
                </a:pPr>
                <a:r>
                  <a:rPr lang="en-US"/>
                  <a:t>% of input</a:t>
                </a:r>
              </a:p>
            </c:rich>
          </c:tx>
          <c:layout/>
          <c:overlay val="0"/>
        </c:title>
        <c:numFmt formatCode="0" sourceLinked="0"/>
        <c:majorTickMark val="out"/>
        <c:minorTickMark val="none"/>
        <c:tickLblPos val="nextTo"/>
        <c:crossAx val="228658560"/>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SB!$C$5</c:f>
              <c:strCache>
                <c:ptCount val="1"/>
                <c:pt idx="0">
                  <c:v>F9 [pSB/empty]</c:v>
                </c:pt>
              </c:strCache>
            </c:strRef>
          </c:tx>
          <c:invertIfNegative val="0"/>
          <c:cat>
            <c:strRef>
              <c:f>pSB!$B$6:$B$23</c:f>
              <c:strCache>
                <c:ptCount val="18"/>
                <c:pt idx="0">
                  <c:v>Zfp809</c:v>
                </c:pt>
                <c:pt idx="1">
                  <c:v>VL30 (Pro-PBS)</c:v>
                </c:pt>
                <c:pt idx="2">
                  <c:v>MmERV (Pro-PBS)</c:v>
                </c:pt>
                <c:pt idx="3">
                  <c:v>LTRIS (Pro-PBS)</c:v>
                </c:pt>
                <c:pt idx="4">
                  <c:v>MERVL-int</c:v>
                </c:pt>
                <c:pt idx="5">
                  <c:v>RLTR10-int</c:v>
                </c:pt>
                <c:pt idx="6">
                  <c:v>MmERV (Gly-PBS)</c:v>
                </c:pt>
                <c:pt idx="7">
                  <c:v>Sos1</c:v>
                </c:pt>
                <c:pt idx="8">
                  <c:v>Serping1</c:v>
                </c:pt>
                <c:pt idx="9">
                  <c:v>Eif5b</c:v>
                </c:pt>
                <c:pt idx="10">
                  <c:v>Txndc9</c:v>
                </c:pt>
                <c:pt idx="11">
                  <c:v>Zfp36</c:v>
                </c:pt>
                <c:pt idx="12">
                  <c:v>Rrad</c:v>
                </c:pt>
                <c:pt idx="13">
                  <c:v>Zbtb4</c:v>
                </c:pt>
                <c:pt idx="14">
                  <c:v>Sestd1</c:v>
                </c:pt>
                <c:pt idx="15">
                  <c:v>Fv1</c:v>
                </c:pt>
                <c:pt idx="16">
                  <c:v>Miip</c:v>
                </c:pt>
                <c:pt idx="17">
                  <c:v>Pea15a</c:v>
                </c:pt>
              </c:strCache>
            </c:strRef>
          </c:cat>
          <c:val>
            <c:numRef>
              <c:f>pSB!$C$6:$C$23</c:f>
              <c:numCache>
                <c:formatCode>General</c:formatCode>
                <c:ptCount val="18"/>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numCache>
            </c:numRef>
          </c:val>
        </c:ser>
        <c:ser>
          <c:idx val="1"/>
          <c:order val="1"/>
          <c:tx>
            <c:strRef>
              <c:f>pSB!$D$5</c:f>
              <c:strCache>
                <c:ptCount val="1"/>
                <c:pt idx="0">
                  <c:v>F9 [pSB/FLAG-ZFP809]</c:v>
                </c:pt>
              </c:strCache>
            </c:strRef>
          </c:tx>
          <c:spPr>
            <a:solidFill>
              <a:schemeClr val="accent3">
                <a:lumMod val="75000"/>
              </a:schemeClr>
            </a:solidFill>
          </c:spPr>
          <c:invertIfNegative val="0"/>
          <c:errBars>
            <c:errBarType val="both"/>
            <c:errValType val="cust"/>
            <c:noEndCap val="0"/>
            <c:plus>
              <c:numRef>
                <c:f>pSB!$I$6:$I$23</c:f>
                <c:numCache>
                  <c:formatCode>General</c:formatCode>
                  <c:ptCount val="18"/>
                  <c:pt idx="0">
                    <c:v>0</c:v>
                  </c:pt>
                  <c:pt idx="1">
                    <c:v>0.16165181154006447</c:v>
                  </c:pt>
                  <c:pt idx="2">
                    <c:v>3.826762246709263E-2</c:v>
                  </c:pt>
                  <c:pt idx="3">
                    <c:v>0.15262153703720338</c:v>
                  </c:pt>
                  <c:pt idx="4">
                    <c:v>0.23628135263283276</c:v>
                  </c:pt>
                  <c:pt idx="5">
                    <c:v>0.11823439335922334</c:v>
                  </c:pt>
                  <c:pt idx="6">
                    <c:v>0.11442203111280734</c:v>
                  </c:pt>
                  <c:pt idx="7">
                    <c:v>0.11336039535196711</c:v>
                  </c:pt>
                  <c:pt idx="8">
                    <c:v>5.1499428444631186E-2</c:v>
                  </c:pt>
                  <c:pt idx="9">
                    <c:v>0.19810716846089652</c:v>
                  </c:pt>
                  <c:pt idx="10">
                    <c:v>0.15178734555157605</c:v>
                  </c:pt>
                  <c:pt idx="11">
                    <c:v>1.7964277953651481E-2</c:v>
                  </c:pt>
                  <c:pt idx="12">
                    <c:v>0.3763250020698144</c:v>
                  </c:pt>
                  <c:pt idx="13">
                    <c:v>0.29464083006105923</c:v>
                  </c:pt>
                  <c:pt idx="14">
                    <c:v>0.12379248443431418</c:v>
                  </c:pt>
                  <c:pt idx="15">
                    <c:v>0.16820933267582611</c:v>
                  </c:pt>
                  <c:pt idx="16">
                    <c:v>4.1957863072317178E-2</c:v>
                  </c:pt>
                  <c:pt idx="17">
                    <c:v>0.17286961179752272</c:v>
                  </c:pt>
                </c:numCache>
              </c:numRef>
            </c:plus>
            <c:minus>
              <c:numRef>
                <c:f>pSB!$I$6:$I$23</c:f>
                <c:numCache>
                  <c:formatCode>General</c:formatCode>
                  <c:ptCount val="18"/>
                  <c:pt idx="0">
                    <c:v>0</c:v>
                  </c:pt>
                  <c:pt idx="1">
                    <c:v>0.16165181154006447</c:v>
                  </c:pt>
                  <c:pt idx="2">
                    <c:v>3.826762246709263E-2</c:v>
                  </c:pt>
                  <c:pt idx="3">
                    <c:v>0.15262153703720338</c:v>
                  </c:pt>
                  <c:pt idx="4">
                    <c:v>0.23628135263283276</c:v>
                  </c:pt>
                  <c:pt idx="5">
                    <c:v>0.11823439335922334</c:v>
                  </c:pt>
                  <c:pt idx="6">
                    <c:v>0.11442203111280734</c:v>
                  </c:pt>
                  <c:pt idx="7">
                    <c:v>0.11336039535196711</c:v>
                  </c:pt>
                  <c:pt idx="8">
                    <c:v>5.1499428444631186E-2</c:v>
                  </c:pt>
                  <c:pt idx="9">
                    <c:v>0.19810716846089652</c:v>
                  </c:pt>
                  <c:pt idx="10">
                    <c:v>0.15178734555157605</c:v>
                  </c:pt>
                  <c:pt idx="11">
                    <c:v>1.7964277953651481E-2</c:v>
                  </c:pt>
                  <c:pt idx="12">
                    <c:v>0.3763250020698144</c:v>
                  </c:pt>
                  <c:pt idx="13">
                    <c:v>0.29464083006105923</c:v>
                  </c:pt>
                  <c:pt idx="14">
                    <c:v>0.12379248443431418</c:v>
                  </c:pt>
                  <c:pt idx="15">
                    <c:v>0.16820933267582611</c:v>
                  </c:pt>
                  <c:pt idx="16">
                    <c:v>4.1957863072317178E-2</c:v>
                  </c:pt>
                  <c:pt idx="17">
                    <c:v>0.17286961179752272</c:v>
                  </c:pt>
                </c:numCache>
              </c:numRef>
            </c:minus>
          </c:errBars>
          <c:cat>
            <c:strRef>
              <c:f>pSB!$B$6:$B$23</c:f>
              <c:strCache>
                <c:ptCount val="18"/>
                <c:pt idx="0">
                  <c:v>Zfp809</c:v>
                </c:pt>
                <c:pt idx="1">
                  <c:v>VL30 (Pro-PBS)</c:v>
                </c:pt>
                <c:pt idx="2">
                  <c:v>MmERV (Pro-PBS)</c:v>
                </c:pt>
                <c:pt idx="3">
                  <c:v>LTRIS (Pro-PBS)</c:v>
                </c:pt>
                <c:pt idx="4">
                  <c:v>MERVL-int</c:v>
                </c:pt>
                <c:pt idx="5">
                  <c:v>RLTR10-int</c:v>
                </c:pt>
                <c:pt idx="6">
                  <c:v>MmERV (Gly-PBS)</c:v>
                </c:pt>
                <c:pt idx="7">
                  <c:v>Sos1</c:v>
                </c:pt>
                <c:pt idx="8">
                  <c:v>Serping1</c:v>
                </c:pt>
                <c:pt idx="9">
                  <c:v>Eif5b</c:v>
                </c:pt>
                <c:pt idx="10">
                  <c:v>Txndc9</c:v>
                </c:pt>
                <c:pt idx="11">
                  <c:v>Zfp36</c:v>
                </c:pt>
                <c:pt idx="12">
                  <c:v>Rrad</c:v>
                </c:pt>
                <c:pt idx="13">
                  <c:v>Zbtb4</c:v>
                </c:pt>
                <c:pt idx="14">
                  <c:v>Sestd1</c:v>
                </c:pt>
                <c:pt idx="15">
                  <c:v>Fv1</c:v>
                </c:pt>
                <c:pt idx="16">
                  <c:v>Miip</c:v>
                </c:pt>
                <c:pt idx="17">
                  <c:v>Pea15a</c:v>
                </c:pt>
              </c:strCache>
            </c:strRef>
          </c:cat>
          <c:val>
            <c:numRef>
              <c:f>pSB!$D$6:$D$23</c:f>
              <c:numCache>
                <c:formatCode>General</c:formatCode>
                <c:ptCount val="18"/>
                <c:pt idx="0">
                  <c:v>2</c:v>
                </c:pt>
                <c:pt idx="1">
                  <c:v>0.88072293495785836</c:v>
                </c:pt>
                <c:pt idx="2">
                  <c:v>1.0526725290499916</c:v>
                </c:pt>
                <c:pt idx="3">
                  <c:v>0.96699976877147265</c:v>
                </c:pt>
                <c:pt idx="4">
                  <c:v>0.99063468615998584</c:v>
                </c:pt>
                <c:pt idx="5">
                  <c:v>0.85287244452536859</c:v>
                </c:pt>
                <c:pt idx="6">
                  <c:v>1.0307857180845776</c:v>
                </c:pt>
                <c:pt idx="7">
                  <c:v>0.90424849121825346</c:v>
                </c:pt>
                <c:pt idx="8">
                  <c:v>0.20988281738854617</c:v>
                </c:pt>
                <c:pt idx="9">
                  <c:v>0.65250323658500053</c:v>
                </c:pt>
                <c:pt idx="10">
                  <c:v>1.2158793792297768</c:v>
                </c:pt>
                <c:pt idx="11">
                  <c:v>0.12088749061887009</c:v>
                </c:pt>
                <c:pt idx="12">
                  <c:v>1.059725519157156</c:v>
                </c:pt>
                <c:pt idx="13">
                  <c:v>0.87273280242720963</c:v>
                </c:pt>
                <c:pt idx="14">
                  <c:v>0.90518535454383742</c:v>
                </c:pt>
                <c:pt idx="15">
                  <c:v>0.92703633524810858</c:v>
                </c:pt>
                <c:pt idx="16">
                  <c:v>0.80744470824874703</c:v>
                </c:pt>
                <c:pt idx="17">
                  <c:v>0.86085249385489304</c:v>
                </c:pt>
              </c:numCache>
            </c:numRef>
          </c:val>
        </c:ser>
        <c:dLbls>
          <c:showLegendKey val="0"/>
          <c:showVal val="0"/>
          <c:showCatName val="0"/>
          <c:showSerName val="0"/>
          <c:showPercent val="0"/>
          <c:showBubbleSize val="0"/>
        </c:dLbls>
        <c:gapWidth val="150"/>
        <c:axId val="229899264"/>
        <c:axId val="229966592"/>
      </c:barChart>
      <c:catAx>
        <c:axId val="229899264"/>
        <c:scaling>
          <c:orientation val="minMax"/>
        </c:scaling>
        <c:delete val="0"/>
        <c:axPos val="b"/>
        <c:majorTickMark val="out"/>
        <c:minorTickMark val="none"/>
        <c:tickLblPos val="nextTo"/>
        <c:crossAx val="229966592"/>
        <c:crosses val="autoZero"/>
        <c:auto val="1"/>
        <c:lblAlgn val="ctr"/>
        <c:lblOffset val="100"/>
        <c:noMultiLvlLbl val="0"/>
      </c:catAx>
      <c:valAx>
        <c:axId val="229966592"/>
        <c:scaling>
          <c:orientation val="minMax"/>
          <c:max val="2"/>
        </c:scaling>
        <c:delete val="0"/>
        <c:axPos val="l"/>
        <c:majorGridlines/>
        <c:title>
          <c:tx>
            <c:rich>
              <a:bodyPr rot="-5400000" vert="horz"/>
              <a:lstStyle/>
              <a:p>
                <a:pPr>
                  <a:defRPr b="0"/>
                </a:pPr>
                <a:r>
                  <a:rPr lang="en-US" b="0"/>
                  <a:t>fold change in expression</a:t>
                </a:r>
              </a:p>
            </c:rich>
          </c:tx>
          <c:layout/>
          <c:overlay val="0"/>
        </c:title>
        <c:numFmt formatCode="#,##0.0" sourceLinked="0"/>
        <c:majorTickMark val="out"/>
        <c:minorTickMark val="none"/>
        <c:tickLblPos val="nextTo"/>
        <c:crossAx val="229899264"/>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SR!$D$5</c:f>
              <c:strCache>
                <c:ptCount val="1"/>
                <c:pt idx="0">
                  <c:v>F9 [pSR/scramble shRNA]</c:v>
                </c:pt>
              </c:strCache>
            </c:strRef>
          </c:tx>
          <c:invertIfNegative val="0"/>
          <c:cat>
            <c:strRef>
              <c:f>pSR!$C$6:$C$24</c:f>
              <c:strCache>
                <c:ptCount val="19"/>
                <c:pt idx="0">
                  <c:v>Zfp809</c:v>
                </c:pt>
                <c:pt idx="1">
                  <c:v>VL30 (Pro-PBS)</c:v>
                </c:pt>
                <c:pt idx="2">
                  <c:v>MmERV (Pro-PBS)</c:v>
                </c:pt>
                <c:pt idx="3">
                  <c:v>LTRIS (Pro-PBS)</c:v>
                </c:pt>
                <c:pt idx="4">
                  <c:v>MERVL-int</c:v>
                </c:pt>
                <c:pt idx="5">
                  <c:v>RLTR10-int</c:v>
                </c:pt>
                <c:pt idx="6">
                  <c:v>MmERV (Gly-PBS)</c:v>
                </c:pt>
                <c:pt idx="7">
                  <c:v>Gm9705</c:v>
                </c:pt>
                <c:pt idx="8">
                  <c:v>Sos1</c:v>
                </c:pt>
                <c:pt idx="9">
                  <c:v>Serping1</c:v>
                </c:pt>
                <c:pt idx="10">
                  <c:v>Eif5b</c:v>
                </c:pt>
                <c:pt idx="11">
                  <c:v>Txndc9</c:v>
                </c:pt>
                <c:pt idx="12">
                  <c:v>Zfp36</c:v>
                </c:pt>
                <c:pt idx="13">
                  <c:v>Rrad</c:v>
                </c:pt>
                <c:pt idx="14">
                  <c:v>Zbtb4</c:v>
                </c:pt>
                <c:pt idx="15">
                  <c:v>Sestd1</c:v>
                </c:pt>
                <c:pt idx="16">
                  <c:v>Fv1</c:v>
                </c:pt>
                <c:pt idx="17">
                  <c:v>Miip</c:v>
                </c:pt>
                <c:pt idx="18">
                  <c:v>Pea15a</c:v>
                </c:pt>
              </c:strCache>
            </c:strRef>
          </c:cat>
          <c:val>
            <c:numRef>
              <c:f>pSR!$D$6:$D$24</c:f>
              <c:numCache>
                <c:formatCode>General</c:formatCode>
                <c:ptCount val="19"/>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numCache>
            </c:numRef>
          </c:val>
        </c:ser>
        <c:ser>
          <c:idx val="1"/>
          <c:order val="1"/>
          <c:tx>
            <c:strRef>
              <c:f>pSR!$E$5</c:f>
              <c:strCache>
                <c:ptCount val="1"/>
                <c:pt idx="0">
                  <c:v>F9 [pSR/Zfp809 shRNA]</c:v>
                </c:pt>
              </c:strCache>
            </c:strRef>
          </c:tx>
          <c:invertIfNegative val="0"/>
          <c:errBars>
            <c:errBarType val="both"/>
            <c:errValType val="cust"/>
            <c:noEndCap val="0"/>
            <c:plus>
              <c:numRef>
                <c:f>pSR!$G$6:$G$24</c:f>
                <c:numCache>
                  <c:formatCode>General</c:formatCode>
                  <c:ptCount val="19"/>
                  <c:pt idx="0">
                    <c:v>1.5132987509520768E-2</c:v>
                  </c:pt>
                  <c:pt idx="1">
                    <c:v>0.11145238017043682</c:v>
                  </c:pt>
                  <c:pt idx="2">
                    <c:v>7.7499780656732339E-2</c:v>
                  </c:pt>
                  <c:pt idx="3">
                    <c:v>0.1000360678827879</c:v>
                  </c:pt>
                  <c:pt idx="4">
                    <c:v>4.5482999866191677E-2</c:v>
                  </c:pt>
                  <c:pt idx="5">
                    <c:v>7.9478329414490179E-2</c:v>
                  </c:pt>
                  <c:pt idx="6">
                    <c:v>0.25159700005642949</c:v>
                  </c:pt>
                  <c:pt idx="7">
                    <c:v>0.87641949219807891</c:v>
                  </c:pt>
                  <c:pt idx="8">
                    <c:v>2.4893891958551517E-2</c:v>
                  </c:pt>
                  <c:pt idx="9">
                    <c:v>0.11108891599903356</c:v>
                  </c:pt>
                  <c:pt idx="10">
                    <c:v>7.7537624185450751E-2</c:v>
                  </c:pt>
                  <c:pt idx="11">
                    <c:v>0.15829551186898017</c:v>
                  </c:pt>
                  <c:pt idx="12">
                    <c:v>0.16967767857497243</c:v>
                  </c:pt>
                  <c:pt idx="13">
                    <c:v>9.8578503764097103E-2</c:v>
                  </c:pt>
                  <c:pt idx="14">
                    <c:v>0.1801353447543329</c:v>
                  </c:pt>
                  <c:pt idx="15">
                    <c:v>0.11128006599715685</c:v>
                  </c:pt>
                  <c:pt idx="16">
                    <c:v>9.0008148049302517E-2</c:v>
                  </c:pt>
                  <c:pt idx="17">
                    <c:v>0.12085167404605324</c:v>
                  </c:pt>
                  <c:pt idx="18">
                    <c:v>5.8105824898727849E-2</c:v>
                  </c:pt>
                </c:numCache>
              </c:numRef>
            </c:plus>
            <c:minus>
              <c:numRef>
                <c:f>pSR!$G$6:$G$24</c:f>
                <c:numCache>
                  <c:formatCode>General</c:formatCode>
                  <c:ptCount val="19"/>
                  <c:pt idx="0">
                    <c:v>1.5132987509520768E-2</c:v>
                  </c:pt>
                  <c:pt idx="1">
                    <c:v>0.11145238017043682</c:v>
                  </c:pt>
                  <c:pt idx="2">
                    <c:v>7.7499780656732339E-2</c:v>
                  </c:pt>
                  <c:pt idx="3">
                    <c:v>0.1000360678827879</c:v>
                  </c:pt>
                  <c:pt idx="4">
                    <c:v>4.5482999866191677E-2</c:v>
                  </c:pt>
                  <c:pt idx="5">
                    <c:v>7.9478329414490179E-2</c:v>
                  </c:pt>
                  <c:pt idx="6">
                    <c:v>0.25159700005642949</c:v>
                  </c:pt>
                  <c:pt idx="7">
                    <c:v>0.87641949219807891</c:v>
                  </c:pt>
                  <c:pt idx="8">
                    <c:v>2.4893891958551517E-2</c:v>
                  </c:pt>
                  <c:pt idx="9">
                    <c:v>0.11108891599903356</c:v>
                  </c:pt>
                  <c:pt idx="10">
                    <c:v>7.7537624185450751E-2</c:v>
                  </c:pt>
                  <c:pt idx="11">
                    <c:v>0.15829551186898017</c:v>
                  </c:pt>
                  <c:pt idx="12">
                    <c:v>0.16967767857497243</c:v>
                  </c:pt>
                  <c:pt idx="13">
                    <c:v>9.8578503764097103E-2</c:v>
                  </c:pt>
                  <c:pt idx="14">
                    <c:v>0.1801353447543329</c:v>
                  </c:pt>
                  <c:pt idx="15">
                    <c:v>0.11128006599715685</c:v>
                  </c:pt>
                  <c:pt idx="16">
                    <c:v>9.0008148049302517E-2</c:v>
                  </c:pt>
                  <c:pt idx="17">
                    <c:v>0.12085167404605324</c:v>
                  </c:pt>
                  <c:pt idx="18">
                    <c:v>5.8105824898727849E-2</c:v>
                  </c:pt>
                </c:numCache>
              </c:numRef>
            </c:minus>
          </c:errBars>
          <c:cat>
            <c:strRef>
              <c:f>pSR!$C$6:$C$24</c:f>
              <c:strCache>
                <c:ptCount val="19"/>
                <c:pt idx="0">
                  <c:v>Zfp809</c:v>
                </c:pt>
                <c:pt idx="1">
                  <c:v>VL30 (Pro-PBS)</c:v>
                </c:pt>
                <c:pt idx="2">
                  <c:v>MmERV (Pro-PBS)</c:v>
                </c:pt>
                <c:pt idx="3">
                  <c:v>LTRIS (Pro-PBS)</c:v>
                </c:pt>
                <c:pt idx="4">
                  <c:v>MERVL-int</c:v>
                </c:pt>
                <c:pt idx="5">
                  <c:v>RLTR10-int</c:v>
                </c:pt>
                <c:pt idx="6">
                  <c:v>MmERV (Gly-PBS)</c:v>
                </c:pt>
                <c:pt idx="7">
                  <c:v>Gm9705</c:v>
                </c:pt>
                <c:pt idx="8">
                  <c:v>Sos1</c:v>
                </c:pt>
                <c:pt idx="9">
                  <c:v>Serping1</c:v>
                </c:pt>
                <c:pt idx="10">
                  <c:v>Eif5b</c:v>
                </c:pt>
                <c:pt idx="11">
                  <c:v>Txndc9</c:v>
                </c:pt>
                <c:pt idx="12">
                  <c:v>Zfp36</c:v>
                </c:pt>
                <c:pt idx="13">
                  <c:v>Rrad</c:v>
                </c:pt>
                <c:pt idx="14">
                  <c:v>Zbtb4</c:v>
                </c:pt>
                <c:pt idx="15">
                  <c:v>Sestd1</c:v>
                </c:pt>
                <c:pt idx="16">
                  <c:v>Fv1</c:v>
                </c:pt>
                <c:pt idx="17">
                  <c:v>Miip</c:v>
                </c:pt>
                <c:pt idx="18">
                  <c:v>Pea15a</c:v>
                </c:pt>
              </c:strCache>
            </c:strRef>
          </c:cat>
          <c:val>
            <c:numRef>
              <c:f>pSR!$E$6:$E$24</c:f>
              <c:numCache>
                <c:formatCode>0.00</c:formatCode>
                <c:ptCount val="19"/>
                <c:pt idx="0">
                  <c:v>0.15761010321051552</c:v>
                </c:pt>
                <c:pt idx="1">
                  <c:v>0.74619887780277805</c:v>
                </c:pt>
                <c:pt idx="2">
                  <c:v>0.87249733114802019</c:v>
                </c:pt>
                <c:pt idx="3">
                  <c:v>1.0117203867142923</c:v>
                </c:pt>
                <c:pt idx="4">
                  <c:v>0.90504918693970815</c:v>
                </c:pt>
                <c:pt idx="5">
                  <c:v>0.84865574664086341</c:v>
                </c:pt>
                <c:pt idx="6">
                  <c:v>0.84163010584158482</c:v>
                </c:pt>
                <c:pt idx="7">
                  <c:v>5.104811184092525</c:v>
                </c:pt>
                <c:pt idx="8">
                  <c:v>1.0283451007712852</c:v>
                </c:pt>
                <c:pt idx="9">
                  <c:v>1.1023660524976293</c:v>
                </c:pt>
                <c:pt idx="10">
                  <c:v>0.75667782467754785</c:v>
                </c:pt>
                <c:pt idx="11">
                  <c:v>1.0988501677625526</c:v>
                </c:pt>
                <c:pt idx="12">
                  <c:v>1.3939256438875809</c:v>
                </c:pt>
                <c:pt idx="13">
                  <c:v>0.58875560563453622</c:v>
                </c:pt>
                <c:pt idx="14">
                  <c:v>1.0066960994856757</c:v>
                </c:pt>
                <c:pt idx="15">
                  <c:v>1.5564263733917603</c:v>
                </c:pt>
                <c:pt idx="16">
                  <c:v>0.81059576334060779</c:v>
                </c:pt>
                <c:pt idx="17">
                  <c:v>0.66755262354081901</c:v>
                </c:pt>
                <c:pt idx="18">
                  <c:v>0.97159452358294518</c:v>
                </c:pt>
              </c:numCache>
            </c:numRef>
          </c:val>
        </c:ser>
        <c:dLbls>
          <c:showLegendKey val="0"/>
          <c:showVal val="0"/>
          <c:showCatName val="0"/>
          <c:showSerName val="0"/>
          <c:showPercent val="0"/>
          <c:showBubbleSize val="0"/>
        </c:dLbls>
        <c:gapWidth val="150"/>
        <c:axId val="229988224"/>
        <c:axId val="229989760"/>
      </c:barChart>
      <c:catAx>
        <c:axId val="229988224"/>
        <c:scaling>
          <c:orientation val="minMax"/>
        </c:scaling>
        <c:delete val="0"/>
        <c:axPos val="b"/>
        <c:majorTickMark val="out"/>
        <c:minorTickMark val="none"/>
        <c:tickLblPos val="nextTo"/>
        <c:crossAx val="229989760"/>
        <c:crosses val="autoZero"/>
        <c:auto val="1"/>
        <c:lblAlgn val="ctr"/>
        <c:lblOffset val="100"/>
        <c:noMultiLvlLbl val="0"/>
      </c:catAx>
      <c:valAx>
        <c:axId val="229989760"/>
        <c:scaling>
          <c:orientation val="minMax"/>
          <c:max val="6"/>
        </c:scaling>
        <c:delete val="0"/>
        <c:axPos val="l"/>
        <c:majorGridlines/>
        <c:title>
          <c:tx>
            <c:rich>
              <a:bodyPr rot="-5400000" vert="horz"/>
              <a:lstStyle/>
              <a:p>
                <a:pPr>
                  <a:defRPr b="0"/>
                </a:pPr>
                <a:r>
                  <a:rPr lang="en-US" b="0"/>
                  <a:t>fold change in expression</a:t>
                </a:r>
              </a:p>
            </c:rich>
          </c:tx>
          <c:layout/>
          <c:overlay val="0"/>
        </c:title>
        <c:numFmt formatCode="General" sourceLinked="1"/>
        <c:majorTickMark val="out"/>
        <c:minorTickMark val="none"/>
        <c:tickLblPos val="nextTo"/>
        <c:crossAx val="229988224"/>
        <c:crosses val="autoZero"/>
        <c:crossBetween val="between"/>
      </c:valAx>
    </c:plotArea>
    <c:legend>
      <c:legendPos val="r"/>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3K9m3 for thesis'!$L$4</c:f>
              <c:strCache>
                <c:ptCount val="1"/>
                <c:pt idx="0">
                  <c:v>strong</c:v>
                </c:pt>
              </c:strCache>
            </c:strRef>
          </c:tx>
          <c:invertIfNegative val="0"/>
          <c:cat>
            <c:strRef>
              <c:f>'H3K9m3 for thesis'!$K$5:$K$11</c:f>
              <c:strCache>
                <c:ptCount val="7"/>
                <c:pt idx="0">
                  <c:v>CH12 B-cell lymphoma</c:v>
                </c:pt>
                <c:pt idx="1">
                  <c:v>Bruce4-ES cells</c:v>
                </c:pt>
                <c:pt idx="2">
                  <c:v>ES cells E14 </c:v>
                </c:pt>
                <c:pt idx="3">
                  <c:v>Erythroblasts</c:v>
                </c:pt>
                <c:pt idx="4">
                  <c:v>G1E (erythroid progenitor)</c:v>
                </c:pt>
                <c:pt idx="5">
                  <c:v>Megakaryocytes</c:v>
                </c:pt>
                <c:pt idx="6">
                  <c:v>Whole Brain E14.5 </c:v>
                </c:pt>
              </c:strCache>
            </c:strRef>
          </c:cat>
          <c:val>
            <c:numRef>
              <c:f>'H3K9m3 for thesis'!$L$5:$L$11</c:f>
              <c:numCache>
                <c:formatCode>0.00</c:formatCode>
                <c:ptCount val="7"/>
                <c:pt idx="0">
                  <c:v>13.927853269148741</c:v>
                </c:pt>
                <c:pt idx="1">
                  <c:v>0.61422216805800989</c:v>
                </c:pt>
                <c:pt idx="2">
                  <c:v>0.50880506977027606</c:v>
                </c:pt>
                <c:pt idx="3">
                  <c:v>16.301870696484066</c:v>
                </c:pt>
                <c:pt idx="4">
                  <c:v>29.092072390469809</c:v>
                </c:pt>
                <c:pt idx="5">
                  <c:v>9.4205106331119364</c:v>
                </c:pt>
                <c:pt idx="6">
                  <c:v>0.41252818231673882</c:v>
                </c:pt>
              </c:numCache>
            </c:numRef>
          </c:val>
        </c:ser>
        <c:ser>
          <c:idx val="1"/>
          <c:order val="1"/>
          <c:tx>
            <c:strRef>
              <c:f>'H3K9m3 for thesis'!$M$4</c:f>
              <c:strCache>
                <c:ptCount val="1"/>
                <c:pt idx="0">
                  <c:v>moderate</c:v>
                </c:pt>
              </c:strCache>
            </c:strRef>
          </c:tx>
          <c:invertIfNegative val="0"/>
          <c:cat>
            <c:strRef>
              <c:f>'H3K9m3 for thesis'!$K$5:$K$11</c:f>
              <c:strCache>
                <c:ptCount val="7"/>
                <c:pt idx="0">
                  <c:v>CH12 B-cell lymphoma</c:v>
                </c:pt>
                <c:pt idx="1">
                  <c:v>Bruce4-ES cells</c:v>
                </c:pt>
                <c:pt idx="2">
                  <c:v>ES cells E14 </c:v>
                </c:pt>
                <c:pt idx="3">
                  <c:v>Erythroblasts</c:v>
                </c:pt>
                <c:pt idx="4">
                  <c:v>G1E (erythroid progenitor)</c:v>
                </c:pt>
                <c:pt idx="5">
                  <c:v>Megakaryocytes</c:v>
                </c:pt>
                <c:pt idx="6">
                  <c:v>Whole Brain E14.5 </c:v>
                </c:pt>
              </c:strCache>
            </c:strRef>
          </c:cat>
          <c:val>
            <c:numRef>
              <c:f>'H3K9m3 for thesis'!$M$5:$M$11</c:f>
              <c:numCache>
                <c:formatCode>0.00</c:formatCode>
                <c:ptCount val="7"/>
                <c:pt idx="0">
                  <c:v>11.088715761389285</c:v>
                </c:pt>
                <c:pt idx="1">
                  <c:v>0.1813711156873008</c:v>
                </c:pt>
                <c:pt idx="2">
                  <c:v>0.15587718376338303</c:v>
                </c:pt>
                <c:pt idx="3">
                  <c:v>9.3970633071560954</c:v>
                </c:pt>
                <c:pt idx="4">
                  <c:v>15.827881620748109</c:v>
                </c:pt>
                <c:pt idx="5">
                  <c:v>9.7601177091256837</c:v>
                </c:pt>
                <c:pt idx="6">
                  <c:v>0.16846806442784854</c:v>
                </c:pt>
              </c:numCache>
            </c:numRef>
          </c:val>
        </c:ser>
        <c:ser>
          <c:idx val="2"/>
          <c:order val="2"/>
          <c:tx>
            <c:strRef>
              <c:f>'H3K9m3 for thesis'!$N$4</c:f>
              <c:strCache>
                <c:ptCount val="1"/>
                <c:pt idx="0">
                  <c:v>weak</c:v>
                </c:pt>
              </c:strCache>
            </c:strRef>
          </c:tx>
          <c:invertIfNegative val="0"/>
          <c:cat>
            <c:strRef>
              <c:f>'H3K9m3 for thesis'!$K$5:$K$11</c:f>
              <c:strCache>
                <c:ptCount val="7"/>
                <c:pt idx="0">
                  <c:v>CH12 B-cell lymphoma</c:v>
                </c:pt>
                <c:pt idx="1">
                  <c:v>Bruce4-ES cells</c:v>
                </c:pt>
                <c:pt idx="2">
                  <c:v>ES cells E14 </c:v>
                </c:pt>
                <c:pt idx="3">
                  <c:v>Erythroblasts</c:v>
                </c:pt>
                <c:pt idx="4">
                  <c:v>G1E (erythroid progenitor)</c:v>
                </c:pt>
                <c:pt idx="5">
                  <c:v>Megakaryocytes</c:v>
                </c:pt>
                <c:pt idx="6">
                  <c:v>Whole Brain E14.5 </c:v>
                </c:pt>
              </c:strCache>
            </c:strRef>
          </c:cat>
          <c:val>
            <c:numRef>
              <c:f>'H3K9m3 for thesis'!$N$5:$N$11</c:f>
              <c:numCache>
                <c:formatCode>0.00</c:formatCode>
                <c:ptCount val="7"/>
                <c:pt idx="0">
                  <c:v>10.602672192054872</c:v>
                </c:pt>
                <c:pt idx="1">
                  <c:v>0.47722818764544972</c:v>
                </c:pt>
                <c:pt idx="2">
                  <c:v>3.7000367451925038E-2</c:v>
                </c:pt>
                <c:pt idx="3">
                  <c:v>9.7102743641040288</c:v>
                </c:pt>
                <c:pt idx="4">
                  <c:v>15.868513452823255</c:v>
                </c:pt>
                <c:pt idx="5">
                  <c:v>9.4460662230024894</c:v>
                </c:pt>
                <c:pt idx="6">
                  <c:v>0.31626383048217854</c:v>
                </c:pt>
              </c:numCache>
            </c:numRef>
          </c:val>
        </c:ser>
        <c:ser>
          <c:idx val="3"/>
          <c:order val="3"/>
          <c:tx>
            <c:strRef>
              <c:f>'H3K9m3 for thesis'!$O$4</c:f>
              <c:strCache>
                <c:ptCount val="1"/>
                <c:pt idx="0">
                  <c:v>control</c:v>
                </c:pt>
              </c:strCache>
            </c:strRef>
          </c:tx>
          <c:invertIfNegative val="0"/>
          <c:cat>
            <c:strRef>
              <c:f>'H3K9m3 for thesis'!$K$5:$K$11</c:f>
              <c:strCache>
                <c:ptCount val="7"/>
                <c:pt idx="0">
                  <c:v>CH12 B-cell lymphoma</c:v>
                </c:pt>
                <c:pt idx="1">
                  <c:v>Bruce4-ES cells</c:v>
                </c:pt>
                <c:pt idx="2">
                  <c:v>ES cells E14 </c:v>
                </c:pt>
                <c:pt idx="3">
                  <c:v>Erythroblasts</c:v>
                </c:pt>
                <c:pt idx="4">
                  <c:v>G1E (erythroid progenitor)</c:v>
                </c:pt>
                <c:pt idx="5">
                  <c:v>Megakaryocytes</c:v>
                </c:pt>
                <c:pt idx="6">
                  <c:v>Whole Brain E14.5 </c:v>
                </c:pt>
              </c:strCache>
            </c:strRef>
          </c:cat>
          <c:val>
            <c:numRef>
              <c:f>'H3K9m3 for thesis'!$O$5:$O$11</c:f>
              <c:numCache>
                <c:formatCode>0.00</c:formatCode>
                <c:ptCount val="7"/>
                <c:pt idx="0">
                  <c:v>9.4837903731146636</c:v>
                </c:pt>
                <c:pt idx="1">
                  <c:v>0.21276397596869423</c:v>
                </c:pt>
                <c:pt idx="2">
                  <c:v>5.990913399449057E-2</c:v>
                </c:pt>
                <c:pt idx="3">
                  <c:v>7.805610911126001</c:v>
                </c:pt>
                <c:pt idx="4">
                  <c:v>12.726522267284961</c:v>
                </c:pt>
                <c:pt idx="5">
                  <c:v>7.9473129033741126</c:v>
                </c:pt>
                <c:pt idx="6">
                  <c:v>0.22283466350614808</c:v>
                </c:pt>
              </c:numCache>
            </c:numRef>
          </c:val>
        </c:ser>
        <c:dLbls>
          <c:showLegendKey val="0"/>
          <c:showVal val="0"/>
          <c:showCatName val="0"/>
          <c:showSerName val="0"/>
          <c:showPercent val="0"/>
          <c:showBubbleSize val="0"/>
        </c:dLbls>
        <c:gapWidth val="150"/>
        <c:axId val="230019840"/>
        <c:axId val="230021376"/>
      </c:barChart>
      <c:catAx>
        <c:axId val="230019840"/>
        <c:scaling>
          <c:orientation val="minMax"/>
        </c:scaling>
        <c:delete val="0"/>
        <c:axPos val="b"/>
        <c:majorTickMark val="out"/>
        <c:minorTickMark val="none"/>
        <c:tickLblPos val="nextTo"/>
        <c:crossAx val="230021376"/>
        <c:crosses val="autoZero"/>
        <c:auto val="1"/>
        <c:lblAlgn val="ctr"/>
        <c:lblOffset val="100"/>
        <c:noMultiLvlLbl val="0"/>
      </c:catAx>
      <c:valAx>
        <c:axId val="230021376"/>
        <c:scaling>
          <c:orientation val="minMax"/>
          <c:max val="30"/>
        </c:scaling>
        <c:delete val="0"/>
        <c:axPos val="l"/>
        <c:majorGridlines/>
        <c:title>
          <c:tx>
            <c:rich>
              <a:bodyPr rot="-5400000" vert="horz"/>
              <a:lstStyle/>
              <a:p>
                <a:pPr>
                  <a:defRPr/>
                </a:pPr>
                <a:r>
                  <a:rPr lang="en-US"/>
                  <a:t>% of regions overlapping with H3K9me3 mark</a:t>
                </a:r>
              </a:p>
            </c:rich>
          </c:tx>
          <c:layout/>
          <c:overlay val="0"/>
        </c:title>
        <c:numFmt formatCode="0" sourceLinked="0"/>
        <c:majorTickMark val="out"/>
        <c:minorTickMark val="none"/>
        <c:tickLblPos val="nextTo"/>
        <c:crossAx val="230019840"/>
        <c:crosses val="autoZero"/>
        <c:crossBetween val="between"/>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3K9ac association'!$K$4</c:f>
              <c:strCache>
                <c:ptCount val="1"/>
                <c:pt idx="0">
                  <c:v>strong</c:v>
                </c:pt>
              </c:strCache>
            </c:strRef>
          </c:tx>
          <c:invertIfNegative val="0"/>
          <c:cat>
            <c:strRef>
              <c:f>'H3K9ac association'!$J$5:$J$10</c:f>
              <c:strCache>
                <c:ptCount val="6"/>
                <c:pt idx="0">
                  <c:v>CH12 B-cell lymphoma</c:v>
                </c:pt>
                <c:pt idx="1">
                  <c:v>Bruce4-ES cells</c:v>
                </c:pt>
                <c:pt idx="2">
                  <c:v>ES cells E14 </c:v>
                </c:pt>
                <c:pt idx="3">
                  <c:v>Heart </c:v>
                </c:pt>
                <c:pt idx="4">
                  <c:v>Liver</c:v>
                </c:pt>
                <c:pt idx="5">
                  <c:v>MEL (K562-like leukemia)</c:v>
                </c:pt>
              </c:strCache>
            </c:strRef>
          </c:cat>
          <c:val>
            <c:numRef>
              <c:f>'H3K9ac association'!$K$5:$K$10</c:f>
              <c:numCache>
                <c:formatCode>0.00</c:formatCode>
                <c:ptCount val="6"/>
                <c:pt idx="0">
                  <c:v>41.13704222777406</c:v>
                </c:pt>
                <c:pt idx="1">
                  <c:v>44.125281823167391</c:v>
                </c:pt>
                <c:pt idx="2">
                  <c:v>47.530315032600086</c:v>
                </c:pt>
                <c:pt idx="3">
                  <c:v>49.305343976601065</c:v>
                </c:pt>
                <c:pt idx="4">
                  <c:v>45.182499542989454</c:v>
                </c:pt>
                <c:pt idx="5">
                  <c:v>37.154957041009077</c:v>
                </c:pt>
              </c:numCache>
            </c:numRef>
          </c:val>
        </c:ser>
        <c:ser>
          <c:idx val="1"/>
          <c:order val="1"/>
          <c:tx>
            <c:strRef>
              <c:f>'H3K9ac association'!$L$4</c:f>
              <c:strCache>
                <c:ptCount val="1"/>
                <c:pt idx="0">
                  <c:v>moderate</c:v>
                </c:pt>
              </c:strCache>
            </c:strRef>
          </c:tx>
          <c:invertIfNegative val="0"/>
          <c:cat>
            <c:strRef>
              <c:f>'H3K9ac association'!$J$5:$J$10</c:f>
              <c:strCache>
                <c:ptCount val="6"/>
                <c:pt idx="0">
                  <c:v>CH12 B-cell lymphoma</c:v>
                </c:pt>
                <c:pt idx="1">
                  <c:v>Bruce4-ES cells</c:v>
                </c:pt>
                <c:pt idx="2">
                  <c:v>ES cells E14 </c:v>
                </c:pt>
                <c:pt idx="3">
                  <c:v>Heart </c:v>
                </c:pt>
                <c:pt idx="4">
                  <c:v>Liver</c:v>
                </c:pt>
                <c:pt idx="5">
                  <c:v>MEL (K562-like leukemia)</c:v>
                </c:pt>
              </c:strCache>
            </c:strRef>
          </c:cat>
          <c:val>
            <c:numRef>
              <c:f>'H3K9ac association'!$L$5:$L$10</c:f>
              <c:numCache>
                <c:formatCode>0.00</c:formatCode>
                <c:ptCount val="6"/>
                <c:pt idx="0">
                  <c:v>40.817241806302306</c:v>
                </c:pt>
                <c:pt idx="1">
                  <c:v>43.771312146661906</c:v>
                </c:pt>
                <c:pt idx="2">
                  <c:v>49.014841630654324</c:v>
                </c:pt>
                <c:pt idx="3">
                  <c:v>47.332658351135734</c:v>
                </c:pt>
                <c:pt idx="4">
                  <c:v>43.109718599019992</c:v>
                </c:pt>
                <c:pt idx="5">
                  <c:v>43.33500171173543</c:v>
                </c:pt>
              </c:numCache>
            </c:numRef>
          </c:val>
        </c:ser>
        <c:ser>
          <c:idx val="2"/>
          <c:order val="2"/>
          <c:tx>
            <c:strRef>
              <c:f>'H3K9ac association'!$M$4</c:f>
              <c:strCache>
                <c:ptCount val="1"/>
                <c:pt idx="0">
                  <c:v>weak</c:v>
                </c:pt>
              </c:strCache>
            </c:strRef>
          </c:tx>
          <c:invertIfNegative val="0"/>
          <c:cat>
            <c:strRef>
              <c:f>'H3K9ac association'!$J$5:$J$10</c:f>
              <c:strCache>
                <c:ptCount val="6"/>
                <c:pt idx="0">
                  <c:v>CH12 B-cell lymphoma</c:v>
                </c:pt>
                <c:pt idx="1">
                  <c:v>Bruce4-ES cells</c:v>
                </c:pt>
                <c:pt idx="2">
                  <c:v>ES cells E14 </c:v>
                </c:pt>
                <c:pt idx="3">
                  <c:v>Heart </c:v>
                </c:pt>
                <c:pt idx="4">
                  <c:v>Liver</c:v>
                </c:pt>
                <c:pt idx="5">
                  <c:v>MEL (K562-like leukemia)</c:v>
                </c:pt>
              </c:strCache>
            </c:strRef>
          </c:cat>
          <c:val>
            <c:numRef>
              <c:f>'H3K9ac association'!$M$5:$M$10</c:f>
              <c:numCache>
                <c:formatCode>0.00</c:formatCode>
                <c:ptCount val="6"/>
                <c:pt idx="0">
                  <c:v>39.639641938513044</c:v>
                </c:pt>
                <c:pt idx="1">
                  <c:v>40.791705793492014</c:v>
                </c:pt>
                <c:pt idx="2">
                  <c:v>45.22373739435757</c:v>
                </c:pt>
                <c:pt idx="3">
                  <c:v>43.421181562078957</c:v>
                </c:pt>
                <c:pt idx="4">
                  <c:v>40.1301392234516</c:v>
                </c:pt>
                <c:pt idx="5">
                  <c:v>39.586055199444743</c:v>
                </c:pt>
              </c:numCache>
            </c:numRef>
          </c:val>
        </c:ser>
        <c:ser>
          <c:idx val="3"/>
          <c:order val="3"/>
          <c:tx>
            <c:strRef>
              <c:f>'H3K9ac association'!$N$4</c:f>
              <c:strCache>
                <c:ptCount val="1"/>
                <c:pt idx="0">
                  <c:v>ctrl</c:v>
                </c:pt>
              </c:strCache>
            </c:strRef>
          </c:tx>
          <c:invertIfNegative val="0"/>
          <c:cat>
            <c:strRef>
              <c:f>'H3K9ac association'!$J$5:$J$10</c:f>
              <c:strCache>
                <c:ptCount val="6"/>
                <c:pt idx="0">
                  <c:v>CH12 B-cell lymphoma</c:v>
                </c:pt>
                <c:pt idx="1">
                  <c:v>Bruce4-ES cells</c:v>
                </c:pt>
                <c:pt idx="2">
                  <c:v>ES cells E14 </c:v>
                </c:pt>
                <c:pt idx="3">
                  <c:v>Heart </c:v>
                </c:pt>
                <c:pt idx="4">
                  <c:v>Liver</c:v>
                </c:pt>
                <c:pt idx="5">
                  <c:v>MEL (K562-like leukemia)</c:v>
                </c:pt>
              </c:strCache>
            </c:strRef>
          </c:cat>
          <c:val>
            <c:numRef>
              <c:f>'H3K9ac association'!$N$5:$N$10</c:f>
              <c:numCache>
                <c:formatCode>0.00</c:formatCode>
                <c:ptCount val="6"/>
                <c:pt idx="0">
                  <c:v>30.248361553699503</c:v>
                </c:pt>
                <c:pt idx="1">
                  <c:v>27.4442683353411</c:v>
                </c:pt>
                <c:pt idx="2">
                  <c:v>31.130766130787286</c:v>
                </c:pt>
                <c:pt idx="3">
                  <c:v>31.31123992975202</c:v>
                </c:pt>
                <c:pt idx="4">
                  <c:v>29.367431621103574</c:v>
                </c:pt>
                <c:pt idx="5">
                  <c:v>31.155948521340505</c:v>
                </c:pt>
              </c:numCache>
            </c:numRef>
          </c:val>
        </c:ser>
        <c:dLbls>
          <c:showLegendKey val="0"/>
          <c:showVal val="0"/>
          <c:showCatName val="0"/>
          <c:showSerName val="0"/>
          <c:showPercent val="0"/>
          <c:showBubbleSize val="0"/>
        </c:dLbls>
        <c:gapWidth val="150"/>
        <c:axId val="238772608"/>
        <c:axId val="238774144"/>
      </c:barChart>
      <c:catAx>
        <c:axId val="238772608"/>
        <c:scaling>
          <c:orientation val="minMax"/>
        </c:scaling>
        <c:delete val="0"/>
        <c:axPos val="b"/>
        <c:majorTickMark val="out"/>
        <c:minorTickMark val="none"/>
        <c:tickLblPos val="nextTo"/>
        <c:crossAx val="238774144"/>
        <c:crosses val="autoZero"/>
        <c:auto val="1"/>
        <c:lblAlgn val="ctr"/>
        <c:lblOffset val="100"/>
        <c:noMultiLvlLbl val="0"/>
      </c:catAx>
      <c:valAx>
        <c:axId val="238774144"/>
        <c:scaling>
          <c:orientation val="minMax"/>
        </c:scaling>
        <c:delete val="0"/>
        <c:axPos val="l"/>
        <c:majorGridlines/>
        <c:title>
          <c:tx>
            <c:rich>
              <a:bodyPr rot="-5400000" vert="horz"/>
              <a:lstStyle/>
              <a:p>
                <a:pPr>
                  <a:defRPr b="1"/>
                </a:pPr>
                <a:r>
                  <a:rPr lang="en-US" b="1"/>
                  <a:t>% of region overlapping with </a:t>
                </a:r>
                <a:r>
                  <a:rPr lang="en-US" b="1" smtClean="0"/>
                  <a:t>H3K9ac </a:t>
                </a:r>
                <a:r>
                  <a:rPr lang="en-US" b="1"/>
                  <a:t>mark</a:t>
                </a:r>
              </a:p>
            </c:rich>
          </c:tx>
          <c:layout/>
          <c:overlay val="0"/>
        </c:title>
        <c:numFmt formatCode="0" sourceLinked="0"/>
        <c:majorTickMark val="out"/>
        <c:minorTickMark val="none"/>
        <c:tickLblPos val="nextTo"/>
        <c:crossAx val="238772608"/>
        <c:crosses val="autoZero"/>
        <c:crossBetween val="between"/>
      </c:valAx>
    </c:plotArea>
    <c:legend>
      <c:legendPos val="r"/>
      <c:layout>
        <c:manualLayout>
          <c:xMode val="edge"/>
          <c:yMode val="edge"/>
          <c:x val="0.80905455966940298"/>
          <c:y val="0.20295313708193116"/>
          <c:w val="0.16966884458591613"/>
          <c:h val="0.32853312423084041"/>
        </c:manualLayout>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9</a:t>
            </a:r>
          </a:p>
        </c:rich>
      </c:tx>
      <c:layout>
        <c:manualLayout>
          <c:xMode val="edge"/>
          <c:yMode val="edge"/>
          <c:x val="0.51739482389642677"/>
          <c:y val="2.7777777777777776E-2"/>
        </c:manualLayout>
      </c:layout>
      <c:overlay val="1"/>
      <c:spPr>
        <a:solidFill>
          <a:schemeClr val="bg1"/>
        </a:solidFill>
      </c:spPr>
    </c:title>
    <c:autoTitleDeleted val="0"/>
    <c:plotArea>
      <c:layout/>
      <c:barChart>
        <c:barDir val="col"/>
        <c:grouping val="clustered"/>
        <c:varyColors val="0"/>
        <c:ser>
          <c:idx val="0"/>
          <c:order val="0"/>
          <c:tx>
            <c:strRef>
              <c:f>'for thesis'!$G$4</c:f>
              <c:strCache>
                <c:ptCount val="1"/>
                <c:pt idx="0">
                  <c:v>TRIM28</c:v>
                </c:pt>
              </c:strCache>
            </c:strRef>
          </c:tx>
          <c:spPr>
            <a:solidFill>
              <a:schemeClr val="bg1">
                <a:lumMod val="50000"/>
              </a:schemeClr>
            </a:solidFill>
          </c:spPr>
          <c:invertIfNegative val="0"/>
          <c:errBars>
            <c:errBarType val="both"/>
            <c:errValType val="cust"/>
            <c:noEndCap val="0"/>
            <c:plus>
              <c:numRef>
                <c:f>'for thesis'!$M$5:$M$14</c:f>
                <c:numCache>
                  <c:formatCode>General</c:formatCode>
                  <c:ptCount val="10"/>
                  <c:pt idx="0">
                    <c:v>8.0224329739590539E-2</c:v>
                  </c:pt>
                  <c:pt idx="1">
                    <c:v>0.29360335820745731</c:v>
                  </c:pt>
                  <c:pt idx="2">
                    <c:v>0.13107401304408009</c:v>
                  </c:pt>
                  <c:pt idx="3">
                    <c:v>8.9805281270138371E-2</c:v>
                  </c:pt>
                  <c:pt idx="4">
                    <c:v>7.3085691907372838E-2</c:v>
                  </c:pt>
                  <c:pt idx="5">
                    <c:v>4.6086503759738176E-2</c:v>
                  </c:pt>
                  <c:pt idx="6">
                    <c:v>2.104783093034648E-2</c:v>
                  </c:pt>
                  <c:pt idx="7">
                    <c:v>3.3047340913174988E-2</c:v>
                  </c:pt>
                  <c:pt idx="8">
                    <c:v>5.4922417085251633E-2</c:v>
                  </c:pt>
                  <c:pt idx="9">
                    <c:v>0.4089002475542427</c:v>
                  </c:pt>
                </c:numCache>
              </c:numRef>
            </c:plus>
            <c:minus>
              <c:numRef>
                <c:f>'for thesis'!$M$5:$M$14</c:f>
                <c:numCache>
                  <c:formatCode>General</c:formatCode>
                  <c:ptCount val="10"/>
                  <c:pt idx="0">
                    <c:v>8.0224329739590539E-2</c:v>
                  </c:pt>
                  <c:pt idx="1">
                    <c:v>0.29360335820745731</c:v>
                  </c:pt>
                  <c:pt idx="2">
                    <c:v>0.13107401304408009</c:v>
                  </c:pt>
                  <c:pt idx="3">
                    <c:v>8.9805281270138371E-2</c:v>
                  </c:pt>
                  <c:pt idx="4">
                    <c:v>7.3085691907372838E-2</c:v>
                  </c:pt>
                  <c:pt idx="5">
                    <c:v>4.6086503759738176E-2</c:v>
                  </c:pt>
                  <c:pt idx="6">
                    <c:v>2.104783093034648E-2</c:v>
                  </c:pt>
                  <c:pt idx="7">
                    <c:v>3.3047340913174988E-2</c:v>
                  </c:pt>
                  <c:pt idx="8">
                    <c:v>5.4922417085251633E-2</c:v>
                  </c:pt>
                  <c:pt idx="9">
                    <c:v>0.4089002475542427</c:v>
                  </c:pt>
                </c:numCache>
              </c:numRef>
            </c:minus>
          </c:errBars>
          <c:cat>
            <c:strRef>
              <c:f>'for thesis'!$C$5:$C$14</c:f>
              <c:strCache>
                <c:ptCount val="10"/>
                <c:pt idx="0">
                  <c:v>MmERV (Pro-PBS)</c:v>
                </c:pt>
                <c:pt idx="1">
                  <c:v>Zfp36</c:v>
                </c:pt>
                <c:pt idx="2">
                  <c:v>Sos1</c:v>
                </c:pt>
                <c:pt idx="3">
                  <c:v>Cacna1g</c:v>
                </c:pt>
                <c:pt idx="4">
                  <c:v>Eif5b/TXndc9</c:v>
                </c:pt>
                <c:pt idx="5">
                  <c:v>Serping1</c:v>
                </c:pt>
                <c:pt idx="6">
                  <c:v>RLTR10-int</c:v>
                </c:pt>
                <c:pt idx="7">
                  <c:v>MmERV (Gly-PBS)</c:v>
                </c:pt>
                <c:pt idx="8">
                  <c:v>HPRT promoter</c:v>
                </c:pt>
                <c:pt idx="9">
                  <c:v>MEST promoter</c:v>
                </c:pt>
              </c:strCache>
            </c:strRef>
          </c:cat>
          <c:val>
            <c:numRef>
              <c:f>'for thesis'!$G$5:$G$14</c:f>
              <c:numCache>
                <c:formatCode>0.00</c:formatCode>
                <c:ptCount val="10"/>
                <c:pt idx="0">
                  <c:v>0.83904251150767506</c:v>
                </c:pt>
                <c:pt idx="1">
                  <c:v>0.93324183554062279</c:v>
                </c:pt>
                <c:pt idx="2">
                  <c:v>0.66494435023199439</c:v>
                </c:pt>
                <c:pt idx="3">
                  <c:v>0.24547576622747203</c:v>
                </c:pt>
                <c:pt idx="4">
                  <c:v>0.34221996426640328</c:v>
                </c:pt>
                <c:pt idx="5">
                  <c:v>0.39623914189369275</c:v>
                </c:pt>
                <c:pt idx="6">
                  <c:v>0.1997765809436394</c:v>
                </c:pt>
                <c:pt idx="7">
                  <c:v>0.32105536884581692</c:v>
                </c:pt>
                <c:pt idx="8">
                  <c:v>0.16749483554043998</c:v>
                </c:pt>
                <c:pt idx="9">
                  <c:v>1.1853651764631439</c:v>
                </c:pt>
              </c:numCache>
            </c:numRef>
          </c:val>
        </c:ser>
        <c:dLbls>
          <c:showLegendKey val="0"/>
          <c:showVal val="0"/>
          <c:showCatName val="0"/>
          <c:showSerName val="0"/>
          <c:showPercent val="0"/>
          <c:showBubbleSize val="0"/>
        </c:dLbls>
        <c:gapWidth val="150"/>
        <c:axId val="241389952"/>
        <c:axId val="241391488"/>
      </c:barChart>
      <c:catAx>
        <c:axId val="241389952"/>
        <c:scaling>
          <c:orientation val="minMax"/>
        </c:scaling>
        <c:delete val="0"/>
        <c:axPos val="b"/>
        <c:majorTickMark val="out"/>
        <c:minorTickMark val="none"/>
        <c:tickLblPos val="nextTo"/>
        <c:crossAx val="241391488"/>
        <c:crosses val="autoZero"/>
        <c:auto val="1"/>
        <c:lblAlgn val="ctr"/>
        <c:lblOffset val="100"/>
        <c:noMultiLvlLbl val="0"/>
      </c:catAx>
      <c:valAx>
        <c:axId val="241391488"/>
        <c:scaling>
          <c:orientation val="minMax"/>
        </c:scaling>
        <c:delete val="0"/>
        <c:axPos val="l"/>
        <c:majorGridlines/>
        <c:title>
          <c:tx>
            <c:rich>
              <a:bodyPr rot="-5400000" vert="horz"/>
              <a:lstStyle/>
              <a:p>
                <a:pPr>
                  <a:defRPr/>
                </a:pPr>
                <a:r>
                  <a:rPr lang="en-US"/>
                  <a:t>% of input</a:t>
                </a:r>
              </a:p>
            </c:rich>
          </c:tx>
          <c:layout/>
          <c:overlay val="0"/>
        </c:title>
        <c:numFmt formatCode="0.0" sourceLinked="0"/>
        <c:majorTickMark val="out"/>
        <c:minorTickMark val="none"/>
        <c:tickLblPos val="nextTo"/>
        <c:crossAx val="241389952"/>
        <c:crosses val="autoZero"/>
        <c:crossBetween val="between"/>
      </c:valAx>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553D27-9753-4782-8302-827DD3311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3</TotalTime>
  <Pages>138</Pages>
  <Words>83097</Words>
  <Characters>473657</Characters>
  <Application>Microsoft Office Word</Application>
  <DocSecurity>0</DocSecurity>
  <Lines>3947</Lines>
  <Paragraphs>1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gern</dc:creator>
  <cp:keywords/>
  <dc:description/>
  <cp:lastModifiedBy>wolfgern</cp:lastModifiedBy>
  <cp:revision>132</cp:revision>
  <cp:lastPrinted>2012-12-14T10:58:00Z</cp:lastPrinted>
  <dcterms:created xsi:type="dcterms:W3CDTF">2012-09-19T08:40:00Z</dcterms:created>
  <dcterms:modified xsi:type="dcterms:W3CDTF">2012-12-14T11:03:00Z</dcterms:modified>
</cp:coreProperties>
</file>